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90567" w14:textId="0617BB1D" w:rsidR="0096050F" w:rsidRDefault="0096050F">
      <w:pPr>
        <w:rPr>
          <w:sz w:val="2"/>
          <w:szCs w:val="2"/>
        </w:rPr>
      </w:pPr>
      <w:bookmarkStart w:id="0" w:name="_Hlk164264306"/>
      <w:bookmarkEnd w:id="0"/>
      <w:r>
        <w:rPr>
          <w:noProof/>
          <w:sz w:val="2"/>
          <w:szCs w:val="2"/>
        </w:rPr>
        <w:drawing>
          <wp:anchor distT="0" distB="0" distL="114300" distR="114300" simplePos="0" relativeHeight="251762688" behindDoc="0" locked="0" layoutInCell="1" allowOverlap="1" wp14:anchorId="57720CD8" wp14:editId="706096BA">
            <wp:simplePos x="0" y="0"/>
            <wp:positionH relativeFrom="page">
              <wp:align>left</wp:align>
            </wp:positionH>
            <wp:positionV relativeFrom="page">
              <wp:posOffset>0</wp:posOffset>
            </wp:positionV>
            <wp:extent cx="7564755" cy="11304905"/>
            <wp:effectExtent l="0" t="0" r="0" b="0"/>
            <wp:wrapNone/>
            <wp:docPr id="515755542" name="Picture 4" descr="A book cover with a blue and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755542" name="Picture 4" descr="A book cover with a blue and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4755" cy="11304905"/>
                    </a:xfrm>
                    <a:prstGeom prst="rect">
                      <a:avLst/>
                    </a:prstGeom>
                  </pic:spPr>
                </pic:pic>
              </a:graphicData>
            </a:graphic>
            <wp14:sizeRelH relativeFrom="margin">
              <wp14:pctWidth>0</wp14:pctWidth>
            </wp14:sizeRelH>
            <wp14:sizeRelV relativeFrom="margin">
              <wp14:pctHeight>0</wp14:pctHeight>
            </wp14:sizeRelV>
          </wp:anchor>
        </w:drawing>
      </w:r>
      <w:r>
        <w:rPr>
          <w:sz w:val="2"/>
          <w:szCs w:val="2"/>
        </w:rPr>
        <w:br w:type="page"/>
      </w:r>
    </w:p>
    <w:p w14:paraId="054C54E0" w14:textId="77777777" w:rsidR="00561C57" w:rsidRDefault="00561C57">
      <w:pPr>
        <w:pStyle w:val="NoSpacing"/>
        <w:rPr>
          <w:rFonts w:eastAsiaTheme="minorHAnsi"/>
          <w:sz w:val="2"/>
          <w:szCs w:val="2"/>
          <w:lang w:eastAsia="en-US"/>
        </w:rPr>
      </w:pPr>
    </w:p>
    <w:sdt>
      <w:sdtPr>
        <w:rPr>
          <w:rFonts w:asciiTheme="minorHAnsi" w:eastAsiaTheme="minorEastAsia" w:hAnsiTheme="minorHAnsi" w:cstheme="minorBidi"/>
          <w:color w:val="auto"/>
          <w:sz w:val="22"/>
          <w:szCs w:val="22"/>
          <w:lang w:val="en-GB" w:eastAsia="en-US"/>
        </w:rPr>
        <w:id w:val="-489712662"/>
        <w:docPartObj>
          <w:docPartGallery w:val="Table of Contents"/>
          <w:docPartUnique/>
        </w:docPartObj>
      </w:sdtPr>
      <w:sdtEndPr>
        <w:rPr>
          <w:b/>
          <w:bCs/>
        </w:rPr>
      </w:sdtEndPr>
      <w:sdtContent>
        <w:p w14:paraId="37506D78" w14:textId="550D1194" w:rsidR="00AB5265" w:rsidRDefault="00AB5265">
          <w:pPr>
            <w:pStyle w:val="TOCHeading"/>
          </w:pPr>
          <w:r>
            <w:rPr>
              <w:lang w:val="en-GB"/>
            </w:rPr>
            <w:t>Contents</w:t>
          </w:r>
        </w:p>
        <w:p w14:paraId="0864285F" w14:textId="1F07FACC" w:rsidR="00C83077" w:rsidRDefault="00AB5265">
          <w:pPr>
            <w:pStyle w:val="TOC1"/>
            <w:tabs>
              <w:tab w:val="right" w:leader="dot" w:pos="9016"/>
            </w:tabs>
            <w:rPr>
              <w:rFonts w:eastAsiaTheme="minorEastAsia"/>
              <w:noProof/>
              <w:kern w:val="2"/>
              <w:sz w:val="24"/>
              <w:szCs w:val="24"/>
              <w:lang w:eastAsia="en-IE"/>
              <w14:ligatures w14:val="standardContextual"/>
            </w:rPr>
          </w:pPr>
          <w:r>
            <w:fldChar w:fldCharType="begin"/>
          </w:r>
          <w:r>
            <w:instrText xml:space="preserve"> TOC \o "1-3" \h \z \u </w:instrText>
          </w:r>
          <w:r>
            <w:fldChar w:fldCharType="separate"/>
          </w:r>
          <w:hyperlink w:anchor="_Toc164941345" w:history="1">
            <w:r w:rsidR="00C83077" w:rsidRPr="007F0B51">
              <w:rPr>
                <w:rStyle w:val="Hyperlink"/>
                <w:noProof/>
              </w:rPr>
              <w:t>1.0 Project Overview</w:t>
            </w:r>
            <w:r w:rsidR="00C83077">
              <w:rPr>
                <w:noProof/>
                <w:webHidden/>
              </w:rPr>
              <w:tab/>
            </w:r>
            <w:r w:rsidR="00C83077">
              <w:rPr>
                <w:noProof/>
                <w:webHidden/>
              </w:rPr>
              <w:fldChar w:fldCharType="begin"/>
            </w:r>
            <w:r w:rsidR="00C83077">
              <w:rPr>
                <w:noProof/>
                <w:webHidden/>
              </w:rPr>
              <w:instrText xml:space="preserve"> PAGEREF _Toc164941345 \h </w:instrText>
            </w:r>
            <w:r w:rsidR="00C83077">
              <w:rPr>
                <w:noProof/>
                <w:webHidden/>
              </w:rPr>
            </w:r>
            <w:r w:rsidR="00C83077">
              <w:rPr>
                <w:noProof/>
                <w:webHidden/>
              </w:rPr>
              <w:fldChar w:fldCharType="separate"/>
            </w:r>
            <w:r w:rsidR="00C83077">
              <w:rPr>
                <w:noProof/>
                <w:webHidden/>
              </w:rPr>
              <w:t>3</w:t>
            </w:r>
            <w:r w:rsidR="00C83077">
              <w:rPr>
                <w:noProof/>
                <w:webHidden/>
              </w:rPr>
              <w:fldChar w:fldCharType="end"/>
            </w:r>
          </w:hyperlink>
        </w:p>
        <w:p w14:paraId="056D6E07" w14:textId="442EA5A9"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46" w:history="1">
            <w:r w:rsidRPr="007F0B51">
              <w:rPr>
                <w:rStyle w:val="Hyperlink"/>
                <w:noProof/>
              </w:rPr>
              <w:t>1.1.0 MongoDB</w:t>
            </w:r>
            <w:r>
              <w:rPr>
                <w:noProof/>
                <w:webHidden/>
              </w:rPr>
              <w:tab/>
            </w:r>
            <w:r>
              <w:rPr>
                <w:noProof/>
                <w:webHidden/>
              </w:rPr>
              <w:fldChar w:fldCharType="begin"/>
            </w:r>
            <w:r>
              <w:rPr>
                <w:noProof/>
                <w:webHidden/>
              </w:rPr>
              <w:instrText xml:space="preserve"> PAGEREF _Toc164941346 \h </w:instrText>
            </w:r>
            <w:r>
              <w:rPr>
                <w:noProof/>
                <w:webHidden/>
              </w:rPr>
            </w:r>
            <w:r>
              <w:rPr>
                <w:noProof/>
                <w:webHidden/>
              </w:rPr>
              <w:fldChar w:fldCharType="separate"/>
            </w:r>
            <w:r>
              <w:rPr>
                <w:noProof/>
                <w:webHidden/>
              </w:rPr>
              <w:t>3</w:t>
            </w:r>
            <w:r>
              <w:rPr>
                <w:noProof/>
                <w:webHidden/>
              </w:rPr>
              <w:fldChar w:fldCharType="end"/>
            </w:r>
          </w:hyperlink>
        </w:p>
        <w:p w14:paraId="5222B348" w14:textId="2BC54EF2" w:rsidR="00C83077" w:rsidRDefault="00C83077">
          <w:pPr>
            <w:pStyle w:val="TOC3"/>
            <w:tabs>
              <w:tab w:val="left" w:pos="1200"/>
              <w:tab w:val="right" w:leader="dot" w:pos="9016"/>
            </w:tabs>
            <w:rPr>
              <w:rFonts w:eastAsiaTheme="minorEastAsia"/>
              <w:noProof/>
              <w:kern w:val="2"/>
              <w:sz w:val="24"/>
              <w:szCs w:val="24"/>
              <w:lang w:eastAsia="en-IE"/>
              <w14:ligatures w14:val="standardContextual"/>
            </w:rPr>
          </w:pPr>
          <w:hyperlink w:anchor="_Toc164941347" w:history="1">
            <w:r w:rsidRPr="007F0B51">
              <w:rPr>
                <w:rStyle w:val="Hyperlink"/>
                <w:noProof/>
              </w:rPr>
              <w:t>1.1.1</w:t>
            </w:r>
            <w:r>
              <w:rPr>
                <w:rFonts w:eastAsiaTheme="minorEastAsia"/>
                <w:noProof/>
                <w:kern w:val="2"/>
                <w:sz w:val="24"/>
                <w:szCs w:val="24"/>
                <w:lang w:eastAsia="en-IE"/>
                <w14:ligatures w14:val="standardContextual"/>
              </w:rPr>
              <w:tab/>
            </w:r>
            <w:r w:rsidRPr="007F0B51">
              <w:rPr>
                <w:rStyle w:val="Hyperlink"/>
                <w:noProof/>
              </w:rPr>
              <w:t>Importance of Embedded Documents and Arrays in MongoDB</w:t>
            </w:r>
            <w:r>
              <w:rPr>
                <w:noProof/>
                <w:webHidden/>
              </w:rPr>
              <w:tab/>
            </w:r>
            <w:r>
              <w:rPr>
                <w:noProof/>
                <w:webHidden/>
              </w:rPr>
              <w:fldChar w:fldCharType="begin"/>
            </w:r>
            <w:r>
              <w:rPr>
                <w:noProof/>
                <w:webHidden/>
              </w:rPr>
              <w:instrText xml:space="preserve"> PAGEREF _Toc164941347 \h </w:instrText>
            </w:r>
            <w:r>
              <w:rPr>
                <w:noProof/>
                <w:webHidden/>
              </w:rPr>
            </w:r>
            <w:r>
              <w:rPr>
                <w:noProof/>
                <w:webHidden/>
              </w:rPr>
              <w:fldChar w:fldCharType="separate"/>
            </w:r>
            <w:r>
              <w:rPr>
                <w:noProof/>
                <w:webHidden/>
              </w:rPr>
              <w:t>4</w:t>
            </w:r>
            <w:r>
              <w:rPr>
                <w:noProof/>
                <w:webHidden/>
              </w:rPr>
              <w:fldChar w:fldCharType="end"/>
            </w:r>
          </w:hyperlink>
        </w:p>
        <w:p w14:paraId="1844C436" w14:textId="0ECBDC21"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48" w:history="1">
            <w:r w:rsidRPr="007F0B51">
              <w:rPr>
                <w:rStyle w:val="Hyperlink"/>
                <w:noProof/>
              </w:rPr>
              <w:t>1.2 NoSQL vs SQL</w:t>
            </w:r>
            <w:r>
              <w:rPr>
                <w:noProof/>
                <w:webHidden/>
              </w:rPr>
              <w:tab/>
            </w:r>
            <w:r>
              <w:rPr>
                <w:noProof/>
                <w:webHidden/>
              </w:rPr>
              <w:fldChar w:fldCharType="begin"/>
            </w:r>
            <w:r>
              <w:rPr>
                <w:noProof/>
                <w:webHidden/>
              </w:rPr>
              <w:instrText xml:space="preserve"> PAGEREF _Toc164941348 \h </w:instrText>
            </w:r>
            <w:r>
              <w:rPr>
                <w:noProof/>
                <w:webHidden/>
              </w:rPr>
            </w:r>
            <w:r>
              <w:rPr>
                <w:noProof/>
                <w:webHidden/>
              </w:rPr>
              <w:fldChar w:fldCharType="separate"/>
            </w:r>
            <w:r>
              <w:rPr>
                <w:noProof/>
                <w:webHidden/>
              </w:rPr>
              <w:t>4</w:t>
            </w:r>
            <w:r>
              <w:rPr>
                <w:noProof/>
                <w:webHidden/>
              </w:rPr>
              <w:fldChar w:fldCharType="end"/>
            </w:r>
          </w:hyperlink>
        </w:p>
        <w:p w14:paraId="21280EC1" w14:textId="55A5340C" w:rsidR="00C83077" w:rsidRDefault="00C83077">
          <w:pPr>
            <w:pStyle w:val="TOC1"/>
            <w:tabs>
              <w:tab w:val="right" w:leader="dot" w:pos="9016"/>
            </w:tabs>
            <w:rPr>
              <w:rFonts w:eastAsiaTheme="minorEastAsia"/>
              <w:noProof/>
              <w:kern w:val="2"/>
              <w:sz w:val="24"/>
              <w:szCs w:val="24"/>
              <w:lang w:eastAsia="en-IE"/>
              <w14:ligatures w14:val="standardContextual"/>
            </w:rPr>
          </w:pPr>
          <w:hyperlink w:anchor="_Toc164941349" w:history="1">
            <w:r w:rsidRPr="007F0B51">
              <w:rPr>
                <w:rStyle w:val="Hyperlink"/>
                <w:noProof/>
              </w:rPr>
              <w:t>2.0 Stage I</w:t>
            </w:r>
            <w:r>
              <w:rPr>
                <w:noProof/>
                <w:webHidden/>
              </w:rPr>
              <w:tab/>
            </w:r>
            <w:r>
              <w:rPr>
                <w:noProof/>
                <w:webHidden/>
              </w:rPr>
              <w:fldChar w:fldCharType="begin"/>
            </w:r>
            <w:r>
              <w:rPr>
                <w:noProof/>
                <w:webHidden/>
              </w:rPr>
              <w:instrText xml:space="preserve"> PAGEREF _Toc164941349 \h </w:instrText>
            </w:r>
            <w:r>
              <w:rPr>
                <w:noProof/>
                <w:webHidden/>
              </w:rPr>
            </w:r>
            <w:r>
              <w:rPr>
                <w:noProof/>
                <w:webHidden/>
              </w:rPr>
              <w:fldChar w:fldCharType="separate"/>
            </w:r>
            <w:r>
              <w:rPr>
                <w:noProof/>
                <w:webHidden/>
              </w:rPr>
              <w:t>6</w:t>
            </w:r>
            <w:r>
              <w:rPr>
                <w:noProof/>
                <w:webHidden/>
              </w:rPr>
              <w:fldChar w:fldCharType="end"/>
            </w:r>
          </w:hyperlink>
        </w:p>
        <w:p w14:paraId="18CAD25D" w14:textId="0E8A2EEC"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50" w:history="1">
            <w:r w:rsidRPr="007F0B51">
              <w:rPr>
                <w:rStyle w:val="Hyperlink"/>
                <w:noProof/>
              </w:rPr>
              <w:t>2.1 Populate the Database</w:t>
            </w:r>
            <w:r>
              <w:rPr>
                <w:noProof/>
                <w:webHidden/>
              </w:rPr>
              <w:tab/>
            </w:r>
            <w:r>
              <w:rPr>
                <w:noProof/>
                <w:webHidden/>
              </w:rPr>
              <w:fldChar w:fldCharType="begin"/>
            </w:r>
            <w:r>
              <w:rPr>
                <w:noProof/>
                <w:webHidden/>
              </w:rPr>
              <w:instrText xml:space="preserve"> PAGEREF _Toc164941350 \h </w:instrText>
            </w:r>
            <w:r>
              <w:rPr>
                <w:noProof/>
                <w:webHidden/>
              </w:rPr>
            </w:r>
            <w:r>
              <w:rPr>
                <w:noProof/>
                <w:webHidden/>
              </w:rPr>
              <w:fldChar w:fldCharType="separate"/>
            </w:r>
            <w:r>
              <w:rPr>
                <w:noProof/>
                <w:webHidden/>
              </w:rPr>
              <w:t>6</w:t>
            </w:r>
            <w:r>
              <w:rPr>
                <w:noProof/>
                <w:webHidden/>
              </w:rPr>
              <w:fldChar w:fldCharType="end"/>
            </w:r>
          </w:hyperlink>
        </w:p>
        <w:p w14:paraId="37F501DE" w14:textId="4A96143B"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1" w:history="1">
            <w:r w:rsidRPr="007F0B51">
              <w:rPr>
                <w:rStyle w:val="Hyperlink"/>
                <w:noProof/>
              </w:rPr>
              <w:t>2.2 Document Count</w:t>
            </w:r>
            <w:r>
              <w:rPr>
                <w:noProof/>
                <w:webHidden/>
              </w:rPr>
              <w:tab/>
            </w:r>
            <w:r>
              <w:rPr>
                <w:noProof/>
                <w:webHidden/>
              </w:rPr>
              <w:fldChar w:fldCharType="begin"/>
            </w:r>
            <w:r>
              <w:rPr>
                <w:noProof/>
                <w:webHidden/>
              </w:rPr>
              <w:instrText xml:space="preserve"> PAGEREF _Toc164941351 \h </w:instrText>
            </w:r>
            <w:r>
              <w:rPr>
                <w:noProof/>
                <w:webHidden/>
              </w:rPr>
            </w:r>
            <w:r>
              <w:rPr>
                <w:noProof/>
                <w:webHidden/>
              </w:rPr>
              <w:fldChar w:fldCharType="separate"/>
            </w:r>
            <w:r>
              <w:rPr>
                <w:noProof/>
                <w:webHidden/>
              </w:rPr>
              <w:t>7</w:t>
            </w:r>
            <w:r>
              <w:rPr>
                <w:noProof/>
                <w:webHidden/>
              </w:rPr>
              <w:fldChar w:fldCharType="end"/>
            </w:r>
          </w:hyperlink>
        </w:p>
        <w:p w14:paraId="4D557172" w14:textId="7EFB298E"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2" w:history="1">
            <w:r w:rsidRPr="007F0B51">
              <w:rPr>
                <w:rStyle w:val="Hyperlink"/>
                <w:noProof/>
              </w:rPr>
              <w:t>2.3 Find the First Document</w:t>
            </w:r>
            <w:r>
              <w:rPr>
                <w:noProof/>
                <w:webHidden/>
              </w:rPr>
              <w:tab/>
            </w:r>
            <w:r>
              <w:rPr>
                <w:noProof/>
                <w:webHidden/>
              </w:rPr>
              <w:fldChar w:fldCharType="begin"/>
            </w:r>
            <w:r>
              <w:rPr>
                <w:noProof/>
                <w:webHidden/>
              </w:rPr>
              <w:instrText xml:space="preserve"> PAGEREF _Toc164941352 \h </w:instrText>
            </w:r>
            <w:r>
              <w:rPr>
                <w:noProof/>
                <w:webHidden/>
              </w:rPr>
            </w:r>
            <w:r>
              <w:rPr>
                <w:noProof/>
                <w:webHidden/>
              </w:rPr>
              <w:fldChar w:fldCharType="separate"/>
            </w:r>
            <w:r>
              <w:rPr>
                <w:noProof/>
                <w:webHidden/>
              </w:rPr>
              <w:t>7</w:t>
            </w:r>
            <w:r>
              <w:rPr>
                <w:noProof/>
                <w:webHidden/>
              </w:rPr>
              <w:fldChar w:fldCharType="end"/>
            </w:r>
          </w:hyperlink>
        </w:p>
        <w:p w14:paraId="61EE0D69" w14:textId="5C8303C9" w:rsidR="00C83077" w:rsidRDefault="00C83077">
          <w:pPr>
            <w:pStyle w:val="TOC1"/>
            <w:tabs>
              <w:tab w:val="right" w:leader="dot" w:pos="9016"/>
            </w:tabs>
            <w:rPr>
              <w:rFonts w:eastAsiaTheme="minorEastAsia"/>
              <w:noProof/>
              <w:kern w:val="2"/>
              <w:sz w:val="24"/>
              <w:szCs w:val="24"/>
              <w:lang w:eastAsia="en-IE"/>
              <w14:ligatures w14:val="standardContextual"/>
            </w:rPr>
          </w:pPr>
          <w:hyperlink w:anchor="_Toc164941353" w:history="1">
            <w:r w:rsidRPr="007F0B51">
              <w:rPr>
                <w:rStyle w:val="Hyperlink"/>
                <w:noProof/>
              </w:rPr>
              <w:t>3.0 Stage 2</w:t>
            </w:r>
            <w:r>
              <w:rPr>
                <w:noProof/>
                <w:webHidden/>
              </w:rPr>
              <w:tab/>
            </w:r>
            <w:r>
              <w:rPr>
                <w:noProof/>
                <w:webHidden/>
              </w:rPr>
              <w:fldChar w:fldCharType="begin"/>
            </w:r>
            <w:r>
              <w:rPr>
                <w:noProof/>
                <w:webHidden/>
              </w:rPr>
              <w:instrText xml:space="preserve"> PAGEREF _Toc164941353 \h </w:instrText>
            </w:r>
            <w:r>
              <w:rPr>
                <w:noProof/>
                <w:webHidden/>
              </w:rPr>
            </w:r>
            <w:r>
              <w:rPr>
                <w:noProof/>
                <w:webHidden/>
              </w:rPr>
              <w:fldChar w:fldCharType="separate"/>
            </w:r>
            <w:r>
              <w:rPr>
                <w:noProof/>
                <w:webHidden/>
              </w:rPr>
              <w:t>8</w:t>
            </w:r>
            <w:r>
              <w:rPr>
                <w:noProof/>
                <w:webHidden/>
              </w:rPr>
              <w:fldChar w:fldCharType="end"/>
            </w:r>
          </w:hyperlink>
        </w:p>
        <w:p w14:paraId="04855DAC" w14:textId="1B1D03C8"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54" w:history="1">
            <w:r w:rsidRPr="007F0B51">
              <w:rPr>
                <w:rStyle w:val="Hyperlink"/>
                <w:noProof/>
              </w:rPr>
              <w:t>3.1 Mongo Shell - Simple Queries</w:t>
            </w:r>
            <w:r>
              <w:rPr>
                <w:noProof/>
                <w:webHidden/>
              </w:rPr>
              <w:tab/>
            </w:r>
            <w:r>
              <w:rPr>
                <w:noProof/>
                <w:webHidden/>
              </w:rPr>
              <w:fldChar w:fldCharType="begin"/>
            </w:r>
            <w:r>
              <w:rPr>
                <w:noProof/>
                <w:webHidden/>
              </w:rPr>
              <w:instrText xml:space="preserve"> PAGEREF _Toc164941354 \h </w:instrText>
            </w:r>
            <w:r>
              <w:rPr>
                <w:noProof/>
                <w:webHidden/>
              </w:rPr>
            </w:r>
            <w:r>
              <w:rPr>
                <w:noProof/>
                <w:webHidden/>
              </w:rPr>
              <w:fldChar w:fldCharType="separate"/>
            </w:r>
            <w:r>
              <w:rPr>
                <w:noProof/>
                <w:webHidden/>
              </w:rPr>
              <w:t>8</w:t>
            </w:r>
            <w:r>
              <w:rPr>
                <w:noProof/>
                <w:webHidden/>
              </w:rPr>
              <w:fldChar w:fldCharType="end"/>
            </w:r>
          </w:hyperlink>
        </w:p>
        <w:p w14:paraId="0B6751E0" w14:textId="00B6C536"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5" w:history="1">
            <w:r w:rsidRPr="007F0B51">
              <w:rPr>
                <w:rStyle w:val="Hyperlink"/>
                <w:noProof/>
              </w:rPr>
              <w:t>Question 1</w:t>
            </w:r>
            <w:r>
              <w:rPr>
                <w:noProof/>
                <w:webHidden/>
              </w:rPr>
              <w:tab/>
            </w:r>
            <w:r>
              <w:rPr>
                <w:noProof/>
                <w:webHidden/>
              </w:rPr>
              <w:fldChar w:fldCharType="begin"/>
            </w:r>
            <w:r>
              <w:rPr>
                <w:noProof/>
                <w:webHidden/>
              </w:rPr>
              <w:instrText xml:space="preserve"> PAGEREF _Toc164941355 \h </w:instrText>
            </w:r>
            <w:r>
              <w:rPr>
                <w:noProof/>
                <w:webHidden/>
              </w:rPr>
            </w:r>
            <w:r>
              <w:rPr>
                <w:noProof/>
                <w:webHidden/>
              </w:rPr>
              <w:fldChar w:fldCharType="separate"/>
            </w:r>
            <w:r>
              <w:rPr>
                <w:noProof/>
                <w:webHidden/>
              </w:rPr>
              <w:t>8</w:t>
            </w:r>
            <w:r>
              <w:rPr>
                <w:noProof/>
                <w:webHidden/>
              </w:rPr>
              <w:fldChar w:fldCharType="end"/>
            </w:r>
          </w:hyperlink>
        </w:p>
        <w:p w14:paraId="15BCAF4E" w14:textId="1275B56B"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6" w:history="1">
            <w:r w:rsidRPr="007F0B51">
              <w:rPr>
                <w:rStyle w:val="Hyperlink"/>
                <w:noProof/>
                <w:lang w:val="en-GB"/>
              </w:rPr>
              <w:t>Question 2</w:t>
            </w:r>
            <w:r>
              <w:rPr>
                <w:noProof/>
                <w:webHidden/>
              </w:rPr>
              <w:tab/>
            </w:r>
            <w:r>
              <w:rPr>
                <w:noProof/>
                <w:webHidden/>
              </w:rPr>
              <w:fldChar w:fldCharType="begin"/>
            </w:r>
            <w:r>
              <w:rPr>
                <w:noProof/>
                <w:webHidden/>
              </w:rPr>
              <w:instrText xml:space="preserve"> PAGEREF _Toc164941356 \h </w:instrText>
            </w:r>
            <w:r>
              <w:rPr>
                <w:noProof/>
                <w:webHidden/>
              </w:rPr>
            </w:r>
            <w:r>
              <w:rPr>
                <w:noProof/>
                <w:webHidden/>
              </w:rPr>
              <w:fldChar w:fldCharType="separate"/>
            </w:r>
            <w:r>
              <w:rPr>
                <w:noProof/>
                <w:webHidden/>
              </w:rPr>
              <w:t>10</w:t>
            </w:r>
            <w:r>
              <w:rPr>
                <w:noProof/>
                <w:webHidden/>
              </w:rPr>
              <w:fldChar w:fldCharType="end"/>
            </w:r>
          </w:hyperlink>
        </w:p>
        <w:p w14:paraId="029E0E45" w14:textId="182C5BC1"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7" w:history="1">
            <w:r w:rsidRPr="007F0B51">
              <w:rPr>
                <w:rStyle w:val="Hyperlink"/>
                <w:noProof/>
                <w:lang w:val="en-GB"/>
              </w:rPr>
              <w:t>Question 3</w:t>
            </w:r>
            <w:r>
              <w:rPr>
                <w:noProof/>
                <w:webHidden/>
              </w:rPr>
              <w:tab/>
            </w:r>
            <w:r>
              <w:rPr>
                <w:noProof/>
                <w:webHidden/>
              </w:rPr>
              <w:fldChar w:fldCharType="begin"/>
            </w:r>
            <w:r>
              <w:rPr>
                <w:noProof/>
                <w:webHidden/>
              </w:rPr>
              <w:instrText xml:space="preserve"> PAGEREF _Toc164941357 \h </w:instrText>
            </w:r>
            <w:r>
              <w:rPr>
                <w:noProof/>
                <w:webHidden/>
              </w:rPr>
            </w:r>
            <w:r>
              <w:rPr>
                <w:noProof/>
                <w:webHidden/>
              </w:rPr>
              <w:fldChar w:fldCharType="separate"/>
            </w:r>
            <w:r>
              <w:rPr>
                <w:noProof/>
                <w:webHidden/>
              </w:rPr>
              <w:t>11</w:t>
            </w:r>
            <w:r>
              <w:rPr>
                <w:noProof/>
                <w:webHidden/>
              </w:rPr>
              <w:fldChar w:fldCharType="end"/>
            </w:r>
          </w:hyperlink>
        </w:p>
        <w:p w14:paraId="049612C2" w14:textId="720965C7"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8" w:history="1">
            <w:r w:rsidRPr="007F0B51">
              <w:rPr>
                <w:rStyle w:val="Hyperlink"/>
                <w:noProof/>
                <w:lang w:val="en-GB"/>
              </w:rPr>
              <w:t>Question 4</w:t>
            </w:r>
            <w:r>
              <w:rPr>
                <w:noProof/>
                <w:webHidden/>
              </w:rPr>
              <w:tab/>
            </w:r>
            <w:r>
              <w:rPr>
                <w:noProof/>
                <w:webHidden/>
              </w:rPr>
              <w:fldChar w:fldCharType="begin"/>
            </w:r>
            <w:r>
              <w:rPr>
                <w:noProof/>
                <w:webHidden/>
              </w:rPr>
              <w:instrText xml:space="preserve"> PAGEREF _Toc164941358 \h </w:instrText>
            </w:r>
            <w:r>
              <w:rPr>
                <w:noProof/>
                <w:webHidden/>
              </w:rPr>
            </w:r>
            <w:r>
              <w:rPr>
                <w:noProof/>
                <w:webHidden/>
              </w:rPr>
              <w:fldChar w:fldCharType="separate"/>
            </w:r>
            <w:r>
              <w:rPr>
                <w:noProof/>
                <w:webHidden/>
              </w:rPr>
              <w:t>13</w:t>
            </w:r>
            <w:r>
              <w:rPr>
                <w:noProof/>
                <w:webHidden/>
              </w:rPr>
              <w:fldChar w:fldCharType="end"/>
            </w:r>
          </w:hyperlink>
        </w:p>
        <w:p w14:paraId="0C5A5DF8" w14:textId="596E8780"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59" w:history="1">
            <w:r w:rsidRPr="007F0B51">
              <w:rPr>
                <w:rStyle w:val="Hyperlink"/>
                <w:noProof/>
                <w:lang w:val="en-GB"/>
              </w:rPr>
              <w:t>Question 5</w:t>
            </w:r>
            <w:r>
              <w:rPr>
                <w:noProof/>
                <w:webHidden/>
              </w:rPr>
              <w:tab/>
            </w:r>
            <w:r>
              <w:rPr>
                <w:noProof/>
                <w:webHidden/>
              </w:rPr>
              <w:fldChar w:fldCharType="begin"/>
            </w:r>
            <w:r>
              <w:rPr>
                <w:noProof/>
                <w:webHidden/>
              </w:rPr>
              <w:instrText xml:space="preserve"> PAGEREF _Toc164941359 \h </w:instrText>
            </w:r>
            <w:r>
              <w:rPr>
                <w:noProof/>
                <w:webHidden/>
              </w:rPr>
            </w:r>
            <w:r>
              <w:rPr>
                <w:noProof/>
                <w:webHidden/>
              </w:rPr>
              <w:fldChar w:fldCharType="separate"/>
            </w:r>
            <w:r>
              <w:rPr>
                <w:noProof/>
                <w:webHidden/>
              </w:rPr>
              <w:t>14</w:t>
            </w:r>
            <w:r>
              <w:rPr>
                <w:noProof/>
                <w:webHidden/>
              </w:rPr>
              <w:fldChar w:fldCharType="end"/>
            </w:r>
          </w:hyperlink>
        </w:p>
        <w:p w14:paraId="01D3B420" w14:textId="4E370F8E"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0" w:history="1">
            <w:r w:rsidRPr="007F0B51">
              <w:rPr>
                <w:rStyle w:val="Hyperlink"/>
                <w:noProof/>
                <w:lang w:val="en-GB"/>
              </w:rPr>
              <w:t>Question 6</w:t>
            </w:r>
            <w:r>
              <w:rPr>
                <w:noProof/>
                <w:webHidden/>
              </w:rPr>
              <w:tab/>
            </w:r>
            <w:r>
              <w:rPr>
                <w:noProof/>
                <w:webHidden/>
              </w:rPr>
              <w:fldChar w:fldCharType="begin"/>
            </w:r>
            <w:r>
              <w:rPr>
                <w:noProof/>
                <w:webHidden/>
              </w:rPr>
              <w:instrText xml:space="preserve"> PAGEREF _Toc164941360 \h </w:instrText>
            </w:r>
            <w:r>
              <w:rPr>
                <w:noProof/>
                <w:webHidden/>
              </w:rPr>
            </w:r>
            <w:r>
              <w:rPr>
                <w:noProof/>
                <w:webHidden/>
              </w:rPr>
              <w:fldChar w:fldCharType="separate"/>
            </w:r>
            <w:r>
              <w:rPr>
                <w:noProof/>
                <w:webHidden/>
              </w:rPr>
              <w:t>16</w:t>
            </w:r>
            <w:r>
              <w:rPr>
                <w:noProof/>
                <w:webHidden/>
              </w:rPr>
              <w:fldChar w:fldCharType="end"/>
            </w:r>
          </w:hyperlink>
        </w:p>
        <w:p w14:paraId="31B1ED52" w14:textId="47D0FF33"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1" w:history="1">
            <w:r w:rsidRPr="007F0B51">
              <w:rPr>
                <w:rStyle w:val="Hyperlink"/>
                <w:noProof/>
                <w:lang w:val="en-GB"/>
              </w:rPr>
              <w:t>Question 7</w:t>
            </w:r>
            <w:r>
              <w:rPr>
                <w:noProof/>
                <w:webHidden/>
              </w:rPr>
              <w:tab/>
            </w:r>
            <w:r>
              <w:rPr>
                <w:noProof/>
                <w:webHidden/>
              </w:rPr>
              <w:fldChar w:fldCharType="begin"/>
            </w:r>
            <w:r>
              <w:rPr>
                <w:noProof/>
                <w:webHidden/>
              </w:rPr>
              <w:instrText xml:space="preserve"> PAGEREF _Toc164941361 \h </w:instrText>
            </w:r>
            <w:r>
              <w:rPr>
                <w:noProof/>
                <w:webHidden/>
              </w:rPr>
            </w:r>
            <w:r>
              <w:rPr>
                <w:noProof/>
                <w:webHidden/>
              </w:rPr>
              <w:fldChar w:fldCharType="separate"/>
            </w:r>
            <w:r>
              <w:rPr>
                <w:noProof/>
                <w:webHidden/>
              </w:rPr>
              <w:t>18</w:t>
            </w:r>
            <w:r>
              <w:rPr>
                <w:noProof/>
                <w:webHidden/>
              </w:rPr>
              <w:fldChar w:fldCharType="end"/>
            </w:r>
          </w:hyperlink>
        </w:p>
        <w:p w14:paraId="11EA307C" w14:textId="62A1C763"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2" w:history="1">
            <w:r w:rsidRPr="007F0B51">
              <w:rPr>
                <w:rStyle w:val="Hyperlink"/>
                <w:noProof/>
                <w:lang w:val="en-GB"/>
              </w:rPr>
              <w:t>Question 8</w:t>
            </w:r>
            <w:r>
              <w:rPr>
                <w:noProof/>
                <w:webHidden/>
              </w:rPr>
              <w:tab/>
            </w:r>
            <w:r>
              <w:rPr>
                <w:noProof/>
                <w:webHidden/>
              </w:rPr>
              <w:fldChar w:fldCharType="begin"/>
            </w:r>
            <w:r>
              <w:rPr>
                <w:noProof/>
                <w:webHidden/>
              </w:rPr>
              <w:instrText xml:space="preserve"> PAGEREF _Toc164941362 \h </w:instrText>
            </w:r>
            <w:r>
              <w:rPr>
                <w:noProof/>
                <w:webHidden/>
              </w:rPr>
            </w:r>
            <w:r>
              <w:rPr>
                <w:noProof/>
                <w:webHidden/>
              </w:rPr>
              <w:fldChar w:fldCharType="separate"/>
            </w:r>
            <w:r>
              <w:rPr>
                <w:noProof/>
                <w:webHidden/>
              </w:rPr>
              <w:t>20</w:t>
            </w:r>
            <w:r>
              <w:rPr>
                <w:noProof/>
                <w:webHidden/>
              </w:rPr>
              <w:fldChar w:fldCharType="end"/>
            </w:r>
          </w:hyperlink>
        </w:p>
        <w:p w14:paraId="6052CE23" w14:textId="0BB0A606"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3" w:history="1">
            <w:r w:rsidRPr="007F0B51">
              <w:rPr>
                <w:rStyle w:val="Hyperlink"/>
                <w:noProof/>
                <w:lang w:val="en-GB"/>
              </w:rPr>
              <w:t>Question 9</w:t>
            </w:r>
            <w:r>
              <w:rPr>
                <w:noProof/>
                <w:webHidden/>
              </w:rPr>
              <w:tab/>
            </w:r>
            <w:r>
              <w:rPr>
                <w:noProof/>
                <w:webHidden/>
              </w:rPr>
              <w:fldChar w:fldCharType="begin"/>
            </w:r>
            <w:r>
              <w:rPr>
                <w:noProof/>
                <w:webHidden/>
              </w:rPr>
              <w:instrText xml:space="preserve"> PAGEREF _Toc164941363 \h </w:instrText>
            </w:r>
            <w:r>
              <w:rPr>
                <w:noProof/>
                <w:webHidden/>
              </w:rPr>
            </w:r>
            <w:r>
              <w:rPr>
                <w:noProof/>
                <w:webHidden/>
              </w:rPr>
              <w:fldChar w:fldCharType="separate"/>
            </w:r>
            <w:r>
              <w:rPr>
                <w:noProof/>
                <w:webHidden/>
              </w:rPr>
              <w:t>23</w:t>
            </w:r>
            <w:r>
              <w:rPr>
                <w:noProof/>
                <w:webHidden/>
              </w:rPr>
              <w:fldChar w:fldCharType="end"/>
            </w:r>
          </w:hyperlink>
        </w:p>
        <w:p w14:paraId="63BB090A" w14:textId="226D6087"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4" w:history="1">
            <w:r w:rsidRPr="007F0B51">
              <w:rPr>
                <w:rStyle w:val="Hyperlink"/>
                <w:noProof/>
                <w:lang w:val="en-GB"/>
              </w:rPr>
              <w:t>Question 10</w:t>
            </w:r>
            <w:r>
              <w:rPr>
                <w:noProof/>
                <w:webHidden/>
              </w:rPr>
              <w:tab/>
            </w:r>
            <w:r>
              <w:rPr>
                <w:noProof/>
                <w:webHidden/>
              </w:rPr>
              <w:fldChar w:fldCharType="begin"/>
            </w:r>
            <w:r>
              <w:rPr>
                <w:noProof/>
                <w:webHidden/>
              </w:rPr>
              <w:instrText xml:space="preserve"> PAGEREF _Toc164941364 \h </w:instrText>
            </w:r>
            <w:r>
              <w:rPr>
                <w:noProof/>
                <w:webHidden/>
              </w:rPr>
            </w:r>
            <w:r>
              <w:rPr>
                <w:noProof/>
                <w:webHidden/>
              </w:rPr>
              <w:fldChar w:fldCharType="separate"/>
            </w:r>
            <w:r>
              <w:rPr>
                <w:noProof/>
                <w:webHidden/>
              </w:rPr>
              <w:t>25</w:t>
            </w:r>
            <w:r>
              <w:rPr>
                <w:noProof/>
                <w:webHidden/>
              </w:rPr>
              <w:fldChar w:fldCharType="end"/>
            </w:r>
          </w:hyperlink>
        </w:p>
        <w:p w14:paraId="1956B195" w14:textId="4725E305"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5" w:history="1">
            <w:r w:rsidRPr="007F0B51">
              <w:rPr>
                <w:rStyle w:val="Hyperlink"/>
                <w:noProof/>
                <w:lang w:val="en-GB"/>
              </w:rPr>
              <w:t>Question 11</w:t>
            </w:r>
            <w:r>
              <w:rPr>
                <w:noProof/>
                <w:webHidden/>
              </w:rPr>
              <w:tab/>
            </w:r>
            <w:r>
              <w:rPr>
                <w:noProof/>
                <w:webHidden/>
              </w:rPr>
              <w:fldChar w:fldCharType="begin"/>
            </w:r>
            <w:r>
              <w:rPr>
                <w:noProof/>
                <w:webHidden/>
              </w:rPr>
              <w:instrText xml:space="preserve"> PAGEREF _Toc164941365 \h </w:instrText>
            </w:r>
            <w:r>
              <w:rPr>
                <w:noProof/>
                <w:webHidden/>
              </w:rPr>
            </w:r>
            <w:r>
              <w:rPr>
                <w:noProof/>
                <w:webHidden/>
              </w:rPr>
              <w:fldChar w:fldCharType="separate"/>
            </w:r>
            <w:r>
              <w:rPr>
                <w:noProof/>
                <w:webHidden/>
              </w:rPr>
              <w:t>28</w:t>
            </w:r>
            <w:r>
              <w:rPr>
                <w:noProof/>
                <w:webHidden/>
              </w:rPr>
              <w:fldChar w:fldCharType="end"/>
            </w:r>
          </w:hyperlink>
        </w:p>
        <w:p w14:paraId="2DE758A7" w14:textId="4B6F6541"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6" w:history="1">
            <w:r w:rsidRPr="007F0B51">
              <w:rPr>
                <w:rStyle w:val="Hyperlink"/>
                <w:noProof/>
                <w:lang w:val="en-GB"/>
              </w:rPr>
              <w:t>Question 12</w:t>
            </w:r>
            <w:r>
              <w:rPr>
                <w:noProof/>
                <w:webHidden/>
              </w:rPr>
              <w:tab/>
            </w:r>
            <w:r>
              <w:rPr>
                <w:noProof/>
                <w:webHidden/>
              </w:rPr>
              <w:fldChar w:fldCharType="begin"/>
            </w:r>
            <w:r>
              <w:rPr>
                <w:noProof/>
                <w:webHidden/>
              </w:rPr>
              <w:instrText xml:space="preserve"> PAGEREF _Toc164941366 \h </w:instrText>
            </w:r>
            <w:r>
              <w:rPr>
                <w:noProof/>
                <w:webHidden/>
              </w:rPr>
            </w:r>
            <w:r>
              <w:rPr>
                <w:noProof/>
                <w:webHidden/>
              </w:rPr>
              <w:fldChar w:fldCharType="separate"/>
            </w:r>
            <w:r>
              <w:rPr>
                <w:noProof/>
                <w:webHidden/>
              </w:rPr>
              <w:t>30</w:t>
            </w:r>
            <w:r>
              <w:rPr>
                <w:noProof/>
                <w:webHidden/>
              </w:rPr>
              <w:fldChar w:fldCharType="end"/>
            </w:r>
          </w:hyperlink>
        </w:p>
        <w:p w14:paraId="1F40C900" w14:textId="50D6DD40"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7" w:history="1">
            <w:r w:rsidRPr="007F0B51">
              <w:rPr>
                <w:rStyle w:val="Hyperlink"/>
                <w:noProof/>
                <w:lang w:val="en-GB"/>
              </w:rPr>
              <w:t>Question 13</w:t>
            </w:r>
            <w:r>
              <w:rPr>
                <w:noProof/>
                <w:webHidden/>
              </w:rPr>
              <w:tab/>
            </w:r>
            <w:r>
              <w:rPr>
                <w:noProof/>
                <w:webHidden/>
              </w:rPr>
              <w:fldChar w:fldCharType="begin"/>
            </w:r>
            <w:r>
              <w:rPr>
                <w:noProof/>
                <w:webHidden/>
              </w:rPr>
              <w:instrText xml:space="preserve"> PAGEREF _Toc164941367 \h </w:instrText>
            </w:r>
            <w:r>
              <w:rPr>
                <w:noProof/>
                <w:webHidden/>
              </w:rPr>
            </w:r>
            <w:r>
              <w:rPr>
                <w:noProof/>
                <w:webHidden/>
              </w:rPr>
              <w:fldChar w:fldCharType="separate"/>
            </w:r>
            <w:r>
              <w:rPr>
                <w:noProof/>
                <w:webHidden/>
              </w:rPr>
              <w:t>32</w:t>
            </w:r>
            <w:r>
              <w:rPr>
                <w:noProof/>
                <w:webHidden/>
              </w:rPr>
              <w:fldChar w:fldCharType="end"/>
            </w:r>
          </w:hyperlink>
        </w:p>
        <w:p w14:paraId="136BBFAC" w14:textId="6F75755F"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8" w:history="1">
            <w:r w:rsidRPr="007F0B51">
              <w:rPr>
                <w:rStyle w:val="Hyperlink"/>
                <w:noProof/>
                <w:lang w:val="en-GB"/>
              </w:rPr>
              <w:t>Question 14</w:t>
            </w:r>
            <w:r>
              <w:rPr>
                <w:noProof/>
                <w:webHidden/>
              </w:rPr>
              <w:tab/>
            </w:r>
            <w:r>
              <w:rPr>
                <w:noProof/>
                <w:webHidden/>
              </w:rPr>
              <w:fldChar w:fldCharType="begin"/>
            </w:r>
            <w:r>
              <w:rPr>
                <w:noProof/>
                <w:webHidden/>
              </w:rPr>
              <w:instrText xml:space="preserve"> PAGEREF _Toc164941368 \h </w:instrText>
            </w:r>
            <w:r>
              <w:rPr>
                <w:noProof/>
                <w:webHidden/>
              </w:rPr>
            </w:r>
            <w:r>
              <w:rPr>
                <w:noProof/>
                <w:webHidden/>
              </w:rPr>
              <w:fldChar w:fldCharType="separate"/>
            </w:r>
            <w:r>
              <w:rPr>
                <w:noProof/>
                <w:webHidden/>
              </w:rPr>
              <w:t>34</w:t>
            </w:r>
            <w:r>
              <w:rPr>
                <w:noProof/>
                <w:webHidden/>
              </w:rPr>
              <w:fldChar w:fldCharType="end"/>
            </w:r>
          </w:hyperlink>
        </w:p>
        <w:p w14:paraId="27A4E594" w14:textId="6254CEAF"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69" w:history="1">
            <w:r w:rsidRPr="007F0B51">
              <w:rPr>
                <w:rStyle w:val="Hyperlink"/>
                <w:noProof/>
                <w:lang w:val="en-GB"/>
              </w:rPr>
              <w:t>Question 15</w:t>
            </w:r>
            <w:r>
              <w:rPr>
                <w:noProof/>
                <w:webHidden/>
              </w:rPr>
              <w:tab/>
            </w:r>
            <w:r>
              <w:rPr>
                <w:noProof/>
                <w:webHidden/>
              </w:rPr>
              <w:fldChar w:fldCharType="begin"/>
            </w:r>
            <w:r>
              <w:rPr>
                <w:noProof/>
                <w:webHidden/>
              </w:rPr>
              <w:instrText xml:space="preserve"> PAGEREF _Toc164941369 \h </w:instrText>
            </w:r>
            <w:r>
              <w:rPr>
                <w:noProof/>
                <w:webHidden/>
              </w:rPr>
            </w:r>
            <w:r>
              <w:rPr>
                <w:noProof/>
                <w:webHidden/>
              </w:rPr>
              <w:fldChar w:fldCharType="separate"/>
            </w:r>
            <w:r>
              <w:rPr>
                <w:noProof/>
                <w:webHidden/>
              </w:rPr>
              <w:t>38</w:t>
            </w:r>
            <w:r>
              <w:rPr>
                <w:noProof/>
                <w:webHidden/>
              </w:rPr>
              <w:fldChar w:fldCharType="end"/>
            </w:r>
          </w:hyperlink>
        </w:p>
        <w:p w14:paraId="7C082C2A" w14:textId="0331DCFA"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0" w:history="1">
            <w:r w:rsidRPr="007F0B51">
              <w:rPr>
                <w:rStyle w:val="Hyperlink"/>
                <w:noProof/>
                <w:lang w:val="en-GB"/>
              </w:rPr>
              <w:t>Question 16</w:t>
            </w:r>
            <w:r>
              <w:rPr>
                <w:noProof/>
                <w:webHidden/>
              </w:rPr>
              <w:tab/>
            </w:r>
            <w:r>
              <w:rPr>
                <w:noProof/>
                <w:webHidden/>
              </w:rPr>
              <w:fldChar w:fldCharType="begin"/>
            </w:r>
            <w:r>
              <w:rPr>
                <w:noProof/>
                <w:webHidden/>
              </w:rPr>
              <w:instrText xml:space="preserve"> PAGEREF _Toc164941370 \h </w:instrText>
            </w:r>
            <w:r>
              <w:rPr>
                <w:noProof/>
                <w:webHidden/>
              </w:rPr>
            </w:r>
            <w:r>
              <w:rPr>
                <w:noProof/>
                <w:webHidden/>
              </w:rPr>
              <w:fldChar w:fldCharType="separate"/>
            </w:r>
            <w:r>
              <w:rPr>
                <w:noProof/>
                <w:webHidden/>
              </w:rPr>
              <w:t>40</w:t>
            </w:r>
            <w:r>
              <w:rPr>
                <w:noProof/>
                <w:webHidden/>
              </w:rPr>
              <w:fldChar w:fldCharType="end"/>
            </w:r>
          </w:hyperlink>
        </w:p>
        <w:p w14:paraId="60933972" w14:textId="33CADB2C"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1" w:history="1">
            <w:r w:rsidRPr="007F0B51">
              <w:rPr>
                <w:rStyle w:val="Hyperlink"/>
                <w:noProof/>
                <w:lang w:val="en-GB"/>
              </w:rPr>
              <w:t>Question 17</w:t>
            </w:r>
            <w:r>
              <w:rPr>
                <w:noProof/>
                <w:webHidden/>
              </w:rPr>
              <w:tab/>
            </w:r>
            <w:r>
              <w:rPr>
                <w:noProof/>
                <w:webHidden/>
              </w:rPr>
              <w:fldChar w:fldCharType="begin"/>
            </w:r>
            <w:r>
              <w:rPr>
                <w:noProof/>
                <w:webHidden/>
              </w:rPr>
              <w:instrText xml:space="preserve"> PAGEREF _Toc164941371 \h </w:instrText>
            </w:r>
            <w:r>
              <w:rPr>
                <w:noProof/>
                <w:webHidden/>
              </w:rPr>
            </w:r>
            <w:r>
              <w:rPr>
                <w:noProof/>
                <w:webHidden/>
              </w:rPr>
              <w:fldChar w:fldCharType="separate"/>
            </w:r>
            <w:r>
              <w:rPr>
                <w:noProof/>
                <w:webHidden/>
              </w:rPr>
              <w:t>43</w:t>
            </w:r>
            <w:r>
              <w:rPr>
                <w:noProof/>
                <w:webHidden/>
              </w:rPr>
              <w:fldChar w:fldCharType="end"/>
            </w:r>
          </w:hyperlink>
        </w:p>
        <w:p w14:paraId="0B0FC3BA" w14:textId="1D8097D9"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2" w:history="1">
            <w:r w:rsidRPr="007F0B51">
              <w:rPr>
                <w:rStyle w:val="Hyperlink"/>
                <w:noProof/>
                <w:lang w:val="en-GB"/>
              </w:rPr>
              <w:t>Question 18</w:t>
            </w:r>
            <w:r>
              <w:rPr>
                <w:noProof/>
                <w:webHidden/>
              </w:rPr>
              <w:tab/>
            </w:r>
            <w:r>
              <w:rPr>
                <w:noProof/>
                <w:webHidden/>
              </w:rPr>
              <w:fldChar w:fldCharType="begin"/>
            </w:r>
            <w:r>
              <w:rPr>
                <w:noProof/>
                <w:webHidden/>
              </w:rPr>
              <w:instrText xml:space="preserve"> PAGEREF _Toc164941372 \h </w:instrText>
            </w:r>
            <w:r>
              <w:rPr>
                <w:noProof/>
                <w:webHidden/>
              </w:rPr>
            </w:r>
            <w:r>
              <w:rPr>
                <w:noProof/>
                <w:webHidden/>
              </w:rPr>
              <w:fldChar w:fldCharType="separate"/>
            </w:r>
            <w:r>
              <w:rPr>
                <w:noProof/>
                <w:webHidden/>
              </w:rPr>
              <w:t>46</w:t>
            </w:r>
            <w:r>
              <w:rPr>
                <w:noProof/>
                <w:webHidden/>
              </w:rPr>
              <w:fldChar w:fldCharType="end"/>
            </w:r>
          </w:hyperlink>
        </w:p>
        <w:p w14:paraId="76D46CF7" w14:textId="1C9F5B6F"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3" w:history="1">
            <w:r w:rsidRPr="007F0B51">
              <w:rPr>
                <w:rStyle w:val="Hyperlink"/>
                <w:noProof/>
                <w:lang w:val="en-GB"/>
              </w:rPr>
              <w:t>Question 19</w:t>
            </w:r>
            <w:r>
              <w:rPr>
                <w:noProof/>
                <w:webHidden/>
              </w:rPr>
              <w:tab/>
            </w:r>
            <w:r>
              <w:rPr>
                <w:noProof/>
                <w:webHidden/>
              </w:rPr>
              <w:fldChar w:fldCharType="begin"/>
            </w:r>
            <w:r>
              <w:rPr>
                <w:noProof/>
                <w:webHidden/>
              </w:rPr>
              <w:instrText xml:space="preserve"> PAGEREF _Toc164941373 \h </w:instrText>
            </w:r>
            <w:r>
              <w:rPr>
                <w:noProof/>
                <w:webHidden/>
              </w:rPr>
            </w:r>
            <w:r>
              <w:rPr>
                <w:noProof/>
                <w:webHidden/>
              </w:rPr>
              <w:fldChar w:fldCharType="separate"/>
            </w:r>
            <w:r>
              <w:rPr>
                <w:noProof/>
                <w:webHidden/>
              </w:rPr>
              <w:t>48</w:t>
            </w:r>
            <w:r>
              <w:rPr>
                <w:noProof/>
                <w:webHidden/>
              </w:rPr>
              <w:fldChar w:fldCharType="end"/>
            </w:r>
          </w:hyperlink>
        </w:p>
        <w:p w14:paraId="4E653AFD" w14:textId="54450626"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74" w:history="1">
            <w:r w:rsidRPr="007F0B51">
              <w:rPr>
                <w:rStyle w:val="Hyperlink"/>
                <w:noProof/>
              </w:rPr>
              <w:t>Question 20</w:t>
            </w:r>
            <w:r>
              <w:rPr>
                <w:noProof/>
                <w:webHidden/>
              </w:rPr>
              <w:tab/>
            </w:r>
            <w:r>
              <w:rPr>
                <w:noProof/>
                <w:webHidden/>
              </w:rPr>
              <w:fldChar w:fldCharType="begin"/>
            </w:r>
            <w:r>
              <w:rPr>
                <w:noProof/>
                <w:webHidden/>
              </w:rPr>
              <w:instrText xml:space="preserve"> PAGEREF _Toc164941374 \h </w:instrText>
            </w:r>
            <w:r>
              <w:rPr>
                <w:noProof/>
                <w:webHidden/>
              </w:rPr>
            </w:r>
            <w:r>
              <w:rPr>
                <w:noProof/>
                <w:webHidden/>
              </w:rPr>
              <w:fldChar w:fldCharType="separate"/>
            </w:r>
            <w:r>
              <w:rPr>
                <w:noProof/>
                <w:webHidden/>
              </w:rPr>
              <w:t>51</w:t>
            </w:r>
            <w:r>
              <w:rPr>
                <w:noProof/>
                <w:webHidden/>
              </w:rPr>
              <w:fldChar w:fldCharType="end"/>
            </w:r>
          </w:hyperlink>
        </w:p>
        <w:p w14:paraId="1C94CE1C" w14:textId="3BB32403"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75" w:history="1">
            <w:r w:rsidRPr="007F0B51">
              <w:rPr>
                <w:rStyle w:val="Hyperlink"/>
                <w:noProof/>
                <w:lang w:eastAsia="en-IE"/>
              </w:rPr>
              <w:t>3.2 Mongo Shell – Aggregation Framework</w:t>
            </w:r>
            <w:r>
              <w:rPr>
                <w:noProof/>
                <w:webHidden/>
              </w:rPr>
              <w:tab/>
            </w:r>
            <w:r>
              <w:rPr>
                <w:noProof/>
                <w:webHidden/>
              </w:rPr>
              <w:fldChar w:fldCharType="begin"/>
            </w:r>
            <w:r>
              <w:rPr>
                <w:noProof/>
                <w:webHidden/>
              </w:rPr>
              <w:instrText xml:space="preserve"> PAGEREF _Toc164941375 \h </w:instrText>
            </w:r>
            <w:r>
              <w:rPr>
                <w:noProof/>
                <w:webHidden/>
              </w:rPr>
            </w:r>
            <w:r>
              <w:rPr>
                <w:noProof/>
                <w:webHidden/>
              </w:rPr>
              <w:fldChar w:fldCharType="separate"/>
            </w:r>
            <w:r>
              <w:rPr>
                <w:noProof/>
                <w:webHidden/>
              </w:rPr>
              <w:t>54</w:t>
            </w:r>
            <w:r>
              <w:rPr>
                <w:noProof/>
                <w:webHidden/>
              </w:rPr>
              <w:fldChar w:fldCharType="end"/>
            </w:r>
          </w:hyperlink>
        </w:p>
        <w:p w14:paraId="13B3C59E" w14:textId="3163921A"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6" w:history="1">
            <w:r w:rsidRPr="007F0B51">
              <w:rPr>
                <w:rStyle w:val="Hyperlink"/>
                <w:rFonts w:asciiTheme="majorHAnsi" w:hAnsiTheme="majorHAnsi"/>
                <w:noProof/>
              </w:rPr>
              <w:t>Question 1</w:t>
            </w:r>
            <w:r>
              <w:rPr>
                <w:noProof/>
                <w:webHidden/>
              </w:rPr>
              <w:tab/>
            </w:r>
            <w:r>
              <w:rPr>
                <w:noProof/>
                <w:webHidden/>
              </w:rPr>
              <w:fldChar w:fldCharType="begin"/>
            </w:r>
            <w:r>
              <w:rPr>
                <w:noProof/>
                <w:webHidden/>
              </w:rPr>
              <w:instrText xml:space="preserve"> PAGEREF _Toc164941376 \h </w:instrText>
            </w:r>
            <w:r>
              <w:rPr>
                <w:noProof/>
                <w:webHidden/>
              </w:rPr>
            </w:r>
            <w:r>
              <w:rPr>
                <w:noProof/>
                <w:webHidden/>
              </w:rPr>
              <w:fldChar w:fldCharType="separate"/>
            </w:r>
            <w:r>
              <w:rPr>
                <w:noProof/>
                <w:webHidden/>
              </w:rPr>
              <w:t>54</w:t>
            </w:r>
            <w:r>
              <w:rPr>
                <w:noProof/>
                <w:webHidden/>
              </w:rPr>
              <w:fldChar w:fldCharType="end"/>
            </w:r>
          </w:hyperlink>
        </w:p>
        <w:p w14:paraId="72B0EFC6" w14:textId="38AB64F0"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7" w:history="1">
            <w:r w:rsidRPr="007F0B51">
              <w:rPr>
                <w:rStyle w:val="Hyperlink"/>
                <w:noProof/>
              </w:rPr>
              <w:t>Question 2</w:t>
            </w:r>
            <w:r>
              <w:rPr>
                <w:noProof/>
                <w:webHidden/>
              </w:rPr>
              <w:tab/>
            </w:r>
            <w:r>
              <w:rPr>
                <w:noProof/>
                <w:webHidden/>
              </w:rPr>
              <w:fldChar w:fldCharType="begin"/>
            </w:r>
            <w:r>
              <w:rPr>
                <w:noProof/>
                <w:webHidden/>
              </w:rPr>
              <w:instrText xml:space="preserve"> PAGEREF _Toc164941377 \h </w:instrText>
            </w:r>
            <w:r>
              <w:rPr>
                <w:noProof/>
                <w:webHidden/>
              </w:rPr>
            </w:r>
            <w:r>
              <w:rPr>
                <w:noProof/>
                <w:webHidden/>
              </w:rPr>
              <w:fldChar w:fldCharType="separate"/>
            </w:r>
            <w:r>
              <w:rPr>
                <w:noProof/>
                <w:webHidden/>
              </w:rPr>
              <w:t>57</w:t>
            </w:r>
            <w:r>
              <w:rPr>
                <w:noProof/>
                <w:webHidden/>
              </w:rPr>
              <w:fldChar w:fldCharType="end"/>
            </w:r>
          </w:hyperlink>
        </w:p>
        <w:p w14:paraId="08EB73AC" w14:textId="38590112"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8" w:history="1">
            <w:r w:rsidRPr="007F0B51">
              <w:rPr>
                <w:rStyle w:val="Hyperlink"/>
                <w:noProof/>
              </w:rPr>
              <w:t>Question 3</w:t>
            </w:r>
            <w:r>
              <w:rPr>
                <w:noProof/>
                <w:webHidden/>
              </w:rPr>
              <w:tab/>
            </w:r>
            <w:r>
              <w:rPr>
                <w:noProof/>
                <w:webHidden/>
              </w:rPr>
              <w:fldChar w:fldCharType="begin"/>
            </w:r>
            <w:r>
              <w:rPr>
                <w:noProof/>
                <w:webHidden/>
              </w:rPr>
              <w:instrText xml:space="preserve"> PAGEREF _Toc164941378 \h </w:instrText>
            </w:r>
            <w:r>
              <w:rPr>
                <w:noProof/>
                <w:webHidden/>
              </w:rPr>
            </w:r>
            <w:r>
              <w:rPr>
                <w:noProof/>
                <w:webHidden/>
              </w:rPr>
              <w:fldChar w:fldCharType="separate"/>
            </w:r>
            <w:r>
              <w:rPr>
                <w:noProof/>
                <w:webHidden/>
              </w:rPr>
              <w:t>59</w:t>
            </w:r>
            <w:r>
              <w:rPr>
                <w:noProof/>
                <w:webHidden/>
              </w:rPr>
              <w:fldChar w:fldCharType="end"/>
            </w:r>
          </w:hyperlink>
        </w:p>
        <w:p w14:paraId="4BC140F6" w14:textId="51A02382"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79" w:history="1">
            <w:r w:rsidRPr="007F0B51">
              <w:rPr>
                <w:rStyle w:val="Hyperlink"/>
                <w:noProof/>
                <w:lang w:val="en-GB"/>
              </w:rPr>
              <w:t>Question 4</w:t>
            </w:r>
            <w:r>
              <w:rPr>
                <w:noProof/>
                <w:webHidden/>
              </w:rPr>
              <w:tab/>
            </w:r>
            <w:r>
              <w:rPr>
                <w:noProof/>
                <w:webHidden/>
              </w:rPr>
              <w:fldChar w:fldCharType="begin"/>
            </w:r>
            <w:r>
              <w:rPr>
                <w:noProof/>
                <w:webHidden/>
              </w:rPr>
              <w:instrText xml:space="preserve"> PAGEREF _Toc164941379 \h </w:instrText>
            </w:r>
            <w:r>
              <w:rPr>
                <w:noProof/>
                <w:webHidden/>
              </w:rPr>
            </w:r>
            <w:r>
              <w:rPr>
                <w:noProof/>
                <w:webHidden/>
              </w:rPr>
              <w:fldChar w:fldCharType="separate"/>
            </w:r>
            <w:r>
              <w:rPr>
                <w:noProof/>
                <w:webHidden/>
              </w:rPr>
              <w:t>63</w:t>
            </w:r>
            <w:r>
              <w:rPr>
                <w:noProof/>
                <w:webHidden/>
              </w:rPr>
              <w:fldChar w:fldCharType="end"/>
            </w:r>
          </w:hyperlink>
        </w:p>
        <w:p w14:paraId="4FE5EF0A" w14:textId="4E46C669"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0" w:history="1">
            <w:r w:rsidRPr="007F0B51">
              <w:rPr>
                <w:rStyle w:val="Hyperlink"/>
                <w:noProof/>
              </w:rPr>
              <w:t>Question 5</w:t>
            </w:r>
            <w:r>
              <w:rPr>
                <w:noProof/>
                <w:webHidden/>
              </w:rPr>
              <w:tab/>
            </w:r>
            <w:r>
              <w:rPr>
                <w:noProof/>
                <w:webHidden/>
              </w:rPr>
              <w:fldChar w:fldCharType="begin"/>
            </w:r>
            <w:r>
              <w:rPr>
                <w:noProof/>
                <w:webHidden/>
              </w:rPr>
              <w:instrText xml:space="preserve"> PAGEREF _Toc164941380 \h </w:instrText>
            </w:r>
            <w:r>
              <w:rPr>
                <w:noProof/>
                <w:webHidden/>
              </w:rPr>
            </w:r>
            <w:r>
              <w:rPr>
                <w:noProof/>
                <w:webHidden/>
              </w:rPr>
              <w:fldChar w:fldCharType="separate"/>
            </w:r>
            <w:r>
              <w:rPr>
                <w:noProof/>
                <w:webHidden/>
              </w:rPr>
              <w:t>66</w:t>
            </w:r>
            <w:r>
              <w:rPr>
                <w:noProof/>
                <w:webHidden/>
              </w:rPr>
              <w:fldChar w:fldCharType="end"/>
            </w:r>
          </w:hyperlink>
        </w:p>
        <w:p w14:paraId="43102C06" w14:textId="10F81CA1"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1" w:history="1">
            <w:r w:rsidRPr="007F0B51">
              <w:rPr>
                <w:rStyle w:val="Hyperlink"/>
                <w:noProof/>
              </w:rPr>
              <w:t>Question 6 [Screencast_1]</w:t>
            </w:r>
            <w:r>
              <w:rPr>
                <w:noProof/>
                <w:webHidden/>
              </w:rPr>
              <w:tab/>
            </w:r>
            <w:r>
              <w:rPr>
                <w:noProof/>
                <w:webHidden/>
              </w:rPr>
              <w:fldChar w:fldCharType="begin"/>
            </w:r>
            <w:r>
              <w:rPr>
                <w:noProof/>
                <w:webHidden/>
              </w:rPr>
              <w:instrText xml:space="preserve"> PAGEREF _Toc164941381 \h </w:instrText>
            </w:r>
            <w:r>
              <w:rPr>
                <w:noProof/>
                <w:webHidden/>
              </w:rPr>
            </w:r>
            <w:r>
              <w:rPr>
                <w:noProof/>
                <w:webHidden/>
              </w:rPr>
              <w:fldChar w:fldCharType="separate"/>
            </w:r>
            <w:r>
              <w:rPr>
                <w:noProof/>
                <w:webHidden/>
              </w:rPr>
              <w:t>70</w:t>
            </w:r>
            <w:r>
              <w:rPr>
                <w:noProof/>
                <w:webHidden/>
              </w:rPr>
              <w:fldChar w:fldCharType="end"/>
            </w:r>
          </w:hyperlink>
        </w:p>
        <w:p w14:paraId="5E75B067" w14:textId="48003238"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2" w:history="1">
            <w:r w:rsidRPr="007F0B51">
              <w:rPr>
                <w:rStyle w:val="Hyperlink"/>
                <w:noProof/>
              </w:rPr>
              <w:t>Question 7</w:t>
            </w:r>
            <w:r>
              <w:rPr>
                <w:noProof/>
                <w:webHidden/>
              </w:rPr>
              <w:tab/>
            </w:r>
            <w:r>
              <w:rPr>
                <w:noProof/>
                <w:webHidden/>
              </w:rPr>
              <w:fldChar w:fldCharType="begin"/>
            </w:r>
            <w:r>
              <w:rPr>
                <w:noProof/>
                <w:webHidden/>
              </w:rPr>
              <w:instrText xml:space="preserve"> PAGEREF _Toc164941382 \h </w:instrText>
            </w:r>
            <w:r>
              <w:rPr>
                <w:noProof/>
                <w:webHidden/>
              </w:rPr>
            </w:r>
            <w:r>
              <w:rPr>
                <w:noProof/>
                <w:webHidden/>
              </w:rPr>
              <w:fldChar w:fldCharType="separate"/>
            </w:r>
            <w:r>
              <w:rPr>
                <w:noProof/>
                <w:webHidden/>
              </w:rPr>
              <w:t>73</w:t>
            </w:r>
            <w:r>
              <w:rPr>
                <w:noProof/>
                <w:webHidden/>
              </w:rPr>
              <w:fldChar w:fldCharType="end"/>
            </w:r>
          </w:hyperlink>
        </w:p>
        <w:p w14:paraId="63FD5188" w14:textId="31E2BEC5"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3" w:history="1">
            <w:r w:rsidRPr="007F0B51">
              <w:rPr>
                <w:rStyle w:val="Hyperlink"/>
                <w:noProof/>
              </w:rPr>
              <w:t>Question 8</w:t>
            </w:r>
            <w:r>
              <w:rPr>
                <w:noProof/>
                <w:webHidden/>
              </w:rPr>
              <w:tab/>
            </w:r>
            <w:r>
              <w:rPr>
                <w:noProof/>
                <w:webHidden/>
              </w:rPr>
              <w:fldChar w:fldCharType="begin"/>
            </w:r>
            <w:r>
              <w:rPr>
                <w:noProof/>
                <w:webHidden/>
              </w:rPr>
              <w:instrText xml:space="preserve"> PAGEREF _Toc164941383 \h </w:instrText>
            </w:r>
            <w:r>
              <w:rPr>
                <w:noProof/>
                <w:webHidden/>
              </w:rPr>
            </w:r>
            <w:r>
              <w:rPr>
                <w:noProof/>
                <w:webHidden/>
              </w:rPr>
              <w:fldChar w:fldCharType="separate"/>
            </w:r>
            <w:r>
              <w:rPr>
                <w:noProof/>
                <w:webHidden/>
              </w:rPr>
              <w:t>75</w:t>
            </w:r>
            <w:r>
              <w:rPr>
                <w:noProof/>
                <w:webHidden/>
              </w:rPr>
              <w:fldChar w:fldCharType="end"/>
            </w:r>
          </w:hyperlink>
        </w:p>
        <w:p w14:paraId="082DC0C0" w14:textId="2861C066" w:rsidR="00C83077" w:rsidRDefault="00C83077">
          <w:pPr>
            <w:pStyle w:val="TOC1"/>
            <w:tabs>
              <w:tab w:val="right" w:leader="dot" w:pos="9016"/>
            </w:tabs>
            <w:rPr>
              <w:rFonts w:eastAsiaTheme="minorEastAsia"/>
              <w:noProof/>
              <w:kern w:val="2"/>
              <w:sz w:val="24"/>
              <w:szCs w:val="24"/>
              <w:lang w:eastAsia="en-IE"/>
              <w14:ligatures w14:val="standardContextual"/>
            </w:rPr>
          </w:pPr>
          <w:hyperlink w:anchor="_Toc164941384" w:history="1">
            <w:r w:rsidRPr="007F0B51">
              <w:rPr>
                <w:rStyle w:val="Hyperlink"/>
                <w:noProof/>
              </w:rPr>
              <w:t>4.0 Stage 4</w:t>
            </w:r>
            <w:r>
              <w:rPr>
                <w:noProof/>
                <w:webHidden/>
              </w:rPr>
              <w:tab/>
            </w:r>
            <w:r>
              <w:rPr>
                <w:noProof/>
                <w:webHidden/>
              </w:rPr>
              <w:fldChar w:fldCharType="begin"/>
            </w:r>
            <w:r>
              <w:rPr>
                <w:noProof/>
                <w:webHidden/>
              </w:rPr>
              <w:instrText xml:space="preserve"> PAGEREF _Toc164941384 \h </w:instrText>
            </w:r>
            <w:r>
              <w:rPr>
                <w:noProof/>
                <w:webHidden/>
              </w:rPr>
            </w:r>
            <w:r>
              <w:rPr>
                <w:noProof/>
                <w:webHidden/>
              </w:rPr>
              <w:fldChar w:fldCharType="separate"/>
            </w:r>
            <w:r>
              <w:rPr>
                <w:noProof/>
                <w:webHidden/>
              </w:rPr>
              <w:t>77</w:t>
            </w:r>
            <w:r>
              <w:rPr>
                <w:noProof/>
                <w:webHidden/>
              </w:rPr>
              <w:fldChar w:fldCharType="end"/>
            </w:r>
          </w:hyperlink>
        </w:p>
        <w:p w14:paraId="5E484044" w14:textId="086636FD"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85" w:history="1">
            <w:r w:rsidRPr="007F0B51">
              <w:rPr>
                <w:rStyle w:val="Hyperlink"/>
                <w:noProof/>
              </w:rPr>
              <w:t>4.1 Compass– Overview</w:t>
            </w:r>
            <w:r>
              <w:rPr>
                <w:noProof/>
                <w:webHidden/>
              </w:rPr>
              <w:tab/>
            </w:r>
            <w:r>
              <w:rPr>
                <w:noProof/>
                <w:webHidden/>
              </w:rPr>
              <w:fldChar w:fldCharType="begin"/>
            </w:r>
            <w:r>
              <w:rPr>
                <w:noProof/>
                <w:webHidden/>
              </w:rPr>
              <w:instrText xml:space="preserve"> PAGEREF _Toc164941385 \h </w:instrText>
            </w:r>
            <w:r>
              <w:rPr>
                <w:noProof/>
                <w:webHidden/>
              </w:rPr>
            </w:r>
            <w:r>
              <w:rPr>
                <w:noProof/>
                <w:webHidden/>
              </w:rPr>
              <w:fldChar w:fldCharType="separate"/>
            </w:r>
            <w:r>
              <w:rPr>
                <w:noProof/>
                <w:webHidden/>
              </w:rPr>
              <w:t>77</w:t>
            </w:r>
            <w:r>
              <w:rPr>
                <w:noProof/>
                <w:webHidden/>
              </w:rPr>
              <w:fldChar w:fldCharType="end"/>
            </w:r>
          </w:hyperlink>
        </w:p>
        <w:p w14:paraId="14D66B97" w14:textId="0E125035"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86" w:history="1">
            <w:r w:rsidRPr="007F0B51">
              <w:rPr>
                <w:rStyle w:val="Hyperlink"/>
                <w:noProof/>
              </w:rPr>
              <w:t>4.2 Compass Simple Queries</w:t>
            </w:r>
            <w:r>
              <w:rPr>
                <w:noProof/>
                <w:webHidden/>
              </w:rPr>
              <w:tab/>
            </w:r>
            <w:r>
              <w:rPr>
                <w:noProof/>
                <w:webHidden/>
              </w:rPr>
              <w:fldChar w:fldCharType="begin"/>
            </w:r>
            <w:r>
              <w:rPr>
                <w:noProof/>
                <w:webHidden/>
              </w:rPr>
              <w:instrText xml:space="preserve"> PAGEREF _Toc164941386 \h </w:instrText>
            </w:r>
            <w:r>
              <w:rPr>
                <w:noProof/>
                <w:webHidden/>
              </w:rPr>
            </w:r>
            <w:r>
              <w:rPr>
                <w:noProof/>
                <w:webHidden/>
              </w:rPr>
              <w:fldChar w:fldCharType="separate"/>
            </w:r>
            <w:r>
              <w:rPr>
                <w:noProof/>
                <w:webHidden/>
              </w:rPr>
              <w:t>78</w:t>
            </w:r>
            <w:r>
              <w:rPr>
                <w:noProof/>
                <w:webHidden/>
              </w:rPr>
              <w:fldChar w:fldCharType="end"/>
            </w:r>
          </w:hyperlink>
        </w:p>
        <w:p w14:paraId="00EA2F24" w14:textId="2ADCD7B3"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7" w:history="1">
            <w:r w:rsidRPr="007F0B51">
              <w:rPr>
                <w:rStyle w:val="Hyperlink"/>
                <w:noProof/>
                <w:lang w:val="en-GB"/>
              </w:rPr>
              <w:t>Question 1</w:t>
            </w:r>
            <w:r>
              <w:rPr>
                <w:noProof/>
                <w:webHidden/>
              </w:rPr>
              <w:tab/>
            </w:r>
            <w:r>
              <w:rPr>
                <w:noProof/>
                <w:webHidden/>
              </w:rPr>
              <w:fldChar w:fldCharType="begin"/>
            </w:r>
            <w:r>
              <w:rPr>
                <w:noProof/>
                <w:webHidden/>
              </w:rPr>
              <w:instrText xml:space="preserve"> PAGEREF _Toc164941387 \h </w:instrText>
            </w:r>
            <w:r>
              <w:rPr>
                <w:noProof/>
                <w:webHidden/>
              </w:rPr>
            </w:r>
            <w:r>
              <w:rPr>
                <w:noProof/>
                <w:webHidden/>
              </w:rPr>
              <w:fldChar w:fldCharType="separate"/>
            </w:r>
            <w:r>
              <w:rPr>
                <w:noProof/>
                <w:webHidden/>
              </w:rPr>
              <w:t>78</w:t>
            </w:r>
            <w:r>
              <w:rPr>
                <w:noProof/>
                <w:webHidden/>
              </w:rPr>
              <w:fldChar w:fldCharType="end"/>
            </w:r>
          </w:hyperlink>
        </w:p>
        <w:p w14:paraId="331F1CCB" w14:textId="57C99BA3"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8" w:history="1">
            <w:r w:rsidRPr="007F0B51">
              <w:rPr>
                <w:rStyle w:val="Hyperlink"/>
                <w:noProof/>
                <w:lang w:val="en-GB"/>
              </w:rPr>
              <w:t>Question 2</w:t>
            </w:r>
            <w:r>
              <w:rPr>
                <w:noProof/>
                <w:webHidden/>
              </w:rPr>
              <w:tab/>
            </w:r>
            <w:r>
              <w:rPr>
                <w:noProof/>
                <w:webHidden/>
              </w:rPr>
              <w:fldChar w:fldCharType="begin"/>
            </w:r>
            <w:r>
              <w:rPr>
                <w:noProof/>
                <w:webHidden/>
              </w:rPr>
              <w:instrText xml:space="preserve"> PAGEREF _Toc164941388 \h </w:instrText>
            </w:r>
            <w:r>
              <w:rPr>
                <w:noProof/>
                <w:webHidden/>
              </w:rPr>
            </w:r>
            <w:r>
              <w:rPr>
                <w:noProof/>
                <w:webHidden/>
              </w:rPr>
              <w:fldChar w:fldCharType="separate"/>
            </w:r>
            <w:r>
              <w:rPr>
                <w:noProof/>
                <w:webHidden/>
              </w:rPr>
              <w:t>79</w:t>
            </w:r>
            <w:r>
              <w:rPr>
                <w:noProof/>
                <w:webHidden/>
              </w:rPr>
              <w:fldChar w:fldCharType="end"/>
            </w:r>
          </w:hyperlink>
        </w:p>
        <w:p w14:paraId="4BA071BC" w14:textId="4C3E31A6"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89" w:history="1">
            <w:r w:rsidRPr="007F0B51">
              <w:rPr>
                <w:rStyle w:val="Hyperlink"/>
                <w:noProof/>
              </w:rPr>
              <w:t>Question 3</w:t>
            </w:r>
            <w:r>
              <w:rPr>
                <w:noProof/>
                <w:webHidden/>
              </w:rPr>
              <w:tab/>
            </w:r>
            <w:r>
              <w:rPr>
                <w:noProof/>
                <w:webHidden/>
              </w:rPr>
              <w:fldChar w:fldCharType="begin"/>
            </w:r>
            <w:r>
              <w:rPr>
                <w:noProof/>
                <w:webHidden/>
              </w:rPr>
              <w:instrText xml:space="preserve"> PAGEREF _Toc164941389 \h </w:instrText>
            </w:r>
            <w:r>
              <w:rPr>
                <w:noProof/>
                <w:webHidden/>
              </w:rPr>
            </w:r>
            <w:r>
              <w:rPr>
                <w:noProof/>
                <w:webHidden/>
              </w:rPr>
              <w:fldChar w:fldCharType="separate"/>
            </w:r>
            <w:r>
              <w:rPr>
                <w:noProof/>
                <w:webHidden/>
              </w:rPr>
              <w:t>80</w:t>
            </w:r>
            <w:r>
              <w:rPr>
                <w:noProof/>
                <w:webHidden/>
              </w:rPr>
              <w:fldChar w:fldCharType="end"/>
            </w:r>
          </w:hyperlink>
        </w:p>
        <w:p w14:paraId="65382468" w14:textId="182C1A8C"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90" w:history="1">
            <w:r w:rsidRPr="007F0B51">
              <w:rPr>
                <w:rStyle w:val="Hyperlink"/>
                <w:noProof/>
              </w:rPr>
              <w:t>4.3 Compass– Aggregation Framework</w:t>
            </w:r>
            <w:r>
              <w:rPr>
                <w:noProof/>
                <w:webHidden/>
              </w:rPr>
              <w:tab/>
            </w:r>
            <w:r>
              <w:rPr>
                <w:noProof/>
                <w:webHidden/>
              </w:rPr>
              <w:fldChar w:fldCharType="begin"/>
            </w:r>
            <w:r>
              <w:rPr>
                <w:noProof/>
                <w:webHidden/>
              </w:rPr>
              <w:instrText xml:space="preserve"> PAGEREF _Toc164941390 \h </w:instrText>
            </w:r>
            <w:r>
              <w:rPr>
                <w:noProof/>
                <w:webHidden/>
              </w:rPr>
            </w:r>
            <w:r>
              <w:rPr>
                <w:noProof/>
                <w:webHidden/>
              </w:rPr>
              <w:fldChar w:fldCharType="separate"/>
            </w:r>
            <w:r>
              <w:rPr>
                <w:noProof/>
                <w:webHidden/>
              </w:rPr>
              <w:t>82</w:t>
            </w:r>
            <w:r>
              <w:rPr>
                <w:noProof/>
                <w:webHidden/>
              </w:rPr>
              <w:fldChar w:fldCharType="end"/>
            </w:r>
          </w:hyperlink>
        </w:p>
        <w:p w14:paraId="35D9898A" w14:textId="104D848F"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1" w:history="1">
            <w:r w:rsidRPr="007F0B51">
              <w:rPr>
                <w:rStyle w:val="Hyperlink"/>
                <w:noProof/>
              </w:rPr>
              <w:t>Question 1</w:t>
            </w:r>
            <w:r>
              <w:rPr>
                <w:noProof/>
                <w:webHidden/>
              </w:rPr>
              <w:tab/>
            </w:r>
            <w:r>
              <w:rPr>
                <w:noProof/>
                <w:webHidden/>
              </w:rPr>
              <w:fldChar w:fldCharType="begin"/>
            </w:r>
            <w:r>
              <w:rPr>
                <w:noProof/>
                <w:webHidden/>
              </w:rPr>
              <w:instrText xml:space="preserve"> PAGEREF _Toc164941391 \h </w:instrText>
            </w:r>
            <w:r>
              <w:rPr>
                <w:noProof/>
                <w:webHidden/>
              </w:rPr>
            </w:r>
            <w:r>
              <w:rPr>
                <w:noProof/>
                <w:webHidden/>
              </w:rPr>
              <w:fldChar w:fldCharType="separate"/>
            </w:r>
            <w:r>
              <w:rPr>
                <w:noProof/>
                <w:webHidden/>
              </w:rPr>
              <w:t>82</w:t>
            </w:r>
            <w:r>
              <w:rPr>
                <w:noProof/>
                <w:webHidden/>
              </w:rPr>
              <w:fldChar w:fldCharType="end"/>
            </w:r>
          </w:hyperlink>
        </w:p>
        <w:p w14:paraId="757E5237" w14:textId="164AD9A1"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2" w:history="1">
            <w:r w:rsidRPr="007F0B51">
              <w:rPr>
                <w:rStyle w:val="Hyperlink"/>
                <w:noProof/>
              </w:rPr>
              <w:t>Question 2</w:t>
            </w:r>
            <w:r>
              <w:rPr>
                <w:noProof/>
                <w:webHidden/>
              </w:rPr>
              <w:tab/>
            </w:r>
            <w:r>
              <w:rPr>
                <w:noProof/>
                <w:webHidden/>
              </w:rPr>
              <w:fldChar w:fldCharType="begin"/>
            </w:r>
            <w:r>
              <w:rPr>
                <w:noProof/>
                <w:webHidden/>
              </w:rPr>
              <w:instrText xml:space="preserve"> PAGEREF _Toc164941392 \h </w:instrText>
            </w:r>
            <w:r>
              <w:rPr>
                <w:noProof/>
                <w:webHidden/>
              </w:rPr>
            </w:r>
            <w:r>
              <w:rPr>
                <w:noProof/>
                <w:webHidden/>
              </w:rPr>
              <w:fldChar w:fldCharType="separate"/>
            </w:r>
            <w:r>
              <w:rPr>
                <w:noProof/>
                <w:webHidden/>
              </w:rPr>
              <w:t>85</w:t>
            </w:r>
            <w:r>
              <w:rPr>
                <w:noProof/>
                <w:webHidden/>
              </w:rPr>
              <w:fldChar w:fldCharType="end"/>
            </w:r>
          </w:hyperlink>
        </w:p>
        <w:p w14:paraId="0A24F514" w14:textId="64D342A0"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3" w:history="1">
            <w:r w:rsidRPr="007F0B51">
              <w:rPr>
                <w:rStyle w:val="Hyperlink"/>
                <w:noProof/>
              </w:rPr>
              <w:t>Question 3</w:t>
            </w:r>
            <w:r>
              <w:rPr>
                <w:noProof/>
                <w:webHidden/>
              </w:rPr>
              <w:tab/>
            </w:r>
            <w:r>
              <w:rPr>
                <w:noProof/>
                <w:webHidden/>
              </w:rPr>
              <w:fldChar w:fldCharType="begin"/>
            </w:r>
            <w:r>
              <w:rPr>
                <w:noProof/>
                <w:webHidden/>
              </w:rPr>
              <w:instrText xml:space="preserve"> PAGEREF _Toc164941393 \h </w:instrText>
            </w:r>
            <w:r>
              <w:rPr>
                <w:noProof/>
                <w:webHidden/>
              </w:rPr>
            </w:r>
            <w:r>
              <w:rPr>
                <w:noProof/>
                <w:webHidden/>
              </w:rPr>
              <w:fldChar w:fldCharType="separate"/>
            </w:r>
            <w:r>
              <w:rPr>
                <w:noProof/>
                <w:webHidden/>
              </w:rPr>
              <w:t>87</w:t>
            </w:r>
            <w:r>
              <w:rPr>
                <w:noProof/>
                <w:webHidden/>
              </w:rPr>
              <w:fldChar w:fldCharType="end"/>
            </w:r>
          </w:hyperlink>
        </w:p>
        <w:p w14:paraId="46DAC5B9" w14:textId="024E2DD8"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94" w:history="1">
            <w:r w:rsidRPr="007F0B51">
              <w:rPr>
                <w:rStyle w:val="Hyperlink"/>
                <w:noProof/>
              </w:rPr>
              <w:t>4.4 Atlas Overview</w:t>
            </w:r>
            <w:r>
              <w:rPr>
                <w:noProof/>
                <w:webHidden/>
              </w:rPr>
              <w:tab/>
            </w:r>
            <w:r>
              <w:rPr>
                <w:noProof/>
                <w:webHidden/>
              </w:rPr>
              <w:fldChar w:fldCharType="begin"/>
            </w:r>
            <w:r>
              <w:rPr>
                <w:noProof/>
                <w:webHidden/>
              </w:rPr>
              <w:instrText xml:space="preserve"> PAGEREF _Toc164941394 \h </w:instrText>
            </w:r>
            <w:r>
              <w:rPr>
                <w:noProof/>
                <w:webHidden/>
              </w:rPr>
            </w:r>
            <w:r>
              <w:rPr>
                <w:noProof/>
                <w:webHidden/>
              </w:rPr>
              <w:fldChar w:fldCharType="separate"/>
            </w:r>
            <w:r>
              <w:rPr>
                <w:noProof/>
                <w:webHidden/>
              </w:rPr>
              <w:t>90</w:t>
            </w:r>
            <w:r>
              <w:rPr>
                <w:noProof/>
                <w:webHidden/>
              </w:rPr>
              <w:fldChar w:fldCharType="end"/>
            </w:r>
          </w:hyperlink>
        </w:p>
        <w:p w14:paraId="51E032A8" w14:textId="403DD3E6"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95" w:history="1">
            <w:r w:rsidRPr="007F0B51">
              <w:rPr>
                <w:rStyle w:val="Hyperlink"/>
                <w:noProof/>
              </w:rPr>
              <w:t>4.5 Atlas Queries</w:t>
            </w:r>
            <w:r>
              <w:rPr>
                <w:noProof/>
                <w:webHidden/>
              </w:rPr>
              <w:tab/>
            </w:r>
            <w:r>
              <w:rPr>
                <w:noProof/>
                <w:webHidden/>
              </w:rPr>
              <w:fldChar w:fldCharType="begin"/>
            </w:r>
            <w:r>
              <w:rPr>
                <w:noProof/>
                <w:webHidden/>
              </w:rPr>
              <w:instrText xml:space="preserve"> PAGEREF _Toc164941395 \h </w:instrText>
            </w:r>
            <w:r>
              <w:rPr>
                <w:noProof/>
                <w:webHidden/>
              </w:rPr>
            </w:r>
            <w:r>
              <w:rPr>
                <w:noProof/>
                <w:webHidden/>
              </w:rPr>
              <w:fldChar w:fldCharType="separate"/>
            </w:r>
            <w:r>
              <w:rPr>
                <w:noProof/>
                <w:webHidden/>
              </w:rPr>
              <w:t>92</w:t>
            </w:r>
            <w:r>
              <w:rPr>
                <w:noProof/>
                <w:webHidden/>
              </w:rPr>
              <w:fldChar w:fldCharType="end"/>
            </w:r>
          </w:hyperlink>
        </w:p>
        <w:p w14:paraId="210438D1" w14:textId="0E9FB7D4"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6" w:history="1">
            <w:r w:rsidRPr="007F0B51">
              <w:rPr>
                <w:rStyle w:val="Hyperlink"/>
                <w:noProof/>
              </w:rPr>
              <w:t>Question 1</w:t>
            </w:r>
            <w:r>
              <w:rPr>
                <w:noProof/>
                <w:webHidden/>
              </w:rPr>
              <w:tab/>
            </w:r>
            <w:r>
              <w:rPr>
                <w:noProof/>
                <w:webHidden/>
              </w:rPr>
              <w:fldChar w:fldCharType="begin"/>
            </w:r>
            <w:r>
              <w:rPr>
                <w:noProof/>
                <w:webHidden/>
              </w:rPr>
              <w:instrText xml:space="preserve"> PAGEREF _Toc164941396 \h </w:instrText>
            </w:r>
            <w:r>
              <w:rPr>
                <w:noProof/>
                <w:webHidden/>
              </w:rPr>
            </w:r>
            <w:r>
              <w:rPr>
                <w:noProof/>
                <w:webHidden/>
              </w:rPr>
              <w:fldChar w:fldCharType="separate"/>
            </w:r>
            <w:r>
              <w:rPr>
                <w:noProof/>
                <w:webHidden/>
              </w:rPr>
              <w:t>92</w:t>
            </w:r>
            <w:r>
              <w:rPr>
                <w:noProof/>
                <w:webHidden/>
              </w:rPr>
              <w:fldChar w:fldCharType="end"/>
            </w:r>
          </w:hyperlink>
        </w:p>
        <w:p w14:paraId="3A045EFA" w14:textId="7DFB8957"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7" w:history="1">
            <w:r w:rsidRPr="007F0B51">
              <w:rPr>
                <w:rStyle w:val="Hyperlink"/>
                <w:noProof/>
              </w:rPr>
              <w:t>Question 2</w:t>
            </w:r>
            <w:r>
              <w:rPr>
                <w:noProof/>
                <w:webHidden/>
              </w:rPr>
              <w:tab/>
            </w:r>
            <w:r>
              <w:rPr>
                <w:noProof/>
                <w:webHidden/>
              </w:rPr>
              <w:fldChar w:fldCharType="begin"/>
            </w:r>
            <w:r>
              <w:rPr>
                <w:noProof/>
                <w:webHidden/>
              </w:rPr>
              <w:instrText xml:space="preserve"> PAGEREF _Toc164941397 \h </w:instrText>
            </w:r>
            <w:r>
              <w:rPr>
                <w:noProof/>
                <w:webHidden/>
              </w:rPr>
            </w:r>
            <w:r>
              <w:rPr>
                <w:noProof/>
                <w:webHidden/>
              </w:rPr>
              <w:fldChar w:fldCharType="separate"/>
            </w:r>
            <w:r>
              <w:rPr>
                <w:noProof/>
                <w:webHidden/>
              </w:rPr>
              <w:t>93</w:t>
            </w:r>
            <w:r>
              <w:rPr>
                <w:noProof/>
                <w:webHidden/>
              </w:rPr>
              <w:fldChar w:fldCharType="end"/>
            </w:r>
          </w:hyperlink>
        </w:p>
        <w:p w14:paraId="54BC675F" w14:textId="1156F110" w:rsidR="00C83077" w:rsidRDefault="00C83077">
          <w:pPr>
            <w:pStyle w:val="TOC3"/>
            <w:tabs>
              <w:tab w:val="right" w:leader="dot" w:pos="9016"/>
            </w:tabs>
            <w:rPr>
              <w:rFonts w:eastAsiaTheme="minorEastAsia"/>
              <w:noProof/>
              <w:kern w:val="2"/>
              <w:sz w:val="24"/>
              <w:szCs w:val="24"/>
              <w:lang w:eastAsia="en-IE"/>
              <w14:ligatures w14:val="standardContextual"/>
            </w:rPr>
          </w:pPr>
          <w:hyperlink w:anchor="_Toc164941398" w:history="1">
            <w:r w:rsidRPr="007F0B51">
              <w:rPr>
                <w:rStyle w:val="Hyperlink"/>
                <w:noProof/>
                <w:lang w:val="en-GB"/>
              </w:rPr>
              <w:t>Question 3 [Screencast 2]</w:t>
            </w:r>
            <w:r>
              <w:rPr>
                <w:noProof/>
                <w:webHidden/>
              </w:rPr>
              <w:tab/>
            </w:r>
            <w:r>
              <w:rPr>
                <w:noProof/>
                <w:webHidden/>
              </w:rPr>
              <w:fldChar w:fldCharType="begin"/>
            </w:r>
            <w:r>
              <w:rPr>
                <w:noProof/>
                <w:webHidden/>
              </w:rPr>
              <w:instrText xml:space="preserve"> PAGEREF _Toc164941398 \h </w:instrText>
            </w:r>
            <w:r>
              <w:rPr>
                <w:noProof/>
                <w:webHidden/>
              </w:rPr>
            </w:r>
            <w:r>
              <w:rPr>
                <w:noProof/>
                <w:webHidden/>
              </w:rPr>
              <w:fldChar w:fldCharType="separate"/>
            </w:r>
            <w:r>
              <w:rPr>
                <w:noProof/>
                <w:webHidden/>
              </w:rPr>
              <w:t>95</w:t>
            </w:r>
            <w:r>
              <w:rPr>
                <w:noProof/>
                <w:webHidden/>
              </w:rPr>
              <w:fldChar w:fldCharType="end"/>
            </w:r>
          </w:hyperlink>
        </w:p>
        <w:p w14:paraId="5AD69D73" w14:textId="4763E691"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399" w:history="1">
            <w:r w:rsidRPr="007F0B51">
              <w:rPr>
                <w:rStyle w:val="Hyperlink"/>
                <w:noProof/>
              </w:rPr>
              <w:t>4.4. Reflection</w:t>
            </w:r>
            <w:r>
              <w:rPr>
                <w:noProof/>
                <w:webHidden/>
              </w:rPr>
              <w:tab/>
            </w:r>
            <w:r>
              <w:rPr>
                <w:noProof/>
                <w:webHidden/>
              </w:rPr>
              <w:fldChar w:fldCharType="begin"/>
            </w:r>
            <w:r>
              <w:rPr>
                <w:noProof/>
                <w:webHidden/>
              </w:rPr>
              <w:instrText xml:space="preserve"> PAGEREF _Toc164941399 \h </w:instrText>
            </w:r>
            <w:r>
              <w:rPr>
                <w:noProof/>
                <w:webHidden/>
              </w:rPr>
            </w:r>
            <w:r>
              <w:rPr>
                <w:noProof/>
                <w:webHidden/>
              </w:rPr>
              <w:fldChar w:fldCharType="separate"/>
            </w:r>
            <w:r>
              <w:rPr>
                <w:noProof/>
                <w:webHidden/>
              </w:rPr>
              <w:t>97</w:t>
            </w:r>
            <w:r>
              <w:rPr>
                <w:noProof/>
                <w:webHidden/>
              </w:rPr>
              <w:fldChar w:fldCharType="end"/>
            </w:r>
          </w:hyperlink>
        </w:p>
        <w:p w14:paraId="76631ADE" w14:textId="0B2A8B6F" w:rsidR="00C83077" w:rsidRDefault="00C83077">
          <w:pPr>
            <w:pStyle w:val="TOC1"/>
            <w:tabs>
              <w:tab w:val="right" w:leader="dot" w:pos="9016"/>
            </w:tabs>
            <w:rPr>
              <w:rFonts w:eastAsiaTheme="minorEastAsia"/>
              <w:noProof/>
              <w:kern w:val="2"/>
              <w:sz w:val="24"/>
              <w:szCs w:val="24"/>
              <w:lang w:eastAsia="en-IE"/>
              <w14:ligatures w14:val="standardContextual"/>
            </w:rPr>
          </w:pPr>
          <w:hyperlink w:anchor="_Toc164941400" w:history="1">
            <w:r w:rsidRPr="007F0B51">
              <w:rPr>
                <w:rStyle w:val="Hyperlink"/>
                <w:noProof/>
                <w:lang w:val="en-GB"/>
              </w:rPr>
              <w:t>Bibliography</w:t>
            </w:r>
            <w:r>
              <w:rPr>
                <w:noProof/>
                <w:webHidden/>
              </w:rPr>
              <w:tab/>
            </w:r>
            <w:r>
              <w:rPr>
                <w:noProof/>
                <w:webHidden/>
              </w:rPr>
              <w:fldChar w:fldCharType="begin"/>
            </w:r>
            <w:r>
              <w:rPr>
                <w:noProof/>
                <w:webHidden/>
              </w:rPr>
              <w:instrText xml:space="preserve"> PAGEREF _Toc164941400 \h </w:instrText>
            </w:r>
            <w:r>
              <w:rPr>
                <w:noProof/>
                <w:webHidden/>
              </w:rPr>
            </w:r>
            <w:r>
              <w:rPr>
                <w:noProof/>
                <w:webHidden/>
              </w:rPr>
              <w:fldChar w:fldCharType="separate"/>
            </w:r>
            <w:r>
              <w:rPr>
                <w:noProof/>
                <w:webHidden/>
              </w:rPr>
              <w:t>98</w:t>
            </w:r>
            <w:r>
              <w:rPr>
                <w:noProof/>
                <w:webHidden/>
              </w:rPr>
              <w:fldChar w:fldCharType="end"/>
            </w:r>
          </w:hyperlink>
        </w:p>
        <w:p w14:paraId="530AAB89" w14:textId="0BAEA28C" w:rsidR="00C83077" w:rsidRDefault="00C83077">
          <w:pPr>
            <w:pStyle w:val="TOC2"/>
            <w:tabs>
              <w:tab w:val="right" w:leader="dot" w:pos="9016"/>
            </w:tabs>
            <w:rPr>
              <w:rFonts w:eastAsiaTheme="minorEastAsia"/>
              <w:noProof/>
              <w:kern w:val="2"/>
              <w:sz w:val="24"/>
              <w:szCs w:val="24"/>
              <w:lang w:eastAsia="en-IE"/>
              <w14:ligatures w14:val="standardContextual"/>
            </w:rPr>
          </w:pPr>
          <w:hyperlink w:anchor="_Toc164941401" w:history="1">
            <w:r w:rsidRPr="007F0B51">
              <w:rPr>
                <w:rStyle w:val="Hyperlink"/>
                <w:noProof/>
                <w:lang w:eastAsia="en-IE"/>
              </w:rPr>
              <w:t>Appendix</w:t>
            </w:r>
            <w:r>
              <w:rPr>
                <w:noProof/>
                <w:webHidden/>
              </w:rPr>
              <w:tab/>
            </w:r>
            <w:r>
              <w:rPr>
                <w:noProof/>
                <w:webHidden/>
              </w:rPr>
              <w:fldChar w:fldCharType="begin"/>
            </w:r>
            <w:r>
              <w:rPr>
                <w:noProof/>
                <w:webHidden/>
              </w:rPr>
              <w:instrText xml:space="preserve"> PAGEREF _Toc164941401 \h </w:instrText>
            </w:r>
            <w:r>
              <w:rPr>
                <w:noProof/>
                <w:webHidden/>
              </w:rPr>
            </w:r>
            <w:r>
              <w:rPr>
                <w:noProof/>
                <w:webHidden/>
              </w:rPr>
              <w:fldChar w:fldCharType="separate"/>
            </w:r>
            <w:r>
              <w:rPr>
                <w:noProof/>
                <w:webHidden/>
              </w:rPr>
              <w:t>100</w:t>
            </w:r>
            <w:r>
              <w:rPr>
                <w:noProof/>
                <w:webHidden/>
              </w:rPr>
              <w:fldChar w:fldCharType="end"/>
            </w:r>
          </w:hyperlink>
        </w:p>
        <w:p w14:paraId="23846512" w14:textId="5B638E65" w:rsidR="00AB5265" w:rsidRDefault="00AB5265">
          <w:r>
            <w:rPr>
              <w:b/>
              <w:bCs/>
              <w:lang w:val="en-GB"/>
            </w:rPr>
            <w:fldChar w:fldCharType="end"/>
          </w:r>
        </w:p>
      </w:sdtContent>
    </w:sdt>
    <w:p w14:paraId="74BEC745" w14:textId="77777777" w:rsidR="00AB5265" w:rsidRDefault="00AB5265">
      <w:pPr>
        <w:rPr>
          <w:rStyle w:val="Heading2Char"/>
          <w:lang w:eastAsia="en-IE"/>
        </w:rPr>
      </w:pPr>
      <w:r>
        <w:rPr>
          <w:rStyle w:val="Heading2Char"/>
        </w:rPr>
        <w:br w:type="page"/>
      </w:r>
    </w:p>
    <w:p w14:paraId="25B040F8" w14:textId="50D7585C" w:rsidR="00F616CE" w:rsidRPr="0000129B" w:rsidRDefault="00E141C2" w:rsidP="0000129B">
      <w:pPr>
        <w:pStyle w:val="Heading1"/>
        <w:jc w:val="center"/>
        <w:rPr>
          <w:rStyle w:val="Heading2Char"/>
          <w:sz w:val="40"/>
          <w:szCs w:val="40"/>
        </w:rPr>
      </w:pPr>
      <w:bookmarkStart w:id="1" w:name="_Toc164941345"/>
      <w:r w:rsidRPr="0000129B">
        <w:rPr>
          <w:rStyle w:val="Heading2Char"/>
          <w:sz w:val="40"/>
          <w:szCs w:val="40"/>
        </w:rPr>
        <w:lastRenderedPageBreak/>
        <w:t>1.</w:t>
      </w:r>
      <w:r w:rsidR="00252A22" w:rsidRPr="0000129B">
        <w:rPr>
          <w:rStyle w:val="Heading2Char"/>
          <w:sz w:val="40"/>
          <w:szCs w:val="40"/>
        </w:rPr>
        <w:t>0</w:t>
      </w:r>
      <w:r w:rsidR="00A970B7" w:rsidRPr="0000129B">
        <w:rPr>
          <w:rStyle w:val="Heading2Char"/>
          <w:sz w:val="40"/>
          <w:szCs w:val="40"/>
        </w:rPr>
        <w:t xml:space="preserve"> </w:t>
      </w:r>
      <w:r w:rsidR="00BD13EE" w:rsidRPr="0000129B">
        <w:rPr>
          <w:rStyle w:val="Heading2Char"/>
          <w:sz w:val="40"/>
          <w:szCs w:val="40"/>
        </w:rPr>
        <w:t>Project Overview</w:t>
      </w:r>
      <w:bookmarkEnd w:id="1"/>
    </w:p>
    <w:p w14:paraId="58D4F409" w14:textId="7BD8D129" w:rsidR="002B7C95" w:rsidRPr="00A7183F" w:rsidRDefault="008E0874" w:rsidP="00883EC4">
      <w:pPr>
        <w:pStyle w:val="NormalWeb"/>
        <w:spacing w:line="360" w:lineRule="auto"/>
        <w:jc w:val="both"/>
        <w:rPr>
          <w:sz w:val="22"/>
          <w:szCs w:val="22"/>
        </w:rPr>
      </w:pPr>
      <w:r w:rsidRPr="00A7183F">
        <w:rPr>
          <w:noProof/>
          <w:sz w:val="22"/>
          <w:szCs w:val="22"/>
        </w:rPr>
        <w:drawing>
          <wp:anchor distT="0" distB="0" distL="114300" distR="114300" simplePos="0" relativeHeight="251651584" behindDoc="0" locked="0" layoutInCell="1" allowOverlap="1" wp14:anchorId="5EC1AC76" wp14:editId="1EF55CFE">
            <wp:simplePos x="0" y="0"/>
            <wp:positionH relativeFrom="margin">
              <wp:posOffset>4904015</wp:posOffset>
            </wp:positionH>
            <wp:positionV relativeFrom="paragraph">
              <wp:posOffset>954315</wp:posOffset>
            </wp:positionV>
            <wp:extent cx="711200" cy="711200"/>
            <wp:effectExtent l="0" t="0" r="0" b="0"/>
            <wp:wrapSquare wrapText="bothSides"/>
            <wp:docPr id="1531264168" name="Graphic 1" descr="Disk with solid fill">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64168" name="Graphic 1" descr="Disk with solid fill">
                      <a:hlinkClick r:id="rId9"/>
                    </pic:cNvPr>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711200" cy="711200"/>
                    </a:xfrm>
                    <a:prstGeom prst="rect">
                      <a:avLst/>
                    </a:prstGeom>
                  </pic:spPr>
                </pic:pic>
              </a:graphicData>
            </a:graphic>
            <wp14:sizeRelH relativeFrom="page">
              <wp14:pctWidth>0</wp14:pctWidth>
            </wp14:sizeRelH>
            <wp14:sizeRelV relativeFrom="page">
              <wp14:pctHeight>0</wp14:pctHeight>
            </wp14:sizeRelV>
          </wp:anchor>
        </w:drawing>
      </w:r>
      <w:r w:rsidR="00590BAA" w:rsidRPr="00A7183F">
        <w:rPr>
          <w:sz w:val="22"/>
          <w:szCs w:val="22"/>
        </w:rPr>
        <w:t xml:space="preserve">The project showcases practical skills with MongoDB, a NoSQL database, by building a substantial collection of Irish concert venue data. The </w:t>
      </w:r>
      <w:r w:rsidR="00B15473" w:rsidRPr="00A7183F">
        <w:rPr>
          <w:sz w:val="22"/>
          <w:szCs w:val="22"/>
        </w:rPr>
        <w:t>“</w:t>
      </w:r>
      <w:r w:rsidR="00590BAA" w:rsidRPr="00A7183F">
        <w:rPr>
          <w:sz w:val="22"/>
          <w:szCs w:val="22"/>
        </w:rPr>
        <w:t>ConcertVenueLog</w:t>
      </w:r>
      <w:r w:rsidR="00B15473" w:rsidRPr="00A7183F">
        <w:rPr>
          <w:sz w:val="22"/>
          <w:szCs w:val="22"/>
        </w:rPr>
        <w:t>”</w:t>
      </w:r>
      <w:r w:rsidR="00590BAA" w:rsidRPr="00A7183F">
        <w:rPr>
          <w:sz w:val="22"/>
          <w:szCs w:val="22"/>
        </w:rPr>
        <w:t xml:space="preserve"> collection, featuring 1,000 documents, documents key information about Irish artists and their gross sales in Irish venues. The data will be stored in a MongoDB database named </w:t>
      </w:r>
      <w:r w:rsidR="00B15473" w:rsidRPr="00A7183F">
        <w:rPr>
          <w:sz w:val="22"/>
          <w:szCs w:val="22"/>
        </w:rPr>
        <w:t>“</w:t>
      </w:r>
      <w:r w:rsidR="00590BAA" w:rsidRPr="00A7183F">
        <w:rPr>
          <w:sz w:val="22"/>
          <w:szCs w:val="22"/>
        </w:rPr>
        <w:t>ConcertVenueLog_Db</w:t>
      </w:r>
      <w:r w:rsidR="00B15473" w:rsidRPr="00A7183F">
        <w:rPr>
          <w:sz w:val="22"/>
          <w:szCs w:val="22"/>
        </w:rPr>
        <w:t>”</w:t>
      </w:r>
    </w:p>
    <w:p w14:paraId="1D96AB39" w14:textId="267A318A" w:rsidR="00590BAA" w:rsidRDefault="008E0874" w:rsidP="00883EC4">
      <w:pPr>
        <w:pStyle w:val="NormalWeb"/>
        <w:spacing w:line="360" w:lineRule="auto"/>
        <w:jc w:val="both"/>
        <w:rPr>
          <w:sz w:val="22"/>
          <w:szCs w:val="22"/>
        </w:rPr>
      </w:pPr>
      <w:r>
        <w:rPr>
          <w:noProof/>
        </w:rPr>
        <mc:AlternateContent>
          <mc:Choice Requires="wps">
            <w:drawing>
              <wp:anchor distT="0" distB="0" distL="114300" distR="114300" simplePos="0" relativeHeight="251653632" behindDoc="0" locked="0" layoutInCell="1" allowOverlap="1" wp14:anchorId="1FB69658" wp14:editId="49526261">
                <wp:simplePos x="0" y="0"/>
                <wp:positionH relativeFrom="margin">
                  <wp:align>right</wp:align>
                </wp:positionH>
                <wp:positionV relativeFrom="paragraph">
                  <wp:posOffset>307884</wp:posOffset>
                </wp:positionV>
                <wp:extent cx="914400" cy="635"/>
                <wp:effectExtent l="0" t="0" r="0" b="0"/>
                <wp:wrapSquare wrapText="bothSides"/>
                <wp:docPr id="6392617" name="Text Box 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7DC714E9" w14:textId="73C11B3A" w:rsidR="008E0874" w:rsidRPr="00A1574D" w:rsidRDefault="008E0874" w:rsidP="008E0874">
                            <w:pPr>
                              <w:pStyle w:val="Caption"/>
                              <w:jc w:val="center"/>
                              <w:rPr>
                                <w:rFonts w:ascii="Times New Roman" w:eastAsia="Times New Roman" w:hAnsi="Times New Roman" w:cs="Times New Roman"/>
                                <w:noProof/>
                                <w:sz w:val="22"/>
                                <w:szCs w:val="22"/>
                              </w:rPr>
                            </w:pPr>
                            <w:r>
                              <w:t>Hyperlink to CVL.json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B69658" id="_x0000_t202" coordsize="21600,21600" o:spt="202" path="m,l,21600r21600,l21600,xe">
                <v:stroke joinstyle="miter"/>
                <v:path gradientshapeok="t" o:connecttype="rect"/>
              </v:shapetype>
              <v:shape id="Text Box 1" o:spid="_x0000_s1026" type="#_x0000_t202" style="position:absolute;left:0;text-align:left;margin-left:20.8pt;margin-top:24.25pt;width:1in;height:.05pt;z-index:2516536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" stroked="f">
                <v:textbox style="mso-fit-shape-to-text:t" inset="0,0,0,0">
                  <w:txbxContent>
                    <w:p w14:paraId="7DC714E9" w14:textId="73C11B3A" w:rsidR="008E0874" w:rsidRPr="00A1574D" w:rsidRDefault="008E0874" w:rsidP="008E0874">
                      <w:pPr>
                        <w:pStyle w:val="Caption"/>
                        <w:jc w:val="center"/>
                        <w:rPr>
                          <w:rFonts w:ascii="Times New Roman" w:eastAsia="Times New Roman" w:hAnsi="Times New Roman" w:cs="Times New Roman"/>
                          <w:noProof/>
                          <w:sz w:val="22"/>
                          <w:szCs w:val="22"/>
                        </w:rPr>
                      </w:pPr>
                      <w:r>
                        <w:t>Hyperlink to CVL.json file</w:t>
                      </w:r>
                    </w:p>
                  </w:txbxContent>
                </v:textbox>
                <w10:wrap type="square" anchorx="margin"/>
              </v:shape>
            </w:pict>
          </mc:Fallback>
        </mc:AlternateContent>
      </w:r>
      <w:r w:rsidR="00590BAA" w:rsidRPr="00883EC4">
        <w:rPr>
          <w:sz w:val="22"/>
          <w:szCs w:val="22"/>
        </w:rPr>
        <w:t>.</w:t>
      </w:r>
      <w:r w:rsidR="00F47060">
        <w:rPr>
          <w:sz w:val="22"/>
          <w:szCs w:val="22"/>
        </w:rPr>
        <w:t xml:space="preserve"> </w:t>
      </w:r>
    </w:p>
    <w:p w14:paraId="49AC7907" w14:textId="3B2C1DA6" w:rsidR="00252A22" w:rsidRDefault="00252A22" w:rsidP="00252A22">
      <w:pPr>
        <w:pStyle w:val="Heading2"/>
      </w:pPr>
      <w:bookmarkStart w:id="2" w:name="_Toc164941346"/>
      <w:r>
        <w:t>1.1</w:t>
      </w:r>
      <w:r w:rsidR="00E711A3">
        <w:t>.0</w:t>
      </w:r>
      <w:r>
        <w:t xml:space="preserve"> MongoDB</w:t>
      </w:r>
      <w:bookmarkEnd w:id="2"/>
    </w:p>
    <w:p w14:paraId="3294D674" w14:textId="0380FFE9" w:rsidR="00A31E2B" w:rsidRPr="00A7183F" w:rsidRDefault="00252A22" w:rsidP="00252A22">
      <w:pPr>
        <w:pStyle w:val="NormalWeb"/>
        <w:spacing w:line="360" w:lineRule="auto"/>
        <w:jc w:val="both"/>
        <w:rPr>
          <w:sz w:val="22"/>
          <w:szCs w:val="22"/>
        </w:rPr>
      </w:pPr>
      <w:r w:rsidRPr="00A7183F">
        <w:rPr>
          <w:sz w:val="22"/>
          <w:szCs w:val="22"/>
        </w:rPr>
        <w:t xml:space="preserve">MongoDB is a NoSQL database that uses JSON and BSON-like documents with dynamic schemas for data storage and retrieval. It's widely used in various industries for its flexibility and scalability. MongoDB allows for efficient handling of unstructured and semi-structured data, making it a popular choice for modern applications requiring flexible data models </w:t>
      </w:r>
      <w:r w:rsidRPr="00A7183F">
        <w:rPr>
          <w:sz w:val="22"/>
          <w:szCs w:val="22"/>
        </w:rPr>
        <w:fldChar w:fldCharType="begin"/>
      </w:r>
      <w:r w:rsidRPr="00A7183F">
        <w:rPr>
          <w:sz w:val="22"/>
          <w:szCs w:val="22"/>
        </w:rPr>
        <w:instrText xml:space="preserve"> ADDIN ZOTERO_ITEM CSL_CITATION {"citationID":"DSfZYUkm","properties":{"formattedCitation":"[1]","plainCitation":"[1]","noteIndex":0},"citationItems":[{"id":317,"uris":["http://zotero.org/users/12587876/items/KMCHHFQ7"],"itemData":{"id":317,"type":"book","abstract":"SummaryMongoDB in Action, Second Edition is a completely revised and updated version. It introduces MongoDB 3.0 and the document-oriented database model. This perfectly paced book gives you both the big picture you'll need as a developer and enough low-level detail to satisfy system engineers.Purchase of the print book includes a free eBook in PDF, Kindle, and ePub formats from Manning Publications.About the TechnologyThis document-oriented database was built for high availability, supports rich, dynamic schemas, and lets you easily distribute data across multiple servers. MongoDB 3.0 is flexible, scalable, and very fast, even with big data loads.About the BookMongoDB in Action, Second Edition is a completely revised and updated version. It introduces MongoDB 3.0 and the document-oriented database model. This perfectly paced book gives you both the big picture you'll need as a developer and enough low-level detail to satisfy system engineers. Lots of examples will help you develop confidence in the crucial area of data modeling. You'll also love the deep explanations of each feature, including replication, auto-sharding, and deployment.What's InsideIndexes, queries, and standard DB operationsAggregation and text searchingMap-reduce for custom aggregations and reportingDeploying for scale and high availabilityUpdated for Mongo 3.0 About the ReaderWritten for developers. No previous MongoDB or NoSQL experience is assumed.About the AuthorsAfter working at MongoDB, Kyle Banker is now at a startup. Peter Bakkum is a developer with MongoDB expertise. Shaun Verch has worked on the core server team at MongoDB. A Genentech engineer, Doug Garrett is one of the winners of the MongoDB Innovation Award for Analytics. A software architect, Tim Hawkins has led search engineering at Yahoo Europe. Technical Contributor: Wouter Thielen. Technical Editor: Mihalis Tsoukalos. Table of ContentsPART 1 GETTING STARTEDA database for the modern web MongoDB through the JavaScript shell Writing programs using MongoDB PART 2 APPLICATION DEVELOPMENT IN MONGODBDocument-oriented data Constructing queries Aggregation Updates, atomic operations, and deletes PART 3 MONGODB MASTERYIndexing and query optimization Text search WiredTiger and pluggable storage Replication Scaling your system with sharding Deployment and administration","ISBN":"978-1-63835-356-0","language":"en","note":"Google-Books-ID: kzkzEAAAQBAJ","number-of-pages":"680","publisher":"Simon and Schuster","source":"Google Books","title":"MongoDB in Action: Covers MongoDB version 3.0","title-short":"MongoDB in Action","author":[{"family":"Banker","given":"Kyle"},{"family":"Garrett","given":"Douglas"},{"family":"Bakkum","given":"Peter"},{"family":"Verch","given":"Shaun"}],"issued":{"date-parts":[["2016",3,29]]},"citation-key":"banker_etal16"}}],"schema":"https://github.com/citation-style-language/schema/raw/master/csl-citation.json"} </w:instrText>
      </w:r>
      <w:r w:rsidRPr="00A7183F">
        <w:rPr>
          <w:sz w:val="22"/>
          <w:szCs w:val="22"/>
        </w:rPr>
        <w:fldChar w:fldCharType="separate"/>
      </w:r>
      <w:r w:rsidRPr="00A7183F">
        <w:rPr>
          <w:sz w:val="22"/>
          <w:szCs w:val="22"/>
        </w:rPr>
        <w:t>[1]</w:t>
      </w:r>
      <w:r w:rsidRPr="00A7183F">
        <w:rPr>
          <w:sz w:val="22"/>
          <w:szCs w:val="22"/>
        </w:rPr>
        <w:fldChar w:fldCharType="end"/>
      </w:r>
      <w:r w:rsidRPr="00A7183F">
        <w:rPr>
          <w:sz w:val="22"/>
          <w:szCs w:val="22"/>
        </w:rPr>
        <w:t xml:space="preserve">. MongoDB has many features that allow it to run efficiently and with better scalability. Zhao et al performed a comparative study between MongoDB and MySQL highlighting the differences and key features between SQL-based and NoSQL document-oriented databases </w:t>
      </w:r>
      <w:r w:rsidRPr="00A7183F">
        <w:rPr>
          <w:sz w:val="22"/>
          <w:szCs w:val="22"/>
        </w:rPr>
        <w:fldChar w:fldCharType="begin"/>
      </w:r>
      <w:r w:rsidRPr="00A7183F">
        <w:rPr>
          <w:sz w:val="22"/>
          <w:szCs w:val="22"/>
        </w:rPr>
        <w:instrText xml:space="preserve"> ADDIN ZOTERO_ITEM CSL_CITATION {"citationID":"bCQMdyv6","properties":{"formattedCitation":"[2]","plainCitation":"[2]","noteIndex":0},"citationItems":[{"id":320,"uris":["http://zotero.org/users/12587876/items/74M5JQ87"],"itemData":{"id":320,"type":"paper-conference","abstract":"Relational databases have been prevailing for the last two decades, with features of clear semantics and ease of use with SQL supported by the underlying theory, relational algebra. Relational databases provide good support for structural data management. However, recent development in IT brings forward big data, featuring extreme large volume and variety in data type and structures, and relational databases are difficult to handle such big data due to the strict constraints on data structure and data relations, and so on. On the other hand, NoSQL databases, including HBase, MongoDB, Cassandra, etc., are receiving their popularity for their capability in dealing with large amount of complex data in various structures. Currently there is no way to know the feasibility of the migration of traditional relational databases to NoSQL databases. The migration requires evaluating the feasibility of the migration and potential performance of the new systems. This paper investigates these issues by modelling one of the NoSQL database, MongoDB, with relational algebra. The modelling will allow the comparison of semantic expression powers between relational databases and MongoDB, analysing the feasibility of the migration of a relational database to MongoDB and its evaluation. The model is expected to facilitate the optimization of the new NoSQL database.","container-title":"2013 Fourth International Conference on Emerging Intelligent Data and Web Technologies","DOI":"10.1109/EIDWT.2013.25","event-place":"Xi'an, Shaanxi, China","event-title":"2013 Fourth International Conference on Emerging Intelligent Data and Web Technologies (EIDWT)","ISBN":"978-1-4799-2141-6","language":"en","page":"115-121","publisher":"IEEE","publisher-place":"Xi'an, Shaanxi, China","source":"DOI.org (Crossref)","title":"Modeling MongoDB with Relational Model","URL":"http://ieeexplore.ieee.org/document/6631603/","author":[{"family":"Zhao","given":"Gansen"},{"family":"Huang","given":"Weichai"},{"family":"Liang","given":"Shunlin"},{"family":"Tang","given":"Yong"}],"accessed":{"date-parts":[["2024",4,8]]},"issued":{"date-parts":[["2013",9]]},"citation-key":"zhao_etal13"}}],"schema":"https://github.com/citation-style-language/schema/raw/master/csl-citation.json"} </w:instrText>
      </w:r>
      <w:r w:rsidRPr="00A7183F">
        <w:rPr>
          <w:sz w:val="22"/>
          <w:szCs w:val="22"/>
        </w:rPr>
        <w:fldChar w:fldCharType="separate"/>
      </w:r>
      <w:r w:rsidRPr="00A7183F">
        <w:rPr>
          <w:sz w:val="22"/>
          <w:szCs w:val="22"/>
        </w:rPr>
        <w:t>[2]</w:t>
      </w:r>
      <w:r w:rsidRPr="00A7183F">
        <w:rPr>
          <w:sz w:val="22"/>
          <w:szCs w:val="22"/>
        </w:rPr>
        <w:fldChar w:fldCharType="end"/>
      </w:r>
      <w:r w:rsidRPr="00A7183F">
        <w:rPr>
          <w:sz w:val="22"/>
          <w:szCs w:val="22"/>
        </w:rPr>
        <w:t xml:space="preserve">. Some of these include utilising indices, aggregation (similar to the SQL Group By clause) and load-balancing, where MongoDB distributes a database system across a cluster of machines. MongoDB can also operate as a file storage system, utilising the function GridFS </w:t>
      </w:r>
      <w:r w:rsidRPr="00A7183F">
        <w:rPr>
          <w:sz w:val="22"/>
          <w:szCs w:val="22"/>
        </w:rPr>
        <w:fldChar w:fldCharType="begin"/>
      </w:r>
      <w:r w:rsidRPr="00A7183F">
        <w:rPr>
          <w:sz w:val="22"/>
          <w:szCs w:val="22"/>
        </w:rPr>
        <w:instrText xml:space="preserve"> ADDIN ZOTERO_ITEM CSL_CITATION {"citationID":"ZnDjUZxZ","properties":{"formattedCitation":"[3]","plainCitation":"[3]","noteIndex":0},"citationItems":[{"id":321,"uris":["http://zotero.org/users/12587876/items/Y995NNHA"],"itemData":{"id":321,"type":"webpage","language":"en","title":"GridFS — MongoDB Manual","URL":"https://www.mongodb.com/docs/manual/core/gridfs/","accessed":{"date-parts":[["2024",4,8]]},"citation-key":"GridFS"}}],"schema":"https://github.com/citation-style-language/schema/raw/master/csl-citation.json"} </w:instrText>
      </w:r>
      <w:r w:rsidRPr="00A7183F">
        <w:rPr>
          <w:sz w:val="22"/>
          <w:szCs w:val="22"/>
        </w:rPr>
        <w:fldChar w:fldCharType="separate"/>
      </w:r>
      <w:r w:rsidRPr="00A7183F">
        <w:rPr>
          <w:sz w:val="22"/>
          <w:szCs w:val="22"/>
        </w:rPr>
        <w:t>[3]</w:t>
      </w:r>
      <w:r w:rsidRPr="00A7183F">
        <w:rPr>
          <w:sz w:val="22"/>
          <w:szCs w:val="22"/>
        </w:rPr>
        <w:fldChar w:fldCharType="end"/>
      </w:r>
      <w:r w:rsidRPr="00A7183F">
        <w:rPr>
          <w:sz w:val="22"/>
          <w:szCs w:val="22"/>
        </w:rPr>
        <w:t>. Queries are arguably easier to perform</w:t>
      </w:r>
      <w:r w:rsidR="006707F2" w:rsidRPr="00A7183F">
        <w:rPr>
          <w:sz w:val="22"/>
          <w:szCs w:val="22"/>
        </w:rPr>
        <w:t xml:space="preserve"> in MongoDB</w:t>
      </w:r>
      <w:r w:rsidRPr="00A7183F">
        <w:rPr>
          <w:sz w:val="22"/>
          <w:szCs w:val="22"/>
        </w:rPr>
        <w:t xml:space="preserve"> because </w:t>
      </w:r>
      <w:r w:rsidR="006707F2" w:rsidRPr="00A7183F">
        <w:rPr>
          <w:sz w:val="22"/>
          <w:szCs w:val="22"/>
        </w:rPr>
        <w:t xml:space="preserve">it </w:t>
      </w:r>
      <w:r w:rsidRPr="00A7183F">
        <w:rPr>
          <w:sz w:val="22"/>
          <w:szCs w:val="22"/>
        </w:rPr>
        <w:t xml:space="preserve">is a document-oriented database </w:t>
      </w:r>
      <w:r w:rsidR="006707F2" w:rsidRPr="00A7183F">
        <w:rPr>
          <w:sz w:val="22"/>
          <w:szCs w:val="22"/>
        </w:rPr>
        <w:t>rather than an RDMS</w:t>
      </w:r>
      <w:r w:rsidRPr="00A7183F">
        <w:rPr>
          <w:sz w:val="22"/>
          <w:szCs w:val="22"/>
        </w:rPr>
        <w:t xml:space="preserve">. </w:t>
      </w:r>
    </w:p>
    <w:p w14:paraId="06E64685" w14:textId="77777777" w:rsidR="00A31E2B" w:rsidRDefault="00A31E2B">
      <w:pPr>
        <w:rPr>
          <w:rFonts w:ascii="Times New Roman" w:eastAsia="Times New Roman" w:hAnsi="Times New Roman" w:cs="Times New Roman"/>
          <w:lang w:eastAsia="en-IE"/>
        </w:rPr>
      </w:pPr>
      <w:r>
        <w:br w:type="page"/>
      </w:r>
    </w:p>
    <w:p w14:paraId="72DB04A6" w14:textId="323F69A9" w:rsidR="00252A22" w:rsidRDefault="00DC5A7B" w:rsidP="00282567">
      <w:pPr>
        <w:pStyle w:val="Heading3"/>
        <w:numPr>
          <w:ilvl w:val="2"/>
          <w:numId w:val="2"/>
        </w:numPr>
      </w:pPr>
      <w:bookmarkStart w:id="3" w:name="_Toc164941347"/>
      <w:r>
        <w:lastRenderedPageBreak/>
        <w:t>Importance of Embedded Documents and Arrays in MongoDB</w:t>
      </w:r>
      <w:bookmarkEnd w:id="3"/>
    </w:p>
    <w:p w14:paraId="0B5E0DAD" w14:textId="4544B21D" w:rsidR="00282567" w:rsidRPr="00A7183F" w:rsidRDefault="0033564E" w:rsidP="00282567">
      <w:pPr>
        <w:rPr>
          <w:rFonts w:ascii="Times New Roman" w:hAnsi="Times New Roman" w:cs="Times New Roman"/>
        </w:rPr>
      </w:pPr>
      <w:r w:rsidRPr="00A7183F">
        <w:rPr>
          <w:rFonts w:ascii="Times New Roman" w:hAnsi="Times New Roman" w:cs="Times New Roman"/>
        </w:rPr>
        <w:t xml:space="preserve">In the created collection ConcertVenueLog, </w:t>
      </w:r>
      <w:r w:rsidR="00D23A90" w:rsidRPr="00A7183F">
        <w:rPr>
          <w:rFonts w:ascii="Times New Roman" w:hAnsi="Times New Roman" w:cs="Times New Roman"/>
        </w:rPr>
        <w:t xml:space="preserve">there are two arrays and </w:t>
      </w:r>
      <w:r w:rsidR="00CE6DB2" w:rsidRPr="00A7183F">
        <w:rPr>
          <w:rFonts w:ascii="Times New Roman" w:hAnsi="Times New Roman" w:cs="Times New Roman"/>
        </w:rPr>
        <w:t xml:space="preserve">two embedded documents. </w:t>
      </w:r>
    </w:p>
    <w:p w14:paraId="7773368D" w14:textId="0B0F0A38" w:rsidR="00C8316C" w:rsidRDefault="00C8316C" w:rsidP="00C8316C">
      <w:pPr>
        <w:pStyle w:val="Caption"/>
        <w:keepNext/>
      </w:pPr>
    </w:p>
    <w:tbl>
      <w:tblPr>
        <w:tblStyle w:val="GridTable3-Accent4"/>
        <w:tblW w:w="9195" w:type="dxa"/>
        <w:tblInd w:w="-82" w:type="dxa"/>
        <w:tblLook w:val="04A0" w:firstRow="1" w:lastRow="0" w:firstColumn="1" w:lastColumn="0" w:noHBand="0" w:noVBand="1"/>
      </w:tblPr>
      <w:tblGrid>
        <w:gridCol w:w="1921"/>
        <w:gridCol w:w="1556"/>
        <w:gridCol w:w="2263"/>
        <w:gridCol w:w="3455"/>
      </w:tblGrid>
      <w:tr w:rsidR="00FE1CAF" w14:paraId="4C73D476" w14:textId="77777777" w:rsidTr="001E2098">
        <w:trPr>
          <w:cnfStyle w:val="100000000000" w:firstRow="1" w:lastRow="0" w:firstColumn="0" w:lastColumn="0" w:oddVBand="0" w:evenVBand="0" w:oddHBand="0" w:evenHBand="0" w:firstRowFirstColumn="0" w:firstRowLastColumn="0" w:lastRowFirstColumn="0" w:lastRowLastColumn="0"/>
          <w:trHeight w:val="356"/>
        </w:trPr>
        <w:tc>
          <w:tcPr>
            <w:cnfStyle w:val="001000000100" w:firstRow="0" w:lastRow="0" w:firstColumn="1" w:lastColumn="0" w:oddVBand="0" w:evenVBand="0" w:oddHBand="0" w:evenHBand="0" w:firstRowFirstColumn="1" w:firstRowLastColumn="0" w:lastRowFirstColumn="0" w:lastRowLastColumn="0"/>
            <w:tcW w:w="1921" w:type="dxa"/>
          </w:tcPr>
          <w:p w14:paraId="17BC9CF0" w14:textId="5414FA1F" w:rsidR="00A06AAA" w:rsidRDefault="00A06AAA" w:rsidP="00282567">
            <w:r>
              <w:t>Name</w:t>
            </w:r>
          </w:p>
        </w:tc>
        <w:tc>
          <w:tcPr>
            <w:tcW w:w="1556" w:type="dxa"/>
          </w:tcPr>
          <w:p w14:paraId="39DD6546" w14:textId="3D7AD4C7" w:rsidR="00A06AAA" w:rsidRDefault="003062EA" w:rsidP="00282567">
            <w:pPr>
              <w:cnfStyle w:val="100000000000" w:firstRow="1" w:lastRow="0" w:firstColumn="0" w:lastColumn="0" w:oddVBand="0" w:evenVBand="0" w:oddHBand="0" w:evenHBand="0" w:firstRowFirstColumn="0" w:firstRowLastColumn="0" w:lastRowFirstColumn="0" w:lastRowLastColumn="0"/>
            </w:pPr>
            <w:r>
              <w:t>Feature</w:t>
            </w:r>
          </w:p>
        </w:tc>
        <w:tc>
          <w:tcPr>
            <w:tcW w:w="2263" w:type="dxa"/>
          </w:tcPr>
          <w:p w14:paraId="7D831035" w14:textId="0AE8A5D4" w:rsidR="00A06AAA" w:rsidRDefault="00DC4819" w:rsidP="00282567">
            <w:pPr>
              <w:cnfStyle w:val="100000000000" w:firstRow="1" w:lastRow="0" w:firstColumn="0" w:lastColumn="0" w:oddVBand="0" w:evenVBand="0" w:oddHBand="0" w:evenHBand="0" w:firstRowFirstColumn="0" w:firstRowLastColumn="0" w:lastRowFirstColumn="0" w:lastRowLastColumn="0"/>
            </w:pPr>
            <w:r>
              <w:t>F</w:t>
            </w:r>
            <w:r w:rsidR="00CF3C0E">
              <w:t>ield Values</w:t>
            </w:r>
          </w:p>
        </w:tc>
        <w:tc>
          <w:tcPr>
            <w:tcW w:w="3455" w:type="dxa"/>
          </w:tcPr>
          <w:p w14:paraId="2811C308" w14:textId="07C63A80" w:rsidR="00A06AAA" w:rsidRDefault="00CF3C0E" w:rsidP="00282567">
            <w:pPr>
              <w:cnfStyle w:val="100000000000" w:firstRow="1" w:lastRow="0" w:firstColumn="0" w:lastColumn="0" w:oddVBand="0" w:evenVBand="0" w:oddHBand="0" w:evenHBand="0" w:firstRowFirstColumn="0" w:firstRowLastColumn="0" w:lastRowFirstColumn="0" w:lastRowLastColumn="0"/>
            </w:pPr>
            <w:r>
              <w:t>Description</w:t>
            </w:r>
          </w:p>
        </w:tc>
      </w:tr>
      <w:tr w:rsidR="00FE1CAF" w14:paraId="593ABFEA" w14:textId="77777777" w:rsidTr="001E2098">
        <w:trPr>
          <w:cnfStyle w:val="000000100000" w:firstRow="0" w:lastRow="0" w:firstColumn="0" w:lastColumn="0" w:oddVBand="0" w:evenVBand="0" w:oddHBand="1" w:evenHBand="0" w:firstRowFirstColumn="0" w:firstRowLastColumn="0" w:lastRowFirstColumn="0" w:lastRowLastColumn="0"/>
          <w:trHeight w:val="1382"/>
        </w:trPr>
        <w:tc>
          <w:tcPr>
            <w:cnfStyle w:val="001000000000" w:firstRow="0" w:lastRow="0" w:firstColumn="1" w:lastColumn="0" w:oddVBand="0" w:evenVBand="0" w:oddHBand="0" w:evenHBand="0" w:firstRowFirstColumn="0" w:firstRowLastColumn="0" w:lastRowFirstColumn="0" w:lastRowLastColumn="0"/>
            <w:tcW w:w="1921" w:type="dxa"/>
          </w:tcPr>
          <w:p w14:paraId="12AA8272" w14:textId="1E911314" w:rsidR="00A06AAA" w:rsidRDefault="00CF3C0E" w:rsidP="00282567">
            <w:r>
              <w:t>Goodie_Bag</w:t>
            </w:r>
          </w:p>
        </w:tc>
        <w:tc>
          <w:tcPr>
            <w:tcW w:w="1556" w:type="dxa"/>
          </w:tcPr>
          <w:p w14:paraId="325AFF25" w14:textId="00B94399" w:rsidR="00A06AAA" w:rsidRDefault="009950C9" w:rsidP="00282567">
            <w:pPr>
              <w:cnfStyle w:val="000000100000" w:firstRow="0" w:lastRow="0" w:firstColumn="0" w:lastColumn="0" w:oddVBand="0" w:evenVBand="0" w:oddHBand="1" w:evenHBand="0" w:firstRowFirstColumn="0" w:firstRowLastColumn="0" w:lastRowFirstColumn="0" w:lastRowLastColumn="0"/>
            </w:pPr>
            <w:r>
              <w:t>Array</w:t>
            </w:r>
          </w:p>
        </w:tc>
        <w:tc>
          <w:tcPr>
            <w:tcW w:w="2263" w:type="dxa"/>
          </w:tcPr>
          <w:p w14:paraId="67FAFCF7" w14:textId="1E3EDDC2" w:rsidR="00A06AAA" w:rsidRDefault="005A28C3" w:rsidP="005A28C3">
            <w:pPr>
              <w:cnfStyle w:val="000000100000" w:firstRow="0" w:lastRow="0" w:firstColumn="0" w:lastColumn="0" w:oddVBand="0" w:evenVBand="0" w:oddHBand="1" w:evenHBand="0" w:firstRowFirstColumn="0" w:firstRowLastColumn="0" w:lastRowFirstColumn="0" w:lastRowLastColumn="0"/>
            </w:pPr>
            <w:r>
              <w:t xml:space="preserve">Refill Pad, </w:t>
            </w:r>
            <w:r w:rsidR="00F5591A">
              <w:t xml:space="preserve">USB Key,  </w:t>
            </w:r>
            <w:r>
              <w:t>Highlighter,  Torch,  Peaked Cap</w:t>
            </w:r>
          </w:p>
        </w:tc>
        <w:tc>
          <w:tcPr>
            <w:tcW w:w="3455" w:type="dxa"/>
          </w:tcPr>
          <w:p w14:paraId="22C7775C" w14:textId="3C8FE53B" w:rsidR="00A06AAA" w:rsidRDefault="00B162E6" w:rsidP="00282567">
            <w:pPr>
              <w:cnfStyle w:val="000000100000" w:firstRow="0" w:lastRow="0" w:firstColumn="0" w:lastColumn="0" w:oddVBand="0" w:evenVBand="0" w:oddHBand="1" w:evenHBand="0" w:firstRowFirstColumn="0" w:firstRowLastColumn="0" w:lastRowFirstColumn="0" w:lastRowLastColumn="0"/>
            </w:pPr>
            <w:r>
              <w:t>P</w:t>
            </w:r>
            <w:r w:rsidR="005D2851">
              <w:t>romotional items</w:t>
            </w:r>
            <w:r w:rsidR="0013399D">
              <w:t xml:space="preserve"> or</w:t>
            </w:r>
            <w:r w:rsidR="005D2851">
              <w:t xml:space="preserve"> giveaways </w:t>
            </w:r>
            <w:r w:rsidR="00940B68">
              <w:t>given to</w:t>
            </w:r>
            <w:r>
              <w:t xml:space="preserve"> attendees </w:t>
            </w:r>
            <w:r w:rsidR="00940B68">
              <w:t xml:space="preserve">without cost, </w:t>
            </w:r>
            <w:r w:rsidR="005D2851">
              <w:t xml:space="preserve">associated with </w:t>
            </w:r>
            <w:r w:rsidR="0013399D">
              <w:t xml:space="preserve">the </w:t>
            </w:r>
            <w:r w:rsidR="005D2851">
              <w:t>artist</w:t>
            </w:r>
            <w:r>
              <w:t>(s)</w:t>
            </w:r>
            <w:r w:rsidR="005D2851">
              <w:t>, or venue.</w:t>
            </w:r>
          </w:p>
        </w:tc>
      </w:tr>
      <w:tr w:rsidR="006331C7" w14:paraId="61481B61" w14:textId="77777777" w:rsidTr="001E2098">
        <w:trPr>
          <w:trHeight w:val="1026"/>
        </w:trPr>
        <w:tc>
          <w:tcPr>
            <w:cnfStyle w:val="001000000000" w:firstRow="0" w:lastRow="0" w:firstColumn="1" w:lastColumn="0" w:oddVBand="0" w:evenVBand="0" w:oddHBand="0" w:evenHBand="0" w:firstRowFirstColumn="0" w:firstRowLastColumn="0" w:lastRowFirstColumn="0" w:lastRowLastColumn="0"/>
            <w:tcW w:w="1921" w:type="dxa"/>
          </w:tcPr>
          <w:p w14:paraId="740E298F" w14:textId="5978305B" w:rsidR="006331C7" w:rsidRDefault="002F4C7A" w:rsidP="006331C7">
            <w:r>
              <w:t>Venue</w:t>
            </w:r>
          </w:p>
        </w:tc>
        <w:tc>
          <w:tcPr>
            <w:tcW w:w="1556" w:type="dxa"/>
          </w:tcPr>
          <w:p w14:paraId="5E5D388D" w14:textId="1A4FCD7D" w:rsidR="006331C7" w:rsidRDefault="006331C7" w:rsidP="006331C7">
            <w:pPr>
              <w:cnfStyle w:val="000000000000" w:firstRow="0" w:lastRow="0" w:firstColumn="0" w:lastColumn="0" w:oddVBand="0" w:evenVBand="0" w:oddHBand="0" w:evenHBand="0" w:firstRowFirstColumn="0" w:firstRowLastColumn="0" w:lastRowFirstColumn="0" w:lastRowLastColumn="0"/>
            </w:pPr>
            <w:r>
              <w:t>Embedded Document</w:t>
            </w:r>
          </w:p>
        </w:tc>
        <w:tc>
          <w:tcPr>
            <w:tcW w:w="2263" w:type="dxa"/>
          </w:tcPr>
          <w:p w14:paraId="394F5EC0" w14:textId="028AE7F7" w:rsidR="006331C7" w:rsidRDefault="006331C7" w:rsidP="006331C7">
            <w:pPr>
              <w:cnfStyle w:val="000000000000" w:firstRow="0" w:lastRow="0" w:firstColumn="0" w:lastColumn="0" w:oddVBand="0" w:evenVBand="0" w:oddHBand="0" w:evenHBand="0" w:firstRowFirstColumn="0" w:firstRowLastColumn="0" w:lastRowFirstColumn="0" w:lastRowLastColumn="0"/>
            </w:pPr>
            <w:r>
              <w:t>Name, Type, Capacity</w:t>
            </w:r>
          </w:p>
        </w:tc>
        <w:tc>
          <w:tcPr>
            <w:tcW w:w="3455" w:type="dxa"/>
          </w:tcPr>
          <w:p w14:paraId="34F2CA4F" w14:textId="25F1A102" w:rsidR="006331C7" w:rsidRDefault="006331C7" w:rsidP="006331C7">
            <w:pPr>
              <w:cnfStyle w:val="000000000000" w:firstRow="0" w:lastRow="0" w:firstColumn="0" w:lastColumn="0" w:oddVBand="0" w:evenVBand="0" w:oddHBand="0" w:evenHBand="0" w:firstRowFirstColumn="0" w:firstRowLastColumn="0" w:lastRowFirstColumn="0" w:lastRowLastColumn="0"/>
            </w:pPr>
            <w:r>
              <w:t>Information regarding the venue’s name, type of venue and estimated capacity.</w:t>
            </w:r>
          </w:p>
        </w:tc>
      </w:tr>
      <w:tr w:rsidR="00FE1CAF" w14:paraId="22A82D35" w14:textId="77777777" w:rsidTr="001E2098">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921" w:type="dxa"/>
          </w:tcPr>
          <w:p w14:paraId="46300C19" w14:textId="6D1F206D" w:rsidR="006331C7" w:rsidRDefault="002F4C7A" w:rsidP="006331C7">
            <w:r>
              <w:t>Merchandise</w:t>
            </w:r>
          </w:p>
        </w:tc>
        <w:tc>
          <w:tcPr>
            <w:tcW w:w="1556" w:type="dxa"/>
          </w:tcPr>
          <w:p w14:paraId="3C4CF838" w14:textId="20DBEB94" w:rsidR="006331C7" w:rsidRDefault="006331C7" w:rsidP="006331C7">
            <w:pPr>
              <w:cnfStyle w:val="000000100000" w:firstRow="0" w:lastRow="0" w:firstColumn="0" w:lastColumn="0" w:oddVBand="0" w:evenVBand="0" w:oddHBand="1" w:evenHBand="0" w:firstRowFirstColumn="0" w:firstRowLastColumn="0" w:lastRowFirstColumn="0" w:lastRowLastColumn="0"/>
            </w:pPr>
            <w:r>
              <w:t>Array</w:t>
            </w:r>
          </w:p>
        </w:tc>
        <w:tc>
          <w:tcPr>
            <w:tcW w:w="2263" w:type="dxa"/>
          </w:tcPr>
          <w:p w14:paraId="6FDB4DB7" w14:textId="2FE956B9" w:rsidR="006331C7" w:rsidRDefault="006331C7" w:rsidP="006331C7">
            <w:pPr>
              <w:cnfStyle w:val="000000100000" w:firstRow="0" w:lastRow="0" w:firstColumn="0" w:lastColumn="0" w:oddVBand="0" w:evenVBand="0" w:oddHBand="1" w:evenHBand="0" w:firstRowFirstColumn="0" w:firstRowLastColumn="0" w:lastRowFirstColumn="0" w:lastRowLastColumn="0"/>
            </w:pPr>
            <w:r>
              <w:t>CD, Tee Shirt, Hoodies, Photo, Hat</w:t>
            </w:r>
          </w:p>
        </w:tc>
        <w:tc>
          <w:tcPr>
            <w:tcW w:w="3455" w:type="dxa"/>
          </w:tcPr>
          <w:p w14:paraId="4B41495C" w14:textId="25B0B566" w:rsidR="006331C7" w:rsidRDefault="006331C7" w:rsidP="006331C7">
            <w:pPr>
              <w:cnfStyle w:val="000000100000" w:firstRow="0" w:lastRow="0" w:firstColumn="0" w:lastColumn="0" w:oddVBand="0" w:evenVBand="0" w:oddHBand="1" w:evenHBand="0" w:firstRowFirstColumn="0" w:firstRowLastColumn="0" w:lastRowFirstColumn="0" w:lastRowLastColumn="0"/>
            </w:pPr>
            <w:r>
              <w:t>Promotional items available to attendees for purchase.</w:t>
            </w:r>
          </w:p>
        </w:tc>
      </w:tr>
      <w:tr w:rsidR="001E2098" w14:paraId="3ED713ED" w14:textId="77777777" w:rsidTr="001E2098">
        <w:trPr>
          <w:trHeight w:val="1048"/>
        </w:trPr>
        <w:tc>
          <w:tcPr>
            <w:cnfStyle w:val="001000000000" w:firstRow="0" w:lastRow="0" w:firstColumn="1" w:lastColumn="0" w:oddVBand="0" w:evenVBand="0" w:oddHBand="0" w:evenHBand="0" w:firstRowFirstColumn="0" w:firstRowLastColumn="0" w:lastRowFirstColumn="0" w:lastRowLastColumn="0"/>
            <w:tcW w:w="1921" w:type="dxa"/>
          </w:tcPr>
          <w:p w14:paraId="3DE15664" w14:textId="22699212" w:rsidR="006331C7" w:rsidRDefault="006331C7" w:rsidP="006331C7">
            <w:r>
              <w:t>Sponsor</w:t>
            </w:r>
          </w:p>
        </w:tc>
        <w:tc>
          <w:tcPr>
            <w:tcW w:w="1556" w:type="dxa"/>
          </w:tcPr>
          <w:p w14:paraId="08BC00C4" w14:textId="4F97E53D" w:rsidR="006331C7" w:rsidRDefault="006331C7" w:rsidP="006331C7">
            <w:pPr>
              <w:cnfStyle w:val="000000000000" w:firstRow="0" w:lastRow="0" w:firstColumn="0" w:lastColumn="0" w:oddVBand="0" w:evenVBand="0" w:oddHBand="0" w:evenHBand="0" w:firstRowFirstColumn="0" w:firstRowLastColumn="0" w:lastRowFirstColumn="0" w:lastRowLastColumn="0"/>
            </w:pPr>
            <w:r>
              <w:t>Embedded Document</w:t>
            </w:r>
          </w:p>
        </w:tc>
        <w:tc>
          <w:tcPr>
            <w:tcW w:w="2263" w:type="dxa"/>
          </w:tcPr>
          <w:p w14:paraId="2F7608CA" w14:textId="5E2BF1AD" w:rsidR="006331C7" w:rsidRDefault="006331C7" w:rsidP="006331C7">
            <w:pPr>
              <w:cnfStyle w:val="000000000000" w:firstRow="0" w:lastRow="0" w:firstColumn="0" w:lastColumn="0" w:oddVBand="0" w:evenVBand="0" w:oddHBand="0" w:evenHBand="0" w:firstRowFirstColumn="0" w:firstRowLastColumn="0" w:lastRowFirstColumn="0" w:lastRowLastColumn="0"/>
            </w:pPr>
            <w:r>
              <w:t>Name, Sector,</w:t>
            </w:r>
            <w:r w:rsidR="002F4C7A">
              <w:t xml:space="preserve"> </w:t>
            </w:r>
            <w:r>
              <w:t>Headquarters</w:t>
            </w:r>
          </w:p>
        </w:tc>
        <w:tc>
          <w:tcPr>
            <w:tcW w:w="3455" w:type="dxa"/>
          </w:tcPr>
          <w:p w14:paraId="5E3BFFF4" w14:textId="42D032C4" w:rsidR="006331C7" w:rsidRDefault="006331C7" w:rsidP="00C8316C">
            <w:pPr>
              <w:keepNext/>
              <w:cnfStyle w:val="000000000000" w:firstRow="0" w:lastRow="0" w:firstColumn="0" w:lastColumn="0" w:oddVBand="0" w:evenVBand="0" w:oddHBand="0" w:evenHBand="0" w:firstRowFirstColumn="0" w:firstRowLastColumn="0" w:lastRowFirstColumn="0" w:lastRowLastColumn="0"/>
            </w:pPr>
            <w:r>
              <w:t>Information regarding the sponsor of the event’s name, established sector and headquarters location.</w:t>
            </w:r>
          </w:p>
        </w:tc>
      </w:tr>
    </w:tbl>
    <w:p w14:paraId="243BC38D" w14:textId="1002CBDE" w:rsidR="006D4EC2" w:rsidRDefault="00C8316C" w:rsidP="00C8316C">
      <w:pPr>
        <w:pStyle w:val="Caption"/>
        <w:jc w:val="center"/>
      </w:pPr>
      <w:r>
        <w:t xml:space="preserve">Table </w:t>
      </w:r>
      <w:r>
        <w:fldChar w:fldCharType="begin"/>
      </w:r>
      <w:r>
        <w:instrText xml:space="preserve"> SEQ Table \* ARABIC </w:instrText>
      </w:r>
      <w:r>
        <w:fldChar w:fldCharType="separate"/>
      </w:r>
      <w:r w:rsidR="00C83077">
        <w:rPr>
          <w:noProof/>
        </w:rPr>
        <w:t>1</w:t>
      </w:r>
      <w:r>
        <w:fldChar w:fldCharType="end"/>
      </w:r>
      <w:r>
        <w:t>; CVL file Arrays and Embedded Documents</w:t>
      </w:r>
    </w:p>
    <w:p w14:paraId="6E3B5B45" w14:textId="1A0FC9F6" w:rsidR="007948A7" w:rsidRPr="00A7183F" w:rsidRDefault="0026172D" w:rsidP="00C8316C">
      <w:pPr>
        <w:spacing w:line="360" w:lineRule="auto"/>
        <w:jc w:val="both"/>
        <w:rPr>
          <w:rFonts w:ascii="Times New Roman" w:hAnsi="Times New Roman" w:cs="Times New Roman"/>
        </w:rPr>
      </w:pPr>
      <w:r w:rsidRPr="00A7183F">
        <w:rPr>
          <w:rFonts w:ascii="Times New Roman" w:hAnsi="Times New Roman" w:cs="Times New Roman"/>
        </w:rPr>
        <w:t xml:space="preserve">Arrays help a user maintain order in their database. Arrays </w:t>
      </w:r>
      <w:r w:rsidR="00385E7C" w:rsidRPr="00A7183F">
        <w:rPr>
          <w:rFonts w:ascii="Times New Roman" w:hAnsi="Times New Roman" w:cs="Times New Roman"/>
        </w:rPr>
        <w:t>provide structured storage capabilities</w:t>
      </w:r>
      <w:r w:rsidR="00CE7826" w:rsidRPr="00A7183F">
        <w:rPr>
          <w:rFonts w:ascii="Times New Roman" w:hAnsi="Times New Roman" w:cs="Times New Roman"/>
        </w:rPr>
        <w:t xml:space="preserve"> as well as multiple ways to filter data </w:t>
      </w:r>
      <w:r w:rsidR="0023415F" w:rsidRPr="00A7183F">
        <w:rPr>
          <w:rFonts w:ascii="Times New Roman" w:hAnsi="Times New Roman" w:cs="Times New Roman"/>
        </w:rPr>
        <w:t>efficiently. Effectively</w:t>
      </w:r>
      <w:r w:rsidR="007948A7" w:rsidRPr="00A7183F">
        <w:rPr>
          <w:rFonts w:ascii="Times New Roman" w:hAnsi="Times New Roman" w:cs="Times New Roman"/>
        </w:rPr>
        <w:t xml:space="preserve"> querying array elements is pivotal for developers to extract meaningful insights from the database</w:t>
      </w:r>
      <w:r w:rsidR="0023415F" w:rsidRPr="00A7183F">
        <w:rPr>
          <w:rFonts w:ascii="Times New Roman" w:hAnsi="Times New Roman" w:cs="Times New Roman"/>
        </w:rPr>
        <w:t xml:space="preserve">. This is completed using </w:t>
      </w:r>
      <w:r w:rsidR="00F726D4" w:rsidRPr="00A7183F">
        <w:rPr>
          <w:rFonts w:ascii="Times New Roman" w:hAnsi="Times New Roman" w:cs="Times New Roman"/>
        </w:rPr>
        <w:t>commands</w:t>
      </w:r>
      <w:r w:rsidR="0023415F" w:rsidRPr="00A7183F">
        <w:rPr>
          <w:rFonts w:ascii="Times New Roman" w:hAnsi="Times New Roman" w:cs="Times New Roman"/>
        </w:rPr>
        <w:t xml:space="preserve"> such as </w:t>
      </w:r>
      <w:r w:rsidR="00F726D4" w:rsidRPr="00A7183F">
        <w:rPr>
          <w:rFonts w:ascii="Times New Roman" w:hAnsi="Times New Roman" w:cs="Times New Roman"/>
        </w:rPr>
        <w:t>$slice, $all and $in</w:t>
      </w:r>
      <w:r w:rsidR="006707F2" w:rsidRPr="00A7183F">
        <w:rPr>
          <w:rFonts w:ascii="Times New Roman" w:hAnsi="Times New Roman" w:cs="Times New Roman"/>
        </w:rPr>
        <w:t xml:space="preserve"> </w:t>
      </w:r>
      <w:r w:rsidR="006707F2" w:rsidRPr="00A7183F">
        <w:rPr>
          <w:rFonts w:ascii="Times New Roman" w:hAnsi="Times New Roman" w:cs="Times New Roman"/>
        </w:rPr>
        <w:fldChar w:fldCharType="begin"/>
      </w:r>
      <w:r w:rsidR="006707F2" w:rsidRPr="00A7183F">
        <w:rPr>
          <w:rFonts w:ascii="Times New Roman" w:hAnsi="Times New Roman" w:cs="Times New Roman"/>
        </w:rPr>
        <w:instrText xml:space="preserve"> ADDIN ZOTERO_ITEM CSL_CITATION {"citationID":"jIPF1kqE","properties":{"formattedCitation":"[4]","plainCitation":"[4]","noteIndex":0},"citationItems":[{"id":327,"uris":["http://zotero.org/users/12587876/items/MU62QVTC"],"itemData":{"id":327,"type":"webpage","abstract":"A Computer Science portal for geeks. It contains well written, well thought and well explained computer science and programming articles, quizzes and practice/competitive programming/company interview Questions.","container-title":"GeeksforGeeks","language":"en-US","note":"section: Databases","title":"MongoDB Query an Array","URL":"https://www.geeksforgeeks.org/mongodb-query-an-array/","accessed":{"date-parts":[["2024",4,8]]},"issued":{"date-parts":[["2024",1,23]]},"citation-key":"MongoDB24"}}],"schema":"https://github.com/citation-style-language/schema/raw/master/csl-citation.json"} </w:instrText>
      </w:r>
      <w:r w:rsidR="006707F2" w:rsidRPr="00A7183F">
        <w:rPr>
          <w:rFonts w:ascii="Times New Roman" w:hAnsi="Times New Roman" w:cs="Times New Roman"/>
        </w:rPr>
        <w:fldChar w:fldCharType="separate"/>
      </w:r>
      <w:r w:rsidR="006707F2" w:rsidRPr="00A7183F">
        <w:rPr>
          <w:rFonts w:ascii="Times New Roman" w:hAnsi="Times New Roman" w:cs="Times New Roman"/>
        </w:rPr>
        <w:t>[4]</w:t>
      </w:r>
      <w:r w:rsidR="006707F2" w:rsidRPr="00A7183F">
        <w:rPr>
          <w:rFonts w:ascii="Times New Roman" w:hAnsi="Times New Roman" w:cs="Times New Roman"/>
        </w:rPr>
        <w:fldChar w:fldCharType="end"/>
      </w:r>
      <w:r w:rsidR="006707F2" w:rsidRPr="00A7183F">
        <w:rPr>
          <w:rFonts w:ascii="Times New Roman" w:hAnsi="Times New Roman" w:cs="Times New Roman"/>
        </w:rPr>
        <w:t>.</w:t>
      </w:r>
    </w:p>
    <w:p w14:paraId="5A565A16" w14:textId="1EA787FA" w:rsidR="00450BAD" w:rsidRPr="00A7183F" w:rsidRDefault="7F1E0A57" w:rsidP="00C8316C">
      <w:pPr>
        <w:spacing w:line="360" w:lineRule="auto"/>
        <w:jc w:val="both"/>
        <w:rPr>
          <w:rFonts w:ascii="Times New Roman" w:hAnsi="Times New Roman" w:cs="Times New Roman"/>
        </w:rPr>
      </w:pPr>
      <w:r w:rsidRPr="00A7183F">
        <w:rPr>
          <w:rFonts w:ascii="Times New Roman" w:hAnsi="Times New Roman" w:cs="Times New Roman"/>
        </w:rPr>
        <w:t>Embedded documents</w:t>
      </w:r>
      <w:r w:rsidR="675F037F" w:rsidRPr="00A7183F">
        <w:rPr>
          <w:rFonts w:ascii="Times New Roman" w:hAnsi="Times New Roman" w:cs="Times New Roman"/>
        </w:rPr>
        <w:t xml:space="preserve"> </w:t>
      </w:r>
      <w:r w:rsidR="7C23D735" w:rsidRPr="00A7183F">
        <w:rPr>
          <w:rFonts w:ascii="Times New Roman" w:hAnsi="Times New Roman" w:cs="Times New Roman"/>
        </w:rPr>
        <w:t xml:space="preserve">are documents that are nested within </w:t>
      </w:r>
      <w:r w:rsidR="1EF30A12" w:rsidRPr="00A7183F">
        <w:rPr>
          <w:rFonts w:ascii="Times New Roman" w:hAnsi="Times New Roman" w:cs="Times New Roman"/>
        </w:rPr>
        <w:t xml:space="preserve">another document in MongoDB. </w:t>
      </w:r>
      <w:r w:rsidR="00902744">
        <w:rPr>
          <w:rFonts w:ascii="Times New Roman" w:hAnsi="Times New Roman" w:cs="Times New Roman"/>
        </w:rPr>
        <w:t>Their</w:t>
      </w:r>
      <w:r w:rsidR="1EF30A12" w:rsidRPr="00A7183F">
        <w:rPr>
          <w:rFonts w:ascii="Times New Roman" w:hAnsi="Times New Roman" w:cs="Times New Roman"/>
        </w:rPr>
        <w:t xml:space="preserve"> primary purpose is </w:t>
      </w:r>
      <w:r w:rsidR="00902744">
        <w:rPr>
          <w:rFonts w:ascii="Times New Roman" w:hAnsi="Times New Roman" w:cs="Times New Roman"/>
        </w:rPr>
        <w:t>to allow</w:t>
      </w:r>
      <w:r w:rsidR="23C1FFDE" w:rsidRPr="00A7183F">
        <w:rPr>
          <w:rFonts w:ascii="Times New Roman" w:hAnsi="Times New Roman" w:cs="Times New Roman"/>
        </w:rPr>
        <w:t xml:space="preserve"> information to become quick and easy to find with fewer queries becoming necessary to be performed. </w:t>
      </w:r>
      <w:r w:rsidR="06EC135D" w:rsidRPr="00A7183F">
        <w:rPr>
          <w:rFonts w:ascii="Times New Roman" w:hAnsi="Times New Roman" w:cs="Times New Roman"/>
        </w:rPr>
        <w:t xml:space="preserve">Data is located within </w:t>
      </w:r>
      <w:r w:rsidR="58B9EF06" w:rsidRPr="00A7183F">
        <w:rPr>
          <w:rFonts w:ascii="Times New Roman" w:hAnsi="Times New Roman" w:cs="Times New Roman"/>
        </w:rPr>
        <w:t>relevant</w:t>
      </w:r>
      <w:r w:rsidR="25856222" w:rsidRPr="00A7183F">
        <w:rPr>
          <w:rFonts w:ascii="Times New Roman" w:hAnsi="Times New Roman" w:cs="Times New Roman"/>
        </w:rPr>
        <w:t xml:space="preserve"> documents and easily uncovered</w:t>
      </w:r>
      <w:r w:rsidR="38316836" w:rsidRPr="00A7183F">
        <w:rPr>
          <w:rFonts w:ascii="Times New Roman" w:hAnsi="Times New Roman" w:cs="Times New Roman"/>
        </w:rPr>
        <w:t xml:space="preserve"> </w:t>
      </w:r>
      <w:r w:rsidR="0053022E" w:rsidRPr="00A7183F">
        <w:rPr>
          <w:rFonts w:ascii="Times New Roman" w:hAnsi="Times New Roman" w:cs="Times New Roman"/>
        </w:rPr>
        <w:fldChar w:fldCharType="begin"/>
      </w:r>
      <w:r w:rsidR="0053022E" w:rsidRPr="00A7183F">
        <w:rPr>
          <w:rFonts w:ascii="Times New Roman" w:hAnsi="Times New Roman" w:cs="Times New Roman"/>
        </w:rPr>
        <w:instrText xml:space="preserve"> ADDIN ZOTERO_ITEM CSL_CITATION {"citationID":"9ByaFqoN","properties":{"formattedCitation":"[5]","plainCitation":"[5]","noteIndex":0},"citationItems":[{"id":331,"uris":["http://zotero.org/users/12587876/items/GSE9IZVY"],"itemData":{"id":331,"type":"motion_picture","abstract":"In this lecture, you will learn what is an embedded document in MongoDB and how we can work with embedded documents.\n\nDownload customer.json file: https://drive.google.com/file/d/1Nqej...","dimensions":"11:04","source":"YouTube","title":"#14 Embedded Documents | Fundamentals of MongoDB | Complete MongoDB Course 2022","URL":"https://www.youtube.com/watch?v=EFWMv_vRz54","director":[{"literal":"procademy"}],"accessed":{"date-parts":[["2024",4,10]]},"issued":{"date-parts":[["2022",9,12]]},"citation-key":"procademy22"}}],"schema":"https://github.com/citation-style-language/schema/raw/master/csl-citation.json"} </w:instrText>
      </w:r>
      <w:r w:rsidR="0053022E" w:rsidRPr="00A7183F">
        <w:rPr>
          <w:rFonts w:ascii="Times New Roman" w:hAnsi="Times New Roman" w:cs="Times New Roman"/>
        </w:rPr>
        <w:fldChar w:fldCharType="separate"/>
      </w:r>
      <w:r w:rsidR="38316836" w:rsidRPr="00A7183F">
        <w:rPr>
          <w:rFonts w:ascii="Times New Roman" w:hAnsi="Times New Roman" w:cs="Times New Roman"/>
        </w:rPr>
        <w:t>[5]</w:t>
      </w:r>
      <w:r w:rsidR="0053022E" w:rsidRPr="00A7183F">
        <w:rPr>
          <w:rFonts w:ascii="Times New Roman" w:hAnsi="Times New Roman" w:cs="Times New Roman"/>
        </w:rPr>
        <w:fldChar w:fldCharType="end"/>
      </w:r>
      <w:r w:rsidR="4083D089" w:rsidRPr="00A7183F">
        <w:rPr>
          <w:rFonts w:ascii="Times New Roman" w:hAnsi="Times New Roman" w:cs="Times New Roman"/>
        </w:rPr>
        <w:t xml:space="preserve">. </w:t>
      </w:r>
    </w:p>
    <w:p w14:paraId="2D383F52" w14:textId="55F65A9E" w:rsidR="00E141C2" w:rsidRPr="00883EC4" w:rsidRDefault="00A970B7" w:rsidP="00A970B7">
      <w:pPr>
        <w:pStyle w:val="Heading2"/>
      </w:pPr>
      <w:bookmarkStart w:id="4" w:name="_Toc164941348"/>
      <w:r>
        <w:t>1.</w:t>
      </w:r>
      <w:r w:rsidR="00252A22">
        <w:t>2</w:t>
      </w:r>
      <w:r>
        <w:t xml:space="preserve"> NoSQL vs SQL</w:t>
      </w:r>
      <w:bookmarkEnd w:id="4"/>
    </w:p>
    <w:p w14:paraId="50FDF2D3" w14:textId="078A66E6" w:rsidR="002245B4" w:rsidRDefault="002245B4" w:rsidP="00C8316C">
      <w:pPr>
        <w:pStyle w:val="NormalWeb"/>
        <w:spacing w:line="360" w:lineRule="auto"/>
        <w:jc w:val="both"/>
        <w:rPr>
          <w:sz w:val="22"/>
          <w:szCs w:val="22"/>
        </w:rPr>
      </w:pPr>
      <w:r w:rsidRPr="00883EC4">
        <w:rPr>
          <w:sz w:val="22"/>
          <w:szCs w:val="22"/>
        </w:rPr>
        <w:t xml:space="preserve">In the case of Oracle, an RDMS, employing object-oriented features, such as user-defined data types, this restricts the query process and causes the process to become more rigid and inflexible </w:t>
      </w:r>
      <w:r w:rsidRPr="00883EC4">
        <w:rPr>
          <w:sz w:val="22"/>
          <w:szCs w:val="22"/>
        </w:rPr>
        <w:fldChar w:fldCharType="begin"/>
      </w:r>
      <w:r w:rsidR="001C7BD7">
        <w:rPr>
          <w:sz w:val="22"/>
          <w:szCs w:val="22"/>
        </w:rPr>
        <w:instrText xml:space="preserve"> ADDIN ZOTERO_ITEM CSL_CITATION {"citationID":"Jcpy3sEK","properties":{"formattedCitation":"[6]","plainCitation":"[6]","noteIndex":0},"citationItems":[{"id":323,"uris":["http://zotero.org/users/12587876/items/EU9GPEZS"],"itemData":{"id":323,"type":"webpage","abstract":"This chapter provides an overview of Oracle Database.","container-title":"Oracle Help Center","language":"en-us","title":"Database Concepts","URL":"https://docs.oracle.com/en/database/oracle/oracle-database/18/cncpt/introduction-to-oracle-database.html#GUID-166C1E31-CDBC-47D9-867A-3D4C9AAC837D","accessed":{"date-parts":[["2024",4,8]]},"citation-key":"Database"}}],"schema":"https://github.com/citation-style-language/schema/raw/master/csl-citation.json"} </w:instrText>
      </w:r>
      <w:r w:rsidRPr="00883EC4">
        <w:rPr>
          <w:sz w:val="22"/>
          <w:szCs w:val="22"/>
        </w:rPr>
        <w:fldChar w:fldCharType="separate"/>
      </w:r>
      <w:r w:rsidR="001C7BD7" w:rsidRPr="001C7BD7">
        <w:rPr>
          <w:sz w:val="22"/>
        </w:rPr>
        <w:t>[6]</w:t>
      </w:r>
      <w:r w:rsidRPr="00883EC4">
        <w:rPr>
          <w:sz w:val="22"/>
          <w:szCs w:val="22"/>
        </w:rPr>
        <w:fldChar w:fldCharType="end"/>
      </w:r>
      <w:r w:rsidRPr="00883EC4">
        <w:rPr>
          <w:sz w:val="22"/>
          <w:szCs w:val="22"/>
        </w:rPr>
        <w:t xml:space="preserve">. Oracle is a relational database management system (RDBMS) that uses SQL (Structured Query Language) to interact with and manipulate data. It's widely used in various industries for storing, managing, and retrieving information. The relationships between tables in Oracle allow for efficient data organisation </w:t>
      </w:r>
      <w:r w:rsidR="00245DA6">
        <w:rPr>
          <w:sz w:val="22"/>
          <w:szCs w:val="22"/>
        </w:rPr>
        <w:t>a</w:t>
      </w:r>
      <w:r w:rsidRPr="00883EC4">
        <w:rPr>
          <w:sz w:val="22"/>
          <w:szCs w:val="22"/>
        </w:rPr>
        <w:t xml:space="preserve">nd retrieval based on the connections between different entities. </w:t>
      </w:r>
      <w:r w:rsidR="00666BB7" w:rsidRPr="00883EC4">
        <w:rPr>
          <w:sz w:val="22"/>
          <w:szCs w:val="22"/>
        </w:rPr>
        <w:t>Similar to MongoDB, features</w:t>
      </w:r>
      <w:r w:rsidRPr="00883EC4">
        <w:rPr>
          <w:sz w:val="22"/>
          <w:szCs w:val="22"/>
        </w:rPr>
        <w:t xml:space="preserve"> such as database recovery, disaster recovery, backup, and replication are integrated into the database engine, ensuring enterprise-level reliability and availability </w:t>
      </w:r>
      <w:r w:rsidRPr="00883EC4">
        <w:rPr>
          <w:sz w:val="22"/>
          <w:szCs w:val="22"/>
        </w:rPr>
        <w:fldChar w:fldCharType="begin"/>
      </w:r>
      <w:r w:rsidR="001C7BD7">
        <w:rPr>
          <w:sz w:val="22"/>
          <w:szCs w:val="22"/>
        </w:rPr>
        <w:instrText xml:space="preserve"> ADDIN ZOTERO_ITEM CSL_CITATION {"citationID":"OD741j5h","properties":{"formattedCitation":"[7]","plainCitation":"[7]","noteIndex":0},"citationItems":[{"id":314,"uris":["http://zotero.org/users/12587876/items/9FYE2HLX"],"itemData":{"id":314,"type":"paper-conference","abstract":"The Oracle Database In-Memory Option allows Oracle to function as the industry-first dual-format in-memory database. Row formats are ideal for OLTP workloads which typically use indexes to limit their data access to a small set of rows, while column formats are better suited for Analytic operations which typically examine a small number of columns from a large number of rows. Since no single data format is ideal for all types of workloads, our approach was to allow data to be simultaneously maintained in both formats with strict transactional consistency between them.","container-title":"2015 IEEE 31st International Conference on Data Engineering","DOI":"10.1109/ICDE.2015.7113373","event-title":"2015 IEEE 31st International Conference on Data Engineering","note":"ISSN: 2375-026X","page":"1253-1258","source":"IEEE Xplore","title":"Oracle Database In-Memory: A dual format in-memory database","title-short":"Oracle Database In-Memory","URL":"https://ieeexplore.ieee.org/abstract/document/7113373","author":[{"family":"Lahiri","given":"Tirthankar"},{"family":"Chavan","given":"Shasank"},{"family":"Colgan","given":"Maria"},{"family":"Das","given":"Dinesh"},{"family":"Ganesh","given":"Amit"},{"family":"Gleeson","given":"Mike"},{"family":"Hase","given":"Sanket"},{"family":"Holloway","given":"Allison"},{"family":"Kamp","given":"Jesse"},{"family":"Lee","given":"Teck-Hua"},{"family":"Loaiza","given":"Juan"},{"family":"Macnaughton","given":"Neil"},{"family":"Marwah","given":"Vineet"},{"family":"Mukherjee","given":"Niloy"},{"family":"Mullick","given":"Atrayee"},{"family":"Muthulingam","given":"Sujatha"},{"family":"Raja","given":"Vivekanandhan"},{"family":"Roth","given":"Marty"},{"family":"Soylemez","given":"Ekrem"},{"family":"Zait","given":"Mohamed"}],"accessed":{"date-parts":[["2024",4,8]]},"issued":{"date-parts":[["2015",4]]},"citation-key":"lahiri_etal15"}}],"schema":"https://github.com/citation-style-language/schema/raw/master/csl-citation.json"} </w:instrText>
      </w:r>
      <w:r w:rsidRPr="00883EC4">
        <w:rPr>
          <w:sz w:val="22"/>
          <w:szCs w:val="22"/>
        </w:rPr>
        <w:fldChar w:fldCharType="separate"/>
      </w:r>
      <w:r w:rsidR="001C7BD7" w:rsidRPr="001C7BD7">
        <w:rPr>
          <w:sz w:val="22"/>
        </w:rPr>
        <w:t>[7]</w:t>
      </w:r>
      <w:r w:rsidRPr="00883EC4">
        <w:rPr>
          <w:sz w:val="22"/>
          <w:szCs w:val="22"/>
        </w:rPr>
        <w:fldChar w:fldCharType="end"/>
      </w:r>
      <w:r w:rsidRPr="00883EC4">
        <w:rPr>
          <w:sz w:val="22"/>
          <w:szCs w:val="22"/>
        </w:rPr>
        <w:t>.</w:t>
      </w:r>
    </w:p>
    <w:p w14:paraId="4C1D3AE2" w14:textId="639A367B" w:rsidR="00520207" w:rsidRPr="00556B97" w:rsidRDefault="00A31E2B" w:rsidP="00A31E2B">
      <w:pPr>
        <w:pStyle w:val="Caption"/>
      </w:pPr>
      <w:r>
        <w:rPr>
          <w:noProof/>
        </w:rPr>
        <w:lastRenderedPageBreak/>
        <mc:AlternateContent>
          <mc:Choice Requires="wps">
            <w:drawing>
              <wp:anchor distT="0" distB="0" distL="114300" distR="114300" simplePos="0" relativeHeight="251661824" behindDoc="0" locked="0" layoutInCell="1" allowOverlap="1" wp14:anchorId="590A4628" wp14:editId="2E28FDFA">
                <wp:simplePos x="0" y="0"/>
                <wp:positionH relativeFrom="margin">
                  <wp:align>center</wp:align>
                </wp:positionH>
                <wp:positionV relativeFrom="paragraph">
                  <wp:posOffset>3005252</wp:posOffset>
                </wp:positionV>
                <wp:extent cx="4352925" cy="359410"/>
                <wp:effectExtent l="0" t="0" r="9525" b="2540"/>
                <wp:wrapTopAndBottom/>
                <wp:docPr id="1819068125" name="Text Box 1"/>
                <wp:cNvGraphicFramePr/>
                <a:graphic xmlns:a="http://schemas.openxmlformats.org/drawingml/2006/main">
                  <a:graphicData uri="http://schemas.microsoft.com/office/word/2010/wordprocessingShape">
                    <wps:wsp>
                      <wps:cNvSpPr txBox="1"/>
                      <wps:spPr>
                        <a:xfrm>
                          <a:off x="0" y="0"/>
                          <a:ext cx="4352925" cy="359410"/>
                        </a:xfrm>
                        <a:prstGeom prst="rect">
                          <a:avLst/>
                        </a:prstGeom>
                        <a:solidFill>
                          <a:prstClr val="white"/>
                        </a:solidFill>
                        <a:ln>
                          <a:noFill/>
                        </a:ln>
                      </wps:spPr>
                      <wps:txbx>
                        <w:txbxContent>
                          <w:p w14:paraId="55A9F460" w14:textId="325063FF" w:rsidR="00A31E2B" w:rsidRPr="00EE5DB4" w:rsidRDefault="00A31E2B" w:rsidP="00A31E2B">
                            <w:pPr>
                              <w:pStyle w:val="Caption"/>
                              <w:jc w:val="center"/>
                              <w:rPr>
                                <w:noProof/>
                                <w:sz w:val="22"/>
                                <w:szCs w:val="22"/>
                              </w:rPr>
                            </w:pPr>
                            <w:r>
                              <w:t xml:space="preserve">Table </w:t>
                            </w:r>
                            <w:r w:rsidR="00C8316C">
                              <w:fldChar w:fldCharType="begin"/>
                            </w:r>
                            <w:r w:rsidR="00C8316C">
                              <w:instrText xml:space="preserve"> SEQ Table \* ARABIC </w:instrText>
                            </w:r>
                            <w:r w:rsidR="00C8316C">
                              <w:fldChar w:fldCharType="separate"/>
                            </w:r>
                            <w:r w:rsidR="00C83077">
                              <w:rPr>
                                <w:noProof/>
                              </w:rPr>
                              <w:t>2</w:t>
                            </w:r>
                            <w:r w:rsidR="00C8316C">
                              <w:fldChar w:fldCharType="end"/>
                            </w:r>
                            <w:r>
                              <w:t xml:space="preserve">; </w:t>
                            </w:r>
                            <w:r w:rsidRPr="00521284">
                              <w:t>Table Detailing Shared Concepts Between Oracle and MongoDB. Source: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A4628" id="_x0000_s1027" type="#_x0000_t202" style="position:absolute;margin-left:0;margin-top:236.65pt;width:342.75pt;height:28.3pt;z-index:251661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" stroked="f">
                <v:textbox inset="0,0,0,0">
                  <w:txbxContent>
                    <w:p w14:paraId="55A9F460" w14:textId="325063FF" w:rsidR="00A31E2B" w:rsidRPr="00EE5DB4" w:rsidRDefault="00A31E2B" w:rsidP="00A31E2B">
                      <w:pPr>
                        <w:pStyle w:val="Caption"/>
                        <w:jc w:val="center"/>
                        <w:rPr>
                          <w:noProof/>
                          <w:sz w:val="22"/>
                          <w:szCs w:val="22"/>
                        </w:rPr>
                      </w:pPr>
                      <w:r>
                        <w:t xml:space="preserve">Table </w:t>
                      </w:r>
                      <w:r w:rsidR="00C8316C">
                        <w:fldChar w:fldCharType="begin"/>
                      </w:r>
                      <w:r w:rsidR="00C8316C">
                        <w:instrText xml:space="preserve"> SEQ Table \* ARABIC </w:instrText>
                      </w:r>
                      <w:r w:rsidR="00C8316C">
                        <w:fldChar w:fldCharType="separate"/>
                      </w:r>
                      <w:r w:rsidR="00C83077">
                        <w:rPr>
                          <w:noProof/>
                        </w:rPr>
                        <w:t>2</w:t>
                      </w:r>
                      <w:r w:rsidR="00C8316C">
                        <w:fldChar w:fldCharType="end"/>
                      </w:r>
                      <w:r>
                        <w:t xml:space="preserve">; </w:t>
                      </w:r>
                      <w:r w:rsidRPr="00521284">
                        <w:t>Table Detailing Shared Concepts Between Oracle and MongoDB. Source:  [8]</w:t>
                      </w:r>
                    </w:p>
                  </w:txbxContent>
                </v:textbox>
                <w10:wrap type="topAndBottom" anchorx="margin"/>
              </v:shape>
            </w:pict>
          </mc:Fallback>
        </mc:AlternateContent>
      </w:r>
      <w:r w:rsidR="00245DA6" w:rsidRPr="00883EC4">
        <w:rPr>
          <w:noProof/>
          <w:sz w:val="22"/>
          <w:szCs w:val="22"/>
        </w:rPr>
        <w:drawing>
          <wp:anchor distT="0" distB="0" distL="114300" distR="114300" simplePos="0" relativeHeight="251637248" behindDoc="0" locked="0" layoutInCell="1" allowOverlap="1" wp14:anchorId="35BD3891" wp14:editId="4C60303E">
            <wp:simplePos x="0" y="0"/>
            <wp:positionH relativeFrom="margin">
              <wp:posOffset>38100</wp:posOffset>
            </wp:positionH>
            <wp:positionV relativeFrom="paragraph">
              <wp:posOffset>0</wp:posOffset>
            </wp:positionV>
            <wp:extent cx="5715000" cy="3101340"/>
            <wp:effectExtent l="0" t="0" r="0" b="3810"/>
            <wp:wrapTopAndBottom/>
            <wp:docPr id="3539724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972496" name="Picture 1"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15000" cy="3101340"/>
                    </a:xfrm>
                    <a:prstGeom prst="rect">
                      <a:avLst/>
                    </a:prstGeom>
                  </pic:spPr>
                </pic:pic>
              </a:graphicData>
            </a:graphic>
            <wp14:sizeRelH relativeFrom="margin">
              <wp14:pctWidth>0</wp14:pctWidth>
            </wp14:sizeRelH>
            <wp14:sizeRelV relativeFrom="margin">
              <wp14:pctHeight>0</wp14:pctHeight>
            </wp14:sizeRelV>
          </wp:anchor>
        </w:drawing>
      </w:r>
    </w:p>
    <w:p w14:paraId="0F171505" w14:textId="6877C16A" w:rsidR="00957E9A" w:rsidRPr="00A7183F" w:rsidRDefault="00666BB7" w:rsidP="00C8316C">
      <w:pPr>
        <w:pStyle w:val="NormalWeb"/>
        <w:spacing w:line="360" w:lineRule="auto"/>
        <w:jc w:val="both"/>
        <w:rPr>
          <w:sz w:val="22"/>
          <w:szCs w:val="22"/>
        </w:rPr>
      </w:pPr>
      <w:r w:rsidRPr="00A7183F">
        <w:rPr>
          <w:sz w:val="22"/>
          <w:szCs w:val="22"/>
        </w:rPr>
        <w:t xml:space="preserve">Oracle and MongoDB are both powerful databases, but they have different strengths and are used in different ways. Oracle is a relational database management system (RDBMS), which means it organizes data into tables with rows and columns. This allows for strong consistency, integrity, and support for complex queries. MongoDB, on the other hand, is a NoSQL database </w:t>
      </w:r>
      <w:r w:rsidR="00A7183F">
        <w:rPr>
          <w:sz w:val="22"/>
          <w:szCs w:val="22"/>
        </w:rPr>
        <w:t xml:space="preserve">that </w:t>
      </w:r>
      <w:r w:rsidRPr="00A7183F">
        <w:rPr>
          <w:sz w:val="22"/>
          <w:szCs w:val="22"/>
        </w:rPr>
        <w:t>doe</w:t>
      </w:r>
      <w:r w:rsidR="00B116F7">
        <w:rPr>
          <w:sz w:val="22"/>
          <w:szCs w:val="22"/>
        </w:rPr>
        <w:t>s no</w:t>
      </w:r>
      <w:r w:rsidRPr="00A7183F">
        <w:rPr>
          <w:sz w:val="22"/>
          <w:szCs w:val="22"/>
        </w:rPr>
        <w:t xml:space="preserve">t have a fixed schema. This makes it more flexible and easier to scale </w:t>
      </w:r>
    </w:p>
    <w:p w14:paraId="2A812CA5" w14:textId="4C1BF9A9" w:rsidR="00C2137E" w:rsidRPr="00A7183F" w:rsidRDefault="00666BB7" w:rsidP="00C8316C">
      <w:pPr>
        <w:pStyle w:val="NormalWeb"/>
        <w:spacing w:line="360" w:lineRule="auto"/>
        <w:jc w:val="both"/>
        <w:rPr>
          <w:sz w:val="22"/>
          <w:szCs w:val="22"/>
        </w:rPr>
      </w:pPr>
      <w:r w:rsidRPr="00A7183F">
        <w:rPr>
          <w:sz w:val="22"/>
          <w:szCs w:val="22"/>
        </w:rPr>
        <w:t>According to a study</w:t>
      </w:r>
      <w:r w:rsidR="00AF6607" w:rsidRPr="00A7183F">
        <w:rPr>
          <w:sz w:val="22"/>
          <w:szCs w:val="22"/>
        </w:rPr>
        <w:t xml:space="preserve"> conducted by Boicea et al</w:t>
      </w:r>
      <w:r w:rsidRPr="00A7183F">
        <w:rPr>
          <w:sz w:val="22"/>
          <w:szCs w:val="22"/>
        </w:rPr>
        <w:t>, MongoDB offers consistency, durability, and conditional atomicity, whil</w:t>
      </w:r>
      <w:r w:rsidR="00AF6607" w:rsidRPr="00A7183F">
        <w:rPr>
          <w:sz w:val="22"/>
          <w:szCs w:val="22"/>
        </w:rPr>
        <w:t>st</w:t>
      </w:r>
      <w:r w:rsidRPr="00A7183F">
        <w:rPr>
          <w:sz w:val="22"/>
          <w:szCs w:val="22"/>
        </w:rPr>
        <w:t xml:space="preserve"> Oracle Database offers integrity features that MongoDB does</w:t>
      </w:r>
      <w:r w:rsidR="003F0981" w:rsidRPr="00A7183F">
        <w:rPr>
          <w:sz w:val="22"/>
          <w:szCs w:val="22"/>
        </w:rPr>
        <w:t xml:space="preserve"> no</w:t>
      </w:r>
      <w:r w:rsidRPr="00A7183F">
        <w:rPr>
          <w:sz w:val="22"/>
          <w:szCs w:val="22"/>
        </w:rPr>
        <w:t>t. However, both databases have their place in the modern data landscape, and the choice between them depends on the specific needs of the application</w:t>
      </w:r>
      <w:r w:rsidR="00520207" w:rsidRPr="00A7183F">
        <w:rPr>
          <w:sz w:val="22"/>
          <w:szCs w:val="22"/>
        </w:rPr>
        <w:t xml:space="preserve"> </w:t>
      </w:r>
      <w:r w:rsidR="00520207" w:rsidRPr="00A7183F">
        <w:rPr>
          <w:sz w:val="22"/>
          <w:szCs w:val="22"/>
        </w:rPr>
        <w:fldChar w:fldCharType="begin"/>
      </w:r>
      <w:r w:rsidR="00A45D68" w:rsidRPr="00A7183F">
        <w:rPr>
          <w:sz w:val="22"/>
          <w:szCs w:val="22"/>
        </w:rPr>
        <w:instrText xml:space="preserve"> ADDIN ZOTERO_ITEM CSL_CITATION {"citationID":"mHYZiY7D","properties":{"formattedCitation":"[8]","plainCitation":"[8]","noteIndex":0},"citationItems":[{"id":332,"uris":["http://zotero.org/users/12587876/items/NCZI2RE5"],"itemData":{"id":332,"type":"paper-conference","abstract":"This paper presents differences between an SQL database management system - Oracle Database and No SQL document oriented database management system - Mongo DB. Comparison criteria includes theoretical differences, features, restrictions, integrity, distribution, system requirements, architecture, query and insertion times.","container-title":"2012 Third International Conference on Emerging Intelligent Data and Web Technologies","DOI":"10.1109/EIDWT.2012.32","event-title":"2012 Third International Conference on Emerging Intelligent Data and Web Technologies","page":"330-335","source":"IEEE Xplore","title":"MongoDB vs Oracle – Database Comparison","URL":"https://ieeexplore.ieee.org/abstract/document/6354766","author":[{"family":"Boicea","given":"Alexandru"},{"family":"Radulescu","given":"Florin"},{"family":"Agapin","given":"Laura Ioana"}],"accessed":{"date-parts":[["2024",4,10]]},"issued":{"date-parts":[["2012",9]]},"citation-key":"boicea_etal12"}}],"schema":"https://github.com/citation-style-language/schema/raw/master/csl-citation.json"} </w:instrText>
      </w:r>
      <w:r w:rsidR="00520207" w:rsidRPr="00A7183F">
        <w:rPr>
          <w:sz w:val="22"/>
          <w:szCs w:val="22"/>
        </w:rPr>
        <w:fldChar w:fldCharType="separate"/>
      </w:r>
      <w:r w:rsidR="00A45D68" w:rsidRPr="00A7183F">
        <w:rPr>
          <w:sz w:val="22"/>
          <w:szCs w:val="22"/>
        </w:rPr>
        <w:t>[8]</w:t>
      </w:r>
      <w:r w:rsidR="00520207" w:rsidRPr="00A7183F">
        <w:rPr>
          <w:sz w:val="22"/>
          <w:szCs w:val="22"/>
        </w:rPr>
        <w:fldChar w:fldCharType="end"/>
      </w:r>
      <w:r w:rsidR="00085108" w:rsidRPr="00A7183F">
        <w:rPr>
          <w:sz w:val="22"/>
          <w:szCs w:val="22"/>
        </w:rPr>
        <w:t xml:space="preserve">. </w:t>
      </w:r>
    </w:p>
    <w:p w14:paraId="3633F1DD" w14:textId="77777777" w:rsidR="00A31E2B" w:rsidRDefault="00A31E2B">
      <w:pPr>
        <w:rPr>
          <w:rFonts w:asciiTheme="majorHAnsi" w:eastAsiaTheme="majorEastAsia" w:hAnsiTheme="majorHAnsi" w:cstheme="majorBidi"/>
          <w:color w:val="0F4761" w:themeColor="accent1" w:themeShade="BF"/>
          <w:sz w:val="32"/>
          <w:szCs w:val="32"/>
        </w:rPr>
      </w:pPr>
      <w:r>
        <w:br w:type="page"/>
      </w:r>
    </w:p>
    <w:p w14:paraId="3D9C20B4" w14:textId="75A42BDF" w:rsidR="00EC5E1E" w:rsidRDefault="00EF7D6C" w:rsidP="0000129B">
      <w:pPr>
        <w:pStyle w:val="Heading1"/>
        <w:jc w:val="center"/>
      </w:pPr>
      <w:bookmarkStart w:id="5" w:name="_Toc164941349"/>
      <w:r>
        <w:lastRenderedPageBreak/>
        <w:t xml:space="preserve">2.0 </w:t>
      </w:r>
      <w:r w:rsidR="00AF3615">
        <w:t>Stage I</w:t>
      </w:r>
      <w:bookmarkEnd w:id="5"/>
    </w:p>
    <w:p w14:paraId="0A2D9584" w14:textId="1BD7B735" w:rsidR="002E6AD2" w:rsidRDefault="004E04CF" w:rsidP="00EC5E1E">
      <w:pPr>
        <w:pStyle w:val="Heading2"/>
      </w:pPr>
      <w:bookmarkStart w:id="6" w:name="_Toc164941350"/>
      <w:r>
        <w:t>2.1 Populate the Database</w:t>
      </w:r>
      <w:bookmarkEnd w:id="6"/>
    </w:p>
    <w:p w14:paraId="6F0061DC" w14:textId="30AB13F5" w:rsidR="00B07806" w:rsidRPr="00B116F7" w:rsidRDefault="33DAB57F" w:rsidP="000A48E2">
      <w:pPr>
        <w:spacing w:line="360" w:lineRule="auto"/>
        <w:jc w:val="both"/>
        <w:rPr>
          <w:rFonts w:ascii="Times New Roman" w:hAnsi="Times New Roman" w:cs="Times New Roman"/>
        </w:rPr>
      </w:pPr>
      <w:r w:rsidRPr="00B116F7">
        <w:rPr>
          <w:rFonts w:ascii="Times New Roman" w:hAnsi="Times New Roman" w:cs="Times New Roman"/>
        </w:rPr>
        <w:t xml:space="preserve">After accessing the </w:t>
      </w:r>
      <w:r w:rsidR="25A0FC2C" w:rsidRPr="00B116F7">
        <w:rPr>
          <w:rFonts w:ascii="Times New Roman" w:hAnsi="Times New Roman" w:cs="Times New Roman"/>
        </w:rPr>
        <w:t xml:space="preserve">MongoDB folder through </w:t>
      </w:r>
      <w:r w:rsidR="7751790D" w:rsidRPr="00B116F7">
        <w:rPr>
          <w:rFonts w:ascii="Times New Roman" w:hAnsi="Times New Roman" w:cs="Times New Roman"/>
        </w:rPr>
        <w:t>the C</w:t>
      </w:r>
      <w:r w:rsidR="25A0FC2C" w:rsidRPr="00B116F7">
        <w:rPr>
          <w:rFonts w:ascii="Times New Roman" w:hAnsi="Times New Roman" w:cs="Times New Roman"/>
        </w:rPr>
        <w:t xml:space="preserve">ommand </w:t>
      </w:r>
      <w:r w:rsidR="7751790D" w:rsidRPr="00B116F7">
        <w:rPr>
          <w:rFonts w:ascii="Times New Roman" w:hAnsi="Times New Roman" w:cs="Times New Roman"/>
        </w:rPr>
        <w:t>P</w:t>
      </w:r>
      <w:r w:rsidR="25A0FC2C" w:rsidRPr="00B116F7">
        <w:rPr>
          <w:rFonts w:ascii="Times New Roman" w:hAnsi="Times New Roman" w:cs="Times New Roman"/>
        </w:rPr>
        <w:t xml:space="preserve">rompt, </w:t>
      </w:r>
      <w:r w:rsidR="376A4779" w:rsidRPr="00B116F7">
        <w:rPr>
          <w:rFonts w:ascii="Times New Roman" w:hAnsi="Times New Roman" w:cs="Times New Roman"/>
        </w:rPr>
        <w:t xml:space="preserve">the </w:t>
      </w:r>
      <w:r w:rsidR="376A4779" w:rsidRPr="00B116F7">
        <w:rPr>
          <w:rFonts w:ascii="Times New Roman" w:hAnsi="Times New Roman" w:cs="Times New Roman"/>
          <w:i/>
          <w:iCs/>
        </w:rPr>
        <w:t>mongoimport</w:t>
      </w:r>
      <w:r w:rsidR="7751790D" w:rsidRPr="00B116F7">
        <w:rPr>
          <w:rFonts w:ascii="Times New Roman" w:hAnsi="Times New Roman" w:cs="Times New Roman"/>
        </w:rPr>
        <w:t xml:space="preserve"> </w:t>
      </w:r>
      <w:r w:rsidR="7B3412E8" w:rsidRPr="00B116F7">
        <w:rPr>
          <w:rFonts w:ascii="Times New Roman" w:hAnsi="Times New Roman" w:cs="Times New Roman"/>
        </w:rPr>
        <w:t>feature is utilised to populate the collection with the ConcertVenueLog</w:t>
      </w:r>
      <w:r w:rsidR="15194C1F" w:rsidRPr="00B116F7">
        <w:rPr>
          <w:rFonts w:ascii="Times New Roman" w:hAnsi="Times New Roman" w:cs="Times New Roman"/>
        </w:rPr>
        <w:t xml:space="preserve"> data (1000 documents).</w:t>
      </w:r>
    </w:p>
    <w:p w14:paraId="2D0B5D10" w14:textId="75753A11" w:rsidR="00B07806" w:rsidRDefault="1AEEB596" w:rsidP="000A48E2">
      <w:pPr>
        <w:pStyle w:val="IntenseQuote"/>
      </w:pPr>
      <w:r w:rsidRPr="00AF3615">
        <w:t>Cd C:\Program Files\MongoDb\tools\100\bin\</w:t>
      </w:r>
    </w:p>
    <w:p w14:paraId="2125FD88" w14:textId="77777777" w:rsidR="00C8316C" w:rsidRDefault="006405F8" w:rsidP="00C8316C">
      <w:pPr>
        <w:keepNext/>
        <w:spacing w:after="0"/>
      </w:pPr>
      <w:r w:rsidRPr="00AF3615">
        <w:rPr>
          <w:rFonts w:ascii="Calibri" w:eastAsia="Calibri" w:hAnsi="Calibri" w:cs="Times New Roman"/>
          <w:noProof/>
        </w:rPr>
        <w:drawing>
          <wp:inline distT="0" distB="0" distL="0" distR="0" wp14:anchorId="072E0032" wp14:editId="4061901A">
            <wp:extent cx="5730240" cy="1074420"/>
            <wp:effectExtent l="0" t="0" r="3810" b="0"/>
            <wp:docPr id="2" name="Picture 2"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whit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1074420"/>
                    </a:xfrm>
                    <a:prstGeom prst="rect">
                      <a:avLst/>
                    </a:prstGeom>
                    <a:noFill/>
                    <a:ln>
                      <a:noFill/>
                    </a:ln>
                  </pic:spPr>
                </pic:pic>
              </a:graphicData>
            </a:graphic>
          </wp:inline>
        </w:drawing>
      </w:r>
    </w:p>
    <w:p w14:paraId="6B5204DA" w14:textId="6A874730" w:rsidR="6501A8DB" w:rsidRDefault="00C8316C" w:rsidP="00C8316C">
      <w:pPr>
        <w:pStyle w:val="Caption"/>
        <w:jc w:val="center"/>
      </w:pPr>
      <w:r>
        <w:t xml:space="preserve">Figure </w:t>
      </w:r>
      <w:r>
        <w:fldChar w:fldCharType="begin"/>
      </w:r>
      <w:r>
        <w:instrText xml:space="preserve"> SEQ Figure \* ARABIC </w:instrText>
      </w:r>
      <w:r>
        <w:fldChar w:fldCharType="separate"/>
      </w:r>
      <w:r w:rsidR="00C83077">
        <w:rPr>
          <w:noProof/>
        </w:rPr>
        <w:t>1</w:t>
      </w:r>
      <w:r>
        <w:fldChar w:fldCharType="end"/>
      </w:r>
      <w:r>
        <w:t>; Importation of CVL file</w:t>
      </w:r>
    </w:p>
    <w:p w14:paraId="07C20CD3" w14:textId="4CD52A38" w:rsidR="00B52E2D" w:rsidRPr="00554644" w:rsidRDefault="00B52E2D" w:rsidP="00554644">
      <w:pPr>
        <w:spacing w:line="360" w:lineRule="auto"/>
        <w:jc w:val="both"/>
        <w:rPr>
          <w:rFonts w:ascii="Times New Roman" w:hAnsi="Times New Roman" w:cs="Times New Roman"/>
        </w:rPr>
      </w:pPr>
      <w:r w:rsidRPr="00554644">
        <w:rPr>
          <w:rFonts w:ascii="Times New Roman" w:hAnsi="Times New Roman" w:cs="Times New Roman"/>
        </w:rPr>
        <w:t xml:space="preserve">The below </w:t>
      </w:r>
      <w:r w:rsidR="00527281" w:rsidRPr="00554644">
        <w:rPr>
          <w:rFonts w:ascii="Times New Roman" w:hAnsi="Times New Roman" w:cs="Times New Roman"/>
        </w:rPr>
        <w:t xml:space="preserve">code address is used to import the CVL </w:t>
      </w:r>
      <w:r w:rsidR="00FA3347">
        <w:rPr>
          <w:rFonts w:ascii="Times New Roman" w:hAnsi="Times New Roman" w:cs="Times New Roman"/>
        </w:rPr>
        <w:t>JSON</w:t>
      </w:r>
      <w:r w:rsidR="00527281" w:rsidRPr="00554644">
        <w:rPr>
          <w:rFonts w:ascii="Times New Roman" w:hAnsi="Times New Roman" w:cs="Times New Roman"/>
        </w:rPr>
        <w:t xml:space="preserve"> file</w:t>
      </w:r>
      <w:r w:rsidR="00554644" w:rsidRPr="00554644">
        <w:rPr>
          <w:rFonts w:ascii="Times New Roman" w:hAnsi="Times New Roman" w:cs="Times New Roman"/>
        </w:rPr>
        <w:t>, creating the collection ConcertVenueLog and the database ConcertVenueLog_Db.</w:t>
      </w:r>
    </w:p>
    <w:p w14:paraId="192451DE" w14:textId="1F140A65" w:rsidR="00B07806" w:rsidRDefault="1AEEB596" w:rsidP="000A48E2">
      <w:pPr>
        <w:pStyle w:val="IntenseQuote"/>
      </w:pPr>
      <w:r w:rsidRPr="6501A8DB">
        <w:t xml:space="preserve">mongoimport c:\datafiles\Msc2024_CVL_E_Kennedy.json -d ConcertVenueLog_Db -c ConcertVenueLog </w:t>
      </w:r>
      <w:r w:rsidR="58DD3037" w:rsidRPr="6501A8DB">
        <w:t>--</w:t>
      </w:r>
      <w:r w:rsidRPr="6501A8DB">
        <w:t>jsonArray</w:t>
      </w:r>
    </w:p>
    <w:p w14:paraId="4A30DDBE" w14:textId="090D18D4" w:rsidR="00084D2A" w:rsidRDefault="00C8316C" w:rsidP="6501A8DB">
      <w:pPr>
        <w:rPr>
          <w:rFonts w:eastAsiaTheme="majorEastAsia" w:cstheme="majorBidi"/>
          <w:color w:val="0F4761" w:themeColor="accent1" w:themeShade="BF"/>
          <w:sz w:val="28"/>
          <w:szCs w:val="28"/>
        </w:rPr>
      </w:pPr>
      <w:r>
        <w:rPr>
          <w:noProof/>
        </w:rPr>
        <mc:AlternateContent>
          <mc:Choice Requires="wps">
            <w:drawing>
              <wp:anchor distT="0" distB="0" distL="114300" distR="114300" simplePos="0" relativeHeight="251675136" behindDoc="0" locked="0" layoutInCell="1" allowOverlap="1" wp14:anchorId="567E3B6E" wp14:editId="69576B96">
                <wp:simplePos x="0" y="0"/>
                <wp:positionH relativeFrom="column">
                  <wp:posOffset>884555</wp:posOffset>
                </wp:positionH>
                <wp:positionV relativeFrom="paragraph">
                  <wp:posOffset>1910080</wp:posOffset>
                </wp:positionV>
                <wp:extent cx="3962400" cy="635"/>
                <wp:effectExtent l="0" t="0" r="0" b="0"/>
                <wp:wrapSquare wrapText="bothSides"/>
                <wp:docPr id="185552836" name="Text Box 1"/>
                <wp:cNvGraphicFramePr/>
                <a:graphic xmlns:a="http://schemas.openxmlformats.org/drawingml/2006/main">
                  <a:graphicData uri="http://schemas.microsoft.com/office/word/2010/wordprocessingShape">
                    <wps:wsp>
                      <wps:cNvSpPr txBox="1"/>
                      <wps:spPr>
                        <a:xfrm>
                          <a:off x="0" y="0"/>
                          <a:ext cx="3962400" cy="635"/>
                        </a:xfrm>
                        <a:prstGeom prst="rect">
                          <a:avLst/>
                        </a:prstGeom>
                        <a:solidFill>
                          <a:prstClr val="white"/>
                        </a:solidFill>
                        <a:ln>
                          <a:noFill/>
                        </a:ln>
                      </wps:spPr>
                      <wps:txbx>
                        <w:txbxContent>
                          <w:p w14:paraId="1F797DE1" w14:textId="44F028CC" w:rsidR="00C8316C" w:rsidRPr="001B3F47" w:rsidRDefault="00C8316C" w:rsidP="00C8316C">
                            <w:pPr>
                              <w:pStyle w:val="Caption"/>
                              <w:jc w:val="center"/>
                              <w:rPr>
                                <w:noProof/>
                                <w:sz w:val="22"/>
                                <w:szCs w:val="22"/>
                              </w:rPr>
                            </w:pPr>
                            <w:r>
                              <w:t xml:space="preserve">Figure </w:t>
                            </w:r>
                            <w:r>
                              <w:fldChar w:fldCharType="begin"/>
                            </w:r>
                            <w:r>
                              <w:instrText xml:space="preserve"> SEQ Figure \* ARABIC </w:instrText>
                            </w:r>
                            <w:r>
                              <w:fldChar w:fldCharType="separate"/>
                            </w:r>
                            <w:r w:rsidR="00C83077">
                              <w:rPr>
                                <w:noProof/>
                              </w:rPr>
                              <w:t>2</w:t>
                            </w:r>
                            <w:r>
                              <w:fldChar w:fldCharType="end"/>
                            </w:r>
                            <w:r>
                              <w:t>; Confirmation Snip of Successful Im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7E3B6E" id="_x0000_s1028" type="#_x0000_t202" style="position:absolute;margin-left:69.65pt;margin-top:150.4pt;width:312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0brGgIAAD8EAAAOAAAAZHJzL2Uyb0RvYy54bWysU8Fu2zAMvQ/YPwi6L07SLdi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Np8X8/ZRCkmKLmw+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" stroked="f">
                <v:textbox style="mso-fit-shape-to-text:t" inset="0,0,0,0">
                  <w:txbxContent>
                    <w:p w14:paraId="1F797DE1" w14:textId="44F028CC" w:rsidR="00C8316C" w:rsidRPr="001B3F47" w:rsidRDefault="00C8316C" w:rsidP="00C8316C">
                      <w:pPr>
                        <w:pStyle w:val="Caption"/>
                        <w:jc w:val="center"/>
                        <w:rPr>
                          <w:noProof/>
                          <w:sz w:val="22"/>
                          <w:szCs w:val="22"/>
                        </w:rPr>
                      </w:pPr>
                      <w:r>
                        <w:t xml:space="preserve">Figure </w:t>
                      </w:r>
                      <w:r>
                        <w:fldChar w:fldCharType="begin"/>
                      </w:r>
                      <w:r>
                        <w:instrText xml:space="preserve"> SEQ Figure \* ARABIC </w:instrText>
                      </w:r>
                      <w:r>
                        <w:fldChar w:fldCharType="separate"/>
                      </w:r>
                      <w:r w:rsidR="00C83077">
                        <w:rPr>
                          <w:noProof/>
                        </w:rPr>
                        <w:t>2</w:t>
                      </w:r>
                      <w:r>
                        <w:fldChar w:fldCharType="end"/>
                      </w:r>
                      <w:r>
                        <w:t>; Confirmation Snip of Successful Import</w:t>
                      </w:r>
                    </w:p>
                  </w:txbxContent>
                </v:textbox>
                <w10:wrap type="square"/>
              </v:shape>
            </w:pict>
          </mc:Fallback>
        </mc:AlternateContent>
      </w:r>
      <w:r>
        <w:rPr>
          <w:noProof/>
        </w:rPr>
        <w:drawing>
          <wp:anchor distT="0" distB="0" distL="114300" distR="114300" simplePos="0" relativeHeight="251673088" behindDoc="0" locked="0" layoutInCell="1" allowOverlap="1" wp14:anchorId="2F7EF7C2" wp14:editId="103FD682">
            <wp:simplePos x="0" y="0"/>
            <wp:positionH relativeFrom="margin">
              <wp:align>center</wp:align>
            </wp:positionH>
            <wp:positionV relativeFrom="paragraph">
              <wp:posOffset>252821</wp:posOffset>
            </wp:positionV>
            <wp:extent cx="3962400" cy="1600200"/>
            <wp:effectExtent l="0" t="0" r="0" b="0"/>
            <wp:wrapSquare wrapText="bothSides"/>
            <wp:docPr id="1290368492" name="Picture 11704164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416443"/>
                    <pic:cNvPicPr/>
                  </pic:nvPicPr>
                  <pic:blipFill>
                    <a:blip r:embed="rId14">
                      <a:extLst>
                        <a:ext uri="{28A0092B-C50C-407E-A947-70E740481C1C}">
                          <a14:useLocalDpi xmlns:a14="http://schemas.microsoft.com/office/drawing/2010/main" val="0"/>
                        </a:ext>
                      </a:extLst>
                    </a:blip>
                    <a:stretch>
                      <a:fillRect/>
                    </a:stretch>
                  </pic:blipFill>
                  <pic:spPr bwMode="auto">
                    <a:xfrm>
                      <a:off x="0" y="0"/>
                      <a:ext cx="3962400" cy="1600200"/>
                    </a:xfrm>
                    <a:prstGeom prst="rect">
                      <a:avLst/>
                    </a:prstGeom>
                    <a:noFill/>
                    <a:ln>
                      <a:noFill/>
                    </a:ln>
                  </pic:spPr>
                </pic:pic>
              </a:graphicData>
            </a:graphic>
          </wp:anchor>
        </w:drawing>
      </w:r>
      <w:r w:rsidR="00084D2A">
        <w:br w:type="page"/>
      </w:r>
    </w:p>
    <w:p w14:paraId="74C4991E" w14:textId="1CA6E877" w:rsidR="0073055D" w:rsidRDefault="005536DE" w:rsidP="005536DE">
      <w:pPr>
        <w:pStyle w:val="Heading3"/>
      </w:pPr>
      <w:bookmarkStart w:id="7" w:name="_Toc164941351"/>
      <w:r>
        <w:lastRenderedPageBreak/>
        <w:t xml:space="preserve">2.2 </w:t>
      </w:r>
      <w:r w:rsidR="00EE5796">
        <w:t>Document Count</w:t>
      </w:r>
      <w:bookmarkEnd w:id="7"/>
      <w:r>
        <w:t xml:space="preserve"> </w:t>
      </w:r>
    </w:p>
    <w:p w14:paraId="43B8AADE" w14:textId="0A1FDBB3" w:rsidR="00554644" w:rsidRPr="00554644" w:rsidRDefault="00A207AC" w:rsidP="00554644">
      <w:r>
        <w:t xml:space="preserve">Upon successful import, the documents are immediately counted using the </w:t>
      </w:r>
      <w:r w:rsidR="00C30ECE">
        <w:t>Mongo</w:t>
      </w:r>
      <w:r>
        <w:t xml:space="preserve"> </w:t>
      </w:r>
      <w:r w:rsidRPr="00AD0B3B">
        <w:rPr>
          <w:i/>
          <w:iCs/>
        </w:rPr>
        <w:t>count</w:t>
      </w:r>
      <w:r w:rsidR="00AD0B3B" w:rsidRPr="00AD0B3B">
        <w:rPr>
          <w:i/>
          <w:iCs/>
        </w:rPr>
        <w:t>()</w:t>
      </w:r>
      <w:r w:rsidR="00AD0B3B">
        <w:rPr>
          <w:i/>
          <w:iCs/>
        </w:rPr>
        <w:t xml:space="preserve"> </w:t>
      </w:r>
      <w:r w:rsidR="00AD0B3B" w:rsidRPr="00AD0B3B">
        <w:t>seen below.</w:t>
      </w:r>
    </w:p>
    <w:p w14:paraId="70C9DD61" w14:textId="73789CDC" w:rsidR="005536DE" w:rsidRDefault="005536DE" w:rsidP="00AD0B3B">
      <w:pPr>
        <w:pStyle w:val="IntenseQuote"/>
        <w:spacing w:before="0" w:after="0" w:line="240" w:lineRule="auto"/>
        <w:ind w:left="862" w:right="862"/>
      </w:pPr>
      <w:r w:rsidRPr="00CC0230">
        <w:t>db.</w:t>
      </w:r>
      <w:r w:rsidRPr="00B07806">
        <w:t>ConcertVenueLog.</w:t>
      </w:r>
      <w:r w:rsidRPr="00CC0230">
        <w:t>count()</w:t>
      </w:r>
    </w:p>
    <w:p w14:paraId="7EC90B47" w14:textId="1B9EE4E5" w:rsidR="00925134" w:rsidRDefault="00D465B4" w:rsidP="00AD0B3B">
      <w:pPr>
        <w:pStyle w:val="IntenseQuote"/>
        <w:spacing w:before="0" w:after="0" w:line="240" w:lineRule="auto"/>
        <w:ind w:left="862" w:right="862"/>
      </w:pPr>
      <w:r w:rsidRPr="00D465B4">
        <w:t>db.</w:t>
      </w:r>
      <w:r w:rsidRPr="00084D2A">
        <w:t>ConcertVenueLog</w:t>
      </w:r>
      <w:r w:rsidRPr="00D465B4">
        <w:t>.countDocuments()</w:t>
      </w:r>
      <w:r w:rsidR="00925134" w:rsidRPr="00AF3615">
        <w:rPr>
          <w:noProof/>
        </w:rPr>
        <w:drawing>
          <wp:anchor distT="0" distB="0" distL="114300" distR="114300" simplePos="0" relativeHeight="251639296" behindDoc="0" locked="0" layoutInCell="1" allowOverlap="1" wp14:anchorId="2E589093" wp14:editId="35C59322">
            <wp:simplePos x="0" y="0"/>
            <wp:positionH relativeFrom="margin">
              <wp:align>left</wp:align>
            </wp:positionH>
            <wp:positionV relativeFrom="paragraph">
              <wp:posOffset>330200</wp:posOffset>
            </wp:positionV>
            <wp:extent cx="5731510" cy="563245"/>
            <wp:effectExtent l="0" t="0" r="2540" b="8255"/>
            <wp:wrapTopAndBottom/>
            <wp:docPr id="4" name="Picture 4"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mputer screen 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563245"/>
                    </a:xfrm>
                    <a:prstGeom prst="rect">
                      <a:avLst/>
                    </a:prstGeom>
                  </pic:spPr>
                </pic:pic>
              </a:graphicData>
            </a:graphic>
          </wp:anchor>
        </w:drawing>
      </w:r>
    </w:p>
    <w:p w14:paraId="507CB24E" w14:textId="77777777" w:rsidR="00A2404E" w:rsidRDefault="00954EEE" w:rsidP="00A2404E">
      <w:pPr>
        <w:keepNext/>
      </w:pPr>
      <w:r w:rsidRPr="00954EEE">
        <w:rPr>
          <w:noProof/>
        </w:rPr>
        <w:drawing>
          <wp:inline distT="0" distB="0" distL="0" distR="0" wp14:anchorId="0725B0F5" wp14:editId="4C02504A">
            <wp:extent cx="5525271" cy="1390844"/>
            <wp:effectExtent l="0" t="0" r="0" b="0"/>
            <wp:docPr id="120434243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42439" name="Picture 1" descr="A screenshot of a phone&#10;&#10;Description automatically generated"/>
                    <pic:cNvPicPr/>
                  </pic:nvPicPr>
                  <pic:blipFill>
                    <a:blip r:embed="rId16"/>
                    <a:stretch>
                      <a:fillRect/>
                    </a:stretch>
                  </pic:blipFill>
                  <pic:spPr>
                    <a:xfrm>
                      <a:off x="0" y="0"/>
                      <a:ext cx="5525271" cy="1390844"/>
                    </a:xfrm>
                    <a:prstGeom prst="rect">
                      <a:avLst/>
                    </a:prstGeom>
                  </pic:spPr>
                </pic:pic>
              </a:graphicData>
            </a:graphic>
          </wp:inline>
        </w:drawing>
      </w:r>
    </w:p>
    <w:p w14:paraId="13A66D18" w14:textId="613781CE" w:rsidR="00AF3615" w:rsidRDefault="00A2404E" w:rsidP="00A2404E">
      <w:pPr>
        <w:pStyle w:val="Caption"/>
        <w:jc w:val="center"/>
      </w:pPr>
      <w:r>
        <w:t xml:space="preserve">Figure </w:t>
      </w:r>
      <w:r>
        <w:fldChar w:fldCharType="begin"/>
      </w:r>
      <w:r>
        <w:instrText xml:space="preserve"> SEQ Figure \* ARABIC </w:instrText>
      </w:r>
      <w:r>
        <w:fldChar w:fldCharType="separate"/>
      </w:r>
      <w:r w:rsidR="00C83077">
        <w:rPr>
          <w:noProof/>
        </w:rPr>
        <w:t>3</w:t>
      </w:r>
      <w:r>
        <w:fldChar w:fldCharType="end"/>
      </w:r>
      <w:r>
        <w:t>; Two MongoDB Count Methods</w:t>
      </w:r>
    </w:p>
    <w:p w14:paraId="1572F66C" w14:textId="71B846AC" w:rsidR="00F07502" w:rsidRDefault="00F07502" w:rsidP="00C74043">
      <w:pPr>
        <w:pStyle w:val="Heading3"/>
      </w:pPr>
      <w:bookmarkStart w:id="8" w:name="_Toc164941352"/>
      <w:r>
        <w:t xml:space="preserve">2.3 </w:t>
      </w:r>
      <w:r w:rsidR="00C74043">
        <w:t>Find the First Document</w:t>
      </w:r>
      <w:bookmarkEnd w:id="8"/>
    </w:p>
    <w:p w14:paraId="5DB405D0" w14:textId="457C18AA" w:rsidR="00DA55FF" w:rsidRPr="007E49F4" w:rsidRDefault="007E49F4" w:rsidP="007E49F4">
      <w:pPr>
        <w:spacing w:line="360" w:lineRule="auto"/>
        <w:jc w:val="both"/>
        <w:rPr>
          <w:rFonts w:ascii="Times New Roman" w:hAnsi="Times New Roman" w:cs="Times New Roman"/>
        </w:rPr>
      </w:pPr>
      <w:r w:rsidRPr="00E52D81">
        <w:rPr>
          <w:noProof/>
        </w:rPr>
        <w:drawing>
          <wp:anchor distT="0" distB="0" distL="114300" distR="114300" simplePos="0" relativeHeight="251641344" behindDoc="0" locked="0" layoutInCell="1" allowOverlap="1" wp14:anchorId="6607B03C" wp14:editId="4B667D96">
            <wp:simplePos x="0" y="0"/>
            <wp:positionH relativeFrom="margin">
              <wp:posOffset>394335</wp:posOffset>
            </wp:positionH>
            <wp:positionV relativeFrom="paragraph">
              <wp:posOffset>303530</wp:posOffset>
            </wp:positionV>
            <wp:extent cx="4941570" cy="287337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4941570" cy="2873375"/>
                    </a:xfrm>
                    <a:prstGeom prst="rect">
                      <a:avLst/>
                    </a:prstGeom>
                  </pic:spPr>
                </pic:pic>
              </a:graphicData>
            </a:graphic>
            <wp14:sizeRelH relativeFrom="margin">
              <wp14:pctWidth>0</wp14:pctWidth>
            </wp14:sizeRelH>
          </wp:anchor>
        </w:drawing>
      </w:r>
      <w:r w:rsidR="00DA55FF" w:rsidRPr="007E49F4">
        <w:rPr>
          <w:rFonts w:ascii="Times New Roman" w:hAnsi="Times New Roman" w:cs="Times New Roman"/>
        </w:rPr>
        <w:t>The first document is located</w:t>
      </w:r>
      <w:r w:rsidRPr="007E49F4">
        <w:rPr>
          <w:rFonts w:ascii="Times New Roman" w:hAnsi="Times New Roman" w:cs="Times New Roman"/>
        </w:rPr>
        <w:t>, shown below.</w:t>
      </w:r>
    </w:p>
    <w:p w14:paraId="1EAA1371" w14:textId="7D9560B3" w:rsidR="36A0AE2F" w:rsidRDefault="36A0AE2F" w:rsidP="00DA55FF">
      <w:pPr>
        <w:pStyle w:val="IntenseQuote"/>
      </w:pPr>
      <w:r w:rsidRPr="19A75B2D">
        <w:t>db.</w:t>
      </w:r>
      <w:r w:rsidR="005F2527" w:rsidRPr="00C74043">
        <w:rPr>
          <w:color w:val="3333FF"/>
        </w:rPr>
        <w:t>ConcertVenueLog</w:t>
      </w:r>
      <w:r w:rsidRPr="19A75B2D">
        <w:t>.find({}).sort({</w:t>
      </w:r>
      <w:r w:rsidR="00E360B4" w:rsidRPr="00E360B4">
        <w:t>"</w:t>
      </w:r>
      <w:r w:rsidRPr="19A75B2D">
        <w:t>_i</w:t>
      </w:r>
      <w:r w:rsidR="00E360B4">
        <w:t>d</w:t>
      </w:r>
      <w:r w:rsidR="00E360B4" w:rsidRPr="00E360B4">
        <w:t xml:space="preserve"> </w:t>
      </w:r>
      <w:r w:rsidR="00E360B4" w:rsidRPr="00E360B4">
        <w:t>"</w:t>
      </w:r>
      <w:r w:rsidRPr="19A75B2D">
        <w:t>:1}).limit(1)</w:t>
      </w:r>
      <w:r w:rsidR="005F2527">
        <w:t>.pretty()</w:t>
      </w:r>
    </w:p>
    <w:p w14:paraId="489AA2ED" w14:textId="6201BCC6" w:rsidR="00AF3615" w:rsidRDefault="00AF3615" w:rsidP="00BD13EE">
      <w:pPr>
        <w:pStyle w:val="NormalWeb"/>
      </w:pPr>
    </w:p>
    <w:p w14:paraId="6C6A264A" w14:textId="77777777" w:rsidR="003C70FA" w:rsidRDefault="003C70FA">
      <w:pPr>
        <w:rPr>
          <w:rStyle w:val="Heading2Char"/>
          <w:lang w:eastAsia="en-IE"/>
        </w:rPr>
      </w:pPr>
      <w:r>
        <w:rPr>
          <w:rStyle w:val="Heading2Char"/>
        </w:rPr>
        <w:br w:type="page"/>
      </w:r>
    </w:p>
    <w:p w14:paraId="49A0A266" w14:textId="46253733" w:rsidR="003C70FA" w:rsidRDefault="003C70FA" w:rsidP="00FF29A8">
      <w:pPr>
        <w:pStyle w:val="Heading1"/>
        <w:jc w:val="center"/>
        <w:rPr>
          <w:rStyle w:val="Heading2Char"/>
        </w:rPr>
      </w:pPr>
      <w:bookmarkStart w:id="9" w:name="_Toc164941353"/>
      <w:r>
        <w:rPr>
          <w:rStyle w:val="Heading2Char"/>
        </w:rPr>
        <w:lastRenderedPageBreak/>
        <w:t>3.0 Stage 2</w:t>
      </w:r>
      <w:bookmarkEnd w:id="9"/>
    </w:p>
    <w:p w14:paraId="00A85CDE" w14:textId="0A87D8F9" w:rsidR="00BD13EE" w:rsidRDefault="0005045A" w:rsidP="00FF29A8">
      <w:pPr>
        <w:pStyle w:val="Heading2"/>
      </w:pPr>
      <w:bookmarkStart w:id="10" w:name="_Toc164941354"/>
      <w:r>
        <w:rPr>
          <w:rStyle w:val="Heading2Char"/>
        </w:rPr>
        <w:t xml:space="preserve">3.1 </w:t>
      </w:r>
      <w:r w:rsidR="00BD13EE" w:rsidRPr="00265D61">
        <w:rPr>
          <w:rStyle w:val="Heading2Char"/>
        </w:rPr>
        <w:t>Mongo Shell - Simple Queries</w:t>
      </w:r>
      <w:bookmarkEnd w:id="10"/>
    </w:p>
    <w:p w14:paraId="75BD7EF5" w14:textId="6D65C0E7" w:rsidR="000D7113" w:rsidRDefault="000D7113" w:rsidP="00355911">
      <w:pPr>
        <w:pStyle w:val="Heading3"/>
        <w:spacing w:before="0" w:after="0" w:line="240" w:lineRule="auto"/>
      </w:pPr>
      <w:bookmarkStart w:id="11" w:name="_Toc164941355"/>
      <w:r>
        <w:t>Question 1</w:t>
      </w:r>
      <w:bookmarkEnd w:id="11"/>
    </w:p>
    <w:p w14:paraId="3DCFE5D8" w14:textId="21D17E3C" w:rsidR="00087AE0" w:rsidRPr="00864233" w:rsidRDefault="00FD3EF8" w:rsidP="00864233">
      <w:pPr>
        <w:pStyle w:val="NormalWeb"/>
        <w:spacing w:before="0" w:beforeAutospacing="0" w:after="0" w:afterAutospacing="0"/>
        <w:jc w:val="both"/>
        <w:rPr>
          <w:sz w:val="22"/>
          <w:szCs w:val="22"/>
        </w:rPr>
      </w:pPr>
      <w:r w:rsidRPr="00864233">
        <w:rPr>
          <w:sz w:val="22"/>
          <w:szCs w:val="22"/>
        </w:rPr>
        <w:t xml:space="preserve">List the concert details </w:t>
      </w:r>
      <w:r w:rsidR="00397C98" w:rsidRPr="00864233">
        <w:rPr>
          <w:sz w:val="22"/>
          <w:szCs w:val="22"/>
        </w:rPr>
        <w:t>for the performer Stephanie Rainey</w:t>
      </w:r>
      <w:r w:rsidR="00283753" w:rsidRPr="00864233">
        <w:rPr>
          <w:sz w:val="22"/>
          <w:szCs w:val="22"/>
        </w:rPr>
        <w:t xml:space="preserve"> for the year 2005 </w:t>
      </w:r>
      <w:r w:rsidR="00E66160" w:rsidRPr="00864233">
        <w:rPr>
          <w:sz w:val="22"/>
          <w:szCs w:val="22"/>
        </w:rPr>
        <w:t>where Alt Pop was performed</w:t>
      </w:r>
      <w:r w:rsidR="00066902" w:rsidRPr="00864233">
        <w:rPr>
          <w:sz w:val="22"/>
          <w:szCs w:val="22"/>
        </w:rPr>
        <w:t xml:space="preserve"> </w:t>
      </w:r>
      <w:r w:rsidR="00066902" w:rsidRPr="00864233">
        <w:rPr>
          <w:sz w:val="22"/>
          <w:szCs w:val="22"/>
        </w:rPr>
        <w:fldChar w:fldCharType="begin"/>
      </w:r>
      <w:r w:rsidR="00A45D68" w:rsidRPr="00864233">
        <w:rPr>
          <w:sz w:val="22"/>
          <w:szCs w:val="22"/>
        </w:rPr>
        <w:instrText xml:space="preserve"> ADDIN ZOTERO_ITEM CSL_CITATION {"citationID":"SUiirlEa","properties":{"formattedCitation":"[9]","plainCitation":"[9]","noteIndex":0},"citationItems":[{"id":381,"uris":["http://zotero.org/users/12587876/items/HL8M4RAJ"],"itemData":{"id":381,"type":"motion_picture","abstract":"MongoDB Queries playlist -     • MongoDB Queries  \n</w:instrText>
      </w:r>
      <w:r w:rsidR="00A45D68" w:rsidRPr="00864233">
        <w:rPr>
          <w:rFonts w:ascii="Segoe UI Emoji" w:hAnsi="Segoe UI Emoji" w:cs="Segoe UI Emoji"/>
          <w:sz w:val="22"/>
          <w:szCs w:val="22"/>
        </w:rPr>
        <w:instrText>⭐️</w:instrText>
      </w:r>
      <w:r w:rsidR="00A45D68" w:rsidRPr="00864233">
        <w:rPr>
          <w:sz w:val="22"/>
          <w:szCs w:val="22"/>
        </w:rPr>
        <w:instrText xml:space="preserve"> Check my bestselling and highest rated courses https://stashchuk.com\n\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w:instrText>
      </w:r>
      <w:r w:rsidR="00A45D68" w:rsidRPr="00864233">
        <w:rPr>
          <w:rFonts w:ascii="Segoe UI Emoji" w:hAnsi="Segoe UI Emoji" w:cs="Segoe UI Emoji"/>
          <w:sz w:val="22"/>
          <w:szCs w:val="22"/>
        </w:rPr>
        <w:instrText>🔥</w:instrText>
      </w:r>
      <w:r w:rsidR="00A45D68" w:rsidRPr="00864233">
        <w:rPr>
          <w:sz w:val="22"/>
          <w:szCs w:val="22"/>
        </w:rPr>
        <w:instrText xml:space="preserve"> Discord community\n  / discord  \n\n</w:instrText>
      </w:r>
      <w:r w:rsidR="00A45D68" w:rsidRPr="00864233">
        <w:rPr>
          <w:rFonts w:ascii="Segoe UI Emoji" w:hAnsi="Segoe UI Emoji" w:cs="Segoe UI Emoji"/>
          <w:sz w:val="22"/>
          <w:szCs w:val="22"/>
        </w:rPr>
        <w:instrText>🔥</w:instrText>
      </w:r>
      <w:r w:rsidR="00A45D68" w:rsidRPr="00864233">
        <w:rPr>
          <w:sz w:val="22"/>
          <w:szCs w:val="22"/>
        </w:rPr>
        <w:instrText xml:space="preserve"> Udemy Profile\nhttps://www.udemy.com/user/bogdanstas...\n\nSUBSCRIBE IN SOCIAL NETWORKS\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Email </w:instrText>
      </w:r>
      <w:r w:rsidR="00A45D68" w:rsidRPr="00864233">
        <w:rPr>
          <w:rFonts w:ascii="Segoe UI Emoji" w:hAnsi="Segoe UI Emoji" w:cs="Segoe UI Emoji"/>
          <w:sz w:val="22"/>
          <w:szCs w:val="22"/>
        </w:rPr>
        <w:instrText>📧</w:instrText>
      </w:r>
      <w:r w:rsidR="00A45D68" w:rsidRPr="00864233">
        <w:rPr>
          <w:sz w:val="22"/>
          <w:szCs w:val="22"/>
        </w:rPr>
        <w:instrText xml:space="preserve"> in case you want to send me a notice\nbstashchuk@gmail.com","dimensions":"8:11","source":"YouTube","title":"08 MongoDB Queries - $and Operator","URL":"https://www.youtube.com/watch?v=3CXvEaOuLq0","director":[{"literal":"Bogdan Stashchuk"}],"accessed":{"date-parts":[["2024",4,20]]},"issued":{"date-parts":[["2020",1,5]]},"citation-key":"bogdanstashchuk20"}}],"schema":"https://github.com/citation-style-language/schema/raw/master/csl-citation.json"} </w:instrText>
      </w:r>
      <w:r w:rsidR="00066902" w:rsidRPr="00864233">
        <w:rPr>
          <w:sz w:val="22"/>
          <w:szCs w:val="22"/>
        </w:rPr>
        <w:fldChar w:fldCharType="separate"/>
      </w:r>
      <w:r w:rsidR="00A45D68" w:rsidRPr="00864233">
        <w:rPr>
          <w:sz w:val="22"/>
          <w:szCs w:val="22"/>
        </w:rPr>
        <w:t>[9]</w:t>
      </w:r>
      <w:r w:rsidR="00066902" w:rsidRPr="00864233">
        <w:rPr>
          <w:sz w:val="22"/>
          <w:szCs w:val="22"/>
        </w:rPr>
        <w:fldChar w:fldCharType="end"/>
      </w:r>
      <w:r w:rsidR="005F6D46" w:rsidRPr="00864233">
        <w:rPr>
          <w:sz w:val="22"/>
          <w:szCs w:val="22"/>
        </w:rPr>
        <w:t>.</w:t>
      </w:r>
    </w:p>
    <w:p w14:paraId="337D0D13" w14:textId="77777777" w:rsidR="00395701" w:rsidRPr="00864233" w:rsidRDefault="00395701" w:rsidP="00864233">
      <w:pPr>
        <w:pStyle w:val="NormalWeb"/>
        <w:spacing w:before="0" w:beforeAutospacing="0" w:after="0" w:afterAutospacing="0"/>
        <w:jc w:val="both"/>
        <w:rPr>
          <w:sz w:val="22"/>
          <w:szCs w:val="22"/>
        </w:rPr>
      </w:pPr>
    </w:p>
    <w:p w14:paraId="1D161EC1" w14:textId="1347B978" w:rsidR="003F144B" w:rsidRPr="00864233" w:rsidRDefault="003F144B" w:rsidP="00864233">
      <w:pPr>
        <w:pStyle w:val="NormalWeb"/>
        <w:spacing w:before="0" w:beforeAutospacing="0" w:after="0" w:afterAutospacing="0"/>
        <w:jc w:val="both"/>
        <w:rPr>
          <w:sz w:val="22"/>
          <w:szCs w:val="22"/>
        </w:rPr>
      </w:pPr>
      <w:r w:rsidRPr="00864233">
        <w:rPr>
          <w:sz w:val="22"/>
          <w:szCs w:val="22"/>
        </w:rPr>
        <w:t>//Q1</w:t>
      </w:r>
    </w:p>
    <w:p w14:paraId="04DE66EB" w14:textId="55E56C10" w:rsidR="00920892" w:rsidRPr="00864233" w:rsidRDefault="00920892" w:rsidP="00864233">
      <w:pPr>
        <w:pStyle w:val="NormalWeb"/>
        <w:spacing w:before="0" w:beforeAutospacing="0" w:after="0" w:afterAutospacing="0"/>
        <w:jc w:val="both"/>
        <w:rPr>
          <w:sz w:val="22"/>
          <w:szCs w:val="22"/>
        </w:rPr>
      </w:pPr>
      <w:r w:rsidRPr="00864233">
        <w:rPr>
          <w:sz w:val="22"/>
          <w:szCs w:val="22"/>
        </w:rPr>
        <w:t xml:space="preserve">db.ConcertVenueLog.find ({ </w:t>
      </w:r>
    </w:p>
    <w:p w14:paraId="631F05E2" w14:textId="77777777" w:rsidR="00920892" w:rsidRPr="00864233" w:rsidRDefault="00920892" w:rsidP="00864233">
      <w:pPr>
        <w:pStyle w:val="NormalWeb"/>
        <w:spacing w:before="0" w:beforeAutospacing="0" w:after="0" w:afterAutospacing="0"/>
        <w:ind w:firstLine="720"/>
        <w:jc w:val="both"/>
        <w:rPr>
          <w:sz w:val="22"/>
          <w:szCs w:val="22"/>
        </w:rPr>
      </w:pPr>
      <w:r w:rsidRPr="00864233">
        <w:rPr>
          <w:sz w:val="22"/>
          <w:szCs w:val="22"/>
        </w:rPr>
        <w:t>$and: [</w:t>
      </w:r>
    </w:p>
    <w:p w14:paraId="38319801" w14:textId="6461B2DB" w:rsidR="00920892" w:rsidRPr="00864233" w:rsidRDefault="00920892" w:rsidP="00864233">
      <w:pPr>
        <w:pStyle w:val="NormalWeb"/>
        <w:spacing w:before="0" w:beforeAutospacing="0" w:after="0" w:afterAutospacing="0"/>
        <w:ind w:left="1440"/>
        <w:jc w:val="both"/>
        <w:rPr>
          <w:sz w:val="22"/>
          <w:szCs w:val="22"/>
        </w:rPr>
      </w:pPr>
      <w:r w:rsidRPr="00864233">
        <w:rPr>
          <w:sz w:val="22"/>
          <w:szCs w:val="22"/>
        </w:rPr>
        <w:t>{</w:t>
      </w:r>
      <w:r w:rsidR="00B15473" w:rsidRPr="00864233">
        <w:rPr>
          <w:sz w:val="22"/>
          <w:szCs w:val="22"/>
        </w:rPr>
        <w:t>“</w:t>
      </w:r>
      <w:r w:rsidRPr="00864233">
        <w:rPr>
          <w:sz w:val="22"/>
          <w:szCs w:val="22"/>
        </w:rPr>
        <w:t>Concert_Year</w:t>
      </w:r>
      <w:r w:rsidR="00B15473" w:rsidRPr="00864233">
        <w:rPr>
          <w:sz w:val="22"/>
          <w:szCs w:val="22"/>
        </w:rPr>
        <w:t>”</w:t>
      </w:r>
      <w:r w:rsidRPr="00864233">
        <w:rPr>
          <w:sz w:val="22"/>
          <w:szCs w:val="22"/>
        </w:rPr>
        <w:t>: 2005 }</w:t>
      </w:r>
      <w:r w:rsidR="00630D3B" w:rsidRPr="00864233">
        <w:rPr>
          <w:sz w:val="22"/>
          <w:szCs w:val="22"/>
        </w:rPr>
        <w:t xml:space="preserve"> ,</w:t>
      </w:r>
    </w:p>
    <w:p w14:paraId="61A11D3A" w14:textId="7A7F8705" w:rsidR="00920892" w:rsidRPr="00864233" w:rsidRDefault="00920892" w:rsidP="00864233">
      <w:pPr>
        <w:pStyle w:val="NormalWeb"/>
        <w:spacing w:before="0" w:beforeAutospacing="0" w:after="0" w:afterAutospacing="0"/>
        <w:ind w:left="1440"/>
        <w:jc w:val="both"/>
        <w:rPr>
          <w:sz w:val="22"/>
          <w:szCs w:val="22"/>
        </w:rPr>
      </w:pPr>
      <w:r w:rsidRPr="00864233">
        <w:rPr>
          <w:sz w:val="22"/>
          <w:szCs w:val="22"/>
        </w:rPr>
        <w:t>{</w:t>
      </w:r>
      <w:r w:rsidR="00B15473" w:rsidRPr="00864233">
        <w:rPr>
          <w:sz w:val="22"/>
          <w:szCs w:val="22"/>
        </w:rPr>
        <w:t>“</w:t>
      </w:r>
      <w:r w:rsidRPr="00864233">
        <w:rPr>
          <w:sz w:val="22"/>
          <w:szCs w:val="22"/>
        </w:rPr>
        <w:t>Performer</w:t>
      </w:r>
      <w:r w:rsidR="00B15473" w:rsidRPr="00864233">
        <w:rPr>
          <w:sz w:val="22"/>
          <w:szCs w:val="22"/>
        </w:rPr>
        <w:t>”</w:t>
      </w:r>
      <w:r w:rsidRPr="00864233">
        <w:rPr>
          <w:sz w:val="22"/>
          <w:szCs w:val="22"/>
        </w:rPr>
        <w:t xml:space="preserve"> : </w:t>
      </w:r>
      <w:r w:rsidR="00B15473" w:rsidRPr="00864233">
        <w:rPr>
          <w:sz w:val="22"/>
          <w:szCs w:val="22"/>
        </w:rPr>
        <w:t>“</w:t>
      </w:r>
      <w:r w:rsidRPr="00864233">
        <w:rPr>
          <w:sz w:val="22"/>
          <w:szCs w:val="22"/>
        </w:rPr>
        <w:t>Stephanie Rainey</w:t>
      </w:r>
      <w:r w:rsidR="00B15473" w:rsidRPr="00864233">
        <w:rPr>
          <w:sz w:val="22"/>
          <w:szCs w:val="22"/>
        </w:rPr>
        <w:t>”</w:t>
      </w:r>
      <w:r w:rsidRPr="00864233">
        <w:rPr>
          <w:sz w:val="22"/>
          <w:szCs w:val="22"/>
        </w:rPr>
        <w:t>}</w:t>
      </w:r>
      <w:r w:rsidR="00630D3B" w:rsidRPr="00864233">
        <w:rPr>
          <w:sz w:val="22"/>
          <w:szCs w:val="22"/>
        </w:rPr>
        <w:t xml:space="preserve"> ,</w:t>
      </w:r>
    </w:p>
    <w:p w14:paraId="70B801AA" w14:textId="156C64C9" w:rsidR="008F5F82" w:rsidRPr="00864233" w:rsidRDefault="00920892" w:rsidP="00864233">
      <w:pPr>
        <w:pStyle w:val="NormalWeb"/>
        <w:spacing w:before="0" w:beforeAutospacing="0" w:after="0" w:afterAutospacing="0"/>
        <w:ind w:left="1440"/>
        <w:jc w:val="both"/>
        <w:rPr>
          <w:sz w:val="22"/>
          <w:szCs w:val="22"/>
        </w:rPr>
      </w:pPr>
      <w:r w:rsidRPr="00864233">
        <w:rPr>
          <w:sz w:val="22"/>
          <w:szCs w:val="22"/>
        </w:rPr>
        <w:t>{</w:t>
      </w:r>
      <w:r w:rsidR="00B15473" w:rsidRPr="00864233">
        <w:rPr>
          <w:sz w:val="22"/>
          <w:szCs w:val="22"/>
        </w:rPr>
        <w:t>“</w:t>
      </w:r>
      <w:r w:rsidRPr="00864233">
        <w:rPr>
          <w:sz w:val="22"/>
          <w:szCs w:val="22"/>
        </w:rPr>
        <w:t>Music_Type</w:t>
      </w:r>
      <w:r w:rsidR="00B15473" w:rsidRPr="00864233">
        <w:rPr>
          <w:sz w:val="22"/>
          <w:szCs w:val="22"/>
        </w:rPr>
        <w:t>”</w:t>
      </w:r>
      <w:r w:rsidRPr="00864233">
        <w:rPr>
          <w:sz w:val="22"/>
          <w:szCs w:val="22"/>
        </w:rPr>
        <w:t xml:space="preserve"> : </w:t>
      </w:r>
      <w:r w:rsidR="00B15473" w:rsidRPr="00864233">
        <w:rPr>
          <w:sz w:val="22"/>
          <w:szCs w:val="22"/>
        </w:rPr>
        <w:t>“</w:t>
      </w:r>
      <w:r w:rsidRPr="00864233">
        <w:rPr>
          <w:sz w:val="22"/>
          <w:szCs w:val="22"/>
        </w:rPr>
        <w:t>Alt Pop</w:t>
      </w:r>
      <w:r w:rsidR="00B15473" w:rsidRPr="00864233">
        <w:rPr>
          <w:sz w:val="22"/>
          <w:szCs w:val="22"/>
        </w:rPr>
        <w:t>”</w:t>
      </w:r>
      <w:r w:rsidRPr="00864233">
        <w:rPr>
          <w:sz w:val="22"/>
          <w:szCs w:val="22"/>
        </w:rPr>
        <w:t>}</w:t>
      </w:r>
    </w:p>
    <w:p w14:paraId="51C72BB2" w14:textId="2BC95753" w:rsidR="00920892" w:rsidRPr="00864233" w:rsidRDefault="00920892" w:rsidP="00864233">
      <w:pPr>
        <w:pStyle w:val="NormalWeb"/>
        <w:spacing w:before="0" w:beforeAutospacing="0" w:after="0" w:afterAutospacing="0"/>
        <w:jc w:val="both"/>
        <w:rPr>
          <w:color w:val="3333FF"/>
          <w:sz w:val="22"/>
          <w:szCs w:val="22"/>
        </w:rPr>
      </w:pPr>
      <w:r w:rsidRPr="00864233">
        <w:rPr>
          <w:sz w:val="22"/>
          <w:szCs w:val="22"/>
        </w:rPr>
        <w:t>]})</w:t>
      </w:r>
      <w:r w:rsidR="006A13B4" w:rsidRPr="00864233">
        <w:rPr>
          <w:color w:val="3333FF"/>
          <w:sz w:val="22"/>
          <w:szCs w:val="22"/>
        </w:rPr>
        <w:t>//.count()</w:t>
      </w:r>
    </w:p>
    <w:p w14:paraId="0667F8C1" w14:textId="474F54D6" w:rsidR="009620FF" w:rsidRDefault="004C571A" w:rsidP="004C571A">
      <w:pPr>
        <w:tabs>
          <w:tab w:val="left" w:pos="3707"/>
        </w:tabs>
        <w:rPr>
          <w:b/>
          <w:lang w:val="en-GB"/>
        </w:rPr>
      </w:pPr>
      <w:r>
        <w:rPr>
          <w:b/>
          <w:lang w:val="en-GB"/>
        </w:rPr>
        <w:tab/>
      </w:r>
    </w:p>
    <w:p w14:paraId="7A873727" w14:textId="43ACD7F5" w:rsidR="009620FF" w:rsidRDefault="0083174C" w:rsidP="00F165A0">
      <w:pPr>
        <w:rPr>
          <w:b/>
          <w:lang w:val="en-GB"/>
        </w:rPr>
      </w:pPr>
      <w:r w:rsidRPr="0083174C">
        <w:rPr>
          <w:b/>
          <w:noProof/>
          <w:lang w:val="en-GB"/>
        </w:rPr>
        <w:drawing>
          <wp:inline distT="0" distB="0" distL="0" distR="0" wp14:anchorId="58E5B16D" wp14:editId="22CDB513">
            <wp:extent cx="6365875" cy="5697833"/>
            <wp:effectExtent l="0" t="0" r="0" b="0"/>
            <wp:docPr id="15337246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724685" name="Picture 1" descr="A screenshot of a computer program&#10;&#10;Description automatically generated"/>
                    <pic:cNvPicPr/>
                  </pic:nvPicPr>
                  <pic:blipFill>
                    <a:blip r:embed="rId18"/>
                    <a:stretch>
                      <a:fillRect/>
                    </a:stretch>
                  </pic:blipFill>
                  <pic:spPr>
                    <a:xfrm>
                      <a:off x="0" y="0"/>
                      <a:ext cx="6413737" cy="5740673"/>
                    </a:xfrm>
                    <a:prstGeom prst="rect">
                      <a:avLst/>
                    </a:prstGeom>
                  </pic:spPr>
                </pic:pic>
              </a:graphicData>
            </a:graphic>
          </wp:inline>
        </w:drawing>
      </w:r>
    </w:p>
    <w:p w14:paraId="4A5BFCC7" w14:textId="77777777" w:rsidR="009620FF" w:rsidRDefault="009620FF" w:rsidP="00F165A0">
      <w:pPr>
        <w:rPr>
          <w:b/>
          <w:lang w:val="en-GB"/>
        </w:rPr>
      </w:pPr>
    </w:p>
    <w:p w14:paraId="1F08DA65" w14:textId="5ECFFB04" w:rsidR="009620FF" w:rsidRDefault="00C03809" w:rsidP="00F165A0">
      <w:pPr>
        <w:rPr>
          <w:b/>
          <w:lang w:val="en-GB"/>
        </w:rPr>
      </w:pPr>
      <w:r w:rsidRPr="00C03809">
        <w:rPr>
          <w:b/>
          <w:noProof/>
          <w:lang w:val="en-GB"/>
        </w:rPr>
        <w:lastRenderedPageBreak/>
        <w:drawing>
          <wp:anchor distT="0" distB="0" distL="114300" distR="114300" simplePos="0" relativeHeight="251643392" behindDoc="0" locked="0" layoutInCell="1" allowOverlap="1" wp14:anchorId="6BDDB53F" wp14:editId="2F7944EA">
            <wp:simplePos x="0" y="0"/>
            <wp:positionH relativeFrom="column">
              <wp:posOffset>-391886</wp:posOffset>
            </wp:positionH>
            <wp:positionV relativeFrom="paragraph">
              <wp:posOffset>0</wp:posOffset>
            </wp:positionV>
            <wp:extent cx="6343661" cy="5413829"/>
            <wp:effectExtent l="0" t="0" r="0" b="0"/>
            <wp:wrapTopAndBottom/>
            <wp:docPr id="14062726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72686" name="Picture 1" descr="A screenshot of a computer pr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343661" cy="5413829"/>
                    </a:xfrm>
                    <a:prstGeom prst="rect">
                      <a:avLst/>
                    </a:prstGeom>
                  </pic:spPr>
                </pic:pic>
              </a:graphicData>
            </a:graphic>
          </wp:anchor>
        </w:drawing>
      </w:r>
    </w:p>
    <w:p w14:paraId="1A22B51C" w14:textId="77777777" w:rsidR="006A13B4" w:rsidRDefault="006A13B4">
      <w:pPr>
        <w:rPr>
          <w:b/>
          <w:lang w:val="en-GB"/>
        </w:rPr>
      </w:pPr>
      <w:r>
        <w:rPr>
          <w:b/>
          <w:lang w:val="en-GB"/>
        </w:rPr>
        <w:br w:type="page"/>
      </w:r>
    </w:p>
    <w:p w14:paraId="2A9F69EF" w14:textId="304144A8" w:rsidR="000D7113" w:rsidRDefault="00206C92" w:rsidP="00206C92">
      <w:pPr>
        <w:pStyle w:val="Heading3"/>
        <w:rPr>
          <w:lang w:val="en-GB"/>
        </w:rPr>
      </w:pPr>
      <w:bookmarkStart w:id="12" w:name="_Toc164941356"/>
      <w:r>
        <w:rPr>
          <w:lang w:val="en-GB"/>
        </w:rPr>
        <w:lastRenderedPageBreak/>
        <w:t>Question 2</w:t>
      </w:r>
      <w:bookmarkEnd w:id="12"/>
    </w:p>
    <w:p w14:paraId="274ABD35" w14:textId="24C06F77" w:rsidR="0042592F" w:rsidRPr="00864233" w:rsidRDefault="002E3F1C" w:rsidP="003F144B">
      <w:pPr>
        <w:pStyle w:val="NormalWeb"/>
        <w:spacing w:before="0" w:beforeAutospacing="0" w:after="0" w:afterAutospacing="0"/>
        <w:rPr>
          <w:sz w:val="22"/>
          <w:szCs w:val="22"/>
        </w:rPr>
      </w:pPr>
      <w:r w:rsidRPr="00864233">
        <w:rPr>
          <w:sz w:val="22"/>
          <w:szCs w:val="22"/>
        </w:rPr>
        <w:t>Query the database ConcertVenueLog</w:t>
      </w:r>
      <w:r w:rsidR="00C7180E" w:rsidRPr="00864233">
        <w:rPr>
          <w:sz w:val="22"/>
          <w:szCs w:val="22"/>
        </w:rPr>
        <w:t xml:space="preserve"> according to the following specifications</w:t>
      </w:r>
      <w:r w:rsidR="00BA1D00" w:rsidRPr="00864233">
        <w:rPr>
          <w:sz w:val="22"/>
          <w:szCs w:val="22"/>
        </w:rPr>
        <w:t xml:space="preserve">: </w:t>
      </w:r>
    </w:p>
    <w:p w14:paraId="0F1F7A55" w14:textId="49A65989" w:rsidR="00C03809" w:rsidRPr="00864233" w:rsidRDefault="00C7180E" w:rsidP="00257D7C">
      <w:pPr>
        <w:pStyle w:val="NormalWeb"/>
        <w:spacing w:before="0" w:beforeAutospacing="0" w:after="0" w:afterAutospacing="0"/>
        <w:rPr>
          <w:sz w:val="22"/>
          <w:szCs w:val="22"/>
        </w:rPr>
      </w:pPr>
      <w:r w:rsidRPr="00864233">
        <w:rPr>
          <w:sz w:val="22"/>
          <w:szCs w:val="22"/>
        </w:rPr>
        <w:t xml:space="preserve">concerts that took place between 2020 and 2022 (ii) </w:t>
      </w:r>
      <w:r w:rsidR="008704C3" w:rsidRPr="00864233">
        <w:rPr>
          <w:sz w:val="22"/>
          <w:szCs w:val="22"/>
        </w:rPr>
        <w:t xml:space="preserve">the type of music performed was either alternative pop music or Irish folk music </w:t>
      </w:r>
      <w:r w:rsidR="008814B1" w:rsidRPr="00864233">
        <w:rPr>
          <w:sz w:val="22"/>
          <w:szCs w:val="22"/>
        </w:rPr>
        <w:t xml:space="preserve">(iii) the expected attendance was </w:t>
      </w:r>
      <w:r w:rsidR="005F6D67" w:rsidRPr="00864233">
        <w:rPr>
          <w:sz w:val="22"/>
          <w:szCs w:val="22"/>
        </w:rPr>
        <w:t xml:space="preserve">at least </w:t>
      </w:r>
      <w:r w:rsidR="00C76382" w:rsidRPr="00864233">
        <w:rPr>
          <w:sz w:val="22"/>
          <w:szCs w:val="22"/>
        </w:rPr>
        <w:t xml:space="preserve">1000 and (iv) the ticket price was </w:t>
      </w:r>
      <w:r w:rsidR="00BA1D00" w:rsidRPr="00864233">
        <w:rPr>
          <w:sz w:val="22"/>
          <w:szCs w:val="22"/>
        </w:rPr>
        <w:t>at maximum €200</w:t>
      </w:r>
      <w:r w:rsidR="005F6D46" w:rsidRPr="00864233">
        <w:rPr>
          <w:sz w:val="22"/>
          <w:szCs w:val="22"/>
        </w:rPr>
        <w:t>.</w:t>
      </w:r>
    </w:p>
    <w:p w14:paraId="7CA85361" w14:textId="77777777" w:rsidR="00257D7C" w:rsidRPr="00864233" w:rsidRDefault="00257D7C" w:rsidP="00257D7C">
      <w:pPr>
        <w:pStyle w:val="NormalWeb"/>
        <w:spacing w:before="0" w:beforeAutospacing="0" w:after="0" w:afterAutospacing="0"/>
        <w:rPr>
          <w:sz w:val="22"/>
          <w:szCs w:val="22"/>
        </w:rPr>
      </w:pPr>
    </w:p>
    <w:p w14:paraId="6DD1EFE0" w14:textId="1E025C15" w:rsidR="003F144B" w:rsidRPr="00864233" w:rsidRDefault="00257D7C" w:rsidP="003F144B">
      <w:pPr>
        <w:pStyle w:val="NormalWeb"/>
        <w:spacing w:before="0" w:beforeAutospacing="0" w:after="0" w:afterAutospacing="0"/>
        <w:rPr>
          <w:sz w:val="22"/>
          <w:szCs w:val="22"/>
        </w:rPr>
      </w:pPr>
      <w:r w:rsidRPr="00864233">
        <w:rPr>
          <w:sz w:val="22"/>
          <w:szCs w:val="22"/>
        </w:rPr>
        <w:t>//Q2</w:t>
      </w:r>
    </w:p>
    <w:p w14:paraId="50BB7E61" w14:textId="7FA5DC89" w:rsidR="009C2529" w:rsidRPr="00864233" w:rsidRDefault="009C2529" w:rsidP="003F144B">
      <w:pPr>
        <w:pStyle w:val="NormalWeb"/>
        <w:spacing w:before="0" w:beforeAutospacing="0" w:after="0" w:afterAutospacing="0"/>
        <w:rPr>
          <w:sz w:val="22"/>
          <w:szCs w:val="22"/>
        </w:rPr>
      </w:pPr>
      <w:r w:rsidRPr="00864233">
        <w:rPr>
          <w:sz w:val="22"/>
          <w:szCs w:val="22"/>
        </w:rPr>
        <w:t>db.</w:t>
      </w:r>
      <w:r w:rsidR="00513431" w:rsidRPr="00864233">
        <w:rPr>
          <w:sz w:val="22"/>
          <w:szCs w:val="22"/>
        </w:rPr>
        <w:t>ConcertVenueLog</w:t>
      </w:r>
      <w:r w:rsidRPr="00864233">
        <w:rPr>
          <w:sz w:val="22"/>
          <w:szCs w:val="22"/>
        </w:rPr>
        <w:t>.find({</w:t>
      </w:r>
    </w:p>
    <w:p w14:paraId="43EC3644" w14:textId="04E5CF31" w:rsidR="009C2529" w:rsidRPr="00864233" w:rsidRDefault="009C2529" w:rsidP="00257D7C">
      <w:pPr>
        <w:pStyle w:val="NormalWeb"/>
        <w:spacing w:before="0" w:beforeAutospacing="0" w:after="0" w:afterAutospacing="0"/>
        <w:ind w:firstLine="720"/>
        <w:rPr>
          <w:sz w:val="22"/>
          <w:szCs w:val="22"/>
        </w:rPr>
      </w:pPr>
      <w:r w:rsidRPr="00864233">
        <w:rPr>
          <w:sz w:val="22"/>
          <w:szCs w:val="22"/>
        </w:rPr>
        <w:t>$and: [</w:t>
      </w:r>
    </w:p>
    <w:p w14:paraId="57EA9F2D" w14:textId="7F4A4F35" w:rsidR="009C2529" w:rsidRPr="00864233" w:rsidRDefault="009C2529" w:rsidP="00257D7C">
      <w:pPr>
        <w:pStyle w:val="NormalWeb"/>
        <w:spacing w:before="0" w:beforeAutospacing="0" w:after="0" w:afterAutospacing="0"/>
        <w:ind w:left="720" w:firstLine="720"/>
        <w:rPr>
          <w:sz w:val="22"/>
          <w:szCs w:val="22"/>
        </w:rPr>
      </w:pPr>
      <w:r w:rsidRPr="00864233">
        <w:rPr>
          <w:sz w:val="22"/>
          <w:szCs w:val="22"/>
        </w:rPr>
        <w:t>{ Concert_Year: { $gte: 202</w:t>
      </w:r>
      <w:r w:rsidR="00513431" w:rsidRPr="00864233">
        <w:rPr>
          <w:sz w:val="22"/>
          <w:szCs w:val="22"/>
        </w:rPr>
        <w:t>0</w:t>
      </w:r>
      <w:r w:rsidRPr="00864233">
        <w:rPr>
          <w:sz w:val="22"/>
          <w:szCs w:val="22"/>
        </w:rPr>
        <w:t>, $lte: 202</w:t>
      </w:r>
      <w:r w:rsidR="00513431" w:rsidRPr="00864233">
        <w:rPr>
          <w:sz w:val="22"/>
          <w:szCs w:val="22"/>
        </w:rPr>
        <w:t>2</w:t>
      </w:r>
      <w:r w:rsidRPr="00864233">
        <w:rPr>
          <w:sz w:val="22"/>
          <w:szCs w:val="22"/>
        </w:rPr>
        <w:t xml:space="preserve"> } }, </w:t>
      </w:r>
    </w:p>
    <w:p w14:paraId="5EE95E55" w14:textId="005CD198" w:rsidR="009C2529" w:rsidRPr="00864233" w:rsidRDefault="2753D53C" w:rsidP="00257D7C">
      <w:pPr>
        <w:pStyle w:val="NormalWeb"/>
        <w:spacing w:before="0" w:beforeAutospacing="0" w:after="0" w:afterAutospacing="0"/>
        <w:ind w:left="720" w:firstLine="720"/>
        <w:rPr>
          <w:sz w:val="22"/>
          <w:szCs w:val="22"/>
        </w:rPr>
      </w:pPr>
      <w:r w:rsidRPr="00864233">
        <w:rPr>
          <w:sz w:val="22"/>
          <w:szCs w:val="22"/>
        </w:rPr>
        <w:t xml:space="preserve">{ </w:t>
      </w:r>
      <w:r w:rsidR="20C94EB3" w:rsidRPr="00864233">
        <w:rPr>
          <w:sz w:val="22"/>
          <w:szCs w:val="22"/>
        </w:rPr>
        <w:t>Music_Type</w:t>
      </w:r>
      <w:r w:rsidRPr="00864233">
        <w:rPr>
          <w:sz w:val="22"/>
          <w:szCs w:val="22"/>
        </w:rPr>
        <w:t xml:space="preserve">: </w:t>
      </w:r>
      <w:r w:rsidR="5EDF9092" w:rsidRPr="00864233">
        <w:rPr>
          <w:sz w:val="22"/>
          <w:szCs w:val="22"/>
        </w:rPr>
        <w:t xml:space="preserve">{ $in: </w:t>
      </w:r>
      <w:r w:rsidR="4CD0B08B" w:rsidRPr="00864233">
        <w:rPr>
          <w:sz w:val="22"/>
          <w:szCs w:val="22"/>
        </w:rPr>
        <w:t>[</w:t>
      </w:r>
      <w:r w:rsidR="72116E87" w:rsidRPr="00864233">
        <w:rPr>
          <w:sz w:val="22"/>
          <w:szCs w:val="22"/>
        </w:rPr>
        <w:t>“</w:t>
      </w:r>
      <w:r w:rsidR="20C94EB3" w:rsidRPr="00864233">
        <w:rPr>
          <w:sz w:val="22"/>
          <w:szCs w:val="22"/>
        </w:rPr>
        <w:t>Alt Pop</w:t>
      </w:r>
      <w:r w:rsidR="72116E87" w:rsidRPr="00864233">
        <w:rPr>
          <w:sz w:val="22"/>
          <w:szCs w:val="22"/>
        </w:rPr>
        <w:t>”</w:t>
      </w:r>
      <w:r w:rsidRPr="00864233">
        <w:rPr>
          <w:sz w:val="22"/>
          <w:szCs w:val="22"/>
        </w:rPr>
        <w:t xml:space="preserve"> </w:t>
      </w:r>
      <w:r w:rsidR="20C94EB3" w:rsidRPr="00864233">
        <w:rPr>
          <w:sz w:val="22"/>
          <w:szCs w:val="22"/>
        </w:rPr>
        <w:t xml:space="preserve">, </w:t>
      </w:r>
      <w:r w:rsidR="72116E87" w:rsidRPr="00864233">
        <w:rPr>
          <w:sz w:val="22"/>
          <w:szCs w:val="22"/>
        </w:rPr>
        <w:t>“</w:t>
      </w:r>
      <w:r w:rsidR="20C94EB3" w:rsidRPr="00864233">
        <w:rPr>
          <w:sz w:val="22"/>
          <w:szCs w:val="22"/>
        </w:rPr>
        <w:t>Irish</w:t>
      </w:r>
      <w:r w:rsidR="13D511F1" w:rsidRPr="00864233">
        <w:rPr>
          <w:sz w:val="22"/>
          <w:szCs w:val="22"/>
        </w:rPr>
        <w:t xml:space="preserve"> Folk</w:t>
      </w:r>
      <w:r w:rsidR="72116E87" w:rsidRPr="00864233">
        <w:rPr>
          <w:sz w:val="22"/>
          <w:szCs w:val="22"/>
        </w:rPr>
        <w:t>”</w:t>
      </w:r>
      <w:r w:rsidR="4CD0B08B" w:rsidRPr="00864233">
        <w:rPr>
          <w:sz w:val="22"/>
          <w:szCs w:val="22"/>
        </w:rPr>
        <w:t>]</w:t>
      </w:r>
      <w:r w:rsidRPr="00864233">
        <w:rPr>
          <w:sz w:val="22"/>
          <w:szCs w:val="22"/>
        </w:rPr>
        <w:t>}</w:t>
      </w:r>
      <w:r w:rsidR="5EDF9092" w:rsidRPr="00864233">
        <w:rPr>
          <w:sz w:val="22"/>
          <w:szCs w:val="22"/>
        </w:rPr>
        <w:t>}</w:t>
      </w:r>
      <w:r w:rsidRPr="00864233">
        <w:rPr>
          <w:sz w:val="22"/>
          <w:szCs w:val="22"/>
        </w:rPr>
        <w:t xml:space="preserve">, </w:t>
      </w:r>
    </w:p>
    <w:p w14:paraId="39D4CCAE" w14:textId="03E17017" w:rsidR="009C2529" w:rsidRPr="00864233" w:rsidRDefault="009C2529" w:rsidP="00257D7C">
      <w:pPr>
        <w:pStyle w:val="NormalWeb"/>
        <w:spacing w:before="0" w:beforeAutospacing="0" w:after="0" w:afterAutospacing="0"/>
        <w:ind w:left="720" w:firstLine="720"/>
        <w:rPr>
          <w:sz w:val="22"/>
          <w:szCs w:val="22"/>
        </w:rPr>
      </w:pPr>
      <w:r w:rsidRPr="00864233">
        <w:rPr>
          <w:sz w:val="22"/>
          <w:szCs w:val="22"/>
        </w:rPr>
        <w:t xml:space="preserve">{ Expected_Crowd: { $gte: 1000 } }, </w:t>
      </w:r>
    </w:p>
    <w:p w14:paraId="33BCF4F8" w14:textId="7A95DADA" w:rsidR="009C2529" w:rsidRPr="00864233" w:rsidRDefault="009C2529" w:rsidP="00257D7C">
      <w:pPr>
        <w:pStyle w:val="NormalWeb"/>
        <w:spacing w:before="0" w:beforeAutospacing="0" w:after="0" w:afterAutospacing="0"/>
        <w:ind w:left="720" w:firstLine="720"/>
        <w:rPr>
          <w:sz w:val="22"/>
          <w:szCs w:val="22"/>
        </w:rPr>
      </w:pPr>
      <w:r w:rsidRPr="00864233">
        <w:rPr>
          <w:sz w:val="22"/>
          <w:szCs w:val="22"/>
        </w:rPr>
        <w:t xml:space="preserve">{ Ticket_Price: { $lte: </w:t>
      </w:r>
      <w:r w:rsidR="00451FE5" w:rsidRPr="00864233">
        <w:rPr>
          <w:sz w:val="22"/>
          <w:szCs w:val="22"/>
        </w:rPr>
        <w:t>2</w:t>
      </w:r>
      <w:r w:rsidR="007970C2" w:rsidRPr="00864233">
        <w:rPr>
          <w:sz w:val="22"/>
          <w:szCs w:val="22"/>
        </w:rPr>
        <w:t>00</w:t>
      </w:r>
      <w:r w:rsidRPr="00864233">
        <w:rPr>
          <w:sz w:val="22"/>
          <w:szCs w:val="22"/>
        </w:rPr>
        <w:t xml:space="preserve"> } } </w:t>
      </w:r>
    </w:p>
    <w:p w14:paraId="76193415" w14:textId="195D56E9" w:rsidR="00451FE5" w:rsidRPr="00864233" w:rsidRDefault="009C2529" w:rsidP="003F144B">
      <w:pPr>
        <w:pStyle w:val="NormalWeb"/>
        <w:spacing w:before="0" w:beforeAutospacing="0" w:after="0" w:afterAutospacing="0"/>
        <w:rPr>
          <w:color w:val="3333FF"/>
          <w:sz w:val="22"/>
          <w:szCs w:val="22"/>
        </w:rPr>
      </w:pPr>
      <w:r w:rsidRPr="00864233">
        <w:rPr>
          <w:sz w:val="22"/>
          <w:szCs w:val="22"/>
        </w:rPr>
        <w:t>]})</w:t>
      </w:r>
      <w:r w:rsidR="0042592F" w:rsidRPr="00864233">
        <w:rPr>
          <w:sz w:val="22"/>
          <w:szCs w:val="22"/>
        </w:rPr>
        <w:t>//</w:t>
      </w:r>
      <w:r w:rsidR="0042592F" w:rsidRPr="00864233">
        <w:rPr>
          <w:color w:val="3333FF"/>
          <w:sz w:val="22"/>
          <w:szCs w:val="22"/>
        </w:rPr>
        <w:t>.count()</w:t>
      </w:r>
    </w:p>
    <w:p w14:paraId="1A8BEBE7" w14:textId="77777777" w:rsidR="00257D7C" w:rsidRPr="003F144B" w:rsidRDefault="00257D7C" w:rsidP="003F144B">
      <w:pPr>
        <w:pStyle w:val="NormalWeb"/>
        <w:spacing w:before="0" w:beforeAutospacing="0" w:after="0" w:afterAutospacing="0"/>
      </w:pPr>
    </w:p>
    <w:p w14:paraId="684159A0" w14:textId="5844C66B" w:rsidR="0021637C" w:rsidRPr="00B661B9" w:rsidRDefault="0042592F" w:rsidP="009C2529">
      <w:pPr>
        <w:rPr>
          <w:bCs/>
          <w:color w:val="FF0000"/>
          <w:lang w:val="en-GB"/>
        </w:rPr>
      </w:pPr>
      <w:r w:rsidRPr="0042592F">
        <w:rPr>
          <w:bCs/>
          <w:noProof/>
          <w:color w:val="FF0000"/>
          <w:lang w:val="en-GB"/>
        </w:rPr>
        <w:drawing>
          <wp:inline distT="0" distB="0" distL="0" distR="0" wp14:anchorId="617CCF23" wp14:editId="56971687">
            <wp:extent cx="5544457" cy="4997101"/>
            <wp:effectExtent l="0" t="0" r="0" b="0"/>
            <wp:docPr id="150623787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237875" name="Picture 1" descr="A screenshot of a computer program&#10;&#10;Description automatically generated"/>
                    <pic:cNvPicPr/>
                  </pic:nvPicPr>
                  <pic:blipFill>
                    <a:blip r:embed="rId20"/>
                    <a:stretch>
                      <a:fillRect/>
                    </a:stretch>
                  </pic:blipFill>
                  <pic:spPr>
                    <a:xfrm>
                      <a:off x="0" y="0"/>
                      <a:ext cx="5546797" cy="4999210"/>
                    </a:xfrm>
                    <a:prstGeom prst="rect">
                      <a:avLst/>
                    </a:prstGeom>
                  </pic:spPr>
                </pic:pic>
              </a:graphicData>
            </a:graphic>
          </wp:inline>
        </w:drawing>
      </w:r>
    </w:p>
    <w:p w14:paraId="32EE2CF9" w14:textId="77777777" w:rsidR="0030315B" w:rsidRDefault="0030315B">
      <w:pPr>
        <w:rPr>
          <w:rFonts w:eastAsiaTheme="majorEastAsia" w:cstheme="majorBidi"/>
          <w:color w:val="0F4761" w:themeColor="accent1" w:themeShade="BF"/>
          <w:sz w:val="28"/>
          <w:szCs w:val="28"/>
          <w:lang w:val="en-GB"/>
        </w:rPr>
      </w:pPr>
      <w:r>
        <w:rPr>
          <w:lang w:val="en-GB"/>
        </w:rPr>
        <w:br w:type="page"/>
      </w:r>
    </w:p>
    <w:p w14:paraId="1AC24AB8" w14:textId="7280937F" w:rsidR="00206C92" w:rsidRDefault="00206C92" w:rsidP="00206C92">
      <w:pPr>
        <w:pStyle w:val="Heading3"/>
        <w:rPr>
          <w:lang w:val="en-GB"/>
        </w:rPr>
      </w:pPr>
      <w:bookmarkStart w:id="13" w:name="_Toc164941357"/>
      <w:r>
        <w:rPr>
          <w:lang w:val="en-GB"/>
        </w:rPr>
        <w:lastRenderedPageBreak/>
        <w:t>Question 3</w:t>
      </w:r>
      <w:bookmarkEnd w:id="13"/>
    </w:p>
    <w:p w14:paraId="1BCAB2CB" w14:textId="00070915" w:rsidR="00303855" w:rsidRPr="00864233" w:rsidRDefault="000F334C" w:rsidP="00257D7C">
      <w:pPr>
        <w:pStyle w:val="NormalWeb"/>
        <w:spacing w:before="0" w:beforeAutospacing="0" w:after="0" w:afterAutospacing="0"/>
        <w:rPr>
          <w:sz w:val="22"/>
          <w:szCs w:val="22"/>
        </w:rPr>
      </w:pPr>
      <w:r w:rsidRPr="00864233">
        <w:rPr>
          <w:sz w:val="22"/>
          <w:szCs w:val="22"/>
        </w:rPr>
        <w:t xml:space="preserve">Group the </w:t>
      </w:r>
      <w:r w:rsidR="0024579A" w:rsidRPr="00864233">
        <w:rPr>
          <w:sz w:val="22"/>
          <w:szCs w:val="22"/>
        </w:rPr>
        <w:t>atmosphere ‘Superb’</w:t>
      </w:r>
      <w:r w:rsidR="00CD4F0E" w:rsidRPr="00864233">
        <w:rPr>
          <w:sz w:val="22"/>
          <w:szCs w:val="22"/>
        </w:rPr>
        <w:t xml:space="preserve"> by the performer and music type performed</w:t>
      </w:r>
      <w:r w:rsidR="00933044" w:rsidRPr="00864233">
        <w:rPr>
          <w:sz w:val="22"/>
          <w:szCs w:val="22"/>
        </w:rPr>
        <w:t xml:space="preserve"> </w:t>
      </w:r>
      <w:r w:rsidR="00233E84" w:rsidRPr="00864233">
        <w:rPr>
          <w:sz w:val="22"/>
          <w:szCs w:val="22"/>
        </w:rPr>
        <w:fldChar w:fldCharType="begin"/>
      </w:r>
      <w:r w:rsidR="00A45D68" w:rsidRPr="00864233">
        <w:rPr>
          <w:sz w:val="22"/>
          <w:szCs w:val="22"/>
        </w:rPr>
        <w:instrText xml:space="preserve"> ADDIN ZOTERO_ITEM CSL_CITATION {"citationID":"HH5FpQQq","properties":{"formattedCitation":"[10]","plainCitation":"[10]","noteIndex":0},"citationItems":[{"id":346,"uris":["http://zotero.org/users/12587876/items/2ELXLTRL"],"itemData":{"id":346,"type":"motion_picture","abstract":"</w:instrText>
      </w:r>
      <w:r w:rsidR="00A45D68" w:rsidRPr="00864233">
        <w:rPr>
          <w:rFonts w:ascii="Segoe UI Emoji" w:hAnsi="Segoe UI Emoji" w:cs="Segoe UI Emoji"/>
          <w:sz w:val="22"/>
          <w:szCs w:val="22"/>
        </w:rPr>
        <w:instrText>🔥</w:instrText>
      </w:r>
      <w:r w:rsidR="00A45D68" w:rsidRPr="00864233">
        <w:rPr>
          <w:sz w:val="22"/>
          <w:szCs w:val="22"/>
        </w:rPr>
        <w:instrText xml:space="preserve"> Wanna learn more? All software development courses that I teach https://stashchuk.com\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w:instrText>
      </w:r>
      <w:r w:rsidR="00A45D68" w:rsidRPr="00864233">
        <w:rPr>
          <w:rFonts w:ascii="Segoe UI Emoji" w:hAnsi="Segoe UI Emoji" w:cs="Segoe UI Emoji"/>
          <w:sz w:val="22"/>
          <w:szCs w:val="22"/>
        </w:rPr>
        <w:instrText>🔥</w:instrText>
      </w:r>
      <w:r w:rsidR="00A45D68" w:rsidRPr="00864233">
        <w:rPr>
          <w:sz w:val="22"/>
          <w:szCs w:val="22"/>
        </w:rPr>
        <w:instrText xml:space="preserve"> Discord community\n  / discord  \n\n</w:instrText>
      </w:r>
      <w:r w:rsidR="00A45D68" w:rsidRPr="00864233">
        <w:rPr>
          <w:rFonts w:ascii="Segoe UI Emoji" w:hAnsi="Segoe UI Emoji" w:cs="Segoe UI Emoji"/>
          <w:sz w:val="22"/>
          <w:szCs w:val="22"/>
        </w:rPr>
        <w:instrText>🔥</w:instrText>
      </w:r>
      <w:r w:rsidR="00A45D68" w:rsidRPr="00864233">
        <w:rPr>
          <w:sz w:val="22"/>
          <w:szCs w:val="22"/>
        </w:rPr>
        <w:instrText xml:space="preserve"> Udemy Profile\nhttps://www.udemy.com/user/bogdanstas...\n\nSUBSCRIBE IN SOCIAL NETWORKS\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Email </w:instrText>
      </w:r>
      <w:r w:rsidR="00A45D68" w:rsidRPr="00864233">
        <w:rPr>
          <w:rFonts w:ascii="Segoe UI Emoji" w:hAnsi="Segoe UI Emoji" w:cs="Segoe UI Emoji"/>
          <w:sz w:val="22"/>
          <w:szCs w:val="22"/>
        </w:rPr>
        <w:instrText>📧</w:instrText>
      </w:r>
      <w:r w:rsidR="00A45D68" w:rsidRPr="00864233">
        <w:rPr>
          <w:sz w:val="22"/>
          <w:szCs w:val="22"/>
        </w:rPr>
        <w:instrText xml:space="preserve"> in case you want to send me a notice\nbstashchuk@gmail.com","dimensions":"3:51","source":"YouTube","title":"13 Aggregation Example 5   $match and $group - MongoDB Aggregation Tutorial","URL":"https://www.youtube.com/watch?v=r1A-C_wxi0A","director":[{"literal":"Bogdan Stashchuk"}],"accessed":{"date-parts":[["2024",4,12]]},"issued":{"date-parts":[["2018",5,16]]},"citation-key":"bogdanstashchuk18"}}],"schema":"https://github.com/citation-style-language/schema/raw/master/csl-citation.json"} </w:instrText>
      </w:r>
      <w:r w:rsidR="00233E84" w:rsidRPr="00864233">
        <w:rPr>
          <w:sz w:val="22"/>
          <w:szCs w:val="22"/>
        </w:rPr>
        <w:fldChar w:fldCharType="separate"/>
      </w:r>
      <w:r w:rsidR="00A45D68" w:rsidRPr="00864233">
        <w:rPr>
          <w:sz w:val="22"/>
          <w:szCs w:val="22"/>
        </w:rPr>
        <w:t>[10]</w:t>
      </w:r>
      <w:r w:rsidR="00233E84" w:rsidRPr="00864233">
        <w:rPr>
          <w:sz w:val="22"/>
          <w:szCs w:val="22"/>
        </w:rPr>
        <w:fldChar w:fldCharType="end"/>
      </w:r>
      <w:r w:rsidR="00016063" w:rsidRPr="00864233">
        <w:rPr>
          <w:sz w:val="22"/>
          <w:szCs w:val="22"/>
        </w:rPr>
        <w:t xml:space="preserve"> </w:t>
      </w:r>
      <w:r w:rsidR="00016063" w:rsidRPr="00864233">
        <w:rPr>
          <w:sz w:val="22"/>
          <w:szCs w:val="22"/>
        </w:rPr>
        <w:fldChar w:fldCharType="begin"/>
      </w:r>
      <w:r w:rsidR="00A45D68" w:rsidRPr="00864233">
        <w:rPr>
          <w:sz w:val="22"/>
          <w:szCs w:val="22"/>
        </w:rPr>
        <w:instrText xml:space="preserve"> ADDIN ZOTERO_ITEM CSL_CITATION {"citationID":"26UjOg4f","properties":{"formattedCitation":"[11]","plainCitation":"[11]","noteIndex":0},"citationItems":[{"id":348,"uris":["http://zotero.org/users/12587876/items/6GMEC72D"],"itemData":{"id":348,"type":"motion_picture","abstract":"</w:instrText>
      </w:r>
      <w:r w:rsidR="00A45D68" w:rsidRPr="00864233">
        <w:rPr>
          <w:rFonts w:ascii="Segoe UI Emoji" w:hAnsi="Segoe UI Emoji" w:cs="Segoe UI Emoji"/>
          <w:sz w:val="22"/>
          <w:szCs w:val="22"/>
        </w:rPr>
        <w:instrText>⭐️</w:instrText>
      </w:r>
      <w:r w:rsidR="00A45D68" w:rsidRPr="00864233">
        <w:rPr>
          <w:sz w:val="22"/>
          <w:szCs w:val="22"/>
        </w:rPr>
        <w:instrText xml:space="preserve"> Check my bestselling and highest rated courses https://stashchuk.com\n\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w:instrText>
      </w:r>
      <w:r w:rsidR="00A45D68" w:rsidRPr="00864233">
        <w:rPr>
          <w:rFonts w:ascii="Segoe UI Emoji" w:hAnsi="Segoe UI Emoji" w:cs="Segoe UI Emoji"/>
          <w:sz w:val="22"/>
          <w:szCs w:val="22"/>
        </w:rPr>
        <w:instrText>🔥</w:instrText>
      </w:r>
      <w:r w:rsidR="00A45D68" w:rsidRPr="00864233">
        <w:rPr>
          <w:sz w:val="22"/>
          <w:szCs w:val="22"/>
        </w:rPr>
        <w:instrText xml:space="preserve"> Discord community\n  / discord  \n\n</w:instrText>
      </w:r>
      <w:r w:rsidR="00A45D68" w:rsidRPr="00864233">
        <w:rPr>
          <w:rFonts w:ascii="Segoe UI Emoji" w:hAnsi="Segoe UI Emoji" w:cs="Segoe UI Emoji"/>
          <w:sz w:val="22"/>
          <w:szCs w:val="22"/>
        </w:rPr>
        <w:instrText>🔥</w:instrText>
      </w:r>
      <w:r w:rsidR="00A45D68" w:rsidRPr="00864233">
        <w:rPr>
          <w:sz w:val="22"/>
          <w:szCs w:val="22"/>
        </w:rPr>
        <w:instrText xml:space="preserve"> Udemy Profile\nhttps://www.udemy.com/user/bogdanstas...\n\nSUBSCRIBE IN SOCIAL NETWORKS\n</w:instrText>
      </w:r>
      <w:r w:rsidR="00A45D68" w:rsidRPr="00864233">
        <w:rPr>
          <w:rFonts w:ascii="Segoe UI Emoji" w:hAnsi="Segoe UI Emoji" w:cs="Segoe UI Emoji"/>
          <w:sz w:val="22"/>
          <w:szCs w:val="22"/>
        </w:rPr>
        <w:instrText>🎦</w:instrText>
      </w:r>
      <w:r w:rsidR="00A45D68" w:rsidRPr="00864233">
        <w:rPr>
          <w:sz w:val="22"/>
          <w:szCs w:val="22"/>
        </w:rPr>
        <w:instrText xml:space="preserve"> YouTube https://www.youtube.com/CodingTutoria...\n</w:instrText>
      </w:r>
      <w:r w:rsidR="00A45D68" w:rsidRPr="00864233">
        <w:rPr>
          <w:rFonts w:ascii="Segoe UI Emoji" w:hAnsi="Segoe UI Emoji" w:cs="Segoe UI Emoji"/>
          <w:sz w:val="22"/>
          <w:szCs w:val="22"/>
        </w:rPr>
        <w:instrText>🙍</w:instrText>
      </w:r>
      <w:r w:rsidR="00A45D68" w:rsidRPr="00864233">
        <w:rPr>
          <w:sz w:val="22"/>
          <w:szCs w:val="22"/>
        </w:rPr>
        <w:instrText xml:space="preserve"> LinkedIn   / bogdanstashchuk  \n</w:instrText>
      </w:r>
      <w:r w:rsidR="00A45D68" w:rsidRPr="00864233">
        <w:rPr>
          <w:rFonts w:ascii="Segoe UI Emoji" w:hAnsi="Segoe UI Emoji" w:cs="Segoe UI Emoji"/>
          <w:sz w:val="22"/>
          <w:szCs w:val="22"/>
        </w:rPr>
        <w:instrText>📪</w:instrText>
      </w:r>
      <w:r w:rsidR="00A45D68" w:rsidRPr="00864233">
        <w:rPr>
          <w:sz w:val="22"/>
          <w:szCs w:val="22"/>
        </w:rPr>
        <w:instrText xml:space="preserve"> Twitter    / bogdanstashchuk  \n\nEmail </w:instrText>
      </w:r>
      <w:r w:rsidR="00A45D68" w:rsidRPr="00864233">
        <w:rPr>
          <w:rFonts w:ascii="Segoe UI Emoji" w:hAnsi="Segoe UI Emoji" w:cs="Segoe UI Emoji"/>
          <w:sz w:val="22"/>
          <w:szCs w:val="22"/>
        </w:rPr>
        <w:instrText>📧</w:instrText>
      </w:r>
      <w:r w:rsidR="00A45D68" w:rsidRPr="00864233">
        <w:rPr>
          <w:sz w:val="22"/>
          <w:szCs w:val="22"/>
        </w:rPr>
        <w:instrText xml:space="preserve"> in case you want to send me a notice\nbstashchuk@gmail.com","dimensions":"1:27","source":"YouTube","title":"17 Aggregation Example 8   $count - MongoDB Aggregation Tutorial","URL":"https://www.youtube.com/watch?v=jH-5VRnfe2o","director":[{"literal":"Bogdan Stashchuk"}],"accessed":{"date-parts":[["2024",4,12]]},"issued":{"date-parts":[["2018",5,16]]},"citation-key":"bogdanstashchuk18b"}}],"schema":"https://github.com/citation-style-language/schema/raw/master/csl-citation.json"} </w:instrText>
      </w:r>
      <w:r w:rsidR="00016063" w:rsidRPr="00864233">
        <w:rPr>
          <w:sz w:val="22"/>
          <w:szCs w:val="22"/>
        </w:rPr>
        <w:fldChar w:fldCharType="separate"/>
      </w:r>
      <w:r w:rsidR="00A45D68" w:rsidRPr="00864233">
        <w:rPr>
          <w:sz w:val="22"/>
          <w:szCs w:val="22"/>
        </w:rPr>
        <w:t>[11]</w:t>
      </w:r>
      <w:r w:rsidR="00016063" w:rsidRPr="00864233">
        <w:rPr>
          <w:sz w:val="22"/>
          <w:szCs w:val="22"/>
        </w:rPr>
        <w:fldChar w:fldCharType="end"/>
      </w:r>
      <w:r w:rsidR="000D7113" w:rsidRPr="00864233">
        <w:rPr>
          <w:sz w:val="22"/>
          <w:szCs w:val="22"/>
        </w:rPr>
        <w:t xml:space="preserve">. </w:t>
      </w:r>
    </w:p>
    <w:p w14:paraId="5A8AE667" w14:textId="77777777" w:rsidR="00630467" w:rsidRPr="00864233" w:rsidRDefault="00630467" w:rsidP="00257D7C">
      <w:pPr>
        <w:pStyle w:val="NormalWeb"/>
        <w:spacing w:before="0" w:beforeAutospacing="0" w:after="0" w:afterAutospacing="0"/>
        <w:rPr>
          <w:sz w:val="22"/>
          <w:szCs w:val="22"/>
        </w:rPr>
      </w:pPr>
    </w:p>
    <w:p w14:paraId="3A6CE9E0" w14:textId="362A6C75" w:rsidR="00864233" w:rsidRPr="00864233" w:rsidRDefault="00864233" w:rsidP="00257D7C">
      <w:pPr>
        <w:pStyle w:val="NormalWeb"/>
        <w:spacing w:before="0" w:beforeAutospacing="0" w:after="0" w:afterAutospacing="0"/>
        <w:rPr>
          <w:sz w:val="22"/>
          <w:szCs w:val="22"/>
        </w:rPr>
      </w:pPr>
      <w:r w:rsidRPr="00864233">
        <w:rPr>
          <w:sz w:val="22"/>
          <w:szCs w:val="22"/>
        </w:rPr>
        <w:t>//Q3</w:t>
      </w:r>
    </w:p>
    <w:p w14:paraId="75DDC76F" w14:textId="5A1108C9" w:rsidR="00494A46" w:rsidRPr="00864233" w:rsidRDefault="00494A46" w:rsidP="00257D7C">
      <w:pPr>
        <w:pStyle w:val="NormalWeb"/>
        <w:spacing w:before="0" w:beforeAutospacing="0" w:after="0" w:afterAutospacing="0"/>
        <w:rPr>
          <w:sz w:val="22"/>
          <w:szCs w:val="22"/>
        </w:rPr>
      </w:pPr>
      <w:r w:rsidRPr="00864233">
        <w:rPr>
          <w:sz w:val="22"/>
          <w:szCs w:val="22"/>
        </w:rPr>
        <w:t>db.ConcertVenueLog.aggregate([</w:t>
      </w:r>
    </w:p>
    <w:p w14:paraId="5838DC97" w14:textId="55D9FEBA" w:rsidR="00494A46" w:rsidRPr="00864233" w:rsidRDefault="00494A46" w:rsidP="00257D7C">
      <w:pPr>
        <w:pStyle w:val="NormalWeb"/>
        <w:spacing w:before="0" w:beforeAutospacing="0" w:after="0" w:afterAutospacing="0"/>
        <w:ind w:left="720"/>
        <w:rPr>
          <w:sz w:val="22"/>
          <w:szCs w:val="22"/>
        </w:rPr>
      </w:pPr>
      <w:r w:rsidRPr="00864233">
        <w:rPr>
          <w:sz w:val="22"/>
          <w:szCs w:val="22"/>
        </w:rPr>
        <w:t xml:space="preserve">{$match: { Atmosphere: </w:t>
      </w:r>
      <w:r w:rsidR="00B15473" w:rsidRPr="00864233">
        <w:rPr>
          <w:sz w:val="22"/>
          <w:szCs w:val="22"/>
        </w:rPr>
        <w:t>“</w:t>
      </w:r>
      <w:r w:rsidRPr="00864233">
        <w:rPr>
          <w:sz w:val="22"/>
          <w:szCs w:val="22"/>
        </w:rPr>
        <w:t>Superb</w:t>
      </w:r>
      <w:r w:rsidR="00B15473" w:rsidRPr="00864233">
        <w:rPr>
          <w:sz w:val="22"/>
          <w:szCs w:val="22"/>
        </w:rPr>
        <w:t>”</w:t>
      </w:r>
      <w:r w:rsidRPr="00864233">
        <w:rPr>
          <w:sz w:val="22"/>
          <w:szCs w:val="22"/>
        </w:rPr>
        <w:t xml:space="preserve"> }},</w:t>
      </w:r>
    </w:p>
    <w:p w14:paraId="18738305" w14:textId="59421816" w:rsidR="00494A46" w:rsidRPr="00864233" w:rsidRDefault="00494A46" w:rsidP="00257D7C">
      <w:pPr>
        <w:pStyle w:val="NormalWeb"/>
        <w:spacing w:before="0" w:beforeAutospacing="0" w:after="0" w:afterAutospacing="0"/>
        <w:ind w:left="720"/>
        <w:rPr>
          <w:sz w:val="22"/>
          <w:szCs w:val="22"/>
        </w:rPr>
      </w:pPr>
      <w:r w:rsidRPr="00864233">
        <w:rPr>
          <w:sz w:val="22"/>
          <w:szCs w:val="22"/>
        </w:rPr>
        <w:t xml:space="preserve">{$group: {_id: { Performer : </w:t>
      </w:r>
      <w:r w:rsidR="00B15473" w:rsidRPr="00864233">
        <w:rPr>
          <w:sz w:val="22"/>
          <w:szCs w:val="22"/>
        </w:rPr>
        <w:t>“</w:t>
      </w:r>
      <w:r w:rsidRPr="00864233">
        <w:rPr>
          <w:sz w:val="22"/>
          <w:szCs w:val="22"/>
        </w:rPr>
        <w:t>$Performer</w:t>
      </w:r>
      <w:r w:rsidR="00B15473" w:rsidRPr="00864233">
        <w:rPr>
          <w:sz w:val="22"/>
          <w:szCs w:val="22"/>
        </w:rPr>
        <w:t>”</w:t>
      </w:r>
      <w:r w:rsidRPr="00864233">
        <w:rPr>
          <w:sz w:val="22"/>
          <w:szCs w:val="22"/>
        </w:rPr>
        <w:t xml:space="preserve">, Music_Type: </w:t>
      </w:r>
      <w:r w:rsidR="00B15473" w:rsidRPr="00864233">
        <w:rPr>
          <w:sz w:val="22"/>
          <w:szCs w:val="22"/>
        </w:rPr>
        <w:t>“</w:t>
      </w:r>
      <w:r w:rsidRPr="00864233">
        <w:rPr>
          <w:sz w:val="22"/>
          <w:szCs w:val="22"/>
        </w:rPr>
        <w:t>$Music_Type</w:t>
      </w:r>
      <w:r w:rsidR="00B15473" w:rsidRPr="00864233">
        <w:rPr>
          <w:sz w:val="22"/>
          <w:szCs w:val="22"/>
        </w:rPr>
        <w:t>”</w:t>
      </w:r>
      <w:r w:rsidR="00DA0F20" w:rsidRPr="00864233">
        <w:rPr>
          <w:sz w:val="22"/>
          <w:szCs w:val="22"/>
        </w:rPr>
        <w:t xml:space="preserve">, Atmosphere: </w:t>
      </w:r>
      <w:r w:rsidR="00B15473" w:rsidRPr="00864233">
        <w:rPr>
          <w:sz w:val="22"/>
          <w:szCs w:val="22"/>
        </w:rPr>
        <w:t>“</w:t>
      </w:r>
      <w:r w:rsidR="00DA0F20" w:rsidRPr="00864233">
        <w:rPr>
          <w:sz w:val="22"/>
          <w:szCs w:val="22"/>
        </w:rPr>
        <w:t>$Atmosphere</w:t>
      </w:r>
      <w:r w:rsidR="00B15473" w:rsidRPr="00864233">
        <w:rPr>
          <w:sz w:val="22"/>
          <w:szCs w:val="22"/>
        </w:rPr>
        <w:t>”</w:t>
      </w:r>
      <w:r w:rsidRPr="00864233">
        <w:rPr>
          <w:sz w:val="22"/>
          <w:szCs w:val="22"/>
        </w:rPr>
        <w:t>}}}</w:t>
      </w:r>
    </w:p>
    <w:p w14:paraId="22761B74" w14:textId="614FB073" w:rsidR="00494A46" w:rsidRDefault="00494A46" w:rsidP="00257D7C">
      <w:pPr>
        <w:pStyle w:val="NormalWeb"/>
        <w:pBdr>
          <w:bottom w:val="single" w:sz="6" w:space="1" w:color="auto"/>
        </w:pBdr>
        <w:spacing w:before="0" w:beforeAutospacing="0" w:after="0" w:afterAutospacing="0"/>
        <w:rPr>
          <w:sz w:val="22"/>
          <w:szCs w:val="22"/>
        </w:rPr>
      </w:pPr>
      <w:r w:rsidRPr="00864233">
        <w:rPr>
          <w:sz w:val="22"/>
          <w:szCs w:val="22"/>
        </w:rPr>
        <w:t>])</w:t>
      </w:r>
    </w:p>
    <w:p w14:paraId="190D68C5" w14:textId="77777777" w:rsidR="00777AB2" w:rsidRPr="00864233" w:rsidRDefault="00777AB2" w:rsidP="00257D7C">
      <w:pPr>
        <w:pStyle w:val="NormalWeb"/>
        <w:pBdr>
          <w:bottom w:val="single" w:sz="6" w:space="1" w:color="auto"/>
        </w:pBdr>
        <w:spacing w:before="0" w:beforeAutospacing="0" w:after="0" w:afterAutospacing="0"/>
        <w:rPr>
          <w:sz w:val="22"/>
          <w:szCs w:val="22"/>
        </w:rPr>
      </w:pPr>
    </w:p>
    <w:p w14:paraId="4735126F" w14:textId="77777777" w:rsidR="00630467" w:rsidRPr="00864233" w:rsidRDefault="00630467" w:rsidP="00257D7C">
      <w:pPr>
        <w:pStyle w:val="NormalWeb"/>
        <w:spacing w:before="0" w:beforeAutospacing="0" w:after="0" w:afterAutospacing="0"/>
        <w:rPr>
          <w:sz w:val="22"/>
          <w:szCs w:val="22"/>
        </w:rPr>
      </w:pPr>
    </w:p>
    <w:p w14:paraId="69E66309" w14:textId="4888E7E5" w:rsidR="006D482E" w:rsidRPr="00864233" w:rsidRDefault="006D482E" w:rsidP="00257D7C">
      <w:pPr>
        <w:pStyle w:val="NormalWeb"/>
        <w:spacing w:before="0" w:beforeAutospacing="0" w:after="0" w:afterAutospacing="0"/>
        <w:rPr>
          <w:sz w:val="22"/>
          <w:szCs w:val="22"/>
        </w:rPr>
      </w:pPr>
      <w:r w:rsidRPr="00864233">
        <w:rPr>
          <w:sz w:val="22"/>
          <w:szCs w:val="22"/>
        </w:rPr>
        <w:t>//Q3</w:t>
      </w:r>
    </w:p>
    <w:p w14:paraId="09A09C23" w14:textId="77777777" w:rsidR="002C5609" w:rsidRPr="00864233" w:rsidRDefault="002C5609" w:rsidP="00257D7C">
      <w:pPr>
        <w:pStyle w:val="NormalWeb"/>
        <w:spacing w:before="0" w:beforeAutospacing="0" w:after="0" w:afterAutospacing="0"/>
        <w:rPr>
          <w:sz w:val="22"/>
          <w:szCs w:val="22"/>
        </w:rPr>
      </w:pPr>
      <w:r w:rsidRPr="00864233">
        <w:rPr>
          <w:sz w:val="22"/>
          <w:szCs w:val="22"/>
        </w:rPr>
        <w:t>db.ConcertVenueLog.aggregate([</w:t>
      </w:r>
    </w:p>
    <w:p w14:paraId="719294D2" w14:textId="275E5930" w:rsidR="002C5609" w:rsidRPr="00864233" w:rsidRDefault="002C5609" w:rsidP="00257D7C">
      <w:pPr>
        <w:pStyle w:val="NormalWeb"/>
        <w:spacing w:before="0" w:beforeAutospacing="0" w:after="0" w:afterAutospacing="0"/>
        <w:ind w:left="720"/>
        <w:rPr>
          <w:sz w:val="22"/>
          <w:szCs w:val="22"/>
        </w:rPr>
      </w:pPr>
      <w:r w:rsidRPr="00864233">
        <w:rPr>
          <w:sz w:val="22"/>
          <w:szCs w:val="22"/>
        </w:rPr>
        <w:t xml:space="preserve">{$match: { Atmosphere: </w:t>
      </w:r>
      <w:r w:rsidR="00B15473" w:rsidRPr="00864233">
        <w:rPr>
          <w:sz w:val="22"/>
          <w:szCs w:val="22"/>
        </w:rPr>
        <w:t>“</w:t>
      </w:r>
      <w:r w:rsidRPr="00864233">
        <w:rPr>
          <w:sz w:val="22"/>
          <w:szCs w:val="22"/>
        </w:rPr>
        <w:t>Superb</w:t>
      </w:r>
      <w:r w:rsidR="00B15473" w:rsidRPr="00864233">
        <w:rPr>
          <w:sz w:val="22"/>
          <w:szCs w:val="22"/>
        </w:rPr>
        <w:t>”</w:t>
      </w:r>
      <w:r w:rsidRPr="00864233">
        <w:rPr>
          <w:sz w:val="22"/>
          <w:szCs w:val="22"/>
        </w:rPr>
        <w:t xml:space="preserve"> }},</w:t>
      </w:r>
    </w:p>
    <w:p w14:paraId="1F643FA4" w14:textId="72FCD688" w:rsidR="002C5609" w:rsidRPr="00864233" w:rsidRDefault="002C5609" w:rsidP="00257D7C">
      <w:pPr>
        <w:pStyle w:val="NormalWeb"/>
        <w:spacing w:before="0" w:beforeAutospacing="0" w:after="0" w:afterAutospacing="0"/>
        <w:ind w:left="720"/>
        <w:rPr>
          <w:sz w:val="22"/>
          <w:szCs w:val="22"/>
        </w:rPr>
      </w:pPr>
      <w:r w:rsidRPr="00864233">
        <w:rPr>
          <w:sz w:val="22"/>
          <w:szCs w:val="22"/>
        </w:rPr>
        <w:t xml:space="preserve">{$group: {_id: { Performer : </w:t>
      </w:r>
      <w:r w:rsidR="00B15473" w:rsidRPr="00864233">
        <w:rPr>
          <w:sz w:val="22"/>
          <w:szCs w:val="22"/>
        </w:rPr>
        <w:t>“</w:t>
      </w:r>
      <w:r w:rsidRPr="00864233">
        <w:rPr>
          <w:sz w:val="22"/>
          <w:szCs w:val="22"/>
        </w:rPr>
        <w:t>$Performer</w:t>
      </w:r>
      <w:r w:rsidR="00B15473" w:rsidRPr="00864233">
        <w:rPr>
          <w:sz w:val="22"/>
          <w:szCs w:val="22"/>
        </w:rPr>
        <w:t>”</w:t>
      </w:r>
      <w:r w:rsidRPr="00864233">
        <w:rPr>
          <w:sz w:val="22"/>
          <w:szCs w:val="22"/>
        </w:rPr>
        <w:t xml:space="preserve">, Music_Type: </w:t>
      </w:r>
      <w:r w:rsidR="00B15473" w:rsidRPr="00864233">
        <w:rPr>
          <w:sz w:val="22"/>
          <w:szCs w:val="22"/>
        </w:rPr>
        <w:t>“</w:t>
      </w:r>
      <w:r w:rsidRPr="00864233">
        <w:rPr>
          <w:sz w:val="22"/>
          <w:szCs w:val="22"/>
        </w:rPr>
        <w:t>$Music_Type</w:t>
      </w:r>
      <w:r w:rsidR="00B15473" w:rsidRPr="00864233">
        <w:rPr>
          <w:sz w:val="22"/>
          <w:szCs w:val="22"/>
        </w:rPr>
        <w:t>”</w:t>
      </w:r>
      <w:r w:rsidR="00DA0F20" w:rsidRPr="00864233">
        <w:rPr>
          <w:sz w:val="22"/>
          <w:szCs w:val="22"/>
        </w:rPr>
        <w:t xml:space="preserve">, Atmosphere: </w:t>
      </w:r>
      <w:r w:rsidR="00B15473" w:rsidRPr="00864233">
        <w:rPr>
          <w:sz w:val="22"/>
          <w:szCs w:val="22"/>
        </w:rPr>
        <w:t>“</w:t>
      </w:r>
      <w:r w:rsidR="00DA0F20" w:rsidRPr="00864233">
        <w:rPr>
          <w:sz w:val="22"/>
          <w:szCs w:val="22"/>
        </w:rPr>
        <w:t>$Atmosphere</w:t>
      </w:r>
      <w:r w:rsidR="00B15473" w:rsidRPr="00864233">
        <w:rPr>
          <w:sz w:val="22"/>
          <w:szCs w:val="22"/>
        </w:rPr>
        <w:t>”</w:t>
      </w:r>
      <w:r w:rsidRPr="00864233">
        <w:rPr>
          <w:sz w:val="22"/>
          <w:szCs w:val="22"/>
        </w:rPr>
        <w:t>}}}</w:t>
      </w:r>
      <w:r w:rsidR="00F20B6F" w:rsidRPr="00864233">
        <w:rPr>
          <w:sz w:val="22"/>
          <w:szCs w:val="22"/>
        </w:rPr>
        <w:t>,</w:t>
      </w:r>
    </w:p>
    <w:p w14:paraId="63EA3A16" w14:textId="351247E7" w:rsidR="005E5FF1" w:rsidRPr="00864233" w:rsidRDefault="0D8449DA" w:rsidP="00257D7C">
      <w:pPr>
        <w:pStyle w:val="NormalWeb"/>
        <w:spacing w:before="0" w:beforeAutospacing="0" w:after="0" w:afterAutospacing="0"/>
        <w:ind w:firstLine="720"/>
        <w:rPr>
          <w:sz w:val="22"/>
          <w:szCs w:val="22"/>
        </w:rPr>
      </w:pPr>
      <w:r w:rsidRPr="00864233">
        <w:rPr>
          <w:sz w:val="22"/>
          <w:szCs w:val="22"/>
        </w:rPr>
        <w:t xml:space="preserve">{ $count: </w:t>
      </w:r>
      <w:r w:rsidR="72116E87" w:rsidRPr="00864233">
        <w:rPr>
          <w:sz w:val="22"/>
          <w:szCs w:val="22"/>
        </w:rPr>
        <w:t>“</w:t>
      </w:r>
      <w:r w:rsidR="42B86DB0" w:rsidRPr="00864233">
        <w:rPr>
          <w:sz w:val="22"/>
          <w:szCs w:val="22"/>
        </w:rPr>
        <w:t>count</w:t>
      </w:r>
      <w:r w:rsidR="72116E87" w:rsidRPr="00864233">
        <w:rPr>
          <w:sz w:val="22"/>
          <w:szCs w:val="22"/>
        </w:rPr>
        <w:t>”</w:t>
      </w:r>
      <w:r w:rsidR="42B86DB0" w:rsidRPr="00864233">
        <w:rPr>
          <w:sz w:val="22"/>
          <w:szCs w:val="22"/>
        </w:rPr>
        <w:t>} ])</w:t>
      </w:r>
    </w:p>
    <w:p w14:paraId="195D2790" w14:textId="77777777" w:rsidR="005E5FF1" w:rsidRPr="00864233" w:rsidRDefault="005E5FF1">
      <w:pPr>
        <w:rPr>
          <w:rFonts w:ascii="Times New Roman" w:eastAsia="Times New Roman" w:hAnsi="Times New Roman" w:cs="Times New Roman"/>
          <w:lang w:eastAsia="en-IE"/>
        </w:rPr>
      </w:pPr>
      <w:r w:rsidRPr="00864233">
        <w:rPr>
          <w:rFonts w:ascii="Times New Roman" w:hAnsi="Times New Roman" w:cs="Times New Roman"/>
        </w:rPr>
        <w:br w:type="page"/>
      </w:r>
    </w:p>
    <w:p w14:paraId="1FA91834" w14:textId="77777777" w:rsidR="00DE7566" w:rsidRDefault="00DE7566" w:rsidP="00257D7C">
      <w:pPr>
        <w:pStyle w:val="NormalWeb"/>
        <w:spacing w:before="0" w:beforeAutospacing="0" w:after="0" w:afterAutospacing="0"/>
        <w:ind w:firstLine="720"/>
      </w:pPr>
    </w:p>
    <w:p w14:paraId="438E71DE" w14:textId="34A6D85B" w:rsidR="00DE7566" w:rsidRPr="00257D7C" w:rsidRDefault="00251422" w:rsidP="00257D7C">
      <w:pPr>
        <w:pStyle w:val="NormalWeb"/>
        <w:spacing w:before="0" w:beforeAutospacing="0" w:after="0" w:afterAutospacing="0"/>
      </w:pPr>
      <w:r w:rsidRPr="004673EE">
        <w:rPr>
          <w:b/>
          <w:noProof/>
          <w:lang w:val="en-GB"/>
        </w:rPr>
        <w:drawing>
          <wp:anchor distT="0" distB="0" distL="114300" distR="114300" simplePos="0" relativeHeight="251659776" behindDoc="0" locked="0" layoutInCell="1" allowOverlap="1" wp14:anchorId="1C59BE54" wp14:editId="1D5D6C43">
            <wp:simplePos x="0" y="0"/>
            <wp:positionH relativeFrom="column">
              <wp:posOffset>141316</wp:posOffset>
            </wp:positionH>
            <wp:positionV relativeFrom="paragraph">
              <wp:posOffset>179300</wp:posOffset>
            </wp:positionV>
            <wp:extent cx="5408930" cy="4771390"/>
            <wp:effectExtent l="0" t="0" r="1270" b="0"/>
            <wp:wrapTopAndBottom/>
            <wp:docPr id="252971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7180" name="Picture 1" descr="A screenshot of a compu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08930" cy="4771390"/>
                    </a:xfrm>
                    <a:prstGeom prst="rect">
                      <a:avLst/>
                    </a:prstGeom>
                  </pic:spPr>
                </pic:pic>
              </a:graphicData>
            </a:graphic>
            <wp14:sizeRelH relativeFrom="margin">
              <wp14:pctWidth>0</wp14:pctWidth>
            </wp14:sizeRelH>
            <wp14:sizeRelV relativeFrom="margin">
              <wp14:pctHeight>0</wp14:pctHeight>
            </wp14:sizeRelV>
          </wp:anchor>
        </w:drawing>
      </w:r>
      <w:r w:rsidR="00DE7566" w:rsidRPr="00257D7C">
        <w:br w:type="page"/>
      </w:r>
      <w:r w:rsidR="005E5FF1" w:rsidRPr="00933044">
        <w:rPr>
          <w:b/>
          <w:noProof/>
          <w:lang w:val="en-GB"/>
        </w:rPr>
        <w:drawing>
          <wp:anchor distT="0" distB="0" distL="114300" distR="114300" simplePos="0" relativeHeight="251671040" behindDoc="0" locked="0" layoutInCell="1" allowOverlap="1" wp14:anchorId="7FC6DEB7" wp14:editId="52EB413A">
            <wp:simplePos x="0" y="0"/>
            <wp:positionH relativeFrom="column">
              <wp:posOffset>0</wp:posOffset>
            </wp:positionH>
            <wp:positionV relativeFrom="paragraph">
              <wp:posOffset>-175260</wp:posOffset>
            </wp:positionV>
            <wp:extent cx="5731510" cy="1736725"/>
            <wp:effectExtent l="0" t="0" r="2540" b="0"/>
            <wp:wrapTopAndBottom/>
            <wp:docPr id="898023228"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23228" name="Picture 1" descr="A computer screen shot of a computer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1736725"/>
                    </a:xfrm>
                    <a:prstGeom prst="rect">
                      <a:avLst/>
                    </a:prstGeom>
                  </pic:spPr>
                </pic:pic>
              </a:graphicData>
            </a:graphic>
          </wp:anchor>
        </w:drawing>
      </w:r>
    </w:p>
    <w:p w14:paraId="6F221993" w14:textId="5DFD0498" w:rsidR="00206C92" w:rsidRDefault="00206C92" w:rsidP="0030315B">
      <w:pPr>
        <w:pStyle w:val="Heading3"/>
        <w:rPr>
          <w:lang w:val="en-GB"/>
        </w:rPr>
      </w:pPr>
      <w:bookmarkStart w:id="14" w:name="_Toc164941358"/>
      <w:r>
        <w:rPr>
          <w:lang w:val="en-GB"/>
        </w:rPr>
        <w:lastRenderedPageBreak/>
        <w:t>Question 4</w:t>
      </w:r>
      <w:bookmarkEnd w:id="14"/>
    </w:p>
    <w:p w14:paraId="76E9F0FD" w14:textId="0FA6F98D" w:rsidR="005C679B" w:rsidRPr="00864233" w:rsidRDefault="00115314"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Query</w:t>
      </w:r>
      <w:r w:rsidR="00A17572" w:rsidRPr="00864233">
        <w:rPr>
          <w:rFonts w:ascii="Times New Roman" w:hAnsi="Times New Roman" w:cs="Times New Roman"/>
          <w:lang w:val="en-GB"/>
        </w:rPr>
        <w:t xml:space="preserve"> how many performers are listed in the database</w:t>
      </w:r>
      <w:r w:rsidR="00775894" w:rsidRPr="00864233">
        <w:rPr>
          <w:rFonts w:ascii="Times New Roman" w:hAnsi="Times New Roman" w:cs="Times New Roman"/>
          <w:lang w:val="en-GB"/>
        </w:rPr>
        <w:t xml:space="preserve"> </w:t>
      </w:r>
      <w:r w:rsidR="00775894"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nPfU0QZb","properties":{"formattedCitation":"[12]","plainCitation":"[12]","noteIndex":0},"citationItems":[{"id":347,"uris":["http://zotero.org/users/12587876/items/58KRFYPQ"],"itemData":{"id":347,"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Wanna learn more? All software development courses that I teach https://stashchuk.com\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3:56","source":"YouTube","title":"19 Aggregation Example 9   $group and $count - MongoDB Aggregation Tutorial","URL":"https://www.youtube.com/watch?v=qj-yUH_zg0U","director":[{"literal":"Bogdan Stashchuk"}],"accessed":{"date-parts":[["2024",4,12]]},"issued":{"date-parts":[["2018",5,16]]},"citation-key":"bogdanstashchuk18a"}}],"schema":"https://github.com/citation-style-language/schema/raw/master/csl-citation.json"} </w:instrText>
      </w:r>
      <w:r w:rsidR="00775894" w:rsidRPr="00864233">
        <w:rPr>
          <w:rFonts w:ascii="Times New Roman" w:hAnsi="Times New Roman" w:cs="Times New Roman"/>
          <w:lang w:val="en-GB"/>
        </w:rPr>
        <w:fldChar w:fldCharType="separate"/>
      </w:r>
      <w:r w:rsidR="00A45D68" w:rsidRPr="00864233">
        <w:rPr>
          <w:rFonts w:ascii="Times New Roman" w:hAnsi="Times New Roman" w:cs="Times New Roman"/>
        </w:rPr>
        <w:t>[12]</w:t>
      </w:r>
      <w:r w:rsidR="00775894" w:rsidRPr="00864233">
        <w:rPr>
          <w:rFonts w:ascii="Times New Roman" w:hAnsi="Times New Roman" w:cs="Times New Roman"/>
          <w:lang w:val="en-GB"/>
        </w:rPr>
        <w:fldChar w:fldCharType="end"/>
      </w:r>
      <w:r w:rsidR="00336A21" w:rsidRPr="00864233">
        <w:rPr>
          <w:rFonts w:ascii="Times New Roman" w:hAnsi="Times New Roman" w:cs="Times New Roman"/>
          <w:lang w:val="en-GB"/>
        </w:rPr>
        <w:t>.</w:t>
      </w:r>
    </w:p>
    <w:p w14:paraId="61C9804A" w14:textId="77777777" w:rsidR="001452FF" w:rsidRPr="00864233" w:rsidRDefault="001452FF" w:rsidP="001452FF">
      <w:pPr>
        <w:spacing w:after="0" w:line="240" w:lineRule="auto"/>
        <w:rPr>
          <w:rFonts w:ascii="Times New Roman" w:hAnsi="Times New Roman" w:cs="Times New Roman"/>
          <w:lang w:val="en-GB"/>
        </w:rPr>
      </w:pPr>
    </w:p>
    <w:p w14:paraId="761D8C41" w14:textId="6C182FAD" w:rsidR="005C679B" w:rsidRPr="00864233" w:rsidRDefault="005C679B"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Qs4</w:t>
      </w:r>
    </w:p>
    <w:p w14:paraId="77EB55AC" w14:textId="1BE5CCE9" w:rsidR="00EA38E2" w:rsidRPr="00864233" w:rsidRDefault="00EA38E2"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 ([</w:t>
      </w:r>
    </w:p>
    <w:p w14:paraId="1A42A24B" w14:textId="27D94744" w:rsidR="00EA38E2" w:rsidRPr="00864233" w:rsidRDefault="00EA38E2" w:rsidP="001452FF">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group: {_id: "$Performer"}},</w:t>
      </w:r>
    </w:p>
    <w:p w14:paraId="0958E600" w14:textId="558FC847" w:rsidR="00EA38E2" w:rsidRPr="00864233" w:rsidRDefault="00EA38E2" w:rsidP="001452FF">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count: "Performer"}</w:t>
      </w:r>
    </w:p>
    <w:p w14:paraId="30B19591" w14:textId="6E84615E" w:rsidR="00EA38E2" w:rsidRPr="00864233" w:rsidRDefault="00EA38E2" w:rsidP="001452FF">
      <w:pPr>
        <w:pBdr>
          <w:bottom w:val="single" w:sz="6" w:space="1" w:color="auto"/>
        </w:pBd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0F27D434" w14:textId="77777777" w:rsidR="00864233" w:rsidRPr="00864233" w:rsidRDefault="00864233" w:rsidP="001452FF">
      <w:pPr>
        <w:pBdr>
          <w:bottom w:val="single" w:sz="6" w:space="1" w:color="auto"/>
        </w:pBdr>
        <w:spacing w:after="0" w:line="240" w:lineRule="auto"/>
        <w:rPr>
          <w:rFonts w:ascii="Times New Roman" w:hAnsi="Times New Roman" w:cs="Times New Roman"/>
          <w:lang w:val="en-GB"/>
        </w:rPr>
      </w:pPr>
    </w:p>
    <w:p w14:paraId="4CE37EB4" w14:textId="77777777" w:rsidR="00630467" w:rsidRDefault="00630467" w:rsidP="00C73E28">
      <w:pPr>
        <w:spacing w:after="0" w:line="240" w:lineRule="auto"/>
        <w:rPr>
          <w:rFonts w:ascii="Times New Roman" w:hAnsi="Times New Roman" w:cs="Times New Roman"/>
          <w:lang w:val="en-GB"/>
        </w:rPr>
      </w:pPr>
    </w:p>
    <w:p w14:paraId="69FE3413" w14:textId="3949DCB0" w:rsidR="00777AB2" w:rsidRPr="00864233" w:rsidRDefault="00777AB2" w:rsidP="00C73E28">
      <w:pPr>
        <w:spacing w:after="0" w:line="240" w:lineRule="auto"/>
        <w:rPr>
          <w:rFonts w:ascii="Times New Roman" w:hAnsi="Times New Roman" w:cs="Times New Roman"/>
          <w:lang w:val="en-GB"/>
        </w:rPr>
      </w:pPr>
      <w:r>
        <w:rPr>
          <w:rFonts w:ascii="Times New Roman" w:hAnsi="Times New Roman" w:cs="Times New Roman"/>
          <w:lang w:val="en-GB"/>
        </w:rPr>
        <w:t>//Q4</w:t>
      </w:r>
    </w:p>
    <w:p w14:paraId="2F690CB7" w14:textId="556577CB" w:rsidR="002C7727" w:rsidRPr="00864233" w:rsidRDefault="0046110B"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db</w:t>
      </w:r>
      <w:r w:rsidR="002C7727" w:rsidRPr="00864233">
        <w:rPr>
          <w:rFonts w:ascii="Times New Roman" w:hAnsi="Times New Roman" w:cs="Times New Roman"/>
          <w:lang w:val="en-GB"/>
        </w:rPr>
        <w:t>.ConcertVenueLog.aggregate ([</w:t>
      </w:r>
    </w:p>
    <w:p w14:paraId="7CD13363" w14:textId="522A489B" w:rsidR="00EE1FD5" w:rsidRPr="00864233" w:rsidRDefault="002C7727"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ab/>
        <w:t>{</w:t>
      </w:r>
      <w:r w:rsidR="001C4B68" w:rsidRPr="00864233">
        <w:rPr>
          <w:rFonts w:ascii="Times New Roman" w:hAnsi="Times New Roman" w:cs="Times New Roman"/>
          <w:lang w:val="en-GB"/>
        </w:rPr>
        <w:t>$group: {_id:</w:t>
      </w:r>
      <w:r w:rsidR="00717CD5" w:rsidRPr="00864233">
        <w:rPr>
          <w:rFonts w:ascii="Times New Roman" w:hAnsi="Times New Roman" w:cs="Times New Roman"/>
          <w:lang w:val="en-GB"/>
        </w:rPr>
        <w:t xml:space="preserve"> </w:t>
      </w:r>
      <w:r w:rsidR="00B15473" w:rsidRPr="00864233">
        <w:rPr>
          <w:rFonts w:ascii="Times New Roman" w:hAnsi="Times New Roman" w:cs="Times New Roman"/>
          <w:lang w:val="en-GB"/>
        </w:rPr>
        <w:t>"</w:t>
      </w:r>
      <w:r w:rsidR="00EE1FD5" w:rsidRPr="00864233">
        <w:rPr>
          <w:rFonts w:ascii="Times New Roman" w:hAnsi="Times New Roman" w:cs="Times New Roman"/>
          <w:lang w:val="en-GB"/>
        </w:rPr>
        <w:t>$Performe</w:t>
      </w:r>
      <w:r w:rsidR="00AE2385" w:rsidRPr="00864233">
        <w:rPr>
          <w:rFonts w:ascii="Times New Roman" w:hAnsi="Times New Roman" w:cs="Times New Roman"/>
          <w:lang w:val="en-GB"/>
        </w:rPr>
        <w:t>r</w:t>
      </w:r>
      <w:r w:rsidR="00B15473" w:rsidRPr="00864233">
        <w:rPr>
          <w:rFonts w:ascii="Times New Roman" w:hAnsi="Times New Roman" w:cs="Times New Roman"/>
          <w:lang w:val="en-GB"/>
        </w:rPr>
        <w:t>"</w:t>
      </w:r>
      <w:r w:rsidR="00EE1FD5" w:rsidRPr="00864233">
        <w:rPr>
          <w:rFonts w:ascii="Times New Roman" w:hAnsi="Times New Roman" w:cs="Times New Roman"/>
          <w:lang w:val="en-GB"/>
        </w:rPr>
        <w:t>}}</w:t>
      </w:r>
      <w:r w:rsidR="003B73D0" w:rsidRPr="00864233">
        <w:rPr>
          <w:rFonts w:ascii="Times New Roman" w:hAnsi="Times New Roman" w:cs="Times New Roman"/>
          <w:lang w:val="en-GB"/>
        </w:rPr>
        <w:t>,</w:t>
      </w:r>
    </w:p>
    <w:p w14:paraId="14CD910B" w14:textId="31E9A37F" w:rsidR="00945B5A" w:rsidRPr="00864233" w:rsidRDefault="00EE1FD5"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ab/>
        <w:t xml:space="preserve">{$count: </w:t>
      </w:r>
      <w:r w:rsidR="00B15473" w:rsidRPr="00864233">
        <w:rPr>
          <w:rFonts w:ascii="Times New Roman" w:hAnsi="Times New Roman" w:cs="Times New Roman"/>
          <w:lang w:val="en-GB"/>
        </w:rPr>
        <w:t>"</w:t>
      </w:r>
      <w:r w:rsidR="006A3E79" w:rsidRPr="00864233">
        <w:rPr>
          <w:rFonts w:ascii="Times New Roman" w:hAnsi="Times New Roman" w:cs="Times New Roman"/>
          <w:lang w:val="en-GB"/>
        </w:rPr>
        <w:t>Performer</w:t>
      </w:r>
      <w:r w:rsidR="00B15473" w:rsidRPr="00864233">
        <w:rPr>
          <w:rFonts w:ascii="Times New Roman" w:hAnsi="Times New Roman" w:cs="Times New Roman"/>
          <w:lang w:val="en-GB"/>
        </w:rPr>
        <w:t>"</w:t>
      </w:r>
      <w:r w:rsidR="006A3E79" w:rsidRPr="00864233">
        <w:rPr>
          <w:rFonts w:ascii="Times New Roman" w:hAnsi="Times New Roman" w:cs="Times New Roman"/>
          <w:lang w:val="en-GB"/>
        </w:rPr>
        <w:t>}</w:t>
      </w:r>
      <w:r w:rsidR="0003543E" w:rsidRPr="00864233">
        <w:rPr>
          <w:rFonts w:ascii="Times New Roman" w:hAnsi="Times New Roman" w:cs="Times New Roman"/>
          <w:lang w:val="en-GB"/>
        </w:rPr>
        <w:t>,</w:t>
      </w:r>
    </w:p>
    <w:p w14:paraId="29B2E8A5" w14:textId="2BE2ABE8" w:rsidR="007207C3" w:rsidRPr="00864233" w:rsidRDefault="007207C3"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ab/>
        <w:t>{</w:t>
      </w:r>
      <w:r w:rsidR="0003543E" w:rsidRPr="00864233">
        <w:rPr>
          <w:rFonts w:ascii="Times New Roman" w:hAnsi="Times New Roman" w:cs="Times New Roman"/>
          <w:lang w:val="en-GB"/>
        </w:rPr>
        <w:t>$count: "count"}</w:t>
      </w:r>
    </w:p>
    <w:p w14:paraId="72A8BDC9" w14:textId="564C3F8C" w:rsidR="00117FBD" w:rsidRPr="00864233" w:rsidRDefault="0021488C" w:rsidP="001452FF">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7B31BC9E" w14:textId="0B8EE829" w:rsidR="00113A29" w:rsidRPr="00864233" w:rsidRDefault="00113A29">
      <w:pPr>
        <w:rPr>
          <w:rFonts w:ascii="Times New Roman" w:hAnsi="Times New Roman" w:cs="Times New Roman"/>
          <w:lang w:val="en-GB"/>
        </w:rPr>
      </w:pPr>
    </w:p>
    <w:p w14:paraId="20447600" w14:textId="046D1D61" w:rsidR="0030315B" w:rsidRDefault="00DE7566" w:rsidP="00117FBD">
      <w:pPr>
        <w:rPr>
          <w:lang w:val="en-GB"/>
        </w:rPr>
      </w:pPr>
      <w:r w:rsidRPr="001D3FC4">
        <w:rPr>
          <w:noProof/>
          <w:lang w:val="en-GB"/>
        </w:rPr>
        <w:drawing>
          <wp:anchor distT="0" distB="0" distL="114300" distR="114300" simplePos="0" relativeHeight="251645440" behindDoc="0" locked="0" layoutInCell="1" allowOverlap="1" wp14:anchorId="6336376A" wp14:editId="690CB35B">
            <wp:simplePos x="0" y="0"/>
            <wp:positionH relativeFrom="margin">
              <wp:align>left</wp:align>
            </wp:positionH>
            <wp:positionV relativeFrom="paragraph">
              <wp:posOffset>597717</wp:posOffset>
            </wp:positionV>
            <wp:extent cx="5572903" cy="2838846"/>
            <wp:effectExtent l="0" t="0" r="8890" b="0"/>
            <wp:wrapTopAndBottom/>
            <wp:docPr id="34321204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12040" name="Picture 1" descr="A screen shot of a computer pr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72903" cy="2838846"/>
                    </a:xfrm>
                    <a:prstGeom prst="rect">
                      <a:avLst/>
                    </a:prstGeom>
                  </pic:spPr>
                </pic:pic>
              </a:graphicData>
            </a:graphic>
          </wp:anchor>
        </w:drawing>
      </w:r>
      <w:r w:rsidR="0030315B">
        <w:rPr>
          <w:lang w:val="en-GB"/>
        </w:rPr>
        <w:br w:type="page"/>
      </w:r>
    </w:p>
    <w:p w14:paraId="3ACA14C5" w14:textId="1250691D" w:rsidR="0037752E" w:rsidRDefault="00206C92" w:rsidP="0030315B">
      <w:pPr>
        <w:pStyle w:val="Heading3"/>
        <w:rPr>
          <w:lang w:val="en-GB"/>
        </w:rPr>
      </w:pPr>
      <w:bookmarkStart w:id="15" w:name="_Toc164941359"/>
      <w:r>
        <w:rPr>
          <w:lang w:val="en-GB"/>
        </w:rPr>
        <w:lastRenderedPageBreak/>
        <w:t>Question 5</w:t>
      </w:r>
      <w:bookmarkEnd w:id="15"/>
      <w:r w:rsidR="001A2469">
        <w:rPr>
          <w:lang w:val="en-GB"/>
        </w:rPr>
        <w:t xml:space="preserve"> </w:t>
      </w:r>
    </w:p>
    <w:p w14:paraId="1765F084" w14:textId="004578D8" w:rsidR="009948C9" w:rsidRPr="00864233" w:rsidRDefault="00D27500"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Query the database to find documents </w:t>
      </w:r>
      <w:r w:rsidR="00201E6F" w:rsidRPr="00864233">
        <w:rPr>
          <w:rFonts w:ascii="Times New Roman" w:hAnsi="Times New Roman" w:cs="Times New Roman"/>
          <w:lang w:val="en-GB"/>
        </w:rPr>
        <w:t>of</w:t>
      </w:r>
      <w:r w:rsidR="001F1DE6" w:rsidRPr="00864233">
        <w:rPr>
          <w:rFonts w:ascii="Times New Roman" w:hAnsi="Times New Roman" w:cs="Times New Roman"/>
          <w:lang w:val="en-GB"/>
        </w:rPr>
        <w:t xml:space="preserve"> </w:t>
      </w:r>
      <w:r w:rsidR="007D4539" w:rsidRPr="00864233">
        <w:rPr>
          <w:rFonts w:ascii="Times New Roman" w:hAnsi="Times New Roman" w:cs="Times New Roman"/>
          <w:lang w:val="en-GB"/>
        </w:rPr>
        <w:t xml:space="preserve">concerts that took place </w:t>
      </w:r>
      <w:r w:rsidR="00201E6F" w:rsidRPr="00864233">
        <w:rPr>
          <w:rFonts w:ascii="Times New Roman" w:hAnsi="Times New Roman" w:cs="Times New Roman"/>
          <w:lang w:val="en-GB"/>
        </w:rPr>
        <w:t xml:space="preserve">where </w:t>
      </w:r>
      <w:r w:rsidR="009A51B4" w:rsidRPr="00864233">
        <w:rPr>
          <w:rFonts w:ascii="Times New Roman" w:hAnsi="Times New Roman" w:cs="Times New Roman"/>
          <w:lang w:val="en-GB"/>
        </w:rPr>
        <w:t xml:space="preserve">the venue name contains the word </w:t>
      </w:r>
      <w:r w:rsidR="00201E6F" w:rsidRPr="00864233">
        <w:rPr>
          <w:rFonts w:ascii="Times New Roman" w:hAnsi="Times New Roman" w:cs="Times New Roman"/>
          <w:lang w:val="en-GB"/>
        </w:rPr>
        <w:t>“</w:t>
      </w:r>
      <w:r w:rsidR="00FF5909" w:rsidRPr="00864233">
        <w:rPr>
          <w:rFonts w:ascii="Times New Roman" w:hAnsi="Times New Roman" w:cs="Times New Roman"/>
          <w:lang w:val="en-GB"/>
        </w:rPr>
        <w:t>a</w:t>
      </w:r>
      <w:r w:rsidR="00201E6F" w:rsidRPr="00864233">
        <w:rPr>
          <w:rFonts w:ascii="Times New Roman" w:hAnsi="Times New Roman" w:cs="Times New Roman"/>
          <w:lang w:val="en-GB"/>
        </w:rPr>
        <w:t xml:space="preserve">rena”. </w:t>
      </w:r>
      <w:r w:rsidR="003C705D" w:rsidRPr="00864233">
        <w:rPr>
          <w:rFonts w:ascii="Times New Roman" w:hAnsi="Times New Roman" w:cs="Times New Roman"/>
          <w:lang w:val="en-GB"/>
        </w:rPr>
        <w:t xml:space="preserve">The sponsor of the concert must </w:t>
      </w:r>
      <w:r w:rsidR="00AA70AE" w:rsidRPr="00864233">
        <w:rPr>
          <w:rFonts w:ascii="Times New Roman" w:hAnsi="Times New Roman" w:cs="Times New Roman"/>
          <w:lang w:val="en-GB"/>
        </w:rPr>
        <w:t xml:space="preserve">have </w:t>
      </w:r>
      <w:r w:rsidR="003C705D" w:rsidRPr="00864233">
        <w:rPr>
          <w:rFonts w:ascii="Times New Roman" w:hAnsi="Times New Roman" w:cs="Times New Roman"/>
          <w:lang w:val="en-GB"/>
        </w:rPr>
        <w:t>be</w:t>
      </w:r>
      <w:r w:rsidR="00AA70AE" w:rsidRPr="00864233">
        <w:rPr>
          <w:rFonts w:ascii="Times New Roman" w:hAnsi="Times New Roman" w:cs="Times New Roman"/>
          <w:lang w:val="en-GB"/>
        </w:rPr>
        <w:t>en</w:t>
      </w:r>
      <w:r w:rsidR="003C705D" w:rsidRPr="00864233">
        <w:rPr>
          <w:rFonts w:ascii="Times New Roman" w:hAnsi="Times New Roman" w:cs="Times New Roman"/>
          <w:lang w:val="en-GB"/>
        </w:rPr>
        <w:t xml:space="preserve"> Aer Lingus and the concert </w:t>
      </w:r>
      <w:r w:rsidR="00AA70AE" w:rsidRPr="00864233">
        <w:rPr>
          <w:rFonts w:ascii="Times New Roman" w:hAnsi="Times New Roman" w:cs="Times New Roman"/>
          <w:lang w:val="en-GB"/>
        </w:rPr>
        <w:t>took</w:t>
      </w:r>
      <w:r w:rsidR="003C705D" w:rsidRPr="00864233">
        <w:rPr>
          <w:rFonts w:ascii="Times New Roman" w:hAnsi="Times New Roman" w:cs="Times New Roman"/>
          <w:lang w:val="en-GB"/>
        </w:rPr>
        <w:t xml:space="preserve"> place before 2015</w:t>
      </w:r>
      <w:r w:rsidR="007E72C9" w:rsidRPr="00864233">
        <w:rPr>
          <w:rFonts w:ascii="Times New Roman" w:hAnsi="Times New Roman" w:cs="Times New Roman"/>
          <w:lang w:val="en-GB"/>
        </w:rPr>
        <w:t>. Order by concert date ascending</w:t>
      </w:r>
      <w:r w:rsidR="00733B4F" w:rsidRPr="00864233">
        <w:rPr>
          <w:rFonts w:ascii="Times New Roman" w:hAnsi="Times New Roman" w:cs="Times New Roman"/>
          <w:lang w:val="en-GB"/>
        </w:rPr>
        <w:t xml:space="preserve"> </w:t>
      </w:r>
      <w:r w:rsidR="00F31A70"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gGCOZgey","properties":{"formattedCitation":"[13]","plainCitation":"[13]","noteIndex":0},"citationItems":[{"id":350,"uris":["http://zotero.org/users/12587876/items/TTS4N7PS"],"itemData":{"id":350,"type":"motion_picture","abstract":"In this video we will see about the evaluation operators $expr and $regex operators for querying the documents - MongoDB\n\nIf you like my video, please subscribe to my channel.\n\nJoin in the Telegram Group\nhttp://t.me/LeelaWebDev\n\nMy Playlists:\nReact Complete Course:    • 1. Why use React. Advantages of React...  \nVue Complete Course:    • 1. Introduction to VueJS 3.0. New Fea...  \nAngular NGRX Complete Course:    • 1. Introduction to Angular NGRX State...  \nAngular Complete Course:    • 1. Angular Introduction. Exploring th...   \nTypeScript Complete Course:    • 1. What is TypeScript Language and wh...  \nES6 Complete Course:    • 1. Introduction to Ecmascript6 (ES6)....  \nJavascript Complete Course:    • 1. Javascript Introduction. Lets lear...  \nGIT Complete Course:    • 1. Git, Distributed Version Control S...  \nESLint Complete Course:    • 1. Introduction to ESLint. Find and f...  \nRxJS Complete Course:    • 1. Introduction to RxJS. Reactive Ext...  \nDeclarative Reactive Programming in Angular Complete Course:    • 1. Introduction to Declarative Reacti...  \nAngular CLI Complete Course Tutorial:\n   • 1.  Getting Started With Angular CLI....  \nAngular UnitTesting Complete Course:\n   • 1. Introduction to Angular Unit Testi...  \n\nMy Courses Playlist Page:\n   / leelawebdev  \n\nYoutube Page:    / leelawebdev  \nFacebook Page:   / leelawebdev  \nTwitter Page:   / leelanarsimha  \nLinkedin:   / leela-narasimha-reddy-86517948  \nGitHub: https://github.com/leelanarasimha\n#mongodb #leelawebdev\n\nJoin this channel to get access to perks:\n   / @leelawebdev","dimensions":"8:32","source":"YouTube","title":"30. Evaluation Operator $expr and $regex operators for querying the documents - MongoDB","URL":"https://www.youtube.com/watch?v=d3lsBowZQ6c","director":[{"literal":"Leela Web Dev"}],"accessed":{"date-parts":[["2024",4,13]]},"issued":{"date-parts":[["2022",8,7]]},"citation-key":"leelawebdev22"}}],"schema":"https://github.com/citation-style-language/schema/raw/master/csl-citation.json"} </w:instrText>
      </w:r>
      <w:r w:rsidR="00F31A70" w:rsidRPr="00864233">
        <w:rPr>
          <w:rFonts w:ascii="Times New Roman" w:hAnsi="Times New Roman" w:cs="Times New Roman"/>
          <w:lang w:val="en-GB"/>
        </w:rPr>
        <w:fldChar w:fldCharType="separate"/>
      </w:r>
      <w:r w:rsidR="00A45D68" w:rsidRPr="00864233">
        <w:rPr>
          <w:rFonts w:ascii="Times New Roman" w:hAnsi="Times New Roman" w:cs="Times New Roman"/>
        </w:rPr>
        <w:t>[13]</w:t>
      </w:r>
      <w:r w:rsidR="00F31A70" w:rsidRPr="00864233">
        <w:rPr>
          <w:rFonts w:ascii="Times New Roman" w:hAnsi="Times New Roman" w:cs="Times New Roman"/>
          <w:lang w:val="en-GB"/>
        </w:rPr>
        <w:fldChar w:fldCharType="end"/>
      </w:r>
      <w:r w:rsidR="005D18E7" w:rsidRPr="00864233">
        <w:rPr>
          <w:rFonts w:ascii="Times New Roman" w:hAnsi="Times New Roman" w:cs="Times New Roman"/>
          <w:lang w:val="en-GB"/>
        </w:rPr>
        <w:t xml:space="preserve"> </w:t>
      </w:r>
      <w:r w:rsidR="005D18E7"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qQVIjNSq","properties":{"formattedCitation":"[14]","plainCitation":"[14]","noteIndex":0},"citationItems":[{"id":349,"uris":["http://zotero.org/users/12587876/items/U9XDEZ6E"],"itemData":{"id":349,"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Explore our FREE Courses: https://www.simplilearn.com/skillup-f...    \n\nThe fundamentals of the Regular Expressions and Regex operator used in MongoDB will be clearly understood by watching this Tutorial. In this tutorial, beginners will learn about Regular Expressions and how it functions in the MongoDB Database. The tutorial will begin with an introduction to MongoDB Regular Expressions. Then we'll talk about the importance of using Various Regex operators and how they can be used to retrieve data from specific Fields from many documents.\n\nThe following are the Topics Covered in this tutorial:\n\nWhat are Regular Expressions in MongoDB?\nWhy do we use Regular Expressions?\nWhat is a Regex Operator?\nHow Does Regex Works in MongoDB?\nSyntax and Execution in MongoDB Shell\"\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Subscribe to our Channel to begin your coding journey: https://bit.ly/3eGepgQ\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What are Regular Expressions?\n\nRegular expressions are used to match patterns. It is nothing but finding strings within documents.You may not always know the precise Field value to search for when retrieving documents from a collection.\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What is Regex Operator?\n\nThe regex operator provides regular expression capabilities for pattern-matching strings in the queries to retrieve data stored in the documents.\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Subscribe to our Channel to learn more about the top Technologies: https://bit.ly/2VT4WtH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out the SQL training videos:    • SQL    \n\n#Regex #RegularExpression MongoDBRegex #MongoDB #MongoDBBasics #SQL #SQLTutorial #SqlForBeginners #DataBases #DB #DBMS #DataBase #SQLCourse #SQLTraining #MySQL #Oracle #SQLServer #DBMS #Database #Simplicode #Simplilearn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Watch more videos from SimpliCode:    • SimpliCode Live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Watch more trending videos:\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op 10 Programming Languages in 2023:    • Top 10 Programming Languages 2023 | B...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op 10 Certifications for 2023:    • Top 10 Certifications For 2023 | High...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op 10 Highest Paying Jobs in 2023:    • Top 10 Highest Paying Jobs In 2023 | ...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op 10 Dying Programming Languages 2023:    • Top 10 Dying Programming Languages in...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op 10 Technologies to Learn in 2023:    • Top 10 Technologies To Learn In 2022 ...      \n\nMongoDB Certification Training Course:\n\nMore businesses are using MongoDB development services, the most popular NoSQL database, to handle their increasing data storage and handling demands. The MongoDB certification course equips you with the skills required to become a MongoDB Developer. The MongoDB certification course makes you job-ready by helping you master data modeling, ingestion, query, sharding, and data replication with MongoDB, along with installing, updating, and maintaining the MongoDB environment. You will also gain proficiency in MongoDB configuration, backup methods, monitoring, and operational strategies.\n\nKey Feature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49 hours of Applied Learning\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3 industry-based projects in e-learning and telecom domain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6 hands-on lab exercises to be executed in a virtual machine\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60 demos explaining key concepts\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Learn more at: https://www.simplilearn.com/big-data-...   \n\nFor more updates on courses and tips, follow us on:\n- Facebook:   / simplilearn    \n- Twitter:   / simplilearn    \n- LinkedIn:   / simplilearn   \n- Website: https://www.simplilearn.com\n\nGet the Android app: http://bit.ly/1WlVo4u\nGet the iOS app: http://apple.co/1HIO5J0","dimensions":"25:24","source":"YouTube","title":"</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Regex In MongoDB | MongoDB Regular Expressions Explained | MongoDB Tutorial Beginners | SimpliCode","URL":"https://www.youtube.com/watch?v=5ABbf2uSxrw","director":[{"literal":"SimpliCode"}],"accessed":{"date-parts":[["2024",4,13]]},"issued":{"date-parts":[["2022",12,1]]},"citation-key":"simplicode22"}}],"schema":"https://github.com/citation-style-language/schema/raw/master/csl-citation.json"} </w:instrText>
      </w:r>
      <w:r w:rsidR="005D18E7" w:rsidRPr="00864233">
        <w:rPr>
          <w:rFonts w:ascii="Times New Roman" w:hAnsi="Times New Roman" w:cs="Times New Roman"/>
          <w:lang w:val="en-GB"/>
        </w:rPr>
        <w:fldChar w:fldCharType="separate"/>
      </w:r>
      <w:r w:rsidR="00A45D68" w:rsidRPr="00864233">
        <w:rPr>
          <w:rFonts w:ascii="Times New Roman" w:hAnsi="Times New Roman" w:cs="Times New Roman"/>
        </w:rPr>
        <w:t>[14]</w:t>
      </w:r>
      <w:r w:rsidR="005D18E7" w:rsidRPr="00864233">
        <w:rPr>
          <w:rFonts w:ascii="Times New Roman" w:hAnsi="Times New Roman" w:cs="Times New Roman"/>
          <w:lang w:val="en-GB"/>
        </w:rPr>
        <w:fldChar w:fldCharType="end"/>
      </w:r>
      <w:r w:rsidR="005D18E7" w:rsidRPr="00864233">
        <w:rPr>
          <w:rFonts w:ascii="Times New Roman" w:hAnsi="Times New Roman" w:cs="Times New Roman"/>
          <w:lang w:val="en-GB"/>
        </w:rPr>
        <w:t>.</w:t>
      </w:r>
    </w:p>
    <w:p w14:paraId="56BEF14B" w14:textId="77777777" w:rsidR="00A76F4C" w:rsidRPr="00864233" w:rsidRDefault="00A76F4C" w:rsidP="00A76F4C">
      <w:pPr>
        <w:spacing w:after="0" w:line="240" w:lineRule="auto"/>
        <w:rPr>
          <w:rFonts w:ascii="Times New Roman" w:hAnsi="Times New Roman" w:cs="Times New Roman"/>
          <w:lang w:val="en-GB"/>
        </w:rPr>
      </w:pPr>
    </w:p>
    <w:p w14:paraId="338D0917" w14:textId="0B8E0780" w:rsidR="00A76F4C" w:rsidRPr="00864233" w:rsidRDefault="00AE41A8"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Qs5</w:t>
      </w:r>
    </w:p>
    <w:p w14:paraId="4385CC0D" w14:textId="77777777" w:rsidR="005E1A96" w:rsidRPr="00864233" w:rsidRDefault="005E1A96"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7EF1DB4C" w14:textId="3F484EF5" w:rsidR="005E1A96" w:rsidRPr="00864233" w:rsidRDefault="005E1A96"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xml:space="preserve">{$match: </w:t>
      </w:r>
    </w:p>
    <w:p w14:paraId="1F76E4E1" w14:textId="77777777" w:rsidR="005E1A96" w:rsidRPr="00864233" w:rsidRDefault="005E1A96"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and: [</w:t>
      </w:r>
    </w:p>
    <w:p w14:paraId="2F373F5D" w14:textId="10201911" w:rsidR="005E1A96" w:rsidRPr="00864233" w:rsidRDefault="005E1A96"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Venue.Name": { $regex: "</w:t>
      </w:r>
      <w:r w:rsidR="00FF5909" w:rsidRPr="00864233">
        <w:rPr>
          <w:rFonts w:ascii="Times New Roman" w:hAnsi="Times New Roman" w:cs="Times New Roman"/>
          <w:lang w:val="en-GB"/>
        </w:rPr>
        <w:t>a</w:t>
      </w:r>
      <w:r w:rsidRPr="00864233">
        <w:rPr>
          <w:rFonts w:ascii="Times New Roman" w:hAnsi="Times New Roman" w:cs="Times New Roman"/>
          <w:lang w:val="en-GB"/>
        </w:rPr>
        <w:t>rena", $options: "i" } },</w:t>
      </w:r>
    </w:p>
    <w:p w14:paraId="7586B264" w14:textId="77777777" w:rsidR="005E1A96" w:rsidRPr="00864233" w:rsidRDefault="005E1A96"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xml:space="preserve">{ Concert_Year: { $lt: 2015 } }, </w:t>
      </w:r>
    </w:p>
    <w:p w14:paraId="4B769DD7" w14:textId="77777777" w:rsidR="005E1A96" w:rsidRPr="00864233" w:rsidRDefault="005E1A96"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Sponsor.Name": { $in: ["Aer Lingus"] } }</w:t>
      </w:r>
    </w:p>
    <w:p w14:paraId="20921028" w14:textId="77777777" w:rsidR="005E1A96" w:rsidRPr="00864233" w:rsidRDefault="005E1A96"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1E829A36" w14:textId="62DAADB8" w:rsidR="005E1A96" w:rsidRPr="00864233" w:rsidRDefault="005E1A96"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sort: { "Concert_Year": 1 } }</w:t>
      </w:r>
    </w:p>
    <w:p w14:paraId="1362CEA1" w14:textId="07FBD302" w:rsidR="005E1A96" w:rsidRPr="00864233" w:rsidRDefault="005E1A96" w:rsidP="00A76F4C">
      <w:pPr>
        <w:pBdr>
          <w:bottom w:val="single" w:sz="6" w:space="1" w:color="auto"/>
        </w:pBd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7F334E3" w14:textId="77777777" w:rsidR="00864233" w:rsidRPr="00864233" w:rsidRDefault="00864233" w:rsidP="00A76F4C">
      <w:pPr>
        <w:pBdr>
          <w:bottom w:val="single" w:sz="6" w:space="1" w:color="auto"/>
        </w:pBdr>
        <w:spacing w:after="0" w:line="240" w:lineRule="auto"/>
        <w:rPr>
          <w:rFonts w:ascii="Times New Roman" w:hAnsi="Times New Roman" w:cs="Times New Roman"/>
          <w:lang w:val="en-GB"/>
        </w:rPr>
      </w:pPr>
    </w:p>
    <w:p w14:paraId="65B7171C" w14:textId="77777777" w:rsidR="00630467" w:rsidRDefault="00630467" w:rsidP="00C73E28">
      <w:pPr>
        <w:spacing w:after="0" w:line="240" w:lineRule="auto"/>
        <w:rPr>
          <w:rFonts w:ascii="Times New Roman" w:hAnsi="Times New Roman" w:cs="Times New Roman"/>
          <w:lang w:val="en-GB"/>
        </w:rPr>
      </w:pPr>
    </w:p>
    <w:p w14:paraId="6F644AD1" w14:textId="3C82D7EE" w:rsidR="00777AB2" w:rsidRPr="00864233" w:rsidRDefault="00777AB2" w:rsidP="00C73E28">
      <w:pPr>
        <w:spacing w:after="0" w:line="240" w:lineRule="auto"/>
        <w:rPr>
          <w:rFonts w:ascii="Times New Roman" w:hAnsi="Times New Roman" w:cs="Times New Roman"/>
          <w:lang w:val="en-GB"/>
        </w:rPr>
      </w:pPr>
      <w:r>
        <w:rPr>
          <w:rFonts w:ascii="Times New Roman" w:hAnsi="Times New Roman" w:cs="Times New Roman"/>
          <w:lang w:val="en-GB"/>
        </w:rPr>
        <w:t>//Q5</w:t>
      </w:r>
    </w:p>
    <w:p w14:paraId="792FC0B0" w14:textId="23611E5D" w:rsidR="00A57A45" w:rsidRPr="00864233" w:rsidRDefault="00A57A45"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3D00F590" w14:textId="77777777" w:rsidR="00A57A45" w:rsidRPr="00864233" w:rsidRDefault="00A57A45"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xml:space="preserve"> {$match: </w:t>
      </w:r>
    </w:p>
    <w:p w14:paraId="2C52D6A2" w14:textId="17E860FF" w:rsidR="00A57A45" w:rsidRPr="00864233" w:rsidRDefault="00A57A45"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and: [</w:t>
      </w:r>
    </w:p>
    <w:p w14:paraId="0100D481" w14:textId="3528628C" w:rsidR="00A57A45" w:rsidRPr="00864233" w:rsidRDefault="00A57A45"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Venue.Name": { $regex: "</w:t>
      </w:r>
      <w:r w:rsidR="00FF5909" w:rsidRPr="00864233">
        <w:rPr>
          <w:rFonts w:ascii="Times New Roman" w:hAnsi="Times New Roman" w:cs="Times New Roman"/>
          <w:lang w:val="en-GB"/>
        </w:rPr>
        <w:t>a</w:t>
      </w:r>
      <w:r w:rsidRPr="00864233">
        <w:rPr>
          <w:rFonts w:ascii="Times New Roman" w:hAnsi="Times New Roman" w:cs="Times New Roman"/>
          <w:lang w:val="en-GB"/>
        </w:rPr>
        <w:t>rena", $options: "i" } },</w:t>
      </w:r>
    </w:p>
    <w:p w14:paraId="17E50F90" w14:textId="71488CFE" w:rsidR="00A57A45" w:rsidRPr="00864233" w:rsidRDefault="00A57A45"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xml:space="preserve">{ Concert_Year: { $lt: 2015 } }, </w:t>
      </w:r>
    </w:p>
    <w:p w14:paraId="4992D1B8" w14:textId="043EA584" w:rsidR="00A57A45" w:rsidRPr="00864233" w:rsidRDefault="00A57A45" w:rsidP="00A76F4C">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Sponsor.Name": { $in: ["Aer Lingus"] } }</w:t>
      </w:r>
    </w:p>
    <w:p w14:paraId="64E59DDF" w14:textId="1C02255E" w:rsidR="00A57A45" w:rsidRPr="00864233" w:rsidRDefault="00A57A45"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7E664B4" w14:textId="4E384E2F" w:rsidR="00A57A45" w:rsidRPr="00864233" w:rsidRDefault="00A57A45"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sort: { "Concert_Year": 1 } },</w:t>
      </w:r>
    </w:p>
    <w:p w14:paraId="798859FB" w14:textId="41278B0C" w:rsidR="00A57A45" w:rsidRPr="00864233" w:rsidRDefault="00A57A45"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count: "count"}])</w:t>
      </w:r>
    </w:p>
    <w:p w14:paraId="07F173AA" w14:textId="77777777" w:rsidR="00D55382" w:rsidRDefault="00D55382" w:rsidP="00D55382">
      <w:pPr>
        <w:spacing w:after="0" w:line="240" w:lineRule="auto"/>
        <w:rPr>
          <w:lang w:val="en-GB"/>
        </w:rPr>
      </w:pPr>
    </w:p>
    <w:p w14:paraId="2813DE5C" w14:textId="7B2204FD" w:rsidR="00D55382" w:rsidRPr="00A57A45" w:rsidRDefault="00C23CA2" w:rsidP="00D55382">
      <w:pPr>
        <w:spacing w:after="0" w:line="240" w:lineRule="auto"/>
        <w:rPr>
          <w:lang w:val="en-GB"/>
        </w:rPr>
      </w:pPr>
      <w:r w:rsidRPr="00983BCA">
        <w:rPr>
          <w:rFonts w:eastAsiaTheme="majorEastAsia" w:cstheme="majorBidi"/>
          <w:noProof/>
          <w:color w:val="0F4761" w:themeColor="accent1" w:themeShade="BF"/>
          <w:sz w:val="28"/>
          <w:szCs w:val="28"/>
          <w:lang w:val="en-GB"/>
        </w:rPr>
        <w:lastRenderedPageBreak/>
        <w:drawing>
          <wp:anchor distT="0" distB="0" distL="114300" distR="114300" simplePos="0" relativeHeight="251649536" behindDoc="0" locked="0" layoutInCell="1" allowOverlap="1" wp14:anchorId="2A90E429" wp14:editId="2AE54875">
            <wp:simplePos x="0" y="0"/>
            <wp:positionH relativeFrom="margin">
              <wp:align>center</wp:align>
            </wp:positionH>
            <wp:positionV relativeFrom="paragraph">
              <wp:posOffset>5526405</wp:posOffset>
            </wp:positionV>
            <wp:extent cx="4920343" cy="3328670"/>
            <wp:effectExtent l="0" t="0" r="0" b="5080"/>
            <wp:wrapTopAndBottom/>
            <wp:docPr id="29487482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74823" name="Picture 1" descr="A screen 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920343" cy="3328670"/>
                    </a:xfrm>
                    <a:prstGeom prst="rect">
                      <a:avLst/>
                    </a:prstGeom>
                  </pic:spPr>
                </pic:pic>
              </a:graphicData>
            </a:graphic>
          </wp:anchor>
        </w:drawing>
      </w:r>
      <w:r w:rsidR="00D55382" w:rsidRPr="00D55382">
        <w:rPr>
          <w:noProof/>
          <w:lang w:val="en-GB"/>
        </w:rPr>
        <w:drawing>
          <wp:anchor distT="0" distB="0" distL="114300" distR="114300" simplePos="0" relativeHeight="251647488" behindDoc="0" locked="0" layoutInCell="1" allowOverlap="1" wp14:anchorId="08CEDF49" wp14:editId="71A0136C">
            <wp:simplePos x="0" y="0"/>
            <wp:positionH relativeFrom="margin">
              <wp:align>left</wp:align>
            </wp:positionH>
            <wp:positionV relativeFrom="paragraph">
              <wp:posOffset>363</wp:posOffset>
            </wp:positionV>
            <wp:extent cx="5717540" cy="5282565"/>
            <wp:effectExtent l="0" t="0" r="0" b="0"/>
            <wp:wrapSquare wrapText="bothSides"/>
            <wp:docPr id="193116630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166307" name="Picture 1" descr="A screenshot of a computer pr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17540" cy="5282565"/>
                    </a:xfrm>
                    <a:prstGeom prst="rect">
                      <a:avLst/>
                    </a:prstGeom>
                  </pic:spPr>
                </pic:pic>
              </a:graphicData>
            </a:graphic>
          </wp:anchor>
        </w:drawing>
      </w:r>
    </w:p>
    <w:p w14:paraId="6B310A71" w14:textId="39B76CE0" w:rsidR="00C23CA2" w:rsidRDefault="00206C92" w:rsidP="0030315B">
      <w:pPr>
        <w:pStyle w:val="Heading3"/>
        <w:rPr>
          <w:lang w:val="en-GB"/>
        </w:rPr>
      </w:pPr>
      <w:bookmarkStart w:id="16" w:name="_Toc164941360"/>
      <w:r>
        <w:rPr>
          <w:lang w:val="en-GB"/>
        </w:rPr>
        <w:lastRenderedPageBreak/>
        <w:t>Question 6</w:t>
      </w:r>
      <w:bookmarkEnd w:id="16"/>
    </w:p>
    <w:p w14:paraId="081EAEE3" w14:textId="17A8FC93" w:rsidR="007222E4" w:rsidRPr="00864233" w:rsidRDefault="00E34299" w:rsidP="008B55C4">
      <w:pPr>
        <w:spacing w:after="0" w:line="240" w:lineRule="auto"/>
        <w:rPr>
          <w:rFonts w:ascii="Times New Roman" w:hAnsi="Times New Roman" w:cs="Times New Roman"/>
          <w:lang w:val="en-GB"/>
        </w:rPr>
      </w:pPr>
      <w:r w:rsidRPr="00864233">
        <w:rPr>
          <w:rFonts w:ascii="Times New Roman" w:hAnsi="Times New Roman" w:cs="Times New Roman"/>
          <w:lang w:val="en-GB"/>
        </w:rPr>
        <w:t>Find the average drink</w:t>
      </w:r>
      <w:r w:rsidR="00AC5AD8" w:rsidRPr="00864233">
        <w:rPr>
          <w:rFonts w:ascii="Times New Roman" w:hAnsi="Times New Roman" w:cs="Times New Roman"/>
          <w:lang w:val="en-GB"/>
        </w:rPr>
        <w:t>, merchandise and food</w:t>
      </w:r>
      <w:r w:rsidRPr="00864233">
        <w:rPr>
          <w:rFonts w:ascii="Times New Roman" w:hAnsi="Times New Roman" w:cs="Times New Roman"/>
          <w:lang w:val="en-GB"/>
        </w:rPr>
        <w:t xml:space="preserve"> sales for eac</w:t>
      </w:r>
      <w:r w:rsidR="00313675" w:rsidRPr="00864233">
        <w:rPr>
          <w:rFonts w:ascii="Times New Roman" w:hAnsi="Times New Roman" w:cs="Times New Roman"/>
          <w:lang w:val="en-GB"/>
        </w:rPr>
        <w:t xml:space="preserve">h venue type that contains the </w:t>
      </w:r>
      <w:r w:rsidR="00042990" w:rsidRPr="00864233">
        <w:rPr>
          <w:rFonts w:ascii="Times New Roman" w:hAnsi="Times New Roman" w:cs="Times New Roman"/>
          <w:lang w:val="en-GB"/>
        </w:rPr>
        <w:t>string “</w:t>
      </w:r>
      <w:r w:rsidR="005F4A75" w:rsidRPr="00864233">
        <w:rPr>
          <w:rFonts w:ascii="Times New Roman" w:hAnsi="Times New Roman" w:cs="Times New Roman"/>
          <w:lang w:val="en-GB"/>
        </w:rPr>
        <w:t>th</w:t>
      </w:r>
      <w:r w:rsidR="00042990" w:rsidRPr="00864233">
        <w:rPr>
          <w:rFonts w:ascii="Times New Roman" w:hAnsi="Times New Roman" w:cs="Times New Roman"/>
          <w:lang w:val="en-GB"/>
        </w:rPr>
        <w:t xml:space="preserve">”. </w:t>
      </w:r>
      <w:r w:rsidR="00AC5AD8" w:rsidRPr="00864233">
        <w:rPr>
          <w:rFonts w:ascii="Times New Roman" w:hAnsi="Times New Roman" w:cs="Times New Roman"/>
          <w:lang w:val="en-GB"/>
        </w:rPr>
        <w:t xml:space="preserve">Find the total </w:t>
      </w:r>
      <w:r w:rsidR="002A1FC0" w:rsidRPr="00864233">
        <w:rPr>
          <w:rFonts w:ascii="Times New Roman" w:hAnsi="Times New Roman" w:cs="Times New Roman"/>
          <w:lang w:val="en-GB"/>
        </w:rPr>
        <w:t>revenue</w:t>
      </w:r>
      <w:r w:rsidR="00AC5AD8" w:rsidRPr="00864233">
        <w:rPr>
          <w:rFonts w:ascii="Times New Roman" w:hAnsi="Times New Roman" w:cs="Times New Roman"/>
          <w:lang w:val="en-GB"/>
        </w:rPr>
        <w:t xml:space="preserve"> for each venue type</w:t>
      </w:r>
      <w:r w:rsidR="002A1FC0" w:rsidRPr="00864233">
        <w:rPr>
          <w:rFonts w:ascii="Times New Roman" w:hAnsi="Times New Roman" w:cs="Times New Roman"/>
          <w:lang w:val="en-GB"/>
        </w:rPr>
        <w:t xml:space="preserve"> (excluding ticket sales)</w:t>
      </w:r>
      <w:r w:rsidR="000F6247" w:rsidRPr="00864233">
        <w:rPr>
          <w:rFonts w:ascii="Times New Roman" w:hAnsi="Times New Roman" w:cs="Times New Roman"/>
          <w:lang w:val="en-GB"/>
        </w:rPr>
        <w:t xml:space="preserve"> </w:t>
      </w:r>
      <w:r w:rsidR="000F6247"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QmKWARzX","properties":{"formattedCitation":"[15]","plainCitation":"[15]","noteIndex":0},"citationItems":[{"id":353,"uris":["http://zotero.org/users/12587876/items/5YKMQ7XD"],"itemData":{"id":353,"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4:24","source":"YouTube","title":"25 Aggregation Example 13   $project with restructuring - MongoDB Aggregation Tutorial","URL":"https://www.youtube.com/watch?v=GG6Ax1B1Ag8","director":[{"literal":"Bogdan Stashchuk"}],"accessed":{"date-parts":[["2024",4,13]]},"issued":{"date-parts":[["2018",5,16]]},"citation-key":"bogdanstashchuk18c"}}],"schema":"https://github.com/citation-style-language/schema/raw/master/csl-citation.json"} </w:instrText>
      </w:r>
      <w:r w:rsidR="000F6247" w:rsidRPr="00864233">
        <w:rPr>
          <w:rFonts w:ascii="Times New Roman" w:hAnsi="Times New Roman" w:cs="Times New Roman"/>
          <w:lang w:val="en-GB"/>
        </w:rPr>
        <w:fldChar w:fldCharType="separate"/>
      </w:r>
      <w:r w:rsidR="00A45D68" w:rsidRPr="00864233">
        <w:rPr>
          <w:rFonts w:ascii="Times New Roman" w:hAnsi="Times New Roman" w:cs="Times New Roman"/>
        </w:rPr>
        <w:t>[15]</w:t>
      </w:r>
      <w:r w:rsidR="000F6247" w:rsidRPr="00864233">
        <w:rPr>
          <w:rFonts w:ascii="Times New Roman" w:hAnsi="Times New Roman" w:cs="Times New Roman"/>
          <w:lang w:val="en-GB"/>
        </w:rPr>
        <w:fldChar w:fldCharType="end"/>
      </w:r>
      <w:r w:rsidR="00481F0A" w:rsidRPr="00864233">
        <w:rPr>
          <w:rFonts w:ascii="Times New Roman" w:hAnsi="Times New Roman" w:cs="Times New Roman"/>
          <w:lang w:val="en-GB"/>
        </w:rPr>
        <w:t xml:space="preserve"> </w:t>
      </w:r>
      <w:r w:rsidR="00481F0A"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T735blSm","properties":{"formattedCitation":"[16]","plainCitation":"[16]","noteIndex":0},"citationItems":[{"id":354,"uris":["http://zotero.org/users/12587876/items/QKXF8KWW"],"itemData":{"id":354,"type":"webpage","title":"ProQuest Ebook Central - Reader","URL":"https://ebookcentral.proquest.com/lib/aitie/reader.action?docID=5532278&amp;query=#","accessed":{"date-parts":[["2024",4,13]]},"citation-key":"ProQuest"}}],"schema":"https://github.com/citation-style-language/schema/raw/master/csl-citation.json"} </w:instrText>
      </w:r>
      <w:r w:rsidR="00481F0A" w:rsidRPr="00864233">
        <w:rPr>
          <w:rFonts w:ascii="Times New Roman" w:hAnsi="Times New Roman" w:cs="Times New Roman"/>
          <w:lang w:val="en-GB"/>
        </w:rPr>
        <w:fldChar w:fldCharType="separate"/>
      </w:r>
      <w:r w:rsidR="00A45D68" w:rsidRPr="00864233">
        <w:rPr>
          <w:rFonts w:ascii="Times New Roman" w:hAnsi="Times New Roman" w:cs="Times New Roman"/>
        </w:rPr>
        <w:t>[16]</w:t>
      </w:r>
      <w:r w:rsidR="00481F0A" w:rsidRPr="00864233">
        <w:rPr>
          <w:rFonts w:ascii="Times New Roman" w:hAnsi="Times New Roman" w:cs="Times New Roman"/>
          <w:lang w:val="en-GB"/>
        </w:rPr>
        <w:fldChar w:fldCharType="end"/>
      </w:r>
      <w:r w:rsidR="00C643C2" w:rsidRPr="00864233">
        <w:rPr>
          <w:rFonts w:ascii="Times New Roman" w:hAnsi="Times New Roman" w:cs="Times New Roman"/>
          <w:lang w:val="en-GB"/>
        </w:rPr>
        <w:t>.</w:t>
      </w:r>
    </w:p>
    <w:p w14:paraId="76F49357" w14:textId="77777777" w:rsidR="00A76F4C" w:rsidRPr="00864233" w:rsidRDefault="00A76F4C" w:rsidP="008B55C4">
      <w:pPr>
        <w:spacing w:after="0" w:line="240" w:lineRule="auto"/>
        <w:rPr>
          <w:rFonts w:ascii="Times New Roman" w:hAnsi="Times New Roman" w:cs="Times New Roman"/>
          <w:lang w:val="en-GB"/>
        </w:rPr>
      </w:pPr>
    </w:p>
    <w:p w14:paraId="4CD8A39E" w14:textId="6C11F631" w:rsidR="00C23CA2" w:rsidRPr="00864233" w:rsidRDefault="00264256"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r w:rsidR="00F0120B" w:rsidRPr="00864233">
        <w:rPr>
          <w:rFonts w:ascii="Times New Roman" w:hAnsi="Times New Roman" w:cs="Times New Roman"/>
          <w:lang w:val="en-GB"/>
        </w:rPr>
        <w:t>Q</w:t>
      </w:r>
      <w:r w:rsidRPr="00864233">
        <w:rPr>
          <w:rFonts w:ascii="Times New Roman" w:hAnsi="Times New Roman" w:cs="Times New Roman"/>
          <w:lang w:val="en-GB"/>
        </w:rPr>
        <w:t>6</w:t>
      </w:r>
    </w:p>
    <w:p w14:paraId="18546A86" w14:textId="77777777" w:rsidR="006D5A14" w:rsidRPr="00864233" w:rsidRDefault="006D5A14"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7987625B" w14:textId="78D8AAEA" w:rsidR="006D5A14" w:rsidRPr="00864233" w:rsidRDefault="20395757" w:rsidP="00A76F4C">
      <w:pPr>
        <w:spacing w:after="0" w:line="240" w:lineRule="auto"/>
        <w:ind w:left="720"/>
        <w:rPr>
          <w:rFonts w:ascii="Times New Roman" w:hAnsi="Times New Roman" w:cs="Times New Roman"/>
        </w:rPr>
      </w:pPr>
      <w:r w:rsidRPr="00864233">
        <w:rPr>
          <w:rFonts w:ascii="Times New Roman" w:hAnsi="Times New Roman" w:cs="Times New Roman"/>
        </w:rPr>
        <w:t>{$match: { "Venue.Name": /</w:t>
      </w:r>
      <w:r w:rsidR="59F9F057" w:rsidRPr="00864233">
        <w:rPr>
          <w:rFonts w:ascii="Times New Roman" w:hAnsi="Times New Roman" w:cs="Times New Roman"/>
        </w:rPr>
        <w:t>th</w:t>
      </w:r>
      <w:r w:rsidRPr="00864233">
        <w:rPr>
          <w:rFonts w:ascii="Times New Roman" w:hAnsi="Times New Roman" w:cs="Times New Roman"/>
        </w:rPr>
        <w:t>/ }},</w:t>
      </w:r>
    </w:p>
    <w:p w14:paraId="59D5286E" w14:textId="4A505596" w:rsidR="006D5A14" w:rsidRPr="00864233" w:rsidRDefault="006D5A14" w:rsidP="00A76F4C">
      <w:pPr>
        <w:spacing w:after="0" w:line="240" w:lineRule="auto"/>
        <w:ind w:left="720"/>
        <w:rPr>
          <w:rFonts w:ascii="Times New Roman" w:hAnsi="Times New Roman" w:cs="Times New Roman"/>
          <w:lang w:val="en-GB"/>
        </w:rPr>
      </w:pPr>
      <w:r w:rsidRPr="00864233">
        <w:rPr>
          <w:rFonts w:ascii="Times New Roman" w:hAnsi="Times New Roman" w:cs="Times New Roman"/>
          <w:lang w:val="en-GB"/>
        </w:rPr>
        <w:t>{$group: {</w:t>
      </w:r>
    </w:p>
    <w:p w14:paraId="617CE90A" w14:textId="373AC7AE" w:rsidR="006D5A14" w:rsidRPr="00864233" w:rsidRDefault="006D5A14"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w:t>
      </w:r>
      <w:r w:rsidR="00694143" w:rsidRPr="00864233">
        <w:rPr>
          <w:rFonts w:ascii="Times New Roman" w:hAnsi="Times New Roman" w:cs="Times New Roman"/>
          <w:lang w:val="en-GB"/>
        </w:rPr>
        <w:t>$</w:t>
      </w:r>
      <w:r w:rsidRPr="00864233">
        <w:rPr>
          <w:rFonts w:ascii="Times New Roman" w:hAnsi="Times New Roman" w:cs="Times New Roman"/>
          <w:lang w:val="en-GB"/>
        </w:rPr>
        <w:t>Venue.Type",</w:t>
      </w:r>
    </w:p>
    <w:p w14:paraId="1004FFC0" w14:textId="2B72D59D" w:rsidR="006D5A14" w:rsidRPr="00864233" w:rsidRDefault="006D5A14"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w:t>
      </w:r>
      <w:r w:rsidR="00127D9B" w:rsidRPr="00864233">
        <w:rPr>
          <w:rFonts w:ascii="Times New Roman" w:hAnsi="Times New Roman" w:cs="Times New Roman"/>
          <w:lang w:val="en-GB"/>
        </w:rPr>
        <w:t>DrinkSales</w:t>
      </w:r>
      <w:r w:rsidRPr="00864233">
        <w:rPr>
          <w:rFonts w:ascii="Times New Roman" w:hAnsi="Times New Roman" w:cs="Times New Roman"/>
          <w:lang w:val="en-GB"/>
        </w:rPr>
        <w:t>: { $avg: "$Drink_Sales" }</w:t>
      </w:r>
      <w:r w:rsidR="000B6130" w:rsidRPr="00864233">
        <w:rPr>
          <w:rFonts w:ascii="Times New Roman" w:hAnsi="Times New Roman" w:cs="Times New Roman"/>
          <w:lang w:val="en-GB"/>
        </w:rPr>
        <w:t>,</w:t>
      </w:r>
    </w:p>
    <w:p w14:paraId="46862A01" w14:textId="2BA55058" w:rsidR="00184DCA" w:rsidRPr="00864233" w:rsidRDefault="00184DCA"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w:t>
      </w:r>
      <w:r w:rsidR="00127D9B" w:rsidRPr="00864233">
        <w:rPr>
          <w:rFonts w:ascii="Times New Roman" w:hAnsi="Times New Roman" w:cs="Times New Roman"/>
          <w:lang w:val="en-GB"/>
        </w:rPr>
        <w:t>MerchSales</w:t>
      </w:r>
      <w:r w:rsidRPr="00864233">
        <w:rPr>
          <w:rFonts w:ascii="Times New Roman" w:hAnsi="Times New Roman" w:cs="Times New Roman"/>
          <w:lang w:val="en-GB"/>
        </w:rPr>
        <w:t>: { $avg: "$Merchandise_Sales" }</w:t>
      </w:r>
      <w:r w:rsidR="000B6130" w:rsidRPr="00864233">
        <w:rPr>
          <w:rFonts w:ascii="Times New Roman" w:hAnsi="Times New Roman" w:cs="Times New Roman"/>
          <w:lang w:val="en-GB"/>
        </w:rPr>
        <w:t>,</w:t>
      </w:r>
    </w:p>
    <w:p w14:paraId="279B59E0" w14:textId="6F79B86E" w:rsidR="00184DCA" w:rsidRPr="00864233" w:rsidRDefault="00184DCA"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w:t>
      </w:r>
      <w:r w:rsidR="00127D9B" w:rsidRPr="00864233">
        <w:rPr>
          <w:rFonts w:ascii="Times New Roman" w:hAnsi="Times New Roman" w:cs="Times New Roman"/>
          <w:lang w:val="en-GB"/>
        </w:rPr>
        <w:t>FoodSales</w:t>
      </w:r>
      <w:r w:rsidRPr="00864233">
        <w:rPr>
          <w:rFonts w:ascii="Times New Roman" w:hAnsi="Times New Roman" w:cs="Times New Roman"/>
          <w:lang w:val="en-GB"/>
        </w:rPr>
        <w:t>: { $avg: "$</w:t>
      </w:r>
      <w:r w:rsidR="005B5321" w:rsidRPr="00864233">
        <w:rPr>
          <w:rFonts w:ascii="Times New Roman" w:hAnsi="Times New Roman" w:cs="Times New Roman"/>
          <w:lang w:val="en-GB"/>
        </w:rPr>
        <w:t>Food</w:t>
      </w:r>
      <w:r w:rsidRPr="00864233">
        <w:rPr>
          <w:rFonts w:ascii="Times New Roman" w:hAnsi="Times New Roman" w:cs="Times New Roman"/>
          <w:lang w:val="en-GB"/>
        </w:rPr>
        <w:t>_Sales" }</w:t>
      </w:r>
      <w:r w:rsidR="000B6130" w:rsidRPr="00864233">
        <w:rPr>
          <w:rFonts w:ascii="Times New Roman" w:hAnsi="Times New Roman" w:cs="Times New Roman"/>
          <w:lang w:val="en-GB"/>
        </w:rPr>
        <w:t>,</w:t>
      </w:r>
    </w:p>
    <w:p w14:paraId="6B21C051" w14:textId="77777777" w:rsidR="007A5C48" w:rsidRPr="00864233" w:rsidRDefault="00127D9B"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otal</w:t>
      </w:r>
      <w:r w:rsidR="00E23B0D" w:rsidRPr="00864233">
        <w:rPr>
          <w:rFonts w:ascii="Times New Roman" w:hAnsi="Times New Roman" w:cs="Times New Roman"/>
          <w:lang w:val="en-GB"/>
        </w:rPr>
        <w:t>sales</w:t>
      </w:r>
      <w:r w:rsidR="00184DCA" w:rsidRPr="00864233">
        <w:rPr>
          <w:rFonts w:ascii="Times New Roman" w:hAnsi="Times New Roman" w:cs="Times New Roman"/>
          <w:lang w:val="en-GB"/>
        </w:rPr>
        <w:t xml:space="preserve">: { </w:t>
      </w:r>
    </w:p>
    <w:p w14:paraId="15F556F7" w14:textId="77777777" w:rsidR="007A5C48" w:rsidRPr="00864233" w:rsidRDefault="00184DCA" w:rsidP="00A76F4C">
      <w:pPr>
        <w:spacing w:after="0" w:line="240" w:lineRule="auto"/>
        <w:ind w:left="1440" w:firstLine="720"/>
        <w:rPr>
          <w:rFonts w:ascii="Times New Roman" w:hAnsi="Times New Roman" w:cs="Times New Roman"/>
          <w:lang w:val="en-GB"/>
        </w:rPr>
      </w:pPr>
      <w:r w:rsidRPr="00864233">
        <w:rPr>
          <w:rFonts w:ascii="Times New Roman" w:hAnsi="Times New Roman" w:cs="Times New Roman"/>
          <w:lang w:val="en-GB"/>
        </w:rPr>
        <w:t>$</w:t>
      </w:r>
      <w:r w:rsidR="00C6334F" w:rsidRPr="00864233">
        <w:rPr>
          <w:rFonts w:ascii="Times New Roman" w:hAnsi="Times New Roman" w:cs="Times New Roman"/>
          <w:lang w:val="en-GB"/>
        </w:rPr>
        <w:t>sum</w:t>
      </w:r>
      <w:r w:rsidRPr="00864233">
        <w:rPr>
          <w:rFonts w:ascii="Times New Roman" w:hAnsi="Times New Roman" w:cs="Times New Roman"/>
          <w:lang w:val="en-GB"/>
        </w:rPr>
        <w:t>:</w:t>
      </w:r>
      <w:r w:rsidR="007A5C48" w:rsidRPr="00864233">
        <w:rPr>
          <w:rFonts w:ascii="Times New Roman" w:hAnsi="Times New Roman" w:cs="Times New Roman"/>
          <w:lang w:val="en-GB"/>
        </w:rPr>
        <w:t>{</w:t>
      </w:r>
    </w:p>
    <w:p w14:paraId="1824C251" w14:textId="63C0D217" w:rsidR="00184DCA" w:rsidRPr="00864233" w:rsidRDefault="4CF52B86" w:rsidP="00A76F4C">
      <w:pPr>
        <w:spacing w:after="0" w:line="240" w:lineRule="auto"/>
        <w:ind w:left="2160" w:firstLine="720"/>
        <w:rPr>
          <w:rFonts w:ascii="Times New Roman" w:hAnsi="Times New Roman" w:cs="Times New Roman"/>
          <w:lang w:val="en-GB"/>
        </w:rPr>
      </w:pPr>
      <w:r w:rsidRPr="00864233">
        <w:rPr>
          <w:rFonts w:ascii="Times New Roman" w:hAnsi="Times New Roman" w:cs="Times New Roman"/>
          <w:lang w:val="en-GB"/>
        </w:rPr>
        <w:t>$add: [</w:t>
      </w:r>
      <w:r w:rsidR="328F7F1F" w:rsidRPr="00864233">
        <w:rPr>
          <w:rFonts w:ascii="Times New Roman" w:hAnsi="Times New Roman" w:cs="Times New Roman"/>
          <w:lang w:val="en-GB"/>
        </w:rPr>
        <w:t xml:space="preserve"> "$</w:t>
      </w:r>
      <w:r w:rsidR="47D65D82" w:rsidRPr="00864233">
        <w:rPr>
          <w:rFonts w:ascii="Times New Roman" w:hAnsi="Times New Roman" w:cs="Times New Roman"/>
          <w:lang w:val="en-GB"/>
        </w:rPr>
        <w:t>Food_Sales</w:t>
      </w:r>
      <w:r w:rsidR="328F7F1F" w:rsidRPr="00864233">
        <w:rPr>
          <w:rFonts w:ascii="Times New Roman" w:hAnsi="Times New Roman" w:cs="Times New Roman"/>
          <w:lang w:val="en-GB"/>
        </w:rPr>
        <w:t xml:space="preserve">" </w:t>
      </w:r>
      <w:r w:rsidR="47D65D82" w:rsidRPr="00864233">
        <w:rPr>
          <w:rFonts w:ascii="Times New Roman" w:hAnsi="Times New Roman" w:cs="Times New Roman"/>
          <w:lang w:val="en-GB"/>
        </w:rPr>
        <w:t>, "$Merchandise_Sales" , "$Drink_Sales"</w:t>
      </w:r>
      <w:r w:rsidRPr="00864233">
        <w:rPr>
          <w:rFonts w:ascii="Times New Roman" w:hAnsi="Times New Roman" w:cs="Times New Roman"/>
          <w:lang w:val="en-GB"/>
        </w:rPr>
        <w:t>]</w:t>
      </w:r>
      <w:r w:rsidR="328F7F1F" w:rsidRPr="00864233">
        <w:rPr>
          <w:rFonts w:ascii="Times New Roman" w:hAnsi="Times New Roman" w:cs="Times New Roman"/>
          <w:lang w:val="en-GB"/>
        </w:rPr>
        <w:t>}</w:t>
      </w:r>
    </w:p>
    <w:p w14:paraId="2AD4176F" w14:textId="238CA467" w:rsidR="006D5A14" w:rsidRPr="00864233" w:rsidRDefault="004D47D9"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r w:rsidR="006D5A14" w:rsidRPr="00864233">
        <w:rPr>
          <w:rFonts w:ascii="Times New Roman" w:hAnsi="Times New Roman" w:cs="Times New Roman"/>
          <w:lang w:val="en-GB"/>
        </w:rPr>
        <w:t>}},</w:t>
      </w:r>
    </w:p>
    <w:p w14:paraId="2593B705" w14:textId="107533AA" w:rsidR="006D5A14" w:rsidRPr="00864233" w:rsidRDefault="006D5A14"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2EE10F69" w14:textId="2072708A" w:rsidR="006D5A14" w:rsidRPr="00864233" w:rsidRDefault="006D5A14"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_id: </w:t>
      </w:r>
      <w:r w:rsidR="00746BCB" w:rsidRPr="00864233">
        <w:rPr>
          <w:rFonts w:ascii="Times New Roman" w:hAnsi="Times New Roman" w:cs="Times New Roman"/>
          <w:lang w:val="en-GB"/>
        </w:rPr>
        <w:t>1</w:t>
      </w:r>
      <w:r w:rsidRPr="00864233">
        <w:rPr>
          <w:rFonts w:ascii="Times New Roman" w:hAnsi="Times New Roman" w:cs="Times New Roman"/>
          <w:lang w:val="en-GB"/>
        </w:rPr>
        <w:t>,</w:t>
      </w:r>
    </w:p>
    <w:p w14:paraId="0B190BC2" w14:textId="3EF78F24" w:rsidR="006D5A14" w:rsidRPr="00864233" w:rsidRDefault="006D5A14"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w:t>
      </w:r>
      <w:r w:rsidR="00127D9B" w:rsidRPr="00864233">
        <w:rPr>
          <w:rFonts w:ascii="Times New Roman" w:hAnsi="Times New Roman" w:cs="Times New Roman"/>
          <w:lang w:val="en-GB"/>
        </w:rPr>
        <w:t>DrinkSales</w:t>
      </w:r>
      <w:r w:rsidRPr="00864233">
        <w:rPr>
          <w:rFonts w:ascii="Times New Roman" w:hAnsi="Times New Roman" w:cs="Times New Roman"/>
          <w:lang w:val="en-GB"/>
        </w:rPr>
        <w:t>: { $round: ["$average</w:t>
      </w:r>
      <w:r w:rsidR="00127D9B" w:rsidRPr="00864233">
        <w:rPr>
          <w:rFonts w:ascii="Times New Roman" w:hAnsi="Times New Roman" w:cs="Times New Roman"/>
          <w:lang w:val="en-GB"/>
        </w:rPr>
        <w:t>DrinkSales</w:t>
      </w:r>
      <w:r w:rsidRPr="00864233">
        <w:rPr>
          <w:rFonts w:ascii="Times New Roman" w:hAnsi="Times New Roman" w:cs="Times New Roman"/>
          <w:lang w:val="en-GB"/>
        </w:rPr>
        <w:t>", 2] }</w:t>
      </w:r>
      <w:r w:rsidR="00127D9B" w:rsidRPr="00864233">
        <w:rPr>
          <w:rFonts w:ascii="Times New Roman" w:hAnsi="Times New Roman" w:cs="Times New Roman"/>
          <w:lang w:val="en-GB"/>
        </w:rPr>
        <w:t>,</w:t>
      </w:r>
    </w:p>
    <w:p w14:paraId="075FA2E8" w14:textId="1940338F" w:rsidR="00127D9B" w:rsidRPr="00864233" w:rsidRDefault="00127D9B"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MerchSales: { $round: ["$averageMerchSales",2] },</w:t>
      </w:r>
    </w:p>
    <w:p w14:paraId="7AF94D2F" w14:textId="660364EE" w:rsidR="00127D9B" w:rsidRPr="00864233" w:rsidRDefault="00127D9B"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FoodSales: { $round:</w:t>
      </w:r>
      <w:r w:rsidR="00B753CE" w:rsidRPr="00864233">
        <w:rPr>
          <w:rFonts w:ascii="Times New Roman" w:hAnsi="Times New Roman" w:cs="Times New Roman"/>
          <w:lang w:val="en-GB"/>
        </w:rPr>
        <w:t>[</w:t>
      </w:r>
      <w:r w:rsidRPr="00864233">
        <w:rPr>
          <w:rFonts w:ascii="Times New Roman" w:hAnsi="Times New Roman" w:cs="Times New Roman"/>
          <w:lang w:val="en-GB"/>
        </w:rPr>
        <w:t xml:space="preserve"> "$</w:t>
      </w:r>
      <w:r w:rsidR="00B753CE" w:rsidRPr="00864233">
        <w:rPr>
          <w:rFonts w:ascii="Times New Roman" w:hAnsi="Times New Roman" w:cs="Times New Roman"/>
          <w:lang w:val="en-GB"/>
        </w:rPr>
        <w:t>average</w:t>
      </w:r>
      <w:r w:rsidRPr="00864233">
        <w:rPr>
          <w:rFonts w:ascii="Times New Roman" w:hAnsi="Times New Roman" w:cs="Times New Roman"/>
          <w:lang w:val="en-GB"/>
        </w:rPr>
        <w:t>FoodSales"</w:t>
      </w:r>
      <w:r w:rsidR="00B753CE" w:rsidRPr="00864233">
        <w:rPr>
          <w:rFonts w:ascii="Times New Roman" w:hAnsi="Times New Roman" w:cs="Times New Roman"/>
          <w:lang w:val="en-GB"/>
        </w:rPr>
        <w:t>, 2]</w:t>
      </w:r>
      <w:r w:rsidRPr="00864233">
        <w:rPr>
          <w:rFonts w:ascii="Times New Roman" w:hAnsi="Times New Roman" w:cs="Times New Roman"/>
          <w:lang w:val="en-GB"/>
        </w:rPr>
        <w:t xml:space="preserve"> }</w:t>
      </w:r>
      <w:r w:rsidR="00B753CE" w:rsidRPr="00864233">
        <w:rPr>
          <w:rFonts w:ascii="Times New Roman" w:hAnsi="Times New Roman" w:cs="Times New Roman"/>
          <w:lang w:val="en-GB"/>
        </w:rPr>
        <w:t>,</w:t>
      </w:r>
    </w:p>
    <w:p w14:paraId="4912F909" w14:textId="417675EE" w:rsidR="00127D9B" w:rsidRPr="00864233" w:rsidRDefault="00127D9B"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otal</w:t>
      </w:r>
      <w:r w:rsidR="00E23B0D" w:rsidRPr="00864233">
        <w:rPr>
          <w:rFonts w:ascii="Times New Roman" w:hAnsi="Times New Roman" w:cs="Times New Roman"/>
          <w:lang w:val="en-GB"/>
        </w:rPr>
        <w:t>sales</w:t>
      </w:r>
      <w:r w:rsidR="005A759D" w:rsidRPr="00864233">
        <w:rPr>
          <w:rFonts w:ascii="Times New Roman" w:hAnsi="Times New Roman" w:cs="Times New Roman"/>
          <w:lang w:val="en-GB"/>
        </w:rPr>
        <w:t xml:space="preserve">: </w:t>
      </w:r>
      <w:r w:rsidRPr="00864233">
        <w:rPr>
          <w:rFonts w:ascii="Times New Roman" w:hAnsi="Times New Roman" w:cs="Times New Roman"/>
          <w:lang w:val="en-GB"/>
        </w:rPr>
        <w:t xml:space="preserve">{ </w:t>
      </w:r>
      <w:r w:rsidR="004D47D9" w:rsidRPr="00864233">
        <w:rPr>
          <w:rFonts w:ascii="Times New Roman" w:hAnsi="Times New Roman" w:cs="Times New Roman"/>
          <w:lang w:val="en-GB"/>
        </w:rPr>
        <w:t>$round:[</w:t>
      </w:r>
      <w:r w:rsidR="00724C5C" w:rsidRPr="00864233">
        <w:rPr>
          <w:rFonts w:ascii="Times New Roman" w:hAnsi="Times New Roman" w:cs="Times New Roman"/>
          <w:lang w:val="en-GB"/>
        </w:rPr>
        <w:t xml:space="preserve"> </w:t>
      </w:r>
      <w:r w:rsidR="00DA5013" w:rsidRPr="00864233">
        <w:rPr>
          <w:rFonts w:ascii="Times New Roman" w:hAnsi="Times New Roman" w:cs="Times New Roman"/>
          <w:lang w:val="en-GB"/>
        </w:rPr>
        <w:t>"$</w:t>
      </w:r>
      <w:r w:rsidR="00724C5C" w:rsidRPr="00864233">
        <w:rPr>
          <w:rFonts w:ascii="Times New Roman" w:hAnsi="Times New Roman" w:cs="Times New Roman"/>
          <w:lang w:val="en-GB"/>
        </w:rPr>
        <w:t>totalsales</w:t>
      </w:r>
      <w:r w:rsidR="00DA5013" w:rsidRPr="00864233">
        <w:rPr>
          <w:rFonts w:ascii="Times New Roman" w:hAnsi="Times New Roman" w:cs="Times New Roman"/>
          <w:lang w:val="en-GB"/>
        </w:rPr>
        <w:t>"</w:t>
      </w:r>
      <w:r w:rsidR="00724C5C" w:rsidRPr="00864233">
        <w:rPr>
          <w:rFonts w:ascii="Times New Roman" w:hAnsi="Times New Roman" w:cs="Times New Roman"/>
          <w:lang w:val="en-GB"/>
        </w:rPr>
        <w:t>, 2</w:t>
      </w:r>
      <w:r w:rsidRPr="00864233">
        <w:rPr>
          <w:rFonts w:ascii="Times New Roman" w:hAnsi="Times New Roman" w:cs="Times New Roman"/>
          <w:lang w:val="en-GB"/>
        </w:rPr>
        <w:t xml:space="preserve"> </w:t>
      </w:r>
      <w:r w:rsidR="007A5C48" w:rsidRPr="00864233">
        <w:rPr>
          <w:rFonts w:ascii="Times New Roman" w:hAnsi="Times New Roman" w:cs="Times New Roman"/>
          <w:lang w:val="en-GB"/>
        </w:rPr>
        <w:t>]</w:t>
      </w:r>
      <w:r w:rsidRPr="00864233">
        <w:rPr>
          <w:rFonts w:ascii="Times New Roman" w:hAnsi="Times New Roman" w:cs="Times New Roman"/>
          <w:lang w:val="en-GB"/>
        </w:rPr>
        <w:t>}</w:t>
      </w:r>
    </w:p>
    <w:p w14:paraId="62B35627" w14:textId="60A3973C" w:rsidR="00A20390" w:rsidRDefault="006D5A14" w:rsidP="00A76F4C">
      <w:pPr>
        <w:pBdr>
          <w:bottom w:val="single" w:sz="6" w:space="1" w:color="auto"/>
        </w:pBd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6FA07847" w14:textId="77777777" w:rsidR="00777AB2" w:rsidRPr="00864233" w:rsidRDefault="00777AB2" w:rsidP="00A76F4C">
      <w:pPr>
        <w:pBdr>
          <w:bottom w:val="single" w:sz="6" w:space="1" w:color="auto"/>
        </w:pBdr>
        <w:spacing w:after="0" w:line="240" w:lineRule="auto"/>
        <w:rPr>
          <w:rFonts w:ascii="Times New Roman" w:hAnsi="Times New Roman" w:cs="Times New Roman"/>
          <w:lang w:val="en-GB"/>
        </w:rPr>
      </w:pPr>
    </w:p>
    <w:p w14:paraId="0A3FE9B1" w14:textId="77777777" w:rsidR="00630467" w:rsidRPr="00864233" w:rsidRDefault="00630467" w:rsidP="00C73E28">
      <w:pPr>
        <w:spacing w:after="0" w:line="240" w:lineRule="auto"/>
        <w:rPr>
          <w:rFonts w:ascii="Times New Roman" w:hAnsi="Times New Roman" w:cs="Times New Roman"/>
          <w:lang w:val="en-GB"/>
        </w:rPr>
      </w:pPr>
    </w:p>
    <w:p w14:paraId="747FC734" w14:textId="7783BA32" w:rsidR="00A76F4C" w:rsidRPr="00864233" w:rsidRDefault="00A76F4C"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Q6</w:t>
      </w:r>
    </w:p>
    <w:p w14:paraId="7530CB54" w14:textId="1FC570A9" w:rsidR="0091604E" w:rsidRPr="00864233" w:rsidRDefault="0091604E"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6BF55AD0" w14:textId="77777777" w:rsidR="0091604E" w:rsidRPr="00864233" w:rsidRDefault="78DD4638" w:rsidP="00A76F4C">
      <w:pPr>
        <w:spacing w:after="0" w:line="240" w:lineRule="auto"/>
        <w:ind w:left="720"/>
        <w:rPr>
          <w:rFonts w:ascii="Times New Roman" w:hAnsi="Times New Roman" w:cs="Times New Roman"/>
        </w:rPr>
      </w:pPr>
      <w:r w:rsidRPr="00864233">
        <w:rPr>
          <w:rFonts w:ascii="Times New Roman" w:hAnsi="Times New Roman" w:cs="Times New Roman"/>
        </w:rPr>
        <w:t>{$match: { "Venue.Name": /th/ }},</w:t>
      </w:r>
    </w:p>
    <w:p w14:paraId="3EA9BCCC" w14:textId="77777777" w:rsidR="0091604E" w:rsidRPr="00864233" w:rsidRDefault="0091604E" w:rsidP="00A76F4C">
      <w:pPr>
        <w:spacing w:after="0" w:line="240" w:lineRule="auto"/>
        <w:ind w:left="720"/>
        <w:rPr>
          <w:rFonts w:ascii="Times New Roman" w:hAnsi="Times New Roman" w:cs="Times New Roman"/>
          <w:lang w:val="en-GB"/>
        </w:rPr>
      </w:pPr>
      <w:r w:rsidRPr="00864233">
        <w:rPr>
          <w:rFonts w:ascii="Times New Roman" w:hAnsi="Times New Roman" w:cs="Times New Roman"/>
          <w:lang w:val="en-GB"/>
        </w:rPr>
        <w:t>{$group: {</w:t>
      </w:r>
    </w:p>
    <w:p w14:paraId="10BCB2DB"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Venue.Type",</w:t>
      </w:r>
    </w:p>
    <w:p w14:paraId="32263FBF"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DrinkSales: { $avg: "$Drink_Sales" },</w:t>
      </w:r>
    </w:p>
    <w:p w14:paraId="0068411B"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MerchSales: { $avg: "$Merchandise_Sales" },</w:t>
      </w:r>
    </w:p>
    <w:p w14:paraId="3A965D8F"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FoodSales: { $avg: "$Food_Sales" },</w:t>
      </w:r>
    </w:p>
    <w:p w14:paraId="35900BFF"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totalsales: { </w:t>
      </w:r>
    </w:p>
    <w:p w14:paraId="7228FDB7" w14:textId="77777777" w:rsidR="0091604E" w:rsidRPr="00864233" w:rsidRDefault="0091604E" w:rsidP="00A76F4C">
      <w:pPr>
        <w:spacing w:after="0" w:line="240" w:lineRule="auto"/>
        <w:ind w:left="1440" w:firstLine="720"/>
        <w:rPr>
          <w:rFonts w:ascii="Times New Roman" w:hAnsi="Times New Roman" w:cs="Times New Roman"/>
          <w:lang w:val="en-GB"/>
        </w:rPr>
      </w:pPr>
      <w:r w:rsidRPr="00864233">
        <w:rPr>
          <w:rFonts w:ascii="Times New Roman" w:hAnsi="Times New Roman" w:cs="Times New Roman"/>
          <w:lang w:val="en-GB"/>
        </w:rPr>
        <w:t>$sum:{</w:t>
      </w:r>
    </w:p>
    <w:p w14:paraId="299A4BA5" w14:textId="77777777" w:rsidR="0091604E" w:rsidRPr="00864233" w:rsidRDefault="78DD4638" w:rsidP="00A76F4C">
      <w:pPr>
        <w:spacing w:after="0" w:line="240" w:lineRule="auto"/>
        <w:ind w:left="2160" w:firstLine="720"/>
        <w:rPr>
          <w:rFonts w:ascii="Times New Roman" w:hAnsi="Times New Roman" w:cs="Times New Roman"/>
          <w:lang w:val="en-GB"/>
        </w:rPr>
      </w:pPr>
      <w:r w:rsidRPr="00864233">
        <w:rPr>
          <w:rFonts w:ascii="Times New Roman" w:hAnsi="Times New Roman" w:cs="Times New Roman"/>
          <w:lang w:val="en-GB"/>
        </w:rPr>
        <w:t>$add: [ "$Food_Sales" , "$Merchandise_Sales" , "$Drink_Sales"]}</w:t>
      </w:r>
    </w:p>
    <w:p w14:paraId="1F54BDA7" w14:textId="77777777" w:rsidR="0091604E" w:rsidRPr="00864233" w:rsidRDefault="0091604E"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10FC78CD" w14:textId="77777777" w:rsidR="0091604E" w:rsidRPr="00864233" w:rsidRDefault="0091604E" w:rsidP="00A76F4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40B30EBD"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1,</w:t>
      </w:r>
    </w:p>
    <w:p w14:paraId="30494054"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DrinkSales: { $round: ["$averageDrinkSales", 2] },</w:t>
      </w:r>
    </w:p>
    <w:p w14:paraId="05359DED"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MerchSales: { $round: ["$averageMerchSales",2] },</w:t>
      </w:r>
    </w:p>
    <w:p w14:paraId="74F8448B"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FoodSales: { $round:[ "$averageFoodSales", 2] },</w:t>
      </w:r>
    </w:p>
    <w:p w14:paraId="736A7238" w14:textId="77777777" w:rsidR="0091604E" w:rsidRPr="00864233" w:rsidRDefault="0091604E" w:rsidP="00A76F4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otalsales: { $round:[ "$totalsales", 2 ]}</w:t>
      </w:r>
    </w:p>
    <w:p w14:paraId="3285AFAA" w14:textId="4DB0E03A" w:rsidR="0091604E" w:rsidRPr="00864233" w:rsidRDefault="0091604E"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BBE674C" w14:textId="2F8A7424" w:rsidR="0091604E" w:rsidRPr="00864233" w:rsidRDefault="002907DA"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ab/>
        <w:t>{$count: "count"}</w:t>
      </w:r>
    </w:p>
    <w:p w14:paraId="55ACB392" w14:textId="66AB9C99" w:rsidR="0091604E" w:rsidRPr="00864233" w:rsidRDefault="0091604E" w:rsidP="00A76F4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6F4996F3" w14:textId="77777777" w:rsidR="0091604E" w:rsidRPr="00864233" w:rsidRDefault="0091604E" w:rsidP="00A76F4C">
      <w:pPr>
        <w:spacing w:after="0" w:line="240" w:lineRule="auto"/>
        <w:rPr>
          <w:rFonts w:ascii="Times New Roman" w:hAnsi="Times New Roman" w:cs="Times New Roman"/>
          <w:lang w:val="en-GB"/>
        </w:rPr>
      </w:pPr>
    </w:p>
    <w:p w14:paraId="1862705E" w14:textId="77777777" w:rsidR="00A20390" w:rsidRPr="00864233" w:rsidRDefault="00A20390" w:rsidP="00A20390">
      <w:pPr>
        <w:spacing w:after="0" w:line="240" w:lineRule="auto"/>
        <w:rPr>
          <w:rFonts w:ascii="Times New Roman" w:hAnsi="Times New Roman" w:cs="Times New Roman"/>
          <w:lang w:val="en-GB"/>
        </w:rPr>
      </w:pPr>
    </w:p>
    <w:p w14:paraId="5511D7BC" w14:textId="16C52A0C" w:rsidR="00FD3F43" w:rsidRDefault="00FD3F43" w:rsidP="00A20390">
      <w:pPr>
        <w:spacing w:after="0" w:line="240" w:lineRule="auto"/>
        <w:rPr>
          <w:lang w:val="en-GB"/>
        </w:rPr>
      </w:pPr>
      <w:r w:rsidRPr="00FD3F43">
        <w:rPr>
          <w:noProof/>
          <w:lang w:val="en-GB"/>
        </w:rPr>
        <w:lastRenderedPageBreak/>
        <w:drawing>
          <wp:inline distT="0" distB="0" distL="0" distR="0" wp14:anchorId="24EADD09" wp14:editId="7267C506">
            <wp:extent cx="5464739" cy="5784850"/>
            <wp:effectExtent l="0" t="0" r="3175" b="6350"/>
            <wp:docPr id="118832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2254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464739" cy="5784850"/>
                    </a:xfrm>
                    <a:prstGeom prst="rect">
                      <a:avLst/>
                    </a:prstGeom>
                  </pic:spPr>
                </pic:pic>
              </a:graphicData>
            </a:graphic>
          </wp:inline>
        </w:drawing>
      </w:r>
    </w:p>
    <w:p w14:paraId="008F90FF" w14:textId="4BA0E7D9" w:rsidR="005F4A75" w:rsidRDefault="005F4A75" w:rsidP="00A20390">
      <w:pPr>
        <w:spacing w:after="0" w:line="240" w:lineRule="auto"/>
        <w:rPr>
          <w:lang w:val="en-GB"/>
        </w:rPr>
      </w:pPr>
      <w:r w:rsidRPr="005F4A75">
        <w:rPr>
          <w:noProof/>
          <w:lang w:val="en-GB"/>
        </w:rPr>
        <w:drawing>
          <wp:inline distT="0" distB="0" distL="0" distR="0" wp14:anchorId="76EB4F36" wp14:editId="35D55BE7">
            <wp:extent cx="3604065" cy="2521299"/>
            <wp:effectExtent l="0" t="0" r="0" b="0"/>
            <wp:docPr id="1285448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48605"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3604065" cy="2521299"/>
                    </a:xfrm>
                    <a:prstGeom prst="rect">
                      <a:avLst/>
                    </a:prstGeom>
                  </pic:spPr>
                </pic:pic>
              </a:graphicData>
            </a:graphic>
          </wp:inline>
        </w:drawing>
      </w:r>
    </w:p>
    <w:p w14:paraId="799CEF6E" w14:textId="5C1A20BC" w:rsidR="00C643C2" w:rsidRDefault="00206C92" w:rsidP="0030315B">
      <w:pPr>
        <w:pStyle w:val="Heading3"/>
        <w:rPr>
          <w:lang w:val="en-GB"/>
        </w:rPr>
      </w:pPr>
      <w:bookmarkStart w:id="17" w:name="_Toc164941361"/>
      <w:r>
        <w:rPr>
          <w:lang w:val="en-GB"/>
        </w:rPr>
        <w:lastRenderedPageBreak/>
        <w:t>Question 7</w:t>
      </w:r>
      <w:bookmarkEnd w:id="17"/>
    </w:p>
    <w:p w14:paraId="6CC4740C" w14:textId="31CC3568" w:rsidR="0076335B" w:rsidRPr="00864233" w:rsidRDefault="0076335B" w:rsidP="0076335B">
      <w:pPr>
        <w:rPr>
          <w:rFonts w:ascii="Times New Roman" w:hAnsi="Times New Roman" w:cs="Times New Roman"/>
          <w:lang w:val="en-GB"/>
        </w:rPr>
      </w:pPr>
      <w:r w:rsidRPr="00864233">
        <w:rPr>
          <w:rFonts w:ascii="Times New Roman" w:hAnsi="Times New Roman" w:cs="Times New Roman"/>
          <w:lang w:val="en-GB"/>
        </w:rPr>
        <w:t xml:space="preserve">Group the </w:t>
      </w:r>
      <w:r w:rsidR="005B2E1A" w:rsidRPr="00864233">
        <w:rPr>
          <w:rFonts w:ascii="Times New Roman" w:hAnsi="Times New Roman" w:cs="Times New Roman"/>
          <w:lang w:val="en-GB"/>
        </w:rPr>
        <w:t>concerts by concert year</w:t>
      </w:r>
      <w:r w:rsidR="00055F54" w:rsidRPr="00864233">
        <w:rPr>
          <w:rFonts w:ascii="Times New Roman" w:hAnsi="Times New Roman" w:cs="Times New Roman"/>
          <w:lang w:val="en-GB"/>
        </w:rPr>
        <w:t xml:space="preserve"> using </w:t>
      </w:r>
      <w:r w:rsidR="00E47DFA" w:rsidRPr="00864233">
        <w:rPr>
          <w:rFonts w:ascii="Times New Roman" w:hAnsi="Times New Roman" w:cs="Times New Roman"/>
          <w:lang w:val="en-GB"/>
        </w:rPr>
        <w:t xml:space="preserve">‘$bucket’. Calculate the count of concerts, the average </w:t>
      </w:r>
      <w:r w:rsidR="00777AB2">
        <w:rPr>
          <w:rFonts w:ascii="Times New Roman" w:hAnsi="Times New Roman" w:cs="Times New Roman"/>
          <w:lang w:val="en-GB"/>
        </w:rPr>
        <w:t>attendance</w:t>
      </w:r>
      <w:r w:rsidR="004E3A33" w:rsidRPr="00864233">
        <w:rPr>
          <w:rFonts w:ascii="Times New Roman" w:hAnsi="Times New Roman" w:cs="Times New Roman"/>
          <w:lang w:val="en-GB"/>
        </w:rPr>
        <w:t xml:space="preserve"> and the total revenue (excluding ticket sales). Order by concert year</w:t>
      </w:r>
      <w:r w:rsidR="00B87669" w:rsidRPr="00864233">
        <w:rPr>
          <w:rFonts w:ascii="Times New Roman" w:hAnsi="Times New Roman" w:cs="Times New Roman"/>
          <w:lang w:val="en-GB"/>
        </w:rPr>
        <w:t>, and round the resulting figures</w:t>
      </w:r>
      <w:r w:rsidR="00A41A83" w:rsidRPr="00864233">
        <w:rPr>
          <w:rFonts w:ascii="Times New Roman" w:hAnsi="Times New Roman" w:cs="Times New Roman"/>
          <w:lang w:val="en-GB"/>
        </w:rPr>
        <w:t xml:space="preserve"> </w:t>
      </w:r>
      <w:r w:rsidR="00A41A83"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92Wais1l","properties":{"formattedCitation":"[15]","plainCitation":"[15]","noteIndex":0},"citationItems":[{"id":353,"uris":["http://zotero.org/users/12587876/items/5YKMQ7XD"],"itemData":{"id":353,"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4:24","source":"YouTube","title":"25 Aggregation Example 13   $project with restructuring - MongoDB Aggregation Tutorial","URL":"https://www.youtube.com/watch?v=GG6Ax1B1Ag8","director":[{"literal":"Bogdan Stashchuk"}],"accessed":{"date-parts":[["2024",4,13]]},"issued":{"date-parts":[["2018",5,16]]},"citation-key":"bogdanstashchuk18c"}}],"schema":"https://github.com/citation-style-language/schema/raw/master/csl-citation.json"} </w:instrText>
      </w:r>
      <w:r w:rsidR="00A41A83" w:rsidRPr="00864233">
        <w:rPr>
          <w:rFonts w:ascii="Times New Roman" w:hAnsi="Times New Roman" w:cs="Times New Roman"/>
          <w:lang w:val="en-GB"/>
        </w:rPr>
        <w:fldChar w:fldCharType="separate"/>
      </w:r>
      <w:r w:rsidR="00A45D68" w:rsidRPr="00864233">
        <w:rPr>
          <w:rFonts w:ascii="Times New Roman" w:hAnsi="Times New Roman" w:cs="Times New Roman"/>
        </w:rPr>
        <w:t>[15]</w:t>
      </w:r>
      <w:r w:rsidR="00A41A83" w:rsidRPr="00864233">
        <w:rPr>
          <w:rFonts w:ascii="Times New Roman" w:hAnsi="Times New Roman" w:cs="Times New Roman"/>
          <w:lang w:val="en-GB"/>
        </w:rPr>
        <w:fldChar w:fldCharType="end"/>
      </w:r>
      <w:r w:rsidR="004F28DC" w:rsidRPr="00864233">
        <w:rPr>
          <w:rFonts w:ascii="Times New Roman" w:hAnsi="Times New Roman" w:cs="Times New Roman"/>
          <w:lang w:val="en-GB"/>
        </w:rPr>
        <w:t xml:space="preserve"> </w:t>
      </w:r>
      <w:r w:rsidR="004F28DC"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TxkE1ZcZ","properties":{"formattedCitation":"[16]","plainCitation":"[16]","noteIndex":0},"citationItems":[{"id":354,"uris":["http://zotero.org/users/12587876/items/QKXF8KWW"],"itemData":{"id":354,"type":"webpage","title":"ProQuest Ebook Central - Reader","URL":"https://ebookcentral.proquest.com/lib/aitie/reader.action?docID=5532278&amp;query=#","accessed":{"date-parts":[["2024",4,13]]},"citation-key":"ProQuest"}}],"schema":"https://github.com/citation-style-language/schema/raw/master/csl-citation.json"} </w:instrText>
      </w:r>
      <w:r w:rsidR="004F28DC" w:rsidRPr="00864233">
        <w:rPr>
          <w:rFonts w:ascii="Times New Roman" w:hAnsi="Times New Roman" w:cs="Times New Roman"/>
          <w:lang w:val="en-GB"/>
        </w:rPr>
        <w:fldChar w:fldCharType="separate"/>
      </w:r>
      <w:r w:rsidR="00A45D68" w:rsidRPr="00864233">
        <w:rPr>
          <w:rFonts w:ascii="Times New Roman" w:hAnsi="Times New Roman" w:cs="Times New Roman"/>
        </w:rPr>
        <w:t>[16]</w:t>
      </w:r>
      <w:r w:rsidR="004F28DC" w:rsidRPr="00864233">
        <w:rPr>
          <w:rFonts w:ascii="Times New Roman" w:hAnsi="Times New Roman" w:cs="Times New Roman"/>
          <w:lang w:val="en-GB"/>
        </w:rPr>
        <w:fldChar w:fldCharType="end"/>
      </w:r>
      <w:r w:rsidR="004F28DC" w:rsidRPr="00864233">
        <w:rPr>
          <w:rFonts w:ascii="Times New Roman" w:hAnsi="Times New Roman" w:cs="Times New Roman"/>
          <w:lang w:val="en-GB"/>
        </w:rPr>
        <w:t xml:space="preserve"> </w:t>
      </w:r>
      <w:r w:rsidR="00A41A83"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59uJrJ9y","properties":{"formattedCitation":"[17]","plainCitation":"[17]","noteIndex":0},"citationItems":[{"id":356,"uris":["http://zotero.org/users/12587876/items/VZDYPVU8"],"itemData":{"id":356,"type":"motion_picture","abstract":"In this video we will see about the $bucket aggregation pipeline to add the boundaries for grouping the documents - MongoDB\n\nIf you like my video, please subscribe to my channel.\n\nJoin in the Telegram Group\nhttp://t.me/LeelaWebDev\n\nMy Playlists:\nReact Complete Course:    • 1. Why use React. Advantages of React...  \nVue Complete Course:    • 1. Introduction to VueJS 3.0. New Fea...  \nAngular NGRX Complete Course:    • 1. Introduction to Angular NGRX State...  \nAngular Complete Course:    • 1. Angular Introduction. Exploring th...   \nTypeScript Complete Course:    • 1. What is TypeScript Language and wh...  \nES6 Complete Course:    • 1. Introduction to Ecmascript6 (ES6)....  \nJavascript Complete Course:    • 1. Javascript Introduction. Lets lear...  \nGIT Complete Course:    • 1. Git, Distributed Version Control S...  \nESLint Complete Course:    • 1. Introduction to ESLint. Find and f...  \nRxJS Complete Course:    • 1. Introduction to RxJS. Reactive Ext...  \nDeclarative Reactive Programming in Angular Complete Course:    • 1. Introduction to Declarative Reacti...  \nAngular CLI Complete Course Tutorial:\n   • 1.  Getting Started With Angular CLI....  \nAngular UnitTesting Complete Course:\n   • 1. Introduction to Angular Unit Testi...  \n\nMy Courses Playlist Page:\n   / leelawebdev  \n\nYoutube Page:    / leelawebdev  \nFacebook Page:   / leelawebdev  \nTwitter Page:   / leelanarsimha  \nLinkedin:   / leela-narasimha-reddy-86517948  \nGitHub: https://github.com/leelanarasimha\n#mongodb #leelawebdev\n\nJoin this channel to get access to perks:\n   / @leelawebdev","dimensions":"7:29","source":"YouTube","title":"65. Understand $bucket Aggregation Pipeline to add boundaries for grouping documents - MongoDB","URL":"https://www.youtube.com/watch?v=zhvt8r6Y_u4","director":[{"literal":"Leela Web Dev"}],"accessed":{"date-parts":[["2024",4,13]]},"issued":{"date-parts":[["2022",8,26]]},"citation-key":"leelawebdev22a"}}],"schema":"https://github.com/citation-style-language/schema/raw/master/csl-citation.json"} </w:instrText>
      </w:r>
      <w:r w:rsidR="00A41A83" w:rsidRPr="00864233">
        <w:rPr>
          <w:rFonts w:ascii="Times New Roman" w:hAnsi="Times New Roman" w:cs="Times New Roman"/>
          <w:lang w:val="en-GB"/>
        </w:rPr>
        <w:fldChar w:fldCharType="separate"/>
      </w:r>
      <w:r w:rsidR="00A45D68" w:rsidRPr="00864233">
        <w:rPr>
          <w:rFonts w:ascii="Times New Roman" w:hAnsi="Times New Roman" w:cs="Times New Roman"/>
        </w:rPr>
        <w:t>[17]</w:t>
      </w:r>
      <w:r w:rsidR="00A41A83" w:rsidRPr="00864233">
        <w:rPr>
          <w:rFonts w:ascii="Times New Roman" w:hAnsi="Times New Roman" w:cs="Times New Roman"/>
          <w:lang w:val="en-GB"/>
        </w:rPr>
        <w:fldChar w:fldCharType="end"/>
      </w:r>
      <w:r w:rsidR="004F28DC" w:rsidRPr="00864233">
        <w:rPr>
          <w:rFonts w:ascii="Times New Roman" w:hAnsi="Times New Roman" w:cs="Times New Roman"/>
          <w:lang w:val="en-GB"/>
        </w:rPr>
        <w:t>.</w:t>
      </w:r>
    </w:p>
    <w:p w14:paraId="322F1CB6" w14:textId="712C7768" w:rsidR="0076335B" w:rsidRPr="00864233" w:rsidRDefault="0076335B" w:rsidP="004F28DC">
      <w:pPr>
        <w:spacing w:after="0" w:line="240" w:lineRule="auto"/>
        <w:rPr>
          <w:rFonts w:ascii="Times New Roman" w:hAnsi="Times New Roman" w:cs="Times New Roman"/>
          <w:lang w:val="en-GB"/>
        </w:rPr>
      </w:pPr>
      <w:r w:rsidRPr="00864233">
        <w:rPr>
          <w:rFonts w:ascii="Times New Roman" w:hAnsi="Times New Roman" w:cs="Times New Roman"/>
          <w:lang w:val="en-GB"/>
        </w:rPr>
        <w:t>//Q7</w:t>
      </w:r>
    </w:p>
    <w:p w14:paraId="4510684F" w14:textId="77777777" w:rsidR="00BD08F4" w:rsidRPr="00864233" w:rsidRDefault="00BD08F4" w:rsidP="004F28DC">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09F1CE2F" w14:textId="554E4B40" w:rsidR="00BD08F4" w:rsidRPr="00864233" w:rsidRDefault="00BD08F4" w:rsidP="004F28D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bucket: {</w:t>
      </w:r>
    </w:p>
    <w:p w14:paraId="1C7F8425" w14:textId="63A77760"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groupBy: "$Concert_Year",</w:t>
      </w:r>
    </w:p>
    <w:p w14:paraId="62FD3337" w14:textId="330EAC87"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boundaries: [2000, 2005, 2010, 2015, 2020, 2024],</w:t>
      </w:r>
    </w:p>
    <w:p w14:paraId="26A2B287" w14:textId="7D01D5BD"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efault: "Other",</w:t>
      </w:r>
    </w:p>
    <w:p w14:paraId="4AA7ADF3" w14:textId="55C0C038" w:rsidR="00BD08F4" w:rsidRPr="00864233" w:rsidRDefault="00BD08F4" w:rsidP="004F28D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utput: {</w:t>
      </w:r>
    </w:p>
    <w:p w14:paraId="1DC91301" w14:textId="662434EE"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unt: { $sum: 1 },</w:t>
      </w:r>
    </w:p>
    <w:p w14:paraId="45EACB07" w14:textId="64D97712"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averageAttendance: { $avg: "$Actual_Crowd" }, </w:t>
      </w:r>
    </w:p>
    <w:p w14:paraId="5B7BB830" w14:textId="3A6236B4"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totalSales: { $sum: { $add: ["$Drink_Sales", "$Merchandise_Sales", "$Food_Sales"] } } </w:t>
      </w:r>
    </w:p>
    <w:p w14:paraId="5C64A968" w14:textId="221F8BE0" w:rsidR="00BD08F4" w:rsidRPr="00864233" w:rsidRDefault="00BD08F4" w:rsidP="004F28D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2327A240" w14:textId="58524F5B" w:rsidR="00BD08F4" w:rsidRPr="00864233" w:rsidRDefault="00BD08F4" w:rsidP="004F28DC">
      <w:pPr>
        <w:spacing w:after="0" w:line="240" w:lineRule="auto"/>
        <w:ind w:firstLine="720"/>
        <w:rPr>
          <w:rFonts w:ascii="Times New Roman" w:hAnsi="Times New Roman" w:cs="Times New Roman"/>
          <w:i/>
          <w:iCs/>
          <w:lang w:val="en-GB"/>
        </w:rPr>
      </w:pPr>
      <w:r w:rsidRPr="00864233">
        <w:rPr>
          <w:rFonts w:ascii="Times New Roman" w:hAnsi="Times New Roman" w:cs="Times New Roman"/>
          <w:lang w:val="en-GB"/>
        </w:rPr>
        <w:t>{$sort: { _id: 1 }</w:t>
      </w:r>
      <w:r w:rsidR="009F5542" w:rsidRPr="00864233">
        <w:rPr>
          <w:rFonts w:ascii="Times New Roman" w:hAnsi="Times New Roman" w:cs="Times New Roman"/>
          <w:lang w:val="en-GB"/>
        </w:rPr>
        <w:t xml:space="preserve">  </w:t>
      </w:r>
      <w:r w:rsidR="009F5542" w:rsidRPr="00864233">
        <w:rPr>
          <w:rFonts w:ascii="Times New Roman" w:hAnsi="Times New Roman" w:cs="Times New Roman"/>
          <w:i/>
          <w:iCs/>
          <w:u w:val="single"/>
          <w:lang w:val="en-GB"/>
        </w:rPr>
        <w:t>// 1 is representative of the bucket field, not Concert_Year</w:t>
      </w:r>
    </w:p>
    <w:p w14:paraId="42883596" w14:textId="784D53A1" w:rsidR="00BD08F4" w:rsidRPr="00864233" w:rsidRDefault="00BD08F4" w:rsidP="004F28D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0A7FC651" w14:textId="4125C6C3" w:rsidR="00BD08F4" w:rsidRPr="00864233" w:rsidRDefault="00BD08F4" w:rsidP="004F28DC">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62E7C101" w14:textId="5A8CE3C6"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1,</w:t>
      </w:r>
    </w:p>
    <w:p w14:paraId="6FE42A50" w14:textId="3B80E2E3"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unt: 1,</w:t>
      </w:r>
    </w:p>
    <w:p w14:paraId="1F382EEF" w14:textId="516E765D"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Attendance: { $round: ["$averageAttendance", 2] },</w:t>
      </w:r>
    </w:p>
    <w:p w14:paraId="496D41A5" w14:textId="50FD4BCE" w:rsidR="00BD08F4" w:rsidRPr="00864233" w:rsidRDefault="00BD08F4" w:rsidP="004F28DC">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otalSales: { $round: ["$totalSales", 2] }</w:t>
      </w:r>
    </w:p>
    <w:p w14:paraId="5982E44D" w14:textId="753AD377" w:rsidR="00E63C9F" w:rsidRPr="00864233" w:rsidRDefault="00BD08F4" w:rsidP="004F28DC">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35035AC4" w14:textId="77777777" w:rsidR="00B44520" w:rsidRPr="00864233" w:rsidRDefault="00B44520" w:rsidP="004F28DC">
      <w:pPr>
        <w:pBdr>
          <w:bottom w:val="single" w:sz="6" w:space="1" w:color="auto"/>
        </w:pBdr>
        <w:spacing w:after="0" w:line="240" w:lineRule="auto"/>
        <w:rPr>
          <w:rFonts w:ascii="Times New Roman" w:hAnsi="Times New Roman" w:cs="Times New Roman"/>
          <w:lang w:val="en-GB"/>
        </w:rPr>
      </w:pPr>
    </w:p>
    <w:p w14:paraId="7F4402F2" w14:textId="77777777" w:rsidR="00630467" w:rsidRPr="00864233" w:rsidRDefault="00630467" w:rsidP="004F28DC">
      <w:pPr>
        <w:spacing w:after="0" w:line="240" w:lineRule="auto"/>
        <w:rPr>
          <w:rFonts w:ascii="Times New Roman" w:hAnsi="Times New Roman" w:cs="Times New Roman"/>
          <w:lang w:val="en-GB"/>
        </w:rPr>
      </w:pPr>
    </w:p>
    <w:p w14:paraId="7F468382" w14:textId="77777777" w:rsidR="00BE0C30" w:rsidRPr="00864233" w:rsidRDefault="00BE0C30" w:rsidP="00BE0C30">
      <w:pPr>
        <w:spacing w:after="0" w:line="240" w:lineRule="auto"/>
        <w:rPr>
          <w:rFonts w:ascii="Times New Roman" w:hAnsi="Times New Roman" w:cs="Times New Roman"/>
          <w:lang w:val="en-GB"/>
        </w:rPr>
      </w:pPr>
      <w:r w:rsidRPr="00864233">
        <w:rPr>
          <w:rFonts w:ascii="Times New Roman" w:hAnsi="Times New Roman" w:cs="Times New Roman"/>
          <w:lang w:val="en-GB"/>
        </w:rPr>
        <w:t>//Q7</w:t>
      </w:r>
    </w:p>
    <w:p w14:paraId="4F3015BA" w14:textId="77777777" w:rsidR="00BE0C30" w:rsidRPr="00864233" w:rsidRDefault="00BE0C30" w:rsidP="00BE0C30">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02BE5205" w14:textId="77777777" w:rsidR="00BE0C30" w:rsidRPr="00864233" w:rsidRDefault="00BE0C30" w:rsidP="00BE0C30">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bucket: {</w:t>
      </w:r>
    </w:p>
    <w:p w14:paraId="5A5D4E4D"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groupBy: "$Concert_Year",</w:t>
      </w:r>
    </w:p>
    <w:p w14:paraId="4891BA90"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boundaries: [2000, 2005, 2010, 2015, 2020, 2024],</w:t>
      </w:r>
    </w:p>
    <w:p w14:paraId="19AF07F2"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efault: "Other",</w:t>
      </w:r>
    </w:p>
    <w:p w14:paraId="6AD09C63" w14:textId="77777777" w:rsidR="00BE0C30" w:rsidRPr="00864233" w:rsidRDefault="00BE0C30" w:rsidP="00BE0C30">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utput: {</w:t>
      </w:r>
    </w:p>
    <w:p w14:paraId="600C7B1F"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unt: { $sum: 1 },</w:t>
      </w:r>
    </w:p>
    <w:p w14:paraId="59DC4986"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averageAttendance: { $avg: "$Actual_Crowd" }, </w:t>
      </w:r>
    </w:p>
    <w:p w14:paraId="72FD7DC8"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xml:space="preserve">totalSales: { $sum: { $add: ["$Drink_Sales", "$Merchandise_Sales", "$Food_Sales"] } } </w:t>
      </w:r>
    </w:p>
    <w:p w14:paraId="01CF5546" w14:textId="77777777" w:rsidR="00BE0C30" w:rsidRPr="00864233" w:rsidRDefault="00BE0C30" w:rsidP="00BE0C30">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0A071C66" w14:textId="77777777" w:rsidR="00BE0C30" w:rsidRPr="00864233" w:rsidRDefault="00BE0C30" w:rsidP="00BE0C30">
      <w:pPr>
        <w:spacing w:after="0" w:line="240" w:lineRule="auto"/>
        <w:ind w:firstLine="720"/>
        <w:rPr>
          <w:rFonts w:ascii="Times New Roman" w:hAnsi="Times New Roman" w:cs="Times New Roman"/>
          <w:i/>
          <w:iCs/>
          <w:lang w:val="en-GB"/>
        </w:rPr>
      </w:pPr>
      <w:r w:rsidRPr="00864233">
        <w:rPr>
          <w:rFonts w:ascii="Times New Roman" w:hAnsi="Times New Roman" w:cs="Times New Roman"/>
          <w:lang w:val="en-GB"/>
        </w:rPr>
        <w:t xml:space="preserve">{$sort: { _id: 1 }  </w:t>
      </w:r>
      <w:r w:rsidRPr="00864233">
        <w:rPr>
          <w:rFonts w:ascii="Times New Roman" w:hAnsi="Times New Roman" w:cs="Times New Roman"/>
          <w:i/>
          <w:iCs/>
          <w:u w:val="single"/>
          <w:lang w:val="en-GB"/>
        </w:rPr>
        <w:t>// 1 is representative of the bucket field, not Concert_Year</w:t>
      </w:r>
    </w:p>
    <w:p w14:paraId="4DD930D9" w14:textId="77777777" w:rsidR="00BE0C30" w:rsidRPr="00864233" w:rsidRDefault="00BE0C30" w:rsidP="00BE0C30">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2033E3B8" w14:textId="77777777" w:rsidR="00BE0C30" w:rsidRPr="00864233" w:rsidRDefault="00BE0C30" w:rsidP="00BE0C30">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01B3CDCF"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1,</w:t>
      </w:r>
    </w:p>
    <w:p w14:paraId="69EB2802"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unt: 1,</w:t>
      </w:r>
    </w:p>
    <w:p w14:paraId="7D6ABC34"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verageAttendance: { $round: ["$averageAttendance", 2] },</w:t>
      </w:r>
    </w:p>
    <w:p w14:paraId="02C301D1" w14:textId="77777777" w:rsidR="00BE0C30" w:rsidRPr="00864233" w:rsidRDefault="00BE0C30" w:rsidP="00BE0C30">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otalSales: { $round: ["$totalSales", 2] }</w:t>
      </w:r>
    </w:p>
    <w:p w14:paraId="0163ECE8" w14:textId="7258EF93" w:rsidR="00BE0C30" w:rsidRPr="00864233" w:rsidRDefault="00BE0C30" w:rsidP="00BE0C30">
      <w:pPr>
        <w:spacing w:after="0" w:line="240" w:lineRule="auto"/>
        <w:rPr>
          <w:rFonts w:ascii="Times New Roman" w:hAnsi="Times New Roman" w:cs="Times New Roman"/>
          <w:lang w:val="en-GB"/>
        </w:rPr>
      </w:pPr>
      <w:r w:rsidRPr="00864233">
        <w:rPr>
          <w:rFonts w:ascii="Times New Roman" w:hAnsi="Times New Roman" w:cs="Times New Roman"/>
          <w:lang w:val="en-GB"/>
        </w:rPr>
        <w:t>}}</w:t>
      </w:r>
      <w:r w:rsidR="004A5AB4" w:rsidRPr="00864233">
        <w:rPr>
          <w:rFonts w:ascii="Times New Roman" w:hAnsi="Times New Roman" w:cs="Times New Roman"/>
          <w:lang w:val="en-GB"/>
        </w:rPr>
        <w:t>,</w:t>
      </w:r>
    </w:p>
    <w:p w14:paraId="738197FB" w14:textId="441B0ED3" w:rsidR="00E76990" w:rsidRPr="00864233" w:rsidRDefault="00E76990" w:rsidP="00E76990">
      <w:pPr>
        <w:pStyle w:val="HTMLPreformatted"/>
        <w:rPr>
          <w:rFonts w:ascii="Times New Roman" w:eastAsiaTheme="minorHAnsi" w:hAnsi="Times New Roman" w:cs="Times New Roman"/>
          <w:sz w:val="22"/>
          <w:szCs w:val="22"/>
          <w:lang w:val="en-GB" w:eastAsia="en-US"/>
        </w:rPr>
      </w:pPr>
      <w:r w:rsidRPr="00864233">
        <w:rPr>
          <w:rFonts w:ascii="Times New Roman" w:eastAsiaTheme="minorHAnsi" w:hAnsi="Times New Roman" w:cs="Times New Roman"/>
          <w:sz w:val="22"/>
          <w:szCs w:val="22"/>
          <w:lang w:val="en-GB" w:eastAsia="en-US"/>
        </w:rPr>
        <w:tab/>
        <w:t>{$count: "Count"</w:t>
      </w:r>
      <w:r w:rsidR="002D6976" w:rsidRPr="00864233">
        <w:rPr>
          <w:rFonts w:ascii="Times New Roman" w:eastAsiaTheme="minorHAnsi" w:hAnsi="Times New Roman" w:cs="Times New Roman"/>
          <w:sz w:val="22"/>
          <w:szCs w:val="22"/>
          <w:lang w:val="en-GB" w:eastAsia="en-US"/>
        </w:rPr>
        <w:t>}</w:t>
      </w:r>
    </w:p>
    <w:p w14:paraId="0E296A33" w14:textId="58EBC94C" w:rsidR="00BE0C30" w:rsidRPr="00864233" w:rsidRDefault="00BE0C30" w:rsidP="002D6976">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8DD311A" w14:textId="77777777" w:rsidR="00AA2DC4" w:rsidRPr="00864233" w:rsidRDefault="00AA2DC4" w:rsidP="004F28DC">
      <w:pPr>
        <w:spacing w:after="0" w:line="240" w:lineRule="auto"/>
        <w:rPr>
          <w:rFonts w:ascii="Times New Roman" w:hAnsi="Times New Roman" w:cs="Times New Roman"/>
          <w:lang w:val="en-GB"/>
        </w:rPr>
      </w:pPr>
    </w:p>
    <w:p w14:paraId="20578BA2" w14:textId="0BE8986A" w:rsidR="00AA2DC4" w:rsidRDefault="0014094C" w:rsidP="004F28DC">
      <w:pPr>
        <w:spacing w:after="0" w:line="240" w:lineRule="auto"/>
        <w:rPr>
          <w:rFonts w:eastAsiaTheme="majorEastAsia" w:cstheme="majorBidi"/>
          <w:color w:val="0F4761" w:themeColor="accent1" w:themeShade="BF"/>
          <w:sz w:val="28"/>
          <w:szCs w:val="28"/>
          <w:lang w:val="en-GB"/>
        </w:rPr>
      </w:pPr>
      <w:r w:rsidRPr="0014094C">
        <w:rPr>
          <w:rFonts w:eastAsiaTheme="majorEastAsia" w:cstheme="majorBidi"/>
          <w:noProof/>
          <w:color w:val="0F4761" w:themeColor="accent1" w:themeShade="BF"/>
          <w:sz w:val="28"/>
          <w:szCs w:val="28"/>
          <w:lang w:val="en-GB"/>
        </w:rPr>
        <w:lastRenderedPageBreak/>
        <w:drawing>
          <wp:inline distT="0" distB="0" distL="0" distR="0" wp14:anchorId="43340ED4" wp14:editId="2C5090CF">
            <wp:extent cx="4959332" cy="4948343"/>
            <wp:effectExtent l="0" t="0" r="0" b="5080"/>
            <wp:docPr id="15068172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17294" name="Picture 1" descr="A screenshot of a computer code&#10;&#10;Description automatically generated"/>
                    <pic:cNvPicPr/>
                  </pic:nvPicPr>
                  <pic:blipFill>
                    <a:blip r:embed="rId28"/>
                    <a:stretch>
                      <a:fillRect/>
                    </a:stretch>
                  </pic:blipFill>
                  <pic:spPr>
                    <a:xfrm>
                      <a:off x="0" y="0"/>
                      <a:ext cx="4961277" cy="4950283"/>
                    </a:xfrm>
                    <a:prstGeom prst="rect">
                      <a:avLst/>
                    </a:prstGeom>
                  </pic:spPr>
                </pic:pic>
              </a:graphicData>
            </a:graphic>
          </wp:inline>
        </w:drawing>
      </w:r>
    </w:p>
    <w:p w14:paraId="739B793E" w14:textId="16334C93" w:rsidR="00B44520" w:rsidRDefault="00B44520" w:rsidP="004F28DC">
      <w:pPr>
        <w:spacing w:after="0" w:line="240" w:lineRule="auto"/>
        <w:rPr>
          <w:rFonts w:eastAsiaTheme="majorEastAsia" w:cstheme="majorBidi"/>
          <w:color w:val="0F4761" w:themeColor="accent1" w:themeShade="BF"/>
          <w:sz w:val="28"/>
          <w:szCs w:val="28"/>
          <w:lang w:val="en-GB"/>
        </w:rPr>
      </w:pPr>
    </w:p>
    <w:p w14:paraId="7F64E109" w14:textId="490D6B8F" w:rsidR="00206C92" w:rsidRPr="0014094C" w:rsidRDefault="00E360B4" w:rsidP="005E5FF1">
      <w:pPr>
        <w:rPr>
          <w:lang w:val="en-GB"/>
        </w:rPr>
      </w:pPr>
      <w:r w:rsidRPr="00B44520">
        <w:rPr>
          <w:noProof/>
          <w:lang w:val="en-GB"/>
        </w:rPr>
        <w:drawing>
          <wp:anchor distT="0" distB="0" distL="114300" distR="114300" simplePos="0" relativeHeight="251668992" behindDoc="0" locked="0" layoutInCell="1" allowOverlap="1" wp14:anchorId="1AB46CE5" wp14:editId="2C34F53C">
            <wp:simplePos x="0" y="0"/>
            <wp:positionH relativeFrom="column">
              <wp:posOffset>217170</wp:posOffset>
            </wp:positionH>
            <wp:positionV relativeFrom="paragraph">
              <wp:posOffset>280035</wp:posOffset>
            </wp:positionV>
            <wp:extent cx="4740275" cy="2570480"/>
            <wp:effectExtent l="0" t="0" r="3175" b="1270"/>
            <wp:wrapTopAndBottom/>
            <wp:docPr id="135979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96604"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4740275" cy="2570480"/>
                    </a:xfrm>
                    <a:prstGeom prst="rect">
                      <a:avLst/>
                    </a:prstGeom>
                  </pic:spPr>
                </pic:pic>
              </a:graphicData>
            </a:graphic>
            <wp14:sizeRelV relativeFrom="margin">
              <wp14:pctHeight>0</wp14:pctHeight>
            </wp14:sizeRelV>
          </wp:anchor>
        </w:drawing>
      </w:r>
    </w:p>
    <w:p w14:paraId="310B4663" w14:textId="77777777" w:rsidR="0014094C" w:rsidRDefault="0014094C">
      <w:pPr>
        <w:rPr>
          <w:rFonts w:eastAsiaTheme="majorEastAsia" w:cstheme="majorBidi"/>
          <w:color w:val="0F4761" w:themeColor="accent1" w:themeShade="BF"/>
          <w:sz w:val="28"/>
          <w:szCs w:val="28"/>
          <w:lang w:val="en-GB"/>
        </w:rPr>
      </w:pPr>
      <w:r>
        <w:rPr>
          <w:lang w:val="en-GB"/>
        </w:rPr>
        <w:br w:type="page"/>
      </w:r>
    </w:p>
    <w:p w14:paraId="492DC90D" w14:textId="4715F957" w:rsidR="0014094C" w:rsidRDefault="00206C92" w:rsidP="0030315B">
      <w:pPr>
        <w:pStyle w:val="Heading3"/>
        <w:rPr>
          <w:lang w:val="en-GB"/>
        </w:rPr>
      </w:pPr>
      <w:bookmarkStart w:id="18" w:name="_Toc164941362"/>
      <w:r>
        <w:rPr>
          <w:lang w:val="en-GB"/>
        </w:rPr>
        <w:lastRenderedPageBreak/>
        <w:t>Question 8</w:t>
      </w:r>
      <w:bookmarkEnd w:id="18"/>
    </w:p>
    <w:p w14:paraId="1ABDE28D" w14:textId="62D2F74D" w:rsidR="00BB0A1E" w:rsidRPr="00864233" w:rsidRDefault="00F03D2A" w:rsidP="0014094C">
      <w:pPr>
        <w:rPr>
          <w:rFonts w:ascii="Times New Roman" w:hAnsi="Times New Roman" w:cs="Times New Roman"/>
          <w:lang w:val="en-GB"/>
        </w:rPr>
      </w:pPr>
      <w:r w:rsidRPr="00864233">
        <w:rPr>
          <w:rFonts w:ascii="Times New Roman" w:hAnsi="Times New Roman" w:cs="Times New Roman"/>
          <w:lang w:val="en-GB"/>
        </w:rPr>
        <w:t xml:space="preserve">Query which concerts have </w:t>
      </w:r>
      <w:r w:rsidR="00D61D84" w:rsidRPr="00864233">
        <w:rPr>
          <w:rFonts w:ascii="Times New Roman" w:hAnsi="Times New Roman" w:cs="Times New Roman"/>
          <w:lang w:val="en-GB"/>
        </w:rPr>
        <w:t xml:space="preserve">(i) </w:t>
      </w:r>
      <w:r w:rsidRPr="00864233">
        <w:rPr>
          <w:rFonts w:ascii="Times New Roman" w:hAnsi="Times New Roman" w:cs="Times New Roman"/>
          <w:lang w:val="en-GB"/>
        </w:rPr>
        <w:t xml:space="preserve">goodie bags containing </w:t>
      </w:r>
      <w:r w:rsidR="00A93F32" w:rsidRPr="00864233">
        <w:rPr>
          <w:rFonts w:ascii="Times New Roman" w:hAnsi="Times New Roman" w:cs="Times New Roman"/>
          <w:lang w:val="en-GB"/>
        </w:rPr>
        <w:t>either USB Keys or Highlighters, and do not have a headquarters in the UK</w:t>
      </w:r>
      <w:r w:rsidR="00E35AB3" w:rsidRPr="00864233">
        <w:rPr>
          <w:rFonts w:ascii="Times New Roman" w:hAnsi="Times New Roman" w:cs="Times New Roman"/>
          <w:lang w:val="en-GB"/>
        </w:rPr>
        <w:t xml:space="preserve">, </w:t>
      </w:r>
      <w:r w:rsidR="00104CF1" w:rsidRPr="00864233">
        <w:rPr>
          <w:rFonts w:ascii="Times New Roman" w:hAnsi="Times New Roman" w:cs="Times New Roman"/>
          <w:lang w:val="en-GB"/>
        </w:rPr>
        <w:t xml:space="preserve">(ii) </w:t>
      </w:r>
      <w:r w:rsidR="00D61D84" w:rsidRPr="00864233">
        <w:rPr>
          <w:rFonts w:ascii="Times New Roman" w:hAnsi="Times New Roman" w:cs="Times New Roman"/>
          <w:lang w:val="en-GB"/>
        </w:rPr>
        <w:t xml:space="preserve">have a sponsor sector </w:t>
      </w:r>
      <w:r w:rsidR="00E35AB3" w:rsidRPr="00864233">
        <w:rPr>
          <w:rFonts w:ascii="Times New Roman" w:hAnsi="Times New Roman" w:cs="Times New Roman"/>
          <w:lang w:val="en-GB"/>
        </w:rPr>
        <w:t>belonging to Energy or Travel</w:t>
      </w:r>
      <w:r w:rsidR="00104CF1" w:rsidRPr="00864233">
        <w:rPr>
          <w:rFonts w:ascii="Times New Roman" w:hAnsi="Times New Roman" w:cs="Times New Roman"/>
          <w:lang w:val="en-GB"/>
        </w:rPr>
        <w:t xml:space="preserve"> (iii) have a Poor atmosphere (iv) </w:t>
      </w:r>
      <w:r w:rsidR="006250F2" w:rsidRPr="00864233">
        <w:rPr>
          <w:rFonts w:ascii="Times New Roman" w:hAnsi="Times New Roman" w:cs="Times New Roman"/>
          <w:lang w:val="en-GB"/>
        </w:rPr>
        <w:t xml:space="preserve">have an actual </w:t>
      </w:r>
      <w:r w:rsidR="00777AB2">
        <w:rPr>
          <w:rFonts w:ascii="Times New Roman" w:hAnsi="Times New Roman" w:cs="Times New Roman"/>
          <w:lang w:val="en-GB"/>
        </w:rPr>
        <w:t>attendance</w:t>
      </w:r>
      <w:r w:rsidR="006250F2" w:rsidRPr="00864233">
        <w:rPr>
          <w:rFonts w:ascii="Times New Roman" w:hAnsi="Times New Roman" w:cs="Times New Roman"/>
          <w:lang w:val="en-GB"/>
        </w:rPr>
        <w:t xml:space="preserve"> greater </w:t>
      </w:r>
      <w:r w:rsidR="00777AB2">
        <w:rPr>
          <w:rFonts w:ascii="Times New Roman" w:hAnsi="Times New Roman" w:cs="Times New Roman"/>
          <w:lang w:val="en-GB"/>
        </w:rPr>
        <w:t>than</w:t>
      </w:r>
      <w:r w:rsidR="006250F2" w:rsidRPr="00864233">
        <w:rPr>
          <w:rFonts w:ascii="Times New Roman" w:hAnsi="Times New Roman" w:cs="Times New Roman"/>
          <w:lang w:val="en-GB"/>
        </w:rPr>
        <w:t xml:space="preserve"> an expected </w:t>
      </w:r>
      <w:r w:rsidR="00777AB2">
        <w:rPr>
          <w:rFonts w:ascii="Times New Roman" w:hAnsi="Times New Roman" w:cs="Times New Roman"/>
          <w:lang w:val="en-GB"/>
        </w:rPr>
        <w:t>attendance</w:t>
      </w:r>
      <w:r w:rsidR="006250F2" w:rsidRPr="00864233">
        <w:rPr>
          <w:rFonts w:ascii="Times New Roman" w:hAnsi="Times New Roman" w:cs="Times New Roman"/>
          <w:lang w:val="en-GB"/>
        </w:rPr>
        <w:t xml:space="preserve"> and (v)</w:t>
      </w:r>
      <w:r w:rsidR="003D0AA4" w:rsidRPr="00864233">
        <w:rPr>
          <w:rFonts w:ascii="Times New Roman" w:hAnsi="Times New Roman" w:cs="Times New Roman"/>
          <w:lang w:val="en-GB"/>
        </w:rPr>
        <w:t xml:space="preserve"> have a </w:t>
      </w:r>
      <w:r w:rsidR="00777AB2">
        <w:rPr>
          <w:rFonts w:ascii="Times New Roman" w:hAnsi="Times New Roman" w:cs="Times New Roman"/>
          <w:lang w:val="en-GB"/>
        </w:rPr>
        <w:t>security</w:t>
      </w:r>
      <w:r w:rsidR="003D0AA4" w:rsidRPr="00864233">
        <w:rPr>
          <w:rFonts w:ascii="Times New Roman" w:hAnsi="Times New Roman" w:cs="Times New Roman"/>
          <w:lang w:val="en-GB"/>
        </w:rPr>
        <w:t xml:space="preserve"> cost less than 5000. Sort by </w:t>
      </w:r>
      <w:r w:rsidR="000254A4" w:rsidRPr="00864233">
        <w:rPr>
          <w:rFonts w:ascii="Times New Roman" w:hAnsi="Times New Roman" w:cs="Times New Roman"/>
          <w:lang w:val="en-GB"/>
        </w:rPr>
        <w:t xml:space="preserve">actual crowd in descending order </w:t>
      </w:r>
      <w:r w:rsidR="00BB0A1E"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rfKlmiw0","properties":{"formattedCitation":"[18]","plainCitation":"[18]","noteIndex":0},"citationItems":[{"id":357,"uris":["http://zotero.org/users/12587876/items/8KBHAU77"],"itemData":{"id":357,"type":"post","container-title":"Stack Overflow","title":"Answer to \"Mongo field A greater than field B\"","URL":"https://stackoverflow.com/a/16042568","author":[{"family":"000","given":""}],"accessed":{"date-parts":[["2024",4,13]]},"issued":{"date-parts":[["2013",4,16]]},"citation-key":"00013"}}],"schema":"https://github.com/citation-style-language/schema/raw/master/csl-citation.json"} </w:instrText>
      </w:r>
      <w:r w:rsidR="00BB0A1E" w:rsidRPr="00864233">
        <w:rPr>
          <w:rFonts w:ascii="Times New Roman" w:hAnsi="Times New Roman" w:cs="Times New Roman"/>
          <w:lang w:val="en-GB"/>
        </w:rPr>
        <w:fldChar w:fldCharType="separate"/>
      </w:r>
      <w:r w:rsidR="00A45D68" w:rsidRPr="00864233">
        <w:rPr>
          <w:rFonts w:ascii="Times New Roman" w:hAnsi="Times New Roman" w:cs="Times New Roman"/>
        </w:rPr>
        <w:t>[18]</w:t>
      </w:r>
      <w:r w:rsidR="00BB0A1E" w:rsidRPr="00864233">
        <w:rPr>
          <w:rFonts w:ascii="Times New Roman" w:hAnsi="Times New Roman" w:cs="Times New Roman"/>
          <w:lang w:val="en-GB"/>
        </w:rPr>
        <w:fldChar w:fldCharType="end"/>
      </w:r>
      <w:r w:rsidR="000254A4" w:rsidRPr="00864233">
        <w:rPr>
          <w:rFonts w:ascii="Times New Roman" w:hAnsi="Times New Roman" w:cs="Times New Roman"/>
          <w:lang w:val="en-GB"/>
        </w:rPr>
        <w:t>.</w:t>
      </w:r>
    </w:p>
    <w:p w14:paraId="5B3C3AD3" w14:textId="27279AB8" w:rsidR="0014094C" w:rsidRPr="00864233" w:rsidRDefault="0014094C"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8</w:t>
      </w:r>
      <w:r w:rsidR="00450864" w:rsidRPr="00864233">
        <w:rPr>
          <w:rFonts w:ascii="Times New Roman" w:hAnsi="Times New Roman" w:cs="Times New Roman"/>
          <w:lang w:val="en-GB"/>
        </w:rPr>
        <w:t xml:space="preserve"> </w:t>
      </w:r>
    </w:p>
    <w:p w14:paraId="77D4627D" w14:textId="77777777" w:rsidR="00C06268" w:rsidRPr="00864233" w:rsidRDefault="00C06268"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find({</w:t>
      </w:r>
    </w:p>
    <w:p w14:paraId="29D35ED5" w14:textId="0B34F910" w:rsidR="00C06268" w:rsidRPr="00864233" w:rsidRDefault="00C06268" w:rsidP="00864233">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and: [</w:t>
      </w:r>
    </w:p>
    <w:p w14:paraId="2CE9C9F4" w14:textId="536B00E5" w:rsidR="00C06268" w:rsidRPr="00864233" w:rsidRDefault="00C06268"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Goodie_Bag": { $elemMatch: { $in: ["USB Key", "Highlighter"]} } },</w:t>
      </w:r>
    </w:p>
    <w:p w14:paraId="1FF54E70" w14:textId="2E133160" w:rsidR="00C06268" w:rsidRPr="00864233" w:rsidRDefault="00C06268"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Sponsor.Headquarters": { $ne: "UK" } },</w:t>
      </w:r>
    </w:p>
    <w:p w14:paraId="20CEEC64" w14:textId="054A8F58" w:rsidR="00C06268" w:rsidRPr="00864233" w:rsidRDefault="00C06268" w:rsidP="00864233">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or: [</w:t>
      </w:r>
    </w:p>
    <w:p w14:paraId="3D4F79AB" w14:textId="72562210" w:rsidR="00C06268" w:rsidRPr="00864233" w:rsidRDefault="00C06268"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Sponsor.Sector": "Energy" },</w:t>
      </w:r>
    </w:p>
    <w:p w14:paraId="2CFB5795" w14:textId="57D2556E" w:rsidR="00C06268" w:rsidRPr="00864233" w:rsidRDefault="00C06268"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Sponsor.Sector": "Travel" }</w:t>
      </w:r>
    </w:p>
    <w:p w14:paraId="415BCD64" w14:textId="428A5698" w:rsidR="00C06268" w:rsidRPr="00864233" w:rsidRDefault="00C06268"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79E33C22" w14:textId="6B770AA1" w:rsidR="00C06268" w:rsidRPr="00864233" w:rsidRDefault="00C06268" w:rsidP="00864233">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xml:space="preserve">{ "Atmosphere": { $eq: "Poor" } }, </w:t>
      </w:r>
    </w:p>
    <w:p w14:paraId="1D86D725" w14:textId="457D3EDB" w:rsidR="00C06268" w:rsidRPr="00864233" w:rsidRDefault="00C06268" w:rsidP="00864233">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expr: { $gt: [ "$Actual_Crowd" , "$Expected_Crowd" ] }},</w:t>
      </w:r>
    </w:p>
    <w:p w14:paraId="58F86468" w14:textId="50DFAFBC" w:rsidR="00C06268" w:rsidRPr="00864233" w:rsidRDefault="00C06268" w:rsidP="00864233">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 xml:space="preserve">{ "Security_Cost": { $lt: 5000 } } </w:t>
      </w:r>
    </w:p>
    <w:p w14:paraId="16886DA0" w14:textId="5F2D2EB1" w:rsidR="009E54BD" w:rsidRPr="00864233" w:rsidRDefault="00C06268"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sort({ "Actual_Crowd": -1 })</w:t>
      </w:r>
      <w:r w:rsidR="002030A9" w:rsidRPr="00864233">
        <w:rPr>
          <w:rFonts w:ascii="Times New Roman" w:hAnsi="Times New Roman" w:cs="Times New Roman"/>
          <w:color w:val="3333FF"/>
          <w:lang w:val="en-GB"/>
        </w:rPr>
        <w:t>//.count()</w:t>
      </w:r>
    </w:p>
    <w:p w14:paraId="4AF47DFC" w14:textId="77777777" w:rsidR="00B70151" w:rsidRPr="00864233" w:rsidRDefault="00B70151" w:rsidP="009E54BD">
      <w:pPr>
        <w:rPr>
          <w:rFonts w:ascii="Times New Roman" w:hAnsi="Times New Roman" w:cs="Times New Roman"/>
          <w:lang w:val="en-GB"/>
        </w:rPr>
      </w:pPr>
    </w:p>
    <w:p w14:paraId="6DA7AEDF" w14:textId="77777777" w:rsidR="00927A69" w:rsidRDefault="00B70151" w:rsidP="009E54BD">
      <w:pPr>
        <w:rPr>
          <w:lang w:val="en-GB"/>
        </w:rPr>
      </w:pPr>
      <w:r w:rsidRPr="00B70151">
        <w:rPr>
          <w:noProof/>
          <w:lang w:val="en-GB"/>
        </w:rPr>
        <w:lastRenderedPageBreak/>
        <w:drawing>
          <wp:inline distT="0" distB="0" distL="0" distR="0" wp14:anchorId="17F7A564" wp14:editId="7E83404D">
            <wp:extent cx="5731510" cy="6950075"/>
            <wp:effectExtent l="0" t="0" r="2540" b="3175"/>
            <wp:docPr id="1185238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3852" name="Picture 1" descr="A screenshot of a computer program&#10;&#10;Description automatically generated"/>
                    <pic:cNvPicPr/>
                  </pic:nvPicPr>
                  <pic:blipFill>
                    <a:blip r:embed="rId30"/>
                    <a:stretch>
                      <a:fillRect/>
                    </a:stretch>
                  </pic:blipFill>
                  <pic:spPr>
                    <a:xfrm>
                      <a:off x="0" y="0"/>
                      <a:ext cx="5731510" cy="6950075"/>
                    </a:xfrm>
                    <a:prstGeom prst="rect">
                      <a:avLst/>
                    </a:prstGeom>
                  </pic:spPr>
                </pic:pic>
              </a:graphicData>
            </a:graphic>
          </wp:inline>
        </w:drawing>
      </w:r>
    </w:p>
    <w:p w14:paraId="4F22AF09" w14:textId="1953E1F7" w:rsidR="0014094C" w:rsidRPr="00CA5A27" w:rsidRDefault="00927A69" w:rsidP="009E54BD">
      <w:pPr>
        <w:rPr>
          <w:lang w:val="en-GB"/>
        </w:rPr>
      </w:pPr>
      <w:r w:rsidRPr="00927A69">
        <w:rPr>
          <w:noProof/>
          <w:lang w:val="en-GB"/>
        </w:rPr>
        <w:lastRenderedPageBreak/>
        <w:drawing>
          <wp:inline distT="0" distB="0" distL="0" distR="0" wp14:anchorId="421088E3" wp14:editId="6D0CB2CF">
            <wp:extent cx="5731510" cy="5123815"/>
            <wp:effectExtent l="0" t="0" r="2540" b="635"/>
            <wp:docPr id="163503589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035892" name="Picture 1" descr="A screenshot of a computer program&#10;&#10;Description automatically generated"/>
                    <pic:cNvPicPr/>
                  </pic:nvPicPr>
                  <pic:blipFill>
                    <a:blip r:embed="rId31"/>
                    <a:stretch>
                      <a:fillRect/>
                    </a:stretch>
                  </pic:blipFill>
                  <pic:spPr>
                    <a:xfrm>
                      <a:off x="0" y="0"/>
                      <a:ext cx="5731510" cy="5123815"/>
                    </a:xfrm>
                    <a:prstGeom prst="rect">
                      <a:avLst/>
                    </a:prstGeom>
                  </pic:spPr>
                </pic:pic>
              </a:graphicData>
            </a:graphic>
          </wp:inline>
        </w:drawing>
      </w:r>
      <w:r w:rsidR="0014094C">
        <w:rPr>
          <w:lang w:val="en-GB"/>
        </w:rPr>
        <w:br w:type="page"/>
      </w:r>
    </w:p>
    <w:p w14:paraId="709C58A7" w14:textId="7DC174E5" w:rsidR="009F3950" w:rsidRDefault="00206C92" w:rsidP="0030315B">
      <w:pPr>
        <w:pStyle w:val="Heading3"/>
        <w:rPr>
          <w:lang w:val="en-GB"/>
        </w:rPr>
      </w:pPr>
      <w:bookmarkStart w:id="19" w:name="_Toc164941363"/>
      <w:r>
        <w:rPr>
          <w:lang w:val="en-GB"/>
        </w:rPr>
        <w:lastRenderedPageBreak/>
        <w:t>Question 9</w:t>
      </w:r>
      <w:bookmarkEnd w:id="19"/>
    </w:p>
    <w:p w14:paraId="5CDD5C67" w14:textId="0CA4CF1A" w:rsidR="000254A4" w:rsidRPr="00864233" w:rsidRDefault="00AF7F29" w:rsidP="000254A4">
      <w:pPr>
        <w:rPr>
          <w:rFonts w:ascii="Times New Roman" w:hAnsi="Times New Roman" w:cs="Times New Roman"/>
          <w:lang w:val="en-GB"/>
        </w:rPr>
      </w:pPr>
      <w:r w:rsidRPr="00864233">
        <w:rPr>
          <w:rFonts w:ascii="Times New Roman" w:hAnsi="Times New Roman" w:cs="Times New Roman"/>
          <w:lang w:val="en-GB"/>
        </w:rPr>
        <w:t xml:space="preserve">Calculate the moving average of ticket prices </w:t>
      </w:r>
      <w:r w:rsidR="00AD12AC" w:rsidRPr="00864233">
        <w:rPr>
          <w:rFonts w:ascii="Times New Roman" w:hAnsi="Times New Roman" w:cs="Times New Roman"/>
          <w:lang w:val="en-GB"/>
        </w:rPr>
        <w:t>for Hozier concerts between 2000 and 2010. Group by Performer and Concert Year</w:t>
      </w:r>
      <w:r w:rsidR="00451F60" w:rsidRPr="00864233">
        <w:rPr>
          <w:rFonts w:ascii="Times New Roman" w:hAnsi="Times New Roman" w:cs="Times New Roman"/>
          <w:lang w:val="en-GB"/>
        </w:rPr>
        <w:t xml:space="preserve"> </w:t>
      </w:r>
      <w:r w:rsidR="00935457"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l4DvMNk2","properties":{"formattedCitation":"[19]","plainCitation":"[19]","noteIndex":0},"citationItems":[{"id":329,"uris":["http://zotero.org/users/12587876/items/ZQT8BNTC"],"itemData":{"id":329,"type":"book","event-place":"Birmingham, UNITED KINGDOM","ISBN":"978-1-78934-972-6","publisher":"Packt Publishing, Limited","publisher-place":"Birmingham, UNITED KINGDOM","source":"ProQuest Ebook Central","title":"MongoDB 4 Quick Start Guide: Learn the Skills You Need to Work with the World's Most Popular NoSQL Database","title-short":"MongoDB 4 Quick Start Guide","URL":"http://ebookcentral.proquest.com/lib/aitie/detail.action?docID=5532278","author":[{"family":"Bierer","given":"Doug"}],"accessed":{"date-parts":[["2024",4,10]]},"issued":{"date-parts":[["2018"]]},"citation-key":"bierer18"}}],"schema":"https://github.com/citation-style-language/schema/raw/master/csl-citation.json"} </w:instrText>
      </w:r>
      <w:r w:rsidR="00935457" w:rsidRPr="00864233">
        <w:rPr>
          <w:rFonts w:ascii="Times New Roman" w:hAnsi="Times New Roman" w:cs="Times New Roman"/>
          <w:lang w:val="en-GB"/>
        </w:rPr>
        <w:fldChar w:fldCharType="separate"/>
      </w:r>
      <w:r w:rsidR="00A45D68" w:rsidRPr="00864233">
        <w:rPr>
          <w:rFonts w:ascii="Times New Roman" w:hAnsi="Times New Roman" w:cs="Times New Roman"/>
        </w:rPr>
        <w:t>[19]</w:t>
      </w:r>
      <w:r w:rsidR="00935457" w:rsidRPr="00864233">
        <w:rPr>
          <w:rFonts w:ascii="Times New Roman" w:hAnsi="Times New Roman" w:cs="Times New Roman"/>
          <w:lang w:val="en-GB"/>
        </w:rPr>
        <w:fldChar w:fldCharType="end"/>
      </w:r>
      <w:r w:rsidR="007E42CB" w:rsidRPr="00864233">
        <w:rPr>
          <w:rFonts w:ascii="Times New Roman" w:hAnsi="Times New Roman" w:cs="Times New Roman"/>
          <w:lang w:val="en-GB"/>
        </w:rPr>
        <w:t xml:space="preserve"> </w:t>
      </w:r>
      <w:r w:rsidR="008D1FED"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3lksZFyl","properties":{"formattedCitation":"[20]","plainCitation":"[20]","noteIndex":0},"citationItems":[{"id":386,"uris":["http://zotero.org/users/12587876/items/48GIETTB"],"itemData":{"id":386,"type":"motion_picture","dimensions":"4:19","source":"YouTube","title":"The Difference Between $set &amp; $push Operators in MongoDB - Adding Array Elements to a Non-Array Key","URL":"https://www.youtube.com/watch?v=-x69s54vs00","director":[{"literal":"Marsha Baddeley"}],"accessed":{"date-parts":[["2024",4,20]]},"issued":{"date-parts":[["2023",3,3]]},"citation-key":"marshabaddeley23"}}],"schema":"https://github.com/citation-style-language/schema/raw/master/csl-citation.json"} </w:instrText>
      </w:r>
      <w:r w:rsidR="008D1FED" w:rsidRPr="00864233">
        <w:rPr>
          <w:rFonts w:ascii="Times New Roman" w:hAnsi="Times New Roman" w:cs="Times New Roman"/>
          <w:lang w:val="en-GB"/>
        </w:rPr>
        <w:fldChar w:fldCharType="separate"/>
      </w:r>
      <w:r w:rsidR="00A45D68" w:rsidRPr="00864233">
        <w:rPr>
          <w:rFonts w:ascii="Times New Roman" w:hAnsi="Times New Roman" w:cs="Times New Roman"/>
        </w:rPr>
        <w:t>[20]</w:t>
      </w:r>
      <w:r w:rsidR="008D1FED" w:rsidRPr="00864233">
        <w:rPr>
          <w:rFonts w:ascii="Times New Roman" w:hAnsi="Times New Roman" w:cs="Times New Roman"/>
          <w:lang w:val="en-GB"/>
        </w:rPr>
        <w:fldChar w:fldCharType="end"/>
      </w:r>
      <w:r w:rsidR="009D269D" w:rsidRPr="00864233">
        <w:rPr>
          <w:rFonts w:ascii="Times New Roman" w:hAnsi="Times New Roman" w:cs="Times New Roman"/>
          <w:lang w:val="en-GB"/>
        </w:rPr>
        <w:t xml:space="preserve"> </w:t>
      </w:r>
      <w:r w:rsidR="009D269D"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7lioXqEb","properties":{"formattedCitation":"[21]","plainCitation":"[21]","noteIndex":0},"citationItems":[{"id":387,"uris":["http://zotero.org/users/12587876/items/TJWLEC4K"],"itemData":{"id":387,"type":"motion_picture","abstract":"MongoDB movieDetails Aggregation Framework 07 $match $unwind $group $sort $out Stages Arrays","dimensions":"11:54","source":"YouTube","title":"MongoDB movieDetails Aggregation Framework 07 $match $unwind $group $sort $out Stages Arrays","URL":"https://www.youtube.com/watch?v=VhvIc1zc_f0","director":[{"literal":"Noel Tierney"}],"accessed":{"date-parts":[["2024",4,20]]},"issued":{"date-parts":[["2021",12,16]]},"citation-key":"noeltierney21d"}}],"schema":"https://github.com/citation-style-language/schema/raw/master/csl-citation.json"} </w:instrText>
      </w:r>
      <w:r w:rsidR="009D269D" w:rsidRPr="00864233">
        <w:rPr>
          <w:rFonts w:ascii="Times New Roman" w:hAnsi="Times New Roman" w:cs="Times New Roman"/>
          <w:lang w:val="en-GB"/>
        </w:rPr>
        <w:fldChar w:fldCharType="separate"/>
      </w:r>
      <w:r w:rsidR="00A45D68" w:rsidRPr="00864233">
        <w:rPr>
          <w:rFonts w:ascii="Times New Roman" w:hAnsi="Times New Roman" w:cs="Times New Roman"/>
        </w:rPr>
        <w:t>[21]</w:t>
      </w:r>
      <w:r w:rsidR="009D269D" w:rsidRPr="00864233">
        <w:rPr>
          <w:rFonts w:ascii="Times New Roman" w:hAnsi="Times New Roman" w:cs="Times New Roman"/>
          <w:lang w:val="en-GB"/>
        </w:rPr>
        <w:fldChar w:fldCharType="end"/>
      </w:r>
      <w:r w:rsidR="00686C79" w:rsidRPr="00864233">
        <w:rPr>
          <w:rFonts w:ascii="Times New Roman" w:hAnsi="Times New Roman" w:cs="Times New Roman"/>
          <w:lang w:val="en-GB"/>
        </w:rPr>
        <w:t xml:space="preserve"> </w:t>
      </w:r>
      <w:r w:rsidR="00686C79"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dJUYIGWS","properties":{"formattedCitation":"[22]","plainCitation":"[22]","noteIndex":0},"citationItems":[{"id":388,"uris":["http://zotero.org/users/12587876/items/I2ANUYI6"],"itemData":{"id":388,"type":"post","container-title":"Stack Overflow","title":"Answer to \"Moving averages with MongoDB's aggregation framework?\"","title-short":"Answer to \"Moving averages with MongoDB's aggregation framework?","URL":"https://stackoverflow.com/a/70135885","author":[{"family":"Guihot","given":"Xavier"}],"accessed":{"date-parts":[["2024",4,20]]},"issued":{"date-parts":[["2021",11,27]]},"citation-key":"guihot21"}}],"schema":"https://github.com/citation-style-language/schema/raw/master/csl-citation.json"} </w:instrText>
      </w:r>
      <w:r w:rsidR="00686C79" w:rsidRPr="00864233">
        <w:rPr>
          <w:rFonts w:ascii="Times New Roman" w:hAnsi="Times New Roman" w:cs="Times New Roman"/>
          <w:lang w:val="en-GB"/>
        </w:rPr>
        <w:fldChar w:fldCharType="separate"/>
      </w:r>
      <w:r w:rsidR="00A45D68" w:rsidRPr="00864233">
        <w:rPr>
          <w:rFonts w:ascii="Times New Roman" w:hAnsi="Times New Roman" w:cs="Times New Roman"/>
        </w:rPr>
        <w:t>[22]</w:t>
      </w:r>
      <w:r w:rsidR="00686C79" w:rsidRPr="00864233">
        <w:rPr>
          <w:rFonts w:ascii="Times New Roman" w:hAnsi="Times New Roman" w:cs="Times New Roman"/>
          <w:lang w:val="en-GB"/>
        </w:rPr>
        <w:fldChar w:fldCharType="end"/>
      </w:r>
      <w:r w:rsidR="00112323" w:rsidRPr="00864233">
        <w:rPr>
          <w:rFonts w:ascii="Times New Roman" w:hAnsi="Times New Roman" w:cs="Times New Roman"/>
          <w:lang w:val="en-GB"/>
        </w:rPr>
        <w:t xml:space="preserve">. </w:t>
      </w:r>
    </w:p>
    <w:p w14:paraId="624BE1E4" w14:textId="0B7E78C9" w:rsidR="009F3950" w:rsidRPr="00864233" w:rsidRDefault="00770E2D"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Q9</w:t>
      </w:r>
    </w:p>
    <w:p w14:paraId="1DF38471" w14:textId="77777777" w:rsidR="006C7EB0" w:rsidRPr="00864233" w:rsidRDefault="006C7EB0"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25B2076C" w14:textId="77777777" w:rsidR="0006218A" w:rsidRPr="00864233" w:rsidRDefault="006C7EB0"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match: </w:t>
      </w:r>
    </w:p>
    <w:p w14:paraId="222CA464" w14:textId="5182E5AD" w:rsidR="006C7EB0" w:rsidRPr="00864233" w:rsidRDefault="006C7EB0" w:rsidP="00864233">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Performer: "Hozier", Concert_Year: { $gte: 2000, $lte: 2010 } } },</w:t>
      </w:r>
    </w:p>
    <w:p w14:paraId="047FD31B" w14:textId="77777777" w:rsidR="0006218A" w:rsidRPr="00864233" w:rsidRDefault="006C7EB0"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group: </w:t>
      </w:r>
    </w:p>
    <w:p w14:paraId="25AB52CB" w14:textId="39D39174" w:rsidR="006C7EB0" w:rsidRPr="00864233" w:rsidRDefault="006C7EB0"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Performer", data: { $push: { Concert_Year: "$Concert_Year", Ticket_Price: "$Ticket_Price" } } } },</w:t>
      </w:r>
    </w:p>
    <w:p w14:paraId="1E1099C0" w14:textId="53FD57F7" w:rsidR="006C7EB0" w:rsidRPr="00864233" w:rsidRDefault="006C7EB0"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unwind: "$data" },</w:t>
      </w:r>
    </w:p>
    <w:p w14:paraId="58E8D8DE" w14:textId="77777777" w:rsidR="0006218A" w:rsidRPr="00864233" w:rsidRDefault="006C7EB0"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group: </w:t>
      </w:r>
    </w:p>
    <w:p w14:paraId="7DE7272C" w14:textId="263C57C9" w:rsidR="006C7EB0" w:rsidRPr="00864233" w:rsidRDefault="006C7EB0"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 Performer: "$_id", Concert_Year: "$data.Concert_Year" }, data: { $push: "$data" }, movingAverage: { $avg: "$data.Ticket_Price" } } },</w:t>
      </w:r>
    </w:p>
    <w:p w14:paraId="509AA59E" w14:textId="77777777" w:rsidR="0098051B" w:rsidRPr="00864233" w:rsidRDefault="006C7EB0"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project: </w:t>
      </w:r>
    </w:p>
    <w:p w14:paraId="27D6CDAE" w14:textId="74007523" w:rsidR="006C7EB0" w:rsidRPr="00864233" w:rsidRDefault="006C7EB0"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0, Performer: "$_id.Performer", Concert_Year: "$_id.Concert_Year", data: 1, movingAverage: 1 } }</w:t>
      </w:r>
    </w:p>
    <w:p w14:paraId="01AE783F" w14:textId="56093A81" w:rsidR="009F3950" w:rsidRDefault="006C7EB0" w:rsidP="00864233">
      <w:pPr>
        <w:pBdr>
          <w:bottom w:val="single" w:sz="6" w:space="1" w:color="auto"/>
        </w:pBd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72E48DAE" w14:textId="77777777" w:rsidR="00864233" w:rsidRPr="00864233" w:rsidRDefault="00864233" w:rsidP="00864233">
      <w:pPr>
        <w:pBdr>
          <w:bottom w:val="single" w:sz="6" w:space="1" w:color="auto"/>
        </w:pBdr>
        <w:spacing w:after="0" w:line="240" w:lineRule="auto"/>
        <w:rPr>
          <w:rFonts w:ascii="Times New Roman" w:hAnsi="Times New Roman" w:cs="Times New Roman"/>
          <w:lang w:val="en-GB"/>
        </w:rPr>
      </w:pPr>
    </w:p>
    <w:p w14:paraId="677609CE" w14:textId="77777777" w:rsidR="00864233" w:rsidRDefault="00864233" w:rsidP="00864233">
      <w:pPr>
        <w:spacing w:after="0" w:line="240" w:lineRule="auto"/>
        <w:rPr>
          <w:rFonts w:ascii="Times New Roman" w:hAnsi="Times New Roman" w:cs="Times New Roman"/>
          <w:lang w:val="en-GB"/>
        </w:rPr>
      </w:pPr>
    </w:p>
    <w:p w14:paraId="119EA583" w14:textId="22F09690" w:rsidR="00864233" w:rsidRDefault="00864233" w:rsidP="00864233">
      <w:pPr>
        <w:spacing w:after="0" w:line="240" w:lineRule="auto"/>
        <w:rPr>
          <w:rFonts w:ascii="Times New Roman" w:hAnsi="Times New Roman" w:cs="Times New Roman"/>
          <w:lang w:val="en-GB"/>
        </w:rPr>
      </w:pPr>
      <w:r>
        <w:rPr>
          <w:rFonts w:ascii="Times New Roman" w:hAnsi="Times New Roman" w:cs="Times New Roman"/>
          <w:lang w:val="en-GB"/>
        </w:rPr>
        <w:t>//Q9</w:t>
      </w:r>
    </w:p>
    <w:p w14:paraId="3134383E" w14:textId="36631162" w:rsidR="006C1487" w:rsidRPr="00864233" w:rsidRDefault="006C1487"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3B5E7060" w14:textId="77777777" w:rsidR="006C1487" w:rsidRPr="00864233" w:rsidRDefault="006C1487"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match: </w:t>
      </w:r>
    </w:p>
    <w:p w14:paraId="3109E226" w14:textId="77777777" w:rsidR="006C1487" w:rsidRPr="00864233" w:rsidRDefault="006C1487" w:rsidP="00864233">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 Performer: "Hozier", Concert_Year: { $gte: 2000, $lte: 2010 } } },</w:t>
      </w:r>
    </w:p>
    <w:p w14:paraId="6335AC63" w14:textId="77777777" w:rsidR="006C1487" w:rsidRPr="00864233" w:rsidRDefault="006C1487"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group: </w:t>
      </w:r>
    </w:p>
    <w:p w14:paraId="1D2330FA" w14:textId="77777777" w:rsidR="006C1487" w:rsidRPr="00864233" w:rsidRDefault="006C1487"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Performer", data: { $push: { Concert_Year: "$Concert_Year", Ticket_Price: "$Ticket_Price" } } } },</w:t>
      </w:r>
    </w:p>
    <w:p w14:paraId="0871A49E" w14:textId="77777777" w:rsidR="006C1487" w:rsidRPr="00864233" w:rsidRDefault="006C1487"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unwind: "$data" },</w:t>
      </w:r>
    </w:p>
    <w:p w14:paraId="0AC50057" w14:textId="77777777" w:rsidR="006C1487" w:rsidRPr="00864233" w:rsidRDefault="006C1487"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group: </w:t>
      </w:r>
    </w:p>
    <w:p w14:paraId="42AAD343" w14:textId="77777777" w:rsidR="006C1487" w:rsidRPr="00864233" w:rsidRDefault="006C1487"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 Performer: "$_id", Concert_Year: "$data.Concert_Year" }, data: { $push: "$data" }, movingAverage: { $avg: "$data.Ticket_Price" } } },</w:t>
      </w:r>
    </w:p>
    <w:p w14:paraId="2E777A06" w14:textId="77777777" w:rsidR="006C1487" w:rsidRPr="00864233" w:rsidRDefault="006C1487" w:rsidP="00864233">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project: </w:t>
      </w:r>
    </w:p>
    <w:p w14:paraId="3890F300" w14:textId="097C0E91" w:rsidR="006C1487" w:rsidRPr="00864233" w:rsidRDefault="006C1487" w:rsidP="00864233">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_id: 0, Performer: "$_id.Performer", Concert_Year: "$_id.Concert_Year", data: 1, movingAverage: 1 } }</w:t>
      </w:r>
      <w:r w:rsidR="0043688F" w:rsidRPr="00864233">
        <w:rPr>
          <w:rFonts w:ascii="Times New Roman" w:hAnsi="Times New Roman" w:cs="Times New Roman"/>
          <w:lang w:val="en-GB"/>
        </w:rPr>
        <w:t>,</w:t>
      </w:r>
    </w:p>
    <w:p w14:paraId="0A7ED38B" w14:textId="6BD14321" w:rsidR="006D5597" w:rsidRPr="00864233" w:rsidRDefault="006D5597"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ab/>
      </w:r>
      <w:r w:rsidR="00716EC5" w:rsidRPr="00864233">
        <w:rPr>
          <w:rFonts w:ascii="Times New Roman" w:hAnsi="Times New Roman" w:cs="Times New Roman"/>
          <w:lang w:val="en-GB"/>
        </w:rPr>
        <w:t>{</w:t>
      </w:r>
      <w:r w:rsidR="00B76D39" w:rsidRPr="00864233">
        <w:rPr>
          <w:rFonts w:ascii="Times New Roman" w:hAnsi="Times New Roman" w:cs="Times New Roman"/>
          <w:lang w:val="en-GB"/>
        </w:rPr>
        <w:t>$</w:t>
      </w:r>
      <w:r w:rsidR="0043688F" w:rsidRPr="00864233">
        <w:rPr>
          <w:rFonts w:ascii="Times New Roman" w:hAnsi="Times New Roman" w:cs="Times New Roman"/>
          <w:lang w:val="en-GB"/>
        </w:rPr>
        <w:t>c</w:t>
      </w:r>
      <w:r w:rsidRPr="00864233">
        <w:rPr>
          <w:rFonts w:ascii="Times New Roman" w:hAnsi="Times New Roman" w:cs="Times New Roman"/>
          <w:lang w:val="en-GB"/>
        </w:rPr>
        <w:t xml:space="preserve">ount: </w:t>
      </w:r>
      <w:r w:rsidR="0043688F" w:rsidRPr="00864233">
        <w:rPr>
          <w:rFonts w:ascii="Times New Roman" w:hAnsi="Times New Roman" w:cs="Times New Roman"/>
          <w:lang w:val="en-GB"/>
        </w:rPr>
        <w:t>"count"}</w:t>
      </w:r>
    </w:p>
    <w:p w14:paraId="2BC71108" w14:textId="131CBEFF" w:rsidR="006C1487" w:rsidRPr="00864233" w:rsidRDefault="006C1487"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0C5843F8" w14:textId="62799728" w:rsidR="006C1487" w:rsidRDefault="004824FF" w:rsidP="006C7EB0">
      <w:pPr>
        <w:rPr>
          <w:lang w:val="en-GB"/>
        </w:rPr>
      </w:pPr>
      <w:r w:rsidRPr="004824FF">
        <w:rPr>
          <w:noProof/>
          <w:lang w:val="en-GB"/>
        </w:rPr>
        <w:lastRenderedPageBreak/>
        <w:drawing>
          <wp:inline distT="0" distB="0" distL="0" distR="0" wp14:anchorId="6DA8B338" wp14:editId="5DA7B824">
            <wp:extent cx="5730717" cy="3374265"/>
            <wp:effectExtent l="0" t="0" r="3810" b="0"/>
            <wp:docPr id="2816084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0845" name="Picture 1" descr="A screenshot of a computer program&#10;&#10;Description automatically generated"/>
                    <pic:cNvPicPr/>
                  </pic:nvPicPr>
                  <pic:blipFill>
                    <a:blip r:embed="rId32"/>
                    <a:stretch>
                      <a:fillRect/>
                    </a:stretch>
                  </pic:blipFill>
                  <pic:spPr>
                    <a:xfrm>
                      <a:off x="0" y="0"/>
                      <a:ext cx="5733805" cy="3376083"/>
                    </a:xfrm>
                    <a:prstGeom prst="rect">
                      <a:avLst/>
                    </a:prstGeom>
                  </pic:spPr>
                </pic:pic>
              </a:graphicData>
            </a:graphic>
          </wp:inline>
        </w:drawing>
      </w:r>
    </w:p>
    <w:p w14:paraId="178AECCC" w14:textId="6DA84116" w:rsidR="00325B5F" w:rsidRDefault="00325B5F" w:rsidP="006C7EB0">
      <w:pPr>
        <w:rPr>
          <w:lang w:val="en-GB"/>
        </w:rPr>
      </w:pPr>
      <w:r w:rsidRPr="00325B5F">
        <w:rPr>
          <w:noProof/>
          <w:lang w:val="en-GB"/>
        </w:rPr>
        <w:drawing>
          <wp:inline distT="0" distB="0" distL="0" distR="0" wp14:anchorId="6AD5E67F" wp14:editId="5BFF3F54">
            <wp:extent cx="5731510" cy="1116965"/>
            <wp:effectExtent l="0" t="0" r="2540" b="6985"/>
            <wp:docPr id="3095678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567820" name="Picture 1" descr="A screenshot of a computer code&#10;&#10;Description automatically generated"/>
                    <pic:cNvPicPr/>
                  </pic:nvPicPr>
                  <pic:blipFill>
                    <a:blip r:embed="rId33"/>
                    <a:stretch>
                      <a:fillRect/>
                    </a:stretch>
                  </pic:blipFill>
                  <pic:spPr>
                    <a:xfrm>
                      <a:off x="0" y="0"/>
                      <a:ext cx="5731510" cy="1116965"/>
                    </a:xfrm>
                    <a:prstGeom prst="rect">
                      <a:avLst/>
                    </a:prstGeom>
                  </pic:spPr>
                </pic:pic>
              </a:graphicData>
            </a:graphic>
          </wp:inline>
        </w:drawing>
      </w:r>
    </w:p>
    <w:p w14:paraId="096E7CFB" w14:textId="77777777" w:rsidR="00325B5F" w:rsidRDefault="00325B5F">
      <w:pPr>
        <w:rPr>
          <w:rFonts w:eastAsiaTheme="majorEastAsia" w:cstheme="majorBidi"/>
          <w:color w:val="0F4761" w:themeColor="accent1" w:themeShade="BF"/>
          <w:sz w:val="28"/>
          <w:szCs w:val="28"/>
          <w:lang w:val="en-GB"/>
        </w:rPr>
      </w:pPr>
      <w:r>
        <w:rPr>
          <w:lang w:val="en-GB"/>
        </w:rPr>
        <w:br w:type="page"/>
      </w:r>
    </w:p>
    <w:p w14:paraId="4567D145" w14:textId="601464DE" w:rsidR="00325B5F" w:rsidRDefault="00206C92" w:rsidP="0030315B">
      <w:pPr>
        <w:pStyle w:val="Heading3"/>
        <w:rPr>
          <w:lang w:val="en-GB"/>
        </w:rPr>
      </w:pPr>
      <w:bookmarkStart w:id="20" w:name="_Toc164941364"/>
      <w:r>
        <w:rPr>
          <w:lang w:val="en-GB"/>
        </w:rPr>
        <w:lastRenderedPageBreak/>
        <w:t>Question 10</w:t>
      </w:r>
      <w:bookmarkEnd w:id="20"/>
    </w:p>
    <w:p w14:paraId="0A66BE85" w14:textId="2B0C0A09" w:rsidR="00490C60" w:rsidRDefault="00547849" w:rsidP="001E5047">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 xml:space="preserve">Find and display the data types of venue type, venue capacity and music type from </w:t>
      </w:r>
      <w:r w:rsidR="00A03DA5" w:rsidRPr="00864233">
        <w:rPr>
          <w:rFonts w:ascii="Times New Roman" w:hAnsi="Times New Roman" w:cs="Times New Roman"/>
          <w:lang w:val="en-GB"/>
        </w:rPr>
        <w:t xml:space="preserve">venues that had either (i) Irish rap played, and </w:t>
      </w:r>
      <w:r w:rsidR="00384242" w:rsidRPr="00864233">
        <w:rPr>
          <w:rFonts w:ascii="Times New Roman" w:hAnsi="Times New Roman" w:cs="Times New Roman"/>
          <w:lang w:val="en-GB"/>
        </w:rPr>
        <w:t xml:space="preserve">has ‘Temple’ in the venue name or (ii) </w:t>
      </w:r>
      <w:r w:rsidR="00A27483" w:rsidRPr="00864233">
        <w:rPr>
          <w:rFonts w:ascii="Times New Roman" w:hAnsi="Times New Roman" w:cs="Times New Roman"/>
          <w:lang w:val="en-GB"/>
        </w:rPr>
        <w:t>a security cost greater than 15000 and has ‘Temple’ in the venue name</w:t>
      </w:r>
      <w:r w:rsidR="003E4E58" w:rsidRPr="00864233">
        <w:rPr>
          <w:rFonts w:ascii="Times New Roman" w:hAnsi="Times New Roman" w:cs="Times New Roman"/>
          <w:lang w:val="en-GB"/>
        </w:rPr>
        <w:t xml:space="preserve"> </w:t>
      </w:r>
      <w:r w:rsidR="003E4E58"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Dc4P4a7f","properties":{"formattedCitation":"[23]","plainCitation":"[23]","noteIndex":0},"citationItems":[{"id":351,"uris":["http://zotero.org/users/12587876/items/FDWI6MPI"],"itemData":{"id":351,"type":"webpage","abstract":"I am trying to run an aggregation, which at the end should enable a search over all fields.  My idea was to use { “$match”: { “$or”: [ { \"$regexMatch: {}} ] } } and just add all field names with the same search string in my Javascript application. But I get an error “MongoServerError: unknown top level operator: $regexMatch”, not sure how to change the aggregation.  let agg = [{     \"$match\": {         \"$or\": [             {                 \"$regexMatch\": {                     \"input\": \"$field1\"...","container-title":"MongoDB Developer Community Forums","language":"en","note":"section: Working with Data","title":"Run aggregation with $match and $or and $regexMatch from JavaScript? - Working with Data","title-short":"Run aggregation with $match and $or and $regexMatch from JavaScript?","URL":"https://www.mongodb.com/community/forums/t/run-aggregation-with-match-and-or-and-regexmatch-from-javascript/213446","accessed":{"date-parts":[["2024",4,13]]},"issued":{"date-parts":[["2023",2,15]]},"citation-key":"Run23"}}],"schema":"https://github.com/citation-style-language/schema/raw/master/csl-citation.json"} </w:instrText>
      </w:r>
      <w:r w:rsidR="003E4E58" w:rsidRPr="00864233">
        <w:rPr>
          <w:rFonts w:ascii="Times New Roman" w:hAnsi="Times New Roman" w:cs="Times New Roman"/>
          <w:lang w:val="en-GB"/>
        </w:rPr>
        <w:fldChar w:fldCharType="separate"/>
      </w:r>
      <w:r w:rsidR="00A45D68" w:rsidRPr="00864233">
        <w:rPr>
          <w:rFonts w:ascii="Times New Roman" w:hAnsi="Times New Roman" w:cs="Times New Roman"/>
        </w:rPr>
        <w:t>[23]</w:t>
      </w:r>
      <w:r w:rsidR="003E4E58" w:rsidRPr="00864233">
        <w:rPr>
          <w:rFonts w:ascii="Times New Roman" w:hAnsi="Times New Roman" w:cs="Times New Roman"/>
          <w:lang w:val="en-GB"/>
        </w:rPr>
        <w:fldChar w:fldCharType="end"/>
      </w:r>
      <w:r w:rsidR="00403ECF" w:rsidRPr="00864233">
        <w:rPr>
          <w:rFonts w:ascii="Times New Roman" w:hAnsi="Times New Roman" w:cs="Times New Roman"/>
          <w:lang w:val="en-GB"/>
        </w:rPr>
        <w:t xml:space="preserve"> </w:t>
      </w:r>
      <w:r w:rsidR="00403ECF"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YqtaHf3S","properties":{"formattedCitation":"[21]","plainCitation":"[21]","noteIndex":0},"citationItems":[{"id":387,"uris":["http://zotero.org/users/12587876/items/TJWLEC4K"],"itemData":{"id":387,"type":"motion_picture","abstract":"MongoDB movieDetails Aggregation Framework 07 $match $unwind $group $sort $out Stages Arrays","dimensions":"11:54","source":"YouTube","title":"MongoDB movieDetails Aggregation Framework 07 $match $unwind $group $sort $out Stages Arrays","URL":"https://www.youtube.com/watch?v=VhvIc1zc_f0","director":[{"literal":"Noel Tierney"}],"accessed":{"date-parts":[["2024",4,20]]},"issued":{"date-parts":[["2021",12,16]]},"citation-key":"noeltierney21d"}}],"schema":"https://github.com/citation-style-language/schema/raw/master/csl-citation.json"} </w:instrText>
      </w:r>
      <w:r w:rsidR="00403ECF" w:rsidRPr="00864233">
        <w:rPr>
          <w:rFonts w:ascii="Times New Roman" w:hAnsi="Times New Roman" w:cs="Times New Roman"/>
          <w:lang w:val="en-GB"/>
        </w:rPr>
        <w:fldChar w:fldCharType="separate"/>
      </w:r>
      <w:r w:rsidR="00A45D68" w:rsidRPr="00864233">
        <w:rPr>
          <w:rFonts w:ascii="Times New Roman" w:hAnsi="Times New Roman" w:cs="Times New Roman"/>
        </w:rPr>
        <w:t>[21]</w:t>
      </w:r>
      <w:r w:rsidR="00403ECF" w:rsidRPr="00864233">
        <w:rPr>
          <w:rFonts w:ascii="Times New Roman" w:hAnsi="Times New Roman" w:cs="Times New Roman"/>
          <w:lang w:val="en-GB"/>
        </w:rPr>
        <w:fldChar w:fldCharType="end"/>
      </w:r>
      <w:r w:rsidR="00403ECF" w:rsidRPr="00864233">
        <w:rPr>
          <w:rFonts w:ascii="Times New Roman" w:hAnsi="Times New Roman" w:cs="Times New Roman"/>
          <w:lang w:val="en-GB"/>
        </w:rPr>
        <w:t xml:space="preserve"> </w:t>
      </w:r>
      <w:r w:rsidR="00403ECF"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yNXmhEjO","properties":{"formattedCitation":"[15]","plainCitation":"[15]","noteIndex":0},"citationItems":[{"id":353,"uris":["http://zotero.org/users/12587876/items/5YKMQ7XD"],"itemData":{"id":353,"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4:24","source":"YouTube","title":"25 Aggregation Example 13   $project with restructuring - MongoDB Aggregation Tutorial","URL":"https://www.youtube.com/watch?v=GG6Ax1B1Ag8","director":[{"literal":"Bogdan Stashchuk"}],"accessed":{"date-parts":[["2024",4,13]]},"issued":{"date-parts":[["2018",5,16]]},"citation-key":"bogdanstashchuk18c"}}],"schema":"https://github.com/citation-style-language/schema/raw/master/csl-citation.json"} </w:instrText>
      </w:r>
      <w:r w:rsidR="00403ECF" w:rsidRPr="00864233">
        <w:rPr>
          <w:rFonts w:ascii="Times New Roman" w:hAnsi="Times New Roman" w:cs="Times New Roman"/>
          <w:lang w:val="en-GB"/>
        </w:rPr>
        <w:fldChar w:fldCharType="separate"/>
      </w:r>
      <w:r w:rsidR="00A45D68" w:rsidRPr="00864233">
        <w:rPr>
          <w:rFonts w:ascii="Times New Roman" w:hAnsi="Times New Roman" w:cs="Times New Roman"/>
        </w:rPr>
        <w:t>[15]</w:t>
      </w:r>
      <w:r w:rsidR="00403ECF" w:rsidRPr="00864233">
        <w:rPr>
          <w:rFonts w:ascii="Times New Roman" w:hAnsi="Times New Roman" w:cs="Times New Roman"/>
          <w:lang w:val="en-GB"/>
        </w:rPr>
        <w:fldChar w:fldCharType="end"/>
      </w:r>
      <w:r w:rsidR="00C73E28" w:rsidRPr="00864233">
        <w:rPr>
          <w:rFonts w:ascii="Times New Roman" w:hAnsi="Times New Roman" w:cs="Times New Roman"/>
          <w:lang w:val="en-GB"/>
        </w:rPr>
        <w:t xml:space="preserve"> </w:t>
      </w:r>
    </w:p>
    <w:p w14:paraId="6CB347E3" w14:textId="77777777" w:rsidR="00864233" w:rsidRPr="00864233" w:rsidRDefault="00864233" w:rsidP="001E5047">
      <w:pPr>
        <w:spacing w:after="0" w:line="240" w:lineRule="auto"/>
        <w:contextualSpacing/>
        <w:rPr>
          <w:rFonts w:ascii="Times New Roman" w:hAnsi="Times New Roman" w:cs="Times New Roman"/>
          <w:lang w:val="en-GB"/>
        </w:rPr>
      </w:pPr>
    </w:p>
    <w:p w14:paraId="72CE6F0C" w14:textId="007B0475" w:rsidR="00EE5E8F" w:rsidRPr="00864233" w:rsidRDefault="001E5047" w:rsidP="001E5047">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Q10</w:t>
      </w:r>
    </w:p>
    <w:p w14:paraId="41620004" w14:textId="36614D50" w:rsidR="00A42E4C" w:rsidRPr="00864233" w:rsidRDefault="00A42E4C" w:rsidP="00A42E4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db.ConcertVenueLog.aggregate([</w:t>
      </w:r>
    </w:p>
    <w:p w14:paraId="1E5AD1C8" w14:textId="6618AED1" w:rsidR="00A42E4C" w:rsidRPr="00864233" w:rsidRDefault="00A42E4C" w:rsidP="00A42E4C">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match:{</w:t>
      </w:r>
    </w:p>
    <w:p w14:paraId="1D2EAE44" w14:textId="5BF779D1" w:rsidR="00A42E4C" w:rsidRPr="00864233" w:rsidRDefault="00A42E4C" w:rsidP="00A42E4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or:[</w:t>
      </w:r>
    </w:p>
    <w:p w14:paraId="0A6787BD" w14:textId="1DA29CE9" w:rsidR="00A42E4C" w:rsidRPr="00864233" w:rsidRDefault="00A42E4C" w:rsidP="009E030A">
      <w:pPr>
        <w:spacing w:after="0" w:line="240" w:lineRule="auto"/>
        <w:ind w:left="1440" w:firstLine="720"/>
        <w:contextualSpacing/>
        <w:rPr>
          <w:rFonts w:ascii="Times New Roman" w:hAnsi="Times New Roman" w:cs="Times New Roman"/>
          <w:lang w:val="en-GB"/>
        </w:rPr>
      </w:pPr>
      <w:r w:rsidRPr="00864233">
        <w:rPr>
          <w:rFonts w:ascii="Times New Roman" w:hAnsi="Times New Roman" w:cs="Times New Roman"/>
          <w:lang w:val="en-GB"/>
        </w:rPr>
        <w:t>{$and:[</w:t>
      </w:r>
    </w:p>
    <w:p w14:paraId="40CF2272" w14:textId="2C9F4C6D" w:rsidR="00A42E4C" w:rsidRPr="00864233" w:rsidRDefault="00A42E4C" w:rsidP="009E030A">
      <w:pPr>
        <w:spacing w:after="0" w:line="240" w:lineRule="auto"/>
        <w:ind w:left="2880"/>
        <w:contextualSpacing/>
        <w:rPr>
          <w:rFonts w:ascii="Times New Roman" w:hAnsi="Times New Roman" w:cs="Times New Roman"/>
          <w:lang w:val="en-GB"/>
        </w:rPr>
      </w:pPr>
      <w:r w:rsidRPr="00864233">
        <w:rPr>
          <w:rFonts w:ascii="Times New Roman" w:hAnsi="Times New Roman" w:cs="Times New Roman"/>
          <w:lang w:val="en-GB"/>
        </w:rPr>
        <w:t>{"Music_Type":"IrishRap"},</w:t>
      </w:r>
    </w:p>
    <w:p w14:paraId="65693F83" w14:textId="37C8C7BA" w:rsidR="00A42E4C" w:rsidRPr="00864233" w:rsidRDefault="00A42E4C" w:rsidP="009E030A">
      <w:pPr>
        <w:spacing w:after="0" w:line="240" w:lineRule="auto"/>
        <w:ind w:left="2880"/>
        <w:contextualSpacing/>
        <w:rPr>
          <w:rFonts w:ascii="Times New Roman" w:hAnsi="Times New Roman" w:cs="Times New Roman"/>
          <w:lang w:val="en-GB"/>
        </w:rPr>
      </w:pPr>
      <w:r w:rsidRPr="00864233">
        <w:rPr>
          <w:rFonts w:ascii="Times New Roman" w:hAnsi="Times New Roman" w:cs="Times New Roman"/>
          <w:lang w:val="en-GB"/>
        </w:rPr>
        <w:t>{"Venue.Name":{$regex:"Temple"}}</w:t>
      </w:r>
    </w:p>
    <w:p w14:paraId="1D514820" w14:textId="66D6C2C7" w:rsidR="00A42E4C" w:rsidRPr="00864233" w:rsidRDefault="00A42E4C" w:rsidP="00A42E4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5E78F865" w14:textId="77777777" w:rsidR="009E030A" w:rsidRPr="00864233" w:rsidRDefault="00A42E4C" w:rsidP="009E030A">
      <w:pPr>
        <w:spacing w:after="0" w:line="240" w:lineRule="auto"/>
        <w:ind w:left="1440" w:firstLine="720"/>
        <w:contextualSpacing/>
        <w:rPr>
          <w:rFonts w:ascii="Times New Roman" w:hAnsi="Times New Roman" w:cs="Times New Roman"/>
          <w:lang w:val="en-GB"/>
        </w:rPr>
      </w:pPr>
      <w:r w:rsidRPr="00864233">
        <w:rPr>
          <w:rFonts w:ascii="Times New Roman" w:hAnsi="Times New Roman" w:cs="Times New Roman"/>
          <w:lang w:val="en-GB"/>
        </w:rPr>
        <w:t xml:space="preserve">{$and: </w:t>
      </w:r>
    </w:p>
    <w:p w14:paraId="208FAE07" w14:textId="77777777" w:rsidR="009E030A" w:rsidRPr="00864233" w:rsidRDefault="00A42E4C" w:rsidP="009E030A">
      <w:pPr>
        <w:spacing w:after="0" w:line="240" w:lineRule="auto"/>
        <w:ind w:left="2160" w:firstLine="720"/>
        <w:contextualSpacing/>
        <w:rPr>
          <w:rFonts w:ascii="Times New Roman" w:hAnsi="Times New Roman" w:cs="Times New Roman"/>
          <w:lang w:val="en-GB"/>
        </w:rPr>
      </w:pPr>
      <w:r w:rsidRPr="00864233">
        <w:rPr>
          <w:rFonts w:ascii="Times New Roman" w:hAnsi="Times New Roman" w:cs="Times New Roman"/>
          <w:lang w:val="en-GB"/>
        </w:rPr>
        <w:t>[{ "Security_Cost": { $gt: 15000 } },</w:t>
      </w:r>
    </w:p>
    <w:p w14:paraId="5100A7FB" w14:textId="77777777" w:rsidR="0007786A" w:rsidRPr="00864233" w:rsidRDefault="00A42E4C" w:rsidP="009E030A">
      <w:pPr>
        <w:spacing w:after="0" w:line="240" w:lineRule="auto"/>
        <w:ind w:left="2160" w:firstLine="720"/>
        <w:contextualSpacing/>
        <w:rPr>
          <w:rFonts w:ascii="Times New Roman" w:hAnsi="Times New Roman" w:cs="Times New Roman"/>
          <w:lang w:val="en-GB"/>
        </w:rPr>
      </w:pPr>
      <w:r w:rsidRPr="00864233">
        <w:rPr>
          <w:rFonts w:ascii="Times New Roman" w:hAnsi="Times New Roman" w:cs="Times New Roman"/>
          <w:lang w:val="en-GB"/>
        </w:rPr>
        <w:t>{ "Venue.Name": { $regex: "Temple" } }</w:t>
      </w:r>
    </w:p>
    <w:p w14:paraId="16D518E9" w14:textId="5D6141E5" w:rsidR="00A42E4C" w:rsidRPr="00864233" w:rsidRDefault="00A42E4C" w:rsidP="00A42E4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53BEE5A2" w14:textId="77777777" w:rsidR="0007786A" w:rsidRPr="00864233" w:rsidRDefault="00A42E4C" w:rsidP="0007786A">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 xml:space="preserve">{$project: </w:t>
      </w:r>
    </w:p>
    <w:p w14:paraId="263D4726" w14:textId="41040EF7" w:rsidR="00A42E4C" w:rsidRPr="00864233" w:rsidRDefault="00A42E4C" w:rsidP="0007786A">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Name": 1,</w:t>
      </w:r>
    </w:p>
    <w:p w14:paraId="1B6FD28F" w14:textId="77777777" w:rsidR="0007786A" w:rsidRPr="00864233" w:rsidRDefault="0007786A" w:rsidP="0007786A">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Music_Type: 1,</w:t>
      </w:r>
    </w:p>
    <w:p w14:paraId="2BED710C" w14:textId="50A0F65C" w:rsidR="0007786A" w:rsidRPr="00864233" w:rsidRDefault="0007786A" w:rsidP="0007786A">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Security_Cost: 1,</w:t>
      </w:r>
    </w:p>
    <w:p w14:paraId="17DF56F2" w14:textId="0DBB442B" w:rsidR="00A42E4C" w:rsidRPr="00864233" w:rsidRDefault="00A42E4C" w:rsidP="0007786A">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Type: { $type: "$Venue.Type" },</w:t>
      </w:r>
    </w:p>
    <w:p w14:paraId="6E174918" w14:textId="4A180EE6" w:rsidR="00A42E4C" w:rsidRPr="00864233" w:rsidRDefault="00A42E4C" w:rsidP="0007786A">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Capacity: { $type: "$Venue.Capacity" }</w:t>
      </w:r>
    </w:p>
    <w:p w14:paraId="57387EBC" w14:textId="0483FF89" w:rsidR="00A42E4C" w:rsidRDefault="00A42E4C" w:rsidP="00A42E4C">
      <w:pPr>
        <w:pBdr>
          <w:bottom w:val="single" w:sz="6" w:space="1" w:color="auto"/>
        </w:pBd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1F1851E0" w14:textId="77777777" w:rsidR="00864233" w:rsidRPr="00864233" w:rsidRDefault="00864233" w:rsidP="00A42E4C">
      <w:pPr>
        <w:pBdr>
          <w:bottom w:val="single" w:sz="6" w:space="1" w:color="auto"/>
        </w:pBdr>
        <w:spacing w:after="0" w:line="240" w:lineRule="auto"/>
        <w:contextualSpacing/>
        <w:rPr>
          <w:rFonts w:ascii="Times New Roman" w:hAnsi="Times New Roman" w:cs="Times New Roman"/>
          <w:lang w:val="en-GB"/>
        </w:rPr>
      </w:pPr>
    </w:p>
    <w:p w14:paraId="4510394D" w14:textId="77777777" w:rsidR="00630467" w:rsidRDefault="00630467" w:rsidP="00A42E4C">
      <w:pPr>
        <w:spacing w:after="0" w:line="240" w:lineRule="auto"/>
        <w:contextualSpacing/>
        <w:rPr>
          <w:rFonts w:ascii="Times New Roman" w:hAnsi="Times New Roman" w:cs="Times New Roman"/>
          <w:lang w:val="en-GB"/>
        </w:rPr>
      </w:pPr>
    </w:p>
    <w:p w14:paraId="29264545" w14:textId="7B000070" w:rsidR="00864233" w:rsidRPr="00864233" w:rsidRDefault="00864233" w:rsidP="00A42E4C">
      <w:pPr>
        <w:spacing w:after="0" w:line="240" w:lineRule="auto"/>
        <w:contextualSpacing/>
        <w:rPr>
          <w:rFonts w:ascii="Times New Roman" w:hAnsi="Times New Roman" w:cs="Times New Roman"/>
          <w:lang w:val="en-GB"/>
        </w:rPr>
      </w:pPr>
      <w:r>
        <w:rPr>
          <w:rFonts w:ascii="Times New Roman" w:hAnsi="Times New Roman" w:cs="Times New Roman"/>
          <w:lang w:val="en-GB"/>
        </w:rPr>
        <w:t>//Q10</w:t>
      </w:r>
    </w:p>
    <w:p w14:paraId="574D59BB" w14:textId="77777777" w:rsidR="00E30BDC" w:rsidRPr="00864233" w:rsidRDefault="00E30BDC" w:rsidP="00E30BD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db.ConcertVenueLog.aggregate([</w:t>
      </w:r>
    </w:p>
    <w:p w14:paraId="4D784B1A" w14:textId="77777777" w:rsidR="00E30BDC" w:rsidRPr="00864233" w:rsidRDefault="00E30BDC" w:rsidP="00E30BDC">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match:{</w:t>
      </w:r>
    </w:p>
    <w:p w14:paraId="1AE5FB11"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or:[</w:t>
      </w:r>
    </w:p>
    <w:p w14:paraId="03DD6DC2" w14:textId="77777777" w:rsidR="00E30BDC" w:rsidRPr="00864233" w:rsidRDefault="00E30BDC" w:rsidP="00E30BDC">
      <w:pPr>
        <w:spacing w:after="0" w:line="240" w:lineRule="auto"/>
        <w:ind w:left="1440" w:firstLine="720"/>
        <w:contextualSpacing/>
        <w:rPr>
          <w:rFonts w:ascii="Times New Roman" w:hAnsi="Times New Roman" w:cs="Times New Roman"/>
          <w:lang w:val="en-GB"/>
        </w:rPr>
      </w:pPr>
      <w:r w:rsidRPr="00864233">
        <w:rPr>
          <w:rFonts w:ascii="Times New Roman" w:hAnsi="Times New Roman" w:cs="Times New Roman"/>
          <w:lang w:val="en-GB"/>
        </w:rPr>
        <w:t>{$and:[</w:t>
      </w:r>
    </w:p>
    <w:p w14:paraId="60C84FE4" w14:textId="77777777" w:rsidR="00E30BDC" w:rsidRPr="00864233" w:rsidRDefault="00E30BDC" w:rsidP="00E30BDC">
      <w:pPr>
        <w:spacing w:after="0" w:line="240" w:lineRule="auto"/>
        <w:ind w:left="2880"/>
        <w:contextualSpacing/>
        <w:rPr>
          <w:rFonts w:ascii="Times New Roman" w:hAnsi="Times New Roman" w:cs="Times New Roman"/>
          <w:lang w:val="en-GB"/>
        </w:rPr>
      </w:pPr>
      <w:r w:rsidRPr="00864233">
        <w:rPr>
          <w:rFonts w:ascii="Times New Roman" w:hAnsi="Times New Roman" w:cs="Times New Roman"/>
          <w:lang w:val="en-GB"/>
        </w:rPr>
        <w:t>{"Music_Type":"IrishRap"},</w:t>
      </w:r>
    </w:p>
    <w:p w14:paraId="7FADC24E" w14:textId="77777777" w:rsidR="00E30BDC" w:rsidRPr="00864233" w:rsidRDefault="00E30BDC" w:rsidP="00E30BDC">
      <w:pPr>
        <w:spacing w:after="0" w:line="240" w:lineRule="auto"/>
        <w:ind w:left="2880"/>
        <w:contextualSpacing/>
        <w:rPr>
          <w:rFonts w:ascii="Times New Roman" w:hAnsi="Times New Roman" w:cs="Times New Roman"/>
          <w:lang w:val="en-GB"/>
        </w:rPr>
      </w:pPr>
      <w:r w:rsidRPr="00864233">
        <w:rPr>
          <w:rFonts w:ascii="Times New Roman" w:hAnsi="Times New Roman" w:cs="Times New Roman"/>
          <w:lang w:val="en-GB"/>
        </w:rPr>
        <w:t>{"Venue.Name":{$regex:"Temple"}}</w:t>
      </w:r>
    </w:p>
    <w:p w14:paraId="48041A6E" w14:textId="77777777" w:rsidR="00E30BDC" w:rsidRPr="00864233" w:rsidRDefault="00E30BDC" w:rsidP="00E30BD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6076BD9C" w14:textId="77777777" w:rsidR="00E30BDC" w:rsidRPr="00864233" w:rsidRDefault="00E30BDC" w:rsidP="00E30BDC">
      <w:pPr>
        <w:spacing w:after="0" w:line="240" w:lineRule="auto"/>
        <w:ind w:left="1440" w:firstLine="720"/>
        <w:contextualSpacing/>
        <w:rPr>
          <w:rFonts w:ascii="Times New Roman" w:hAnsi="Times New Roman" w:cs="Times New Roman"/>
          <w:lang w:val="en-GB"/>
        </w:rPr>
      </w:pPr>
      <w:r w:rsidRPr="00864233">
        <w:rPr>
          <w:rFonts w:ascii="Times New Roman" w:hAnsi="Times New Roman" w:cs="Times New Roman"/>
          <w:lang w:val="en-GB"/>
        </w:rPr>
        <w:t xml:space="preserve">{$and: </w:t>
      </w:r>
    </w:p>
    <w:p w14:paraId="4654E6BC" w14:textId="77777777" w:rsidR="00E30BDC" w:rsidRPr="00864233" w:rsidRDefault="00E30BDC" w:rsidP="00E30BDC">
      <w:pPr>
        <w:spacing w:after="0" w:line="240" w:lineRule="auto"/>
        <w:ind w:left="2160" w:firstLine="720"/>
        <w:contextualSpacing/>
        <w:rPr>
          <w:rFonts w:ascii="Times New Roman" w:hAnsi="Times New Roman" w:cs="Times New Roman"/>
          <w:lang w:val="en-GB"/>
        </w:rPr>
      </w:pPr>
      <w:r w:rsidRPr="00864233">
        <w:rPr>
          <w:rFonts w:ascii="Times New Roman" w:hAnsi="Times New Roman" w:cs="Times New Roman"/>
          <w:lang w:val="en-GB"/>
        </w:rPr>
        <w:t>[{ "Security_Cost": { $gt: 15000 } },</w:t>
      </w:r>
    </w:p>
    <w:p w14:paraId="422484B3" w14:textId="77777777" w:rsidR="00E30BDC" w:rsidRPr="00864233" w:rsidRDefault="00E30BDC" w:rsidP="00E30BDC">
      <w:pPr>
        <w:spacing w:after="0" w:line="240" w:lineRule="auto"/>
        <w:ind w:left="2160" w:firstLine="720"/>
        <w:contextualSpacing/>
        <w:rPr>
          <w:rFonts w:ascii="Times New Roman" w:hAnsi="Times New Roman" w:cs="Times New Roman"/>
          <w:lang w:val="en-GB"/>
        </w:rPr>
      </w:pPr>
      <w:r w:rsidRPr="00864233">
        <w:rPr>
          <w:rFonts w:ascii="Times New Roman" w:hAnsi="Times New Roman" w:cs="Times New Roman"/>
          <w:lang w:val="en-GB"/>
        </w:rPr>
        <w:t>{ "Venue.Name": { $regex: "Temple" } }</w:t>
      </w:r>
    </w:p>
    <w:p w14:paraId="0E03AF08" w14:textId="77777777" w:rsidR="00E30BDC" w:rsidRPr="00864233" w:rsidRDefault="00E30BDC" w:rsidP="00E30BD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3E5E7DE1" w14:textId="77777777" w:rsidR="00E30BDC" w:rsidRPr="00864233" w:rsidRDefault="00E30BDC" w:rsidP="00E30BDC">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 xml:space="preserve">{$project: </w:t>
      </w:r>
    </w:p>
    <w:p w14:paraId="4A0FEE83"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Name": 1,</w:t>
      </w:r>
    </w:p>
    <w:p w14:paraId="603E0642"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Music_Type: 1,</w:t>
      </w:r>
    </w:p>
    <w:p w14:paraId="4682F6AE"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Security_Cost: 1,</w:t>
      </w:r>
    </w:p>
    <w:p w14:paraId="293E4FD9"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Type: { $type: "$Venue.Type" },</w:t>
      </w:r>
    </w:p>
    <w:p w14:paraId="5689FB1E" w14:textId="77777777" w:rsidR="00E30BDC" w:rsidRPr="00864233" w:rsidRDefault="00E30BDC" w:rsidP="00E30BDC">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Capacity: { $type: "$Venue.Capacity" }</w:t>
      </w:r>
    </w:p>
    <w:p w14:paraId="0B325E61" w14:textId="62CC717E" w:rsidR="00E30BDC" w:rsidRPr="00864233" w:rsidRDefault="00E30BDC" w:rsidP="00E30BDC">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r w:rsidR="004C4ED1" w:rsidRPr="00864233">
        <w:rPr>
          <w:rFonts w:ascii="Times New Roman" w:hAnsi="Times New Roman" w:cs="Times New Roman"/>
          <w:lang w:val="en-GB"/>
        </w:rPr>
        <w:t>,</w:t>
      </w:r>
    </w:p>
    <w:p w14:paraId="54AC2DD3" w14:textId="0E67BE31" w:rsidR="00442E9B" w:rsidRPr="00864233" w:rsidRDefault="00442E9B" w:rsidP="00442E9B">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count: "count"}</w:t>
      </w:r>
    </w:p>
    <w:p w14:paraId="06738C16" w14:textId="14F80DB4" w:rsidR="00E30BDC" w:rsidRPr="00864233" w:rsidRDefault="00E30BDC" w:rsidP="00442E9B">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626CFCFE" w14:textId="2AC2729B" w:rsidR="002724A2" w:rsidRDefault="002724A2" w:rsidP="002724A2">
      <w:pPr>
        <w:rPr>
          <w:lang w:val="en-GB"/>
        </w:rPr>
      </w:pPr>
    </w:p>
    <w:p w14:paraId="276D7445" w14:textId="2F88534A" w:rsidR="00325B5F" w:rsidRDefault="00325B5F">
      <w:pPr>
        <w:rPr>
          <w:rFonts w:eastAsiaTheme="majorEastAsia" w:cstheme="majorBidi"/>
          <w:color w:val="0F4761" w:themeColor="accent1" w:themeShade="BF"/>
          <w:sz w:val="28"/>
          <w:szCs w:val="28"/>
          <w:lang w:val="en-GB"/>
        </w:rPr>
      </w:pPr>
      <w:r>
        <w:rPr>
          <w:lang w:val="en-GB"/>
        </w:rPr>
        <w:br w:type="page"/>
      </w:r>
    </w:p>
    <w:p w14:paraId="61302F64" w14:textId="77777777" w:rsidR="004A3648" w:rsidRDefault="00E30BDC" w:rsidP="004A7735">
      <w:pPr>
        <w:rPr>
          <w:noProof/>
        </w:rPr>
      </w:pPr>
      <w:r w:rsidRPr="00E30BDC">
        <w:rPr>
          <w:noProof/>
          <w:lang w:val="en-GB"/>
        </w:rPr>
        <w:lastRenderedPageBreak/>
        <w:drawing>
          <wp:inline distT="0" distB="0" distL="0" distR="0" wp14:anchorId="290EDC14" wp14:editId="3A1DC242">
            <wp:extent cx="5401429" cy="8316486"/>
            <wp:effectExtent l="0" t="0" r="8890" b="8890"/>
            <wp:docPr id="23838597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85979" name="Picture 1" descr="A screenshot of a computer program&#10;&#10;Description automatically generated"/>
                    <pic:cNvPicPr/>
                  </pic:nvPicPr>
                  <pic:blipFill>
                    <a:blip r:embed="rId34"/>
                    <a:stretch>
                      <a:fillRect/>
                    </a:stretch>
                  </pic:blipFill>
                  <pic:spPr>
                    <a:xfrm>
                      <a:off x="0" y="0"/>
                      <a:ext cx="5401429" cy="8316486"/>
                    </a:xfrm>
                    <a:prstGeom prst="rect">
                      <a:avLst/>
                    </a:prstGeom>
                  </pic:spPr>
                </pic:pic>
              </a:graphicData>
            </a:graphic>
          </wp:inline>
        </w:drawing>
      </w:r>
      <w:r w:rsidR="004A3648" w:rsidRPr="004A3648">
        <w:rPr>
          <w:noProof/>
        </w:rPr>
        <w:t xml:space="preserve"> </w:t>
      </w:r>
      <w:r w:rsidR="004A3648" w:rsidRPr="004A3648">
        <w:rPr>
          <w:noProof/>
          <w:lang w:val="en-GB"/>
        </w:rPr>
        <w:lastRenderedPageBreak/>
        <w:drawing>
          <wp:inline distT="0" distB="0" distL="0" distR="0" wp14:anchorId="368FF191" wp14:editId="4B332736">
            <wp:extent cx="4982270" cy="4344006"/>
            <wp:effectExtent l="0" t="0" r="8890" b="0"/>
            <wp:docPr id="158345181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51815" name="Picture 1" descr="A screen shot of a computer program&#10;&#10;Description automatically generated"/>
                    <pic:cNvPicPr/>
                  </pic:nvPicPr>
                  <pic:blipFill>
                    <a:blip r:embed="rId35"/>
                    <a:stretch>
                      <a:fillRect/>
                    </a:stretch>
                  </pic:blipFill>
                  <pic:spPr>
                    <a:xfrm>
                      <a:off x="0" y="0"/>
                      <a:ext cx="4982270" cy="4344006"/>
                    </a:xfrm>
                    <a:prstGeom prst="rect">
                      <a:avLst/>
                    </a:prstGeom>
                  </pic:spPr>
                </pic:pic>
              </a:graphicData>
            </a:graphic>
          </wp:inline>
        </w:drawing>
      </w:r>
    </w:p>
    <w:p w14:paraId="0B30A921" w14:textId="77777777" w:rsidR="004A3648" w:rsidRDefault="004A3648">
      <w:pPr>
        <w:rPr>
          <w:rFonts w:eastAsiaTheme="majorEastAsia" w:cstheme="majorBidi"/>
          <w:noProof/>
          <w:color w:val="0F4761" w:themeColor="accent1" w:themeShade="BF"/>
          <w:sz w:val="28"/>
          <w:szCs w:val="28"/>
        </w:rPr>
      </w:pPr>
      <w:r>
        <w:rPr>
          <w:noProof/>
        </w:rPr>
        <w:br w:type="page"/>
      </w:r>
    </w:p>
    <w:p w14:paraId="296CFD2A" w14:textId="095ED93B" w:rsidR="007669C3" w:rsidRDefault="00206C92" w:rsidP="00CA68F4">
      <w:pPr>
        <w:pStyle w:val="Heading3"/>
        <w:rPr>
          <w:lang w:val="en-GB"/>
        </w:rPr>
      </w:pPr>
      <w:bookmarkStart w:id="21" w:name="_Toc164941365"/>
      <w:r>
        <w:rPr>
          <w:lang w:val="en-GB"/>
        </w:rPr>
        <w:lastRenderedPageBreak/>
        <w:t>Question 11</w:t>
      </w:r>
      <w:bookmarkEnd w:id="21"/>
    </w:p>
    <w:p w14:paraId="7B8BA867" w14:textId="2DF8237F" w:rsidR="00955D97" w:rsidRDefault="00955D97">
      <w:pPr>
        <w:rPr>
          <w:lang w:val="en-GB"/>
        </w:rPr>
      </w:pPr>
      <w:r>
        <w:rPr>
          <w:lang w:val="en-GB"/>
        </w:rPr>
        <w:t xml:space="preserve">Find and display concerts that took place </w:t>
      </w:r>
      <w:r w:rsidR="006E12AB">
        <w:rPr>
          <w:lang w:val="en-GB"/>
        </w:rPr>
        <w:t xml:space="preserve">in sports stadiums </w:t>
      </w:r>
      <w:r>
        <w:rPr>
          <w:lang w:val="en-GB"/>
        </w:rPr>
        <w:t>between 2020 and 2023</w:t>
      </w:r>
      <w:r w:rsidR="006E12AB">
        <w:rPr>
          <w:lang w:val="en-GB"/>
        </w:rPr>
        <w:t xml:space="preserve"> by Bono or the Kneecaps that had a crowd </w:t>
      </w:r>
      <w:r w:rsidR="008D18CD">
        <w:rPr>
          <w:lang w:val="en-GB"/>
        </w:rPr>
        <w:t>attendance</w:t>
      </w:r>
      <w:r w:rsidR="006E12AB">
        <w:rPr>
          <w:lang w:val="en-GB"/>
        </w:rPr>
        <w:t xml:space="preserve"> </w:t>
      </w:r>
      <w:r w:rsidR="00C05BEE">
        <w:rPr>
          <w:lang w:val="en-GB"/>
        </w:rPr>
        <w:t xml:space="preserve">of at least 20000 and merchandise sales greater than 5000. </w:t>
      </w:r>
      <w:r w:rsidR="009053C5">
        <w:rPr>
          <w:lang w:val="en-GB"/>
        </w:rPr>
        <w:t>Order by concert year</w:t>
      </w:r>
      <w:r w:rsidR="004D68F2">
        <w:rPr>
          <w:lang w:val="en-GB"/>
        </w:rPr>
        <w:t xml:space="preserve"> </w:t>
      </w:r>
      <w:r w:rsidR="004D68F2">
        <w:rPr>
          <w:lang w:val="en-GB"/>
        </w:rPr>
        <w:fldChar w:fldCharType="begin"/>
      </w:r>
      <w:r w:rsidR="00A45D68">
        <w:rPr>
          <w:lang w:val="en-GB"/>
        </w:rPr>
        <w:instrText xml:space="preserve"> ADDIN ZOTERO_ITEM CSL_CITATION {"citationID":"P5BDW92x","properties":{"formattedCitation":"[19]","plainCitation":"[19]","noteIndex":0},"citationItems":[{"id":329,"uris":["http://zotero.org/users/12587876/items/ZQT8BNTC"],"itemData":{"id":329,"type":"book","event-place":"Birmingham, UNITED KINGDOM","ISBN":"978-1-78934-972-6","publisher":"Packt Publishing, Limited","publisher-place":"Birmingham, UNITED KINGDOM","source":"ProQuest Ebook Central","title":"MongoDB 4 Quick Start Guide: Learn the Skills You Need to Work with the World's Most Popular NoSQL Database","title-short":"MongoDB 4 Quick Start Guide","URL":"http://ebookcentral.proquest.com/lib/aitie/detail.action?docID=5532278","author":[{"family":"Bierer","given":"Doug"}],"accessed":{"date-parts":[["2024",4,10]]},"issued":{"date-parts":[["2018"]]},"citation-key":"bierer18"}}],"schema":"https://github.com/citation-style-language/schema/raw/master/csl-citation.json"} </w:instrText>
      </w:r>
      <w:r w:rsidR="004D68F2">
        <w:rPr>
          <w:lang w:val="en-GB"/>
        </w:rPr>
        <w:fldChar w:fldCharType="separate"/>
      </w:r>
      <w:r w:rsidR="00A45D68" w:rsidRPr="00A45D68">
        <w:rPr>
          <w:rFonts w:ascii="Aptos" w:hAnsi="Aptos"/>
        </w:rPr>
        <w:t>[19]</w:t>
      </w:r>
      <w:r w:rsidR="004D68F2">
        <w:rPr>
          <w:lang w:val="en-GB"/>
        </w:rPr>
        <w:fldChar w:fldCharType="end"/>
      </w:r>
      <w:r w:rsidR="00CA113E">
        <w:rPr>
          <w:lang w:val="en-GB"/>
        </w:rPr>
        <w:t xml:space="preserve"> </w:t>
      </w:r>
      <w:r w:rsidR="00CA113E">
        <w:rPr>
          <w:lang w:val="en-GB"/>
        </w:rPr>
        <w:fldChar w:fldCharType="begin"/>
      </w:r>
      <w:r w:rsidR="00A45D68">
        <w:rPr>
          <w:lang w:val="en-GB"/>
        </w:rPr>
        <w:instrText xml:space="preserve"> ADDIN ZOTERO_ITEM CSL_CITATION {"citationID":"T7slXjnj","properties":{"formattedCitation":"[24]","plainCitation":"[24]","noteIndex":0},"citationItems":[{"id":380,"uris":["http://zotero.org/users/12587876/items/87NML8JR"],"itemData":{"id":380,"type":"motion_picture","abstract":"In this video, we learn how to write fundamental MongoDB queries that implement sort, limit, and skip concepts. \nFull MongoDB playlist:    • Learning MongoDB   \nJSON file download: https://github.com/dr-sadat/MongoDB_R... \n\n#mongo #mongodb #mongosh #profsadat #drsadat #tutorial #database #nosql #query #querying","dimensions":"10:39","source":"YouTube","title":"MongoDB Simple Query - Sort, Limit, Skip [MongoDB# 04]","URL":"https://www.youtube.com/watch?v=cTQCdo9cpUg","director":[{"literal":"Professor Sadat"}],"accessed":{"date-parts":[["2024",4,19]]},"issued":{"date-parts":[["2023",7,14]]},"citation-key":"professorsadat23"}}],"schema":"https://github.com/citation-style-language/schema/raw/master/csl-citation.json"} </w:instrText>
      </w:r>
      <w:r w:rsidR="00CA113E">
        <w:rPr>
          <w:lang w:val="en-GB"/>
        </w:rPr>
        <w:fldChar w:fldCharType="separate"/>
      </w:r>
      <w:r w:rsidR="00A45D68" w:rsidRPr="00A45D68">
        <w:rPr>
          <w:rFonts w:ascii="Aptos" w:hAnsi="Aptos"/>
        </w:rPr>
        <w:t>[24]</w:t>
      </w:r>
      <w:r w:rsidR="00CA113E">
        <w:rPr>
          <w:lang w:val="en-GB"/>
        </w:rPr>
        <w:fldChar w:fldCharType="end"/>
      </w:r>
    </w:p>
    <w:p w14:paraId="752584A2" w14:textId="77777777" w:rsidR="00F740FB" w:rsidRDefault="00955D97" w:rsidP="009053C5">
      <w:pPr>
        <w:rPr>
          <w:lang w:val="en-GB"/>
        </w:rPr>
      </w:pPr>
      <w:r>
        <w:rPr>
          <w:lang w:val="en-GB"/>
        </w:rPr>
        <w:t>//Q11</w:t>
      </w:r>
    </w:p>
    <w:p w14:paraId="6E67BB86" w14:textId="77777777" w:rsidR="00F740FB" w:rsidRPr="00F740FB" w:rsidRDefault="00F740FB" w:rsidP="00F740FB">
      <w:pPr>
        <w:rPr>
          <w:lang w:val="en-GB"/>
        </w:rPr>
      </w:pPr>
      <w:r w:rsidRPr="00F740FB">
        <w:rPr>
          <w:lang w:val="en-GB"/>
        </w:rPr>
        <w:t>db.ConcertVenueLog.find({</w:t>
      </w:r>
    </w:p>
    <w:p w14:paraId="1C91E59D" w14:textId="16702C3F" w:rsidR="00F740FB" w:rsidRPr="00F740FB" w:rsidRDefault="00F740FB" w:rsidP="00F740FB">
      <w:pPr>
        <w:ind w:left="720"/>
        <w:rPr>
          <w:lang w:val="en-GB"/>
        </w:rPr>
      </w:pPr>
      <w:r w:rsidRPr="00F740FB">
        <w:rPr>
          <w:lang w:val="en-GB"/>
        </w:rPr>
        <w:t>"Concert_Year": { $gte: 2020, $lte: 2023 },</w:t>
      </w:r>
    </w:p>
    <w:p w14:paraId="24227B19" w14:textId="685E3737" w:rsidR="00F740FB" w:rsidRPr="00F740FB" w:rsidRDefault="00F740FB" w:rsidP="00F740FB">
      <w:pPr>
        <w:ind w:left="720"/>
        <w:rPr>
          <w:lang w:val="en-GB"/>
        </w:rPr>
      </w:pPr>
      <w:r w:rsidRPr="00F740FB">
        <w:rPr>
          <w:lang w:val="en-GB"/>
        </w:rPr>
        <w:t>"Venue.Type": "Sports Stadium",</w:t>
      </w:r>
    </w:p>
    <w:p w14:paraId="59D9375C" w14:textId="01791A04" w:rsidR="00F740FB" w:rsidRPr="00F740FB" w:rsidRDefault="00F740FB" w:rsidP="00F740FB">
      <w:pPr>
        <w:ind w:left="720"/>
        <w:rPr>
          <w:lang w:val="en-GB"/>
        </w:rPr>
      </w:pPr>
      <w:r w:rsidRPr="00F740FB">
        <w:rPr>
          <w:lang w:val="en-GB"/>
        </w:rPr>
        <w:t>"Performer": { $in: ["Bono", "The Kneecaps"] },</w:t>
      </w:r>
    </w:p>
    <w:p w14:paraId="7D2DB6FC" w14:textId="1DE7C78C" w:rsidR="00F740FB" w:rsidRPr="00F740FB" w:rsidRDefault="00F740FB" w:rsidP="00F740FB">
      <w:pPr>
        <w:ind w:left="720"/>
        <w:rPr>
          <w:lang w:val="en-GB"/>
        </w:rPr>
      </w:pPr>
      <w:r w:rsidRPr="00F740FB">
        <w:rPr>
          <w:lang w:val="en-GB"/>
        </w:rPr>
        <w:t>"Actual_Crowd": { $gte: 20000 },</w:t>
      </w:r>
    </w:p>
    <w:p w14:paraId="5DD1D755" w14:textId="5FDF1343" w:rsidR="00F740FB" w:rsidRPr="00F740FB" w:rsidRDefault="00F740FB" w:rsidP="00F740FB">
      <w:pPr>
        <w:ind w:left="720"/>
        <w:rPr>
          <w:lang w:val="en-GB"/>
        </w:rPr>
      </w:pPr>
      <w:r w:rsidRPr="00F740FB">
        <w:rPr>
          <w:lang w:val="en-GB"/>
        </w:rPr>
        <w:t>"Merchandise_Sales": { $gt: 5000 }</w:t>
      </w:r>
    </w:p>
    <w:p w14:paraId="1FBA6C52" w14:textId="77777777" w:rsidR="005C53B8" w:rsidRDefault="00F740FB" w:rsidP="00F740FB">
      <w:pPr>
        <w:pBdr>
          <w:bottom w:val="single" w:sz="6" w:space="1" w:color="auto"/>
        </w:pBdr>
        <w:rPr>
          <w:lang w:val="en-GB"/>
        </w:rPr>
      </w:pPr>
      <w:r w:rsidRPr="00F740FB">
        <w:rPr>
          <w:lang w:val="en-GB"/>
        </w:rPr>
        <w:t>}).sort({ "Concert_Year": 1 })</w:t>
      </w:r>
    </w:p>
    <w:p w14:paraId="38BE166E" w14:textId="77777777" w:rsidR="005C53B8" w:rsidRDefault="005C53B8" w:rsidP="00F740FB">
      <w:pPr>
        <w:pBdr>
          <w:bottom w:val="single" w:sz="6" w:space="1" w:color="auto"/>
        </w:pBdr>
        <w:rPr>
          <w:lang w:val="en-GB"/>
        </w:rPr>
      </w:pPr>
    </w:p>
    <w:p w14:paraId="3B93F210" w14:textId="77777777" w:rsidR="00864233" w:rsidRDefault="005C53B8" w:rsidP="005C53B8">
      <w:pPr>
        <w:rPr>
          <w:lang w:val="en-GB"/>
        </w:rPr>
      </w:pPr>
      <w:r>
        <w:rPr>
          <w:lang w:val="en-GB"/>
        </w:rPr>
        <w:t>//Q11</w:t>
      </w:r>
    </w:p>
    <w:p w14:paraId="38255447" w14:textId="0A5D6262" w:rsidR="005C53B8" w:rsidRPr="00F740FB" w:rsidRDefault="005C53B8" w:rsidP="005C53B8">
      <w:pPr>
        <w:rPr>
          <w:lang w:val="en-GB"/>
        </w:rPr>
      </w:pPr>
      <w:r w:rsidRPr="00F740FB">
        <w:rPr>
          <w:lang w:val="en-GB"/>
        </w:rPr>
        <w:t>db.ConcertVenueLog.find({</w:t>
      </w:r>
    </w:p>
    <w:p w14:paraId="0B1EFF76" w14:textId="77777777" w:rsidR="005C53B8" w:rsidRPr="00F740FB" w:rsidRDefault="005C53B8" w:rsidP="005C53B8">
      <w:pPr>
        <w:ind w:left="720"/>
        <w:rPr>
          <w:lang w:val="en-GB"/>
        </w:rPr>
      </w:pPr>
      <w:r w:rsidRPr="00F740FB">
        <w:rPr>
          <w:lang w:val="en-GB"/>
        </w:rPr>
        <w:t>"Concert_Year": { $gte: 2020, $lte: 2023 },</w:t>
      </w:r>
    </w:p>
    <w:p w14:paraId="3F3B1946" w14:textId="77777777" w:rsidR="005C53B8" w:rsidRPr="00F740FB" w:rsidRDefault="005C53B8" w:rsidP="005C53B8">
      <w:pPr>
        <w:ind w:left="720"/>
        <w:rPr>
          <w:lang w:val="en-GB"/>
        </w:rPr>
      </w:pPr>
      <w:r w:rsidRPr="00F740FB">
        <w:rPr>
          <w:lang w:val="en-GB"/>
        </w:rPr>
        <w:t>"Venue.Type": "Sports Stadium",</w:t>
      </w:r>
    </w:p>
    <w:p w14:paraId="5945703D" w14:textId="77777777" w:rsidR="005C53B8" w:rsidRPr="00F740FB" w:rsidRDefault="005C53B8" w:rsidP="005C53B8">
      <w:pPr>
        <w:ind w:left="720"/>
        <w:rPr>
          <w:lang w:val="en-GB"/>
        </w:rPr>
      </w:pPr>
      <w:r w:rsidRPr="00F740FB">
        <w:rPr>
          <w:lang w:val="en-GB"/>
        </w:rPr>
        <w:t>"Performer": { $in: ["Bono", "The Kneecaps"] },</w:t>
      </w:r>
    </w:p>
    <w:p w14:paraId="57EFBDE2" w14:textId="77777777" w:rsidR="005C53B8" w:rsidRPr="00F740FB" w:rsidRDefault="005C53B8" w:rsidP="005C53B8">
      <w:pPr>
        <w:ind w:left="720"/>
        <w:rPr>
          <w:lang w:val="en-GB"/>
        </w:rPr>
      </w:pPr>
      <w:r w:rsidRPr="00F740FB">
        <w:rPr>
          <w:lang w:val="en-GB"/>
        </w:rPr>
        <w:t>"Actual_Crowd": { $gte: 20000 },</w:t>
      </w:r>
    </w:p>
    <w:p w14:paraId="23546C42" w14:textId="77777777" w:rsidR="005C53B8" w:rsidRPr="00F740FB" w:rsidRDefault="005C53B8" w:rsidP="005C53B8">
      <w:pPr>
        <w:ind w:left="720"/>
        <w:rPr>
          <w:lang w:val="en-GB"/>
        </w:rPr>
      </w:pPr>
      <w:r w:rsidRPr="00F740FB">
        <w:rPr>
          <w:lang w:val="en-GB"/>
        </w:rPr>
        <w:t>"Merchandise_Sales": { $gt: 5000 }</w:t>
      </w:r>
    </w:p>
    <w:p w14:paraId="78C9DBB1" w14:textId="1B2C2984" w:rsidR="005C53B8" w:rsidRDefault="005C53B8" w:rsidP="00777AB2">
      <w:pPr>
        <w:rPr>
          <w:lang w:val="en-GB"/>
        </w:rPr>
      </w:pPr>
      <w:r w:rsidRPr="00F740FB">
        <w:rPr>
          <w:lang w:val="en-GB"/>
        </w:rPr>
        <w:t>}).sort({ "Concert_Year": 1 })</w:t>
      </w:r>
      <w:r w:rsidR="00A57689">
        <w:rPr>
          <w:lang w:val="en-GB"/>
        </w:rPr>
        <w:t>.count()</w:t>
      </w:r>
    </w:p>
    <w:p w14:paraId="56BD3164" w14:textId="77777777" w:rsidR="00777AB2" w:rsidRDefault="00777AB2" w:rsidP="00777AB2">
      <w:pPr>
        <w:rPr>
          <w:lang w:val="en-GB"/>
        </w:rPr>
      </w:pPr>
    </w:p>
    <w:p w14:paraId="049EE276" w14:textId="77777777" w:rsidR="005C53B8" w:rsidRDefault="005C53B8" w:rsidP="00F740FB">
      <w:pPr>
        <w:rPr>
          <w:lang w:val="en-GB"/>
        </w:rPr>
      </w:pPr>
    </w:p>
    <w:p w14:paraId="0AAAC561" w14:textId="77777777" w:rsidR="005C53B8" w:rsidRDefault="005C53B8" w:rsidP="00F740FB">
      <w:pPr>
        <w:rPr>
          <w:lang w:val="en-GB"/>
        </w:rPr>
      </w:pPr>
    </w:p>
    <w:p w14:paraId="3EEB5ADF" w14:textId="77777777" w:rsidR="00415185" w:rsidRDefault="005C53B8" w:rsidP="00F740FB">
      <w:pPr>
        <w:rPr>
          <w:lang w:val="en-GB"/>
        </w:rPr>
      </w:pPr>
      <w:r w:rsidRPr="005C53B8">
        <w:rPr>
          <w:noProof/>
          <w:lang w:val="en-GB"/>
        </w:rPr>
        <w:lastRenderedPageBreak/>
        <w:drawing>
          <wp:inline distT="0" distB="0" distL="0" distR="0" wp14:anchorId="5E8E5E74" wp14:editId="528162EC">
            <wp:extent cx="5731510" cy="6332220"/>
            <wp:effectExtent l="0" t="0" r="2540" b="0"/>
            <wp:docPr id="111292603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26033" name="Picture 1" descr="A screenshot of a computer program&#10;&#10;Description automatically generated"/>
                    <pic:cNvPicPr/>
                  </pic:nvPicPr>
                  <pic:blipFill>
                    <a:blip r:embed="rId36"/>
                    <a:stretch>
                      <a:fillRect/>
                    </a:stretch>
                  </pic:blipFill>
                  <pic:spPr>
                    <a:xfrm>
                      <a:off x="0" y="0"/>
                      <a:ext cx="5731510" cy="6332220"/>
                    </a:xfrm>
                    <a:prstGeom prst="rect">
                      <a:avLst/>
                    </a:prstGeom>
                  </pic:spPr>
                </pic:pic>
              </a:graphicData>
            </a:graphic>
          </wp:inline>
        </w:drawing>
      </w:r>
    </w:p>
    <w:p w14:paraId="3B90C7E9" w14:textId="27663F7E" w:rsidR="00515242" w:rsidRDefault="00415185" w:rsidP="00F740FB">
      <w:pPr>
        <w:rPr>
          <w:lang w:val="en-GB"/>
        </w:rPr>
      </w:pPr>
      <w:r w:rsidRPr="00415185">
        <w:rPr>
          <w:noProof/>
          <w:lang w:val="en-GB"/>
        </w:rPr>
        <w:drawing>
          <wp:inline distT="0" distB="0" distL="0" distR="0" wp14:anchorId="4136900D" wp14:editId="65412627">
            <wp:extent cx="5391902" cy="2152950"/>
            <wp:effectExtent l="0" t="0" r="0" b="0"/>
            <wp:docPr id="53033999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39997" name="Picture 1" descr="A screenshot of a computer code&#10;&#10;Description automatically generated"/>
                    <pic:cNvPicPr/>
                  </pic:nvPicPr>
                  <pic:blipFill>
                    <a:blip r:embed="rId37"/>
                    <a:stretch>
                      <a:fillRect/>
                    </a:stretch>
                  </pic:blipFill>
                  <pic:spPr>
                    <a:xfrm>
                      <a:off x="0" y="0"/>
                      <a:ext cx="5391902" cy="2152950"/>
                    </a:xfrm>
                    <a:prstGeom prst="rect">
                      <a:avLst/>
                    </a:prstGeom>
                  </pic:spPr>
                </pic:pic>
              </a:graphicData>
            </a:graphic>
          </wp:inline>
        </w:drawing>
      </w:r>
    </w:p>
    <w:p w14:paraId="5DADB5A8" w14:textId="3B07F6B8" w:rsidR="00206C92" w:rsidRDefault="00206C92" w:rsidP="00515242">
      <w:pPr>
        <w:pStyle w:val="Heading3"/>
        <w:rPr>
          <w:lang w:val="en-GB"/>
        </w:rPr>
      </w:pPr>
      <w:bookmarkStart w:id="22" w:name="_Toc164941366"/>
      <w:r>
        <w:rPr>
          <w:lang w:val="en-GB"/>
        </w:rPr>
        <w:lastRenderedPageBreak/>
        <w:t>Question 12</w:t>
      </w:r>
      <w:bookmarkEnd w:id="22"/>
    </w:p>
    <w:p w14:paraId="107FE5E2" w14:textId="14AA0518" w:rsidR="00C73E28" w:rsidRPr="00864233" w:rsidRDefault="00C73E28" w:rsidP="00C73E28">
      <w:pPr>
        <w:rPr>
          <w:rFonts w:ascii="Times New Roman" w:hAnsi="Times New Roman" w:cs="Times New Roman"/>
          <w:lang w:val="en-GB"/>
        </w:rPr>
      </w:pPr>
      <w:r w:rsidRPr="00864233">
        <w:rPr>
          <w:rFonts w:ascii="Times New Roman" w:hAnsi="Times New Roman" w:cs="Times New Roman"/>
          <w:lang w:val="en-GB"/>
        </w:rPr>
        <w:t xml:space="preserve">Display a list of concerts where (i) the venue type performed was at a bar, the actual crowd was less than 5000, the goodie bag is not null and the merchandise is not null,  the Concert Year was either less than 2003, greater than 2020 or the Performer was Bono or Imelda May. Only display the Venue Name, Performer, </w:t>
      </w:r>
      <w:r w:rsidR="008D3B15" w:rsidRPr="00864233">
        <w:rPr>
          <w:rFonts w:ascii="Times New Roman" w:hAnsi="Times New Roman" w:cs="Times New Roman"/>
          <w:lang w:val="en-GB"/>
        </w:rPr>
        <w:t xml:space="preserve">maximum </w:t>
      </w:r>
      <w:r w:rsidR="008D18CD">
        <w:rPr>
          <w:rFonts w:ascii="Times New Roman" w:hAnsi="Times New Roman" w:cs="Times New Roman"/>
          <w:lang w:val="en-GB"/>
        </w:rPr>
        <w:t xml:space="preserve">of </w:t>
      </w:r>
      <w:r w:rsidR="008D3B15" w:rsidRPr="00864233">
        <w:rPr>
          <w:rFonts w:ascii="Times New Roman" w:hAnsi="Times New Roman" w:cs="Times New Roman"/>
          <w:lang w:val="en-GB"/>
        </w:rPr>
        <w:t xml:space="preserve">two </w:t>
      </w:r>
      <w:r w:rsidRPr="00864233">
        <w:rPr>
          <w:rFonts w:ascii="Times New Roman" w:hAnsi="Times New Roman" w:cs="Times New Roman"/>
          <w:lang w:val="en-GB"/>
        </w:rPr>
        <w:t xml:space="preserve">Goodie Bags, </w:t>
      </w:r>
      <w:r w:rsidR="008D3B15" w:rsidRPr="00864233">
        <w:rPr>
          <w:rFonts w:ascii="Times New Roman" w:hAnsi="Times New Roman" w:cs="Times New Roman"/>
          <w:lang w:val="en-GB"/>
        </w:rPr>
        <w:t xml:space="preserve">and </w:t>
      </w:r>
      <w:r w:rsidRPr="00864233">
        <w:rPr>
          <w:rFonts w:ascii="Times New Roman" w:hAnsi="Times New Roman" w:cs="Times New Roman"/>
          <w:lang w:val="en-GB"/>
        </w:rPr>
        <w:t xml:space="preserve">maximum </w:t>
      </w:r>
      <w:r w:rsidR="008D18CD">
        <w:rPr>
          <w:rFonts w:ascii="Times New Roman" w:hAnsi="Times New Roman" w:cs="Times New Roman"/>
          <w:lang w:val="en-GB"/>
        </w:rPr>
        <w:t xml:space="preserve">of </w:t>
      </w:r>
      <w:r w:rsidRPr="00864233">
        <w:rPr>
          <w:rFonts w:ascii="Times New Roman" w:hAnsi="Times New Roman" w:cs="Times New Roman"/>
          <w:lang w:val="en-GB"/>
        </w:rPr>
        <w:t>three Merchandise items</w:t>
      </w:r>
      <w:r w:rsidR="008D3B15" w:rsidRPr="00864233">
        <w:rPr>
          <w:rFonts w:ascii="Times New Roman" w:hAnsi="Times New Roman" w:cs="Times New Roman"/>
          <w:lang w:val="en-GB"/>
        </w:rPr>
        <w:t>. Order by Actual Crowd in descending order</w:t>
      </w:r>
      <w:r w:rsidR="00CA113E" w:rsidRPr="00864233">
        <w:rPr>
          <w:rFonts w:ascii="Times New Roman" w:hAnsi="Times New Roman" w:cs="Times New Roman"/>
          <w:lang w:val="en-GB"/>
        </w:rPr>
        <w:t xml:space="preserve"> </w:t>
      </w:r>
      <w:r w:rsidR="00CA113E"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Lxe0GL0t","properties":{"formattedCitation":"[15], [25], [26]","plainCitation":"[15], [25], [26]","noteIndex":0},"citationItems":[{"id":353,"uris":["http://zotero.org/users/12587876/items/5YKMQ7XD"],"itemData":{"id":353,"type":"motion_picture","abstract":"</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4:24","source":"YouTube","title":"25 Aggregation Example 13   $project with restructuring - MongoDB Aggregation Tutorial","URL":"https://www.youtube.com/watch?v=GG6Ax1B1Ag8","director":[{"literal":"Bogdan Stashchuk"}],"accessed":{"date-parts":[["2024",4,13]]},"issued":{"date-parts":[["2018",5,16]]},"citation-key":"bogdanstashchuk18c"}},{"id":385,"uris":["http://zotero.org/users/12587876/items/APEKVQCX"],"itemData":{"id":385,"type":"motion_picture","abstract":"MongoDB Queries playlist -     • MongoDB Queries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7:06","source":"YouTube","title":"15 MongoDB $exists and $type query operators","URL":"https://www.youtube.com/watch?v=5WxsVOuHQQk","director":[{"literal":"Bogdan Stashchuk"}],"accessed":{"date-parts":[["2024",4,20]]},"issued":{"date-parts":[["2020",1,5]]},"citation-key":"bogdanstashchuk20d"}},{"id":382,"uris":["http://zotero.org/users/12587876/items/K79NZN7M"],"itemData":{"id":382,"type":"motion_picture","abstract":"MongoDB Queries playlist -     • MongoDB Queries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3:17","source":"YouTube","title":"12 MongoDB Queries - Array operators $all, $size","URL":"https://www.youtube.com/watch?v=yDm0SdZHwEk","director":[{"literal":"Bogdan Stashchuk"}],"accessed":{"date-parts":[["2024",4,20]]},"issued":{"date-parts":[["2020",1,5]]},"citation-key":"bogdanstashchuk20a"}}],"schema":"https://github.com/citation-style-language/schema/raw/master/csl-citation.json"} </w:instrText>
      </w:r>
      <w:r w:rsidR="00CA113E" w:rsidRPr="00864233">
        <w:rPr>
          <w:rFonts w:ascii="Times New Roman" w:hAnsi="Times New Roman" w:cs="Times New Roman"/>
          <w:lang w:val="en-GB"/>
        </w:rPr>
        <w:fldChar w:fldCharType="separate"/>
      </w:r>
      <w:r w:rsidR="00A45D68" w:rsidRPr="00864233">
        <w:rPr>
          <w:rFonts w:ascii="Times New Roman" w:hAnsi="Times New Roman" w:cs="Times New Roman"/>
        </w:rPr>
        <w:t>[15], [25], [26]</w:t>
      </w:r>
      <w:r w:rsidR="00CA113E" w:rsidRPr="00864233">
        <w:rPr>
          <w:rFonts w:ascii="Times New Roman" w:hAnsi="Times New Roman" w:cs="Times New Roman"/>
          <w:lang w:val="en-GB"/>
        </w:rPr>
        <w:fldChar w:fldCharType="end"/>
      </w:r>
      <w:r w:rsidR="001256B9" w:rsidRPr="00864233">
        <w:rPr>
          <w:rFonts w:ascii="Times New Roman" w:hAnsi="Times New Roman" w:cs="Times New Roman"/>
          <w:lang w:val="en-GB"/>
        </w:rPr>
        <w:t>.</w:t>
      </w:r>
    </w:p>
    <w:p w14:paraId="425B37A6" w14:textId="77777777" w:rsidR="00864233" w:rsidRPr="00864233" w:rsidRDefault="00864233" w:rsidP="00864233">
      <w:pPr>
        <w:spacing w:after="0" w:line="240" w:lineRule="auto"/>
        <w:rPr>
          <w:rFonts w:ascii="Times New Roman" w:hAnsi="Times New Roman" w:cs="Times New Roman"/>
          <w:lang w:val="en-GB"/>
        </w:rPr>
      </w:pPr>
    </w:p>
    <w:p w14:paraId="0D1D4CC9" w14:textId="2F4D3D6E" w:rsidR="00864233" w:rsidRPr="00864233" w:rsidRDefault="00864233" w:rsidP="00864233">
      <w:pPr>
        <w:spacing w:after="0" w:line="240" w:lineRule="auto"/>
        <w:rPr>
          <w:rFonts w:ascii="Times New Roman" w:hAnsi="Times New Roman" w:cs="Times New Roman"/>
          <w:lang w:val="en-GB"/>
        </w:rPr>
      </w:pPr>
      <w:r w:rsidRPr="00864233">
        <w:rPr>
          <w:rFonts w:ascii="Times New Roman" w:hAnsi="Times New Roman" w:cs="Times New Roman"/>
          <w:lang w:val="en-GB"/>
        </w:rPr>
        <w:t>//Q12</w:t>
      </w:r>
    </w:p>
    <w:p w14:paraId="4E987B9C" w14:textId="77777777" w:rsidR="00472717" w:rsidRPr="00864233" w:rsidRDefault="00472717" w:rsidP="00864233">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db.ConcertVenueLog.aggregate([</w:t>
      </w:r>
    </w:p>
    <w:p w14:paraId="68D6F0F2" w14:textId="14DF37D9" w:rsidR="00472717" w:rsidRPr="00864233" w:rsidRDefault="00472717" w:rsidP="00864233">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 xml:space="preserve"> </w:t>
      </w:r>
      <w:r w:rsidR="00D024B2" w:rsidRPr="00864233">
        <w:rPr>
          <w:rFonts w:ascii="Times New Roman" w:hAnsi="Times New Roman" w:cs="Times New Roman"/>
          <w:lang w:val="en-GB"/>
        </w:rPr>
        <w:tab/>
      </w:r>
      <w:r w:rsidRPr="00864233">
        <w:rPr>
          <w:rFonts w:ascii="Times New Roman" w:hAnsi="Times New Roman" w:cs="Times New Roman"/>
          <w:lang w:val="en-GB"/>
        </w:rPr>
        <w:t>{$match: {</w:t>
      </w:r>
    </w:p>
    <w:p w14:paraId="18E65A7E" w14:textId="150D3004"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Venue.Type": "</w:t>
      </w:r>
      <w:r w:rsidR="00F8683C" w:rsidRPr="00864233">
        <w:rPr>
          <w:rFonts w:ascii="Times New Roman" w:hAnsi="Times New Roman" w:cs="Times New Roman"/>
          <w:lang w:val="en-GB"/>
        </w:rPr>
        <w:t>Bar</w:t>
      </w:r>
      <w:r w:rsidRPr="00864233">
        <w:rPr>
          <w:rFonts w:ascii="Times New Roman" w:hAnsi="Times New Roman" w:cs="Times New Roman"/>
          <w:lang w:val="en-GB"/>
        </w:rPr>
        <w:t xml:space="preserve">", </w:t>
      </w:r>
    </w:p>
    <w:p w14:paraId="582A60CC" w14:textId="35F7CD0A"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Actual_Crowd": { $</w:t>
      </w:r>
      <w:r w:rsidR="00F8683C" w:rsidRPr="00864233">
        <w:rPr>
          <w:rFonts w:ascii="Times New Roman" w:hAnsi="Times New Roman" w:cs="Times New Roman"/>
          <w:lang w:val="en-GB"/>
        </w:rPr>
        <w:t>l</w:t>
      </w:r>
      <w:r w:rsidRPr="00864233">
        <w:rPr>
          <w:rFonts w:ascii="Times New Roman" w:hAnsi="Times New Roman" w:cs="Times New Roman"/>
          <w:lang w:val="en-GB"/>
        </w:rPr>
        <w:t xml:space="preserve">t: 5000 }, </w:t>
      </w:r>
    </w:p>
    <w:p w14:paraId="6CD067D2" w14:textId="7E81CC53"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Goodie_Bag": { $exists: true, $not: { $size: 0 } }, </w:t>
      </w:r>
    </w:p>
    <w:p w14:paraId="122BCAD8" w14:textId="0E776292"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Merchandise": { $exists: true, $not: { $size: 0 } }, </w:t>
      </w:r>
    </w:p>
    <w:p w14:paraId="681AD639" w14:textId="77777777" w:rsidR="00D024B2" w:rsidRPr="00864233" w:rsidRDefault="00472717" w:rsidP="00864233">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 xml:space="preserve">$or: [ </w:t>
      </w:r>
    </w:p>
    <w:p w14:paraId="59BA5965" w14:textId="77777777" w:rsidR="00D024B2"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 "Concert_Year": { $lt: 2003 } }, </w:t>
      </w:r>
    </w:p>
    <w:p w14:paraId="35117525" w14:textId="1C9AD6C8"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 "Concert_Year": { $gt: 2020 } } ], </w:t>
      </w:r>
    </w:p>
    <w:p w14:paraId="79C7DA83" w14:textId="7A467127"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Performer": { $in: ["Bono", "Imelda May"] } </w:t>
      </w:r>
    </w:p>
    <w:p w14:paraId="1F5492A6" w14:textId="630572C6" w:rsidR="00472717" w:rsidRPr="00864233" w:rsidRDefault="00472717" w:rsidP="00864233">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211114F5" w14:textId="77777777" w:rsidR="00D024B2" w:rsidRPr="00864233" w:rsidRDefault="00472717" w:rsidP="00864233">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 xml:space="preserve">{$project: </w:t>
      </w:r>
    </w:p>
    <w:p w14:paraId="5580C5D9" w14:textId="49B27C2F"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_id: 0,</w:t>
      </w:r>
    </w:p>
    <w:p w14:paraId="483300D4" w14:textId="2E31C3DC"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VenueName: "$Venue.Name", </w:t>
      </w:r>
    </w:p>
    <w:p w14:paraId="67B3AD8A" w14:textId="5D7A0C2B" w:rsidR="00472717" w:rsidRPr="00864233" w:rsidRDefault="00472717" w:rsidP="00864233">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 xml:space="preserve">Performer: 1, </w:t>
      </w:r>
    </w:p>
    <w:p w14:paraId="73156FE1" w14:textId="56BAF5F1" w:rsidR="00472717" w:rsidRPr="00864233" w:rsidRDefault="3E709BF1" w:rsidP="00864233">
      <w:pPr>
        <w:spacing w:after="0" w:line="240" w:lineRule="auto"/>
        <w:ind w:left="720" w:firstLine="720"/>
        <w:contextualSpacing/>
        <w:rPr>
          <w:rFonts w:ascii="Times New Roman" w:hAnsi="Times New Roman" w:cs="Times New Roman"/>
        </w:rPr>
      </w:pPr>
      <w:r w:rsidRPr="00864233">
        <w:rPr>
          <w:rFonts w:ascii="Times New Roman" w:hAnsi="Times New Roman" w:cs="Times New Roman"/>
        </w:rPr>
        <w:t xml:space="preserve">GoodieBagItems: { $slice: ["$Goodie_Bag", 2] }, </w:t>
      </w:r>
    </w:p>
    <w:p w14:paraId="18720865" w14:textId="3322BB0D" w:rsidR="00472717" w:rsidRPr="00864233" w:rsidRDefault="3E709BF1" w:rsidP="00864233">
      <w:pPr>
        <w:spacing w:after="0" w:line="240" w:lineRule="auto"/>
        <w:ind w:left="720" w:firstLine="720"/>
        <w:contextualSpacing/>
        <w:rPr>
          <w:rFonts w:ascii="Times New Roman" w:hAnsi="Times New Roman" w:cs="Times New Roman"/>
        </w:rPr>
      </w:pPr>
      <w:r w:rsidRPr="00864233">
        <w:rPr>
          <w:rFonts w:ascii="Times New Roman" w:hAnsi="Times New Roman" w:cs="Times New Roman"/>
        </w:rPr>
        <w:t xml:space="preserve">MerchandiseItems: { $slice: ["$Merchandise", </w:t>
      </w:r>
      <w:r w:rsidR="27EA2264" w:rsidRPr="00864233">
        <w:rPr>
          <w:rFonts w:ascii="Times New Roman" w:hAnsi="Times New Roman" w:cs="Times New Roman"/>
        </w:rPr>
        <w:t>3</w:t>
      </w:r>
      <w:r w:rsidRPr="00864233">
        <w:rPr>
          <w:rFonts w:ascii="Times New Roman" w:hAnsi="Times New Roman" w:cs="Times New Roman"/>
        </w:rPr>
        <w:t xml:space="preserve">] } </w:t>
      </w:r>
    </w:p>
    <w:p w14:paraId="72EAE0AF" w14:textId="0F9001FD" w:rsidR="00472717" w:rsidRPr="00864233" w:rsidRDefault="00472717" w:rsidP="00864233">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0865EA30" w14:textId="2C6D7E53" w:rsidR="00472717" w:rsidRPr="00864233" w:rsidRDefault="00472717" w:rsidP="00864233">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 xml:space="preserve">{$sort: { "Actual_Crowd": -1 } </w:t>
      </w:r>
    </w:p>
    <w:p w14:paraId="63A3B7BB" w14:textId="5D5ACA7F" w:rsidR="004A3648" w:rsidRPr="00864233" w:rsidRDefault="00472717" w:rsidP="00864233">
      <w:pPr>
        <w:pBdr>
          <w:bottom w:val="single" w:sz="6" w:space="1" w:color="auto"/>
        </w:pBd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6C579D5A" w14:textId="77777777" w:rsidR="00864233" w:rsidRPr="00864233" w:rsidRDefault="00864233" w:rsidP="00C73E28">
      <w:pPr>
        <w:pBdr>
          <w:bottom w:val="single" w:sz="6" w:space="1" w:color="auto"/>
        </w:pBdr>
        <w:spacing w:after="0" w:line="240" w:lineRule="auto"/>
        <w:contextualSpacing/>
        <w:rPr>
          <w:rFonts w:ascii="Times New Roman" w:hAnsi="Times New Roman" w:cs="Times New Roman"/>
          <w:lang w:val="en-GB"/>
        </w:rPr>
      </w:pPr>
    </w:p>
    <w:p w14:paraId="26087130" w14:textId="77777777" w:rsidR="00B5019F" w:rsidRPr="00864233" w:rsidRDefault="00B5019F" w:rsidP="00C73E28">
      <w:pPr>
        <w:spacing w:after="0" w:line="240" w:lineRule="auto"/>
        <w:rPr>
          <w:rFonts w:ascii="Times New Roman" w:hAnsi="Times New Roman" w:cs="Times New Roman"/>
          <w:lang w:val="en-GB"/>
        </w:rPr>
      </w:pPr>
    </w:p>
    <w:p w14:paraId="77CF81CD" w14:textId="208658FF" w:rsidR="00864233" w:rsidRPr="00864233" w:rsidRDefault="00864233" w:rsidP="00C73E28">
      <w:pPr>
        <w:spacing w:after="0" w:line="240" w:lineRule="auto"/>
        <w:rPr>
          <w:rFonts w:ascii="Times New Roman" w:hAnsi="Times New Roman" w:cs="Times New Roman"/>
          <w:lang w:val="en-GB"/>
        </w:rPr>
      </w:pPr>
      <w:r w:rsidRPr="00864233">
        <w:rPr>
          <w:rFonts w:ascii="Times New Roman" w:hAnsi="Times New Roman" w:cs="Times New Roman"/>
          <w:lang w:val="en-GB"/>
        </w:rPr>
        <w:t>//Q12</w:t>
      </w:r>
    </w:p>
    <w:p w14:paraId="49FE466F" w14:textId="77777777" w:rsidR="00DB4796" w:rsidRPr="00864233" w:rsidRDefault="00DB4796" w:rsidP="00C73E28">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db.ConcertVenueLog.aggregate([</w:t>
      </w:r>
    </w:p>
    <w:p w14:paraId="3B1A91C3" w14:textId="4904D460" w:rsidR="00DB4796" w:rsidRPr="00864233" w:rsidRDefault="00DB4796" w:rsidP="00C73E28">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match: {</w:t>
      </w:r>
    </w:p>
    <w:p w14:paraId="0556CB12" w14:textId="4D48FDEF"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Venue.Type": "Bar",</w:t>
      </w:r>
    </w:p>
    <w:p w14:paraId="6DB93439" w14:textId="762E1D0E"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Actual_Crowd": { $lt: 5000 },</w:t>
      </w:r>
    </w:p>
    <w:p w14:paraId="751561DE" w14:textId="17EE1A28"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Goodie_Bag": { $exists: true, $not: { $size: 0 } },</w:t>
      </w:r>
    </w:p>
    <w:p w14:paraId="505888E5" w14:textId="62DAB0EE"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Merchandise": { $exists: true, $not: { $size: 0 } },</w:t>
      </w:r>
    </w:p>
    <w:p w14:paraId="6F888DC8" w14:textId="54B27EE0" w:rsidR="00DB4796" w:rsidRPr="00864233" w:rsidRDefault="00DB4796" w:rsidP="00C73E28">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or: [</w:t>
      </w:r>
    </w:p>
    <w:p w14:paraId="64B434A1" w14:textId="656B3F3D"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 "Concert_Year": { $lt: 2003 } },</w:t>
      </w:r>
    </w:p>
    <w:p w14:paraId="5F706C90" w14:textId="4E530AC1" w:rsidR="00DB4796" w:rsidRPr="00864233" w:rsidRDefault="00DB4796" w:rsidP="00C73E28">
      <w:pPr>
        <w:spacing w:after="0" w:line="240" w:lineRule="auto"/>
        <w:ind w:left="1440"/>
        <w:contextualSpacing/>
        <w:rPr>
          <w:rFonts w:ascii="Times New Roman" w:hAnsi="Times New Roman" w:cs="Times New Roman"/>
          <w:lang w:val="en-GB"/>
        </w:rPr>
      </w:pPr>
      <w:r w:rsidRPr="00864233">
        <w:rPr>
          <w:rFonts w:ascii="Times New Roman" w:hAnsi="Times New Roman" w:cs="Times New Roman"/>
          <w:lang w:val="en-GB"/>
        </w:rPr>
        <w:t>{ "Concert_Year": { $gt: 2020 } }],</w:t>
      </w:r>
    </w:p>
    <w:p w14:paraId="7701AC8C" w14:textId="061CBEC8" w:rsidR="00DB4796" w:rsidRPr="00864233" w:rsidRDefault="00DB4796" w:rsidP="00C73E28">
      <w:pPr>
        <w:spacing w:after="0" w:line="240" w:lineRule="auto"/>
        <w:ind w:left="720" w:firstLine="720"/>
        <w:contextualSpacing/>
        <w:rPr>
          <w:rFonts w:ascii="Times New Roman" w:hAnsi="Times New Roman" w:cs="Times New Roman"/>
          <w:lang w:val="en-GB"/>
        </w:rPr>
      </w:pPr>
      <w:r w:rsidRPr="00864233">
        <w:rPr>
          <w:rFonts w:ascii="Times New Roman" w:hAnsi="Times New Roman" w:cs="Times New Roman"/>
          <w:lang w:val="en-GB"/>
        </w:rPr>
        <w:t>"Performer": { $in: ["Bono", "Imelda May"] }</w:t>
      </w:r>
    </w:p>
    <w:p w14:paraId="7FA82D24" w14:textId="16D7F5CB" w:rsidR="00DB4796" w:rsidRPr="00864233" w:rsidRDefault="00DB4796" w:rsidP="00C73E28">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63C3DC56" w14:textId="45DA45F2" w:rsidR="00DB4796" w:rsidRPr="00864233" w:rsidRDefault="00DB4796" w:rsidP="00C73E28">
      <w:pPr>
        <w:spacing w:after="0" w:line="240" w:lineRule="auto"/>
        <w:ind w:firstLine="720"/>
        <w:contextualSpacing/>
        <w:rPr>
          <w:rFonts w:ascii="Times New Roman" w:hAnsi="Times New Roman" w:cs="Times New Roman"/>
          <w:lang w:val="en-GB"/>
        </w:rPr>
      </w:pPr>
      <w:r w:rsidRPr="00864233">
        <w:rPr>
          <w:rFonts w:ascii="Times New Roman" w:hAnsi="Times New Roman" w:cs="Times New Roman"/>
          <w:lang w:val="en-GB"/>
        </w:rPr>
        <w:t>{$count: "count"}</w:t>
      </w:r>
    </w:p>
    <w:p w14:paraId="62DBE5F1" w14:textId="06B0C17D" w:rsidR="00DA5091" w:rsidRPr="00864233" w:rsidRDefault="00DB4796" w:rsidP="00C73E28">
      <w:pPr>
        <w:spacing w:after="0" w:line="240" w:lineRule="auto"/>
        <w:contextualSpacing/>
        <w:rPr>
          <w:rFonts w:ascii="Times New Roman" w:hAnsi="Times New Roman" w:cs="Times New Roman"/>
          <w:lang w:val="en-GB"/>
        </w:rPr>
      </w:pPr>
      <w:r w:rsidRPr="00864233">
        <w:rPr>
          <w:rFonts w:ascii="Times New Roman" w:hAnsi="Times New Roman" w:cs="Times New Roman"/>
          <w:lang w:val="en-GB"/>
        </w:rPr>
        <w:t>])</w:t>
      </w:r>
    </w:p>
    <w:p w14:paraId="02EC787A" w14:textId="77777777" w:rsidR="00DA5091" w:rsidRDefault="00DA5091" w:rsidP="00C73E28">
      <w:pPr>
        <w:spacing w:after="0" w:line="240" w:lineRule="auto"/>
        <w:contextualSpacing/>
        <w:rPr>
          <w:lang w:val="en-GB"/>
        </w:rPr>
      </w:pPr>
    </w:p>
    <w:p w14:paraId="3BCD0D6C" w14:textId="77777777" w:rsidR="00FA4590" w:rsidRDefault="00E6315B">
      <w:pPr>
        <w:rPr>
          <w:lang w:val="en-GB"/>
        </w:rPr>
      </w:pPr>
      <w:r w:rsidRPr="00E6315B">
        <w:rPr>
          <w:noProof/>
          <w:lang w:val="en-GB"/>
        </w:rPr>
        <w:lastRenderedPageBreak/>
        <w:drawing>
          <wp:inline distT="0" distB="0" distL="0" distR="0" wp14:anchorId="1233F67E" wp14:editId="1EC8734D">
            <wp:extent cx="5731510" cy="5652135"/>
            <wp:effectExtent l="0" t="0" r="2540" b="5715"/>
            <wp:docPr id="54362088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620887" name="Picture 1" descr="A screenshot of a computer program&#10;&#10;Description automatically generated"/>
                    <pic:cNvPicPr/>
                  </pic:nvPicPr>
                  <pic:blipFill>
                    <a:blip r:embed="rId38"/>
                    <a:stretch>
                      <a:fillRect/>
                    </a:stretch>
                  </pic:blipFill>
                  <pic:spPr>
                    <a:xfrm>
                      <a:off x="0" y="0"/>
                      <a:ext cx="5731510" cy="5652135"/>
                    </a:xfrm>
                    <a:prstGeom prst="rect">
                      <a:avLst/>
                    </a:prstGeom>
                  </pic:spPr>
                </pic:pic>
              </a:graphicData>
            </a:graphic>
          </wp:inline>
        </w:drawing>
      </w:r>
    </w:p>
    <w:p w14:paraId="4EA3D7E6" w14:textId="77777777" w:rsidR="00FA4590" w:rsidRDefault="00FA4590">
      <w:pPr>
        <w:rPr>
          <w:lang w:val="en-GB"/>
        </w:rPr>
      </w:pPr>
    </w:p>
    <w:p w14:paraId="0C640D83" w14:textId="43222C5B" w:rsidR="00D024B2" w:rsidRDefault="00FA4590">
      <w:pPr>
        <w:rPr>
          <w:rFonts w:eastAsiaTheme="majorEastAsia" w:cstheme="majorBidi"/>
          <w:color w:val="0F4761" w:themeColor="accent1" w:themeShade="BF"/>
          <w:sz w:val="28"/>
          <w:szCs w:val="28"/>
          <w:lang w:val="en-GB"/>
        </w:rPr>
      </w:pPr>
      <w:r w:rsidRPr="00FA4590">
        <w:rPr>
          <w:noProof/>
          <w:lang w:val="en-GB"/>
        </w:rPr>
        <w:drawing>
          <wp:inline distT="0" distB="0" distL="0" distR="0" wp14:anchorId="110C808B" wp14:editId="1AE89322">
            <wp:extent cx="4292492" cy="2544482"/>
            <wp:effectExtent l="0" t="0" r="0" b="8255"/>
            <wp:docPr id="44252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27491" name="Picture 1"/>
                    <pic:cNvPicPr/>
                  </pic:nvPicPr>
                  <pic:blipFill>
                    <a:blip r:embed="rId39">
                      <a:extLst>
                        <a:ext uri="{28A0092B-C50C-407E-A947-70E740481C1C}">
                          <a14:useLocalDpi xmlns:a14="http://schemas.microsoft.com/office/drawing/2010/main" val="0"/>
                        </a:ext>
                      </a:extLst>
                    </a:blip>
                    <a:stretch>
                      <a:fillRect/>
                    </a:stretch>
                  </pic:blipFill>
                  <pic:spPr>
                    <a:xfrm>
                      <a:off x="0" y="0"/>
                      <a:ext cx="4292492" cy="2544482"/>
                    </a:xfrm>
                    <a:prstGeom prst="rect">
                      <a:avLst/>
                    </a:prstGeom>
                  </pic:spPr>
                </pic:pic>
              </a:graphicData>
            </a:graphic>
          </wp:inline>
        </w:drawing>
      </w:r>
      <w:r w:rsidR="00D024B2">
        <w:rPr>
          <w:lang w:val="en-GB"/>
        </w:rPr>
        <w:br w:type="page"/>
      </w:r>
    </w:p>
    <w:p w14:paraId="52544278" w14:textId="5F52F3E9" w:rsidR="00206C92" w:rsidRDefault="00206C92" w:rsidP="0030315B">
      <w:pPr>
        <w:pStyle w:val="Heading3"/>
        <w:rPr>
          <w:lang w:val="en-GB"/>
        </w:rPr>
      </w:pPr>
      <w:bookmarkStart w:id="23" w:name="_Toc164941367"/>
      <w:r>
        <w:rPr>
          <w:lang w:val="en-GB"/>
        </w:rPr>
        <w:lastRenderedPageBreak/>
        <w:t>Question 13</w:t>
      </w:r>
      <w:bookmarkEnd w:id="23"/>
    </w:p>
    <w:p w14:paraId="7087ACF2" w14:textId="37B1501A" w:rsidR="00C74CE2" w:rsidRPr="00864233" w:rsidRDefault="001010B9" w:rsidP="002F01EE">
      <w:pPr>
        <w:spacing w:after="0" w:line="240" w:lineRule="auto"/>
        <w:rPr>
          <w:rFonts w:ascii="Times New Roman" w:hAnsi="Times New Roman" w:cs="Times New Roman"/>
          <w:lang w:val="en-GB"/>
        </w:rPr>
      </w:pPr>
      <w:r w:rsidRPr="00864233">
        <w:rPr>
          <w:rFonts w:ascii="Times New Roman" w:hAnsi="Times New Roman" w:cs="Times New Roman"/>
          <w:lang w:val="en-GB"/>
        </w:rPr>
        <w:t>Find and display concerts between the years 2007 and 2010 for the artists Hozier, the Kneecaps and Andrea Corr</w:t>
      </w:r>
      <w:r w:rsidR="00580F8D" w:rsidRPr="00864233">
        <w:rPr>
          <w:rFonts w:ascii="Times New Roman" w:hAnsi="Times New Roman" w:cs="Times New Roman"/>
          <w:lang w:val="en-GB"/>
        </w:rPr>
        <w:t xml:space="preserve">. Only display the </w:t>
      </w:r>
      <w:r w:rsidR="00A83935" w:rsidRPr="00864233">
        <w:rPr>
          <w:rFonts w:ascii="Times New Roman" w:hAnsi="Times New Roman" w:cs="Times New Roman"/>
          <w:lang w:val="en-GB"/>
        </w:rPr>
        <w:t>performances</w:t>
      </w:r>
      <w:r w:rsidR="00580F8D" w:rsidRPr="00864233">
        <w:rPr>
          <w:rFonts w:ascii="Times New Roman" w:hAnsi="Times New Roman" w:cs="Times New Roman"/>
          <w:lang w:val="en-GB"/>
        </w:rPr>
        <w:t xml:space="preserve"> held in sports stadiums and theatres with an audience of </w:t>
      </w:r>
      <w:r w:rsidR="00705733" w:rsidRPr="00864233">
        <w:rPr>
          <w:rFonts w:ascii="Times New Roman" w:hAnsi="Times New Roman" w:cs="Times New Roman"/>
          <w:lang w:val="en-GB"/>
        </w:rPr>
        <w:t xml:space="preserve">at least 20000 and a merchandise range of </w:t>
      </w:r>
      <w:r w:rsidR="00A83935" w:rsidRPr="00864233">
        <w:rPr>
          <w:rFonts w:ascii="Times New Roman" w:hAnsi="Times New Roman" w:cs="Times New Roman"/>
          <w:lang w:val="en-GB"/>
        </w:rPr>
        <w:t>at least three items. Order in ascending order by concert year</w:t>
      </w:r>
      <w:r w:rsidR="00256824" w:rsidRPr="00864233">
        <w:rPr>
          <w:rFonts w:ascii="Times New Roman" w:hAnsi="Times New Roman" w:cs="Times New Roman"/>
          <w:lang w:val="en-GB"/>
        </w:rPr>
        <w:t xml:space="preserve"> </w:t>
      </w:r>
      <w:r w:rsidR="00256824"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NYgmsVBK","properties":{"formattedCitation":"[9], [13], [23]","plainCitation":"[9], [13], [23]","noteIndex":0},"citationItems":[{"id":381,"uris":["http://zotero.org/users/12587876/items/HL8M4RAJ"],"itemData":{"id":381,"type":"motion_picture","abstract":"MongoDB Queries playlist -     • MongoDB Queries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Check my bestselling and highest rated courses https://stashchuk.com\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Discord community\n  / discord  \n\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Udemy Profile\nhttps://www.udemy.com/user/bogdanstas...\n\nSUBSCRIBE IN SOCIAL NETWORKS\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YouTube https://www.youtube.com/CodingTutoria...\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LinkedIn   / bogdanstashchuk  \n</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Twitter    / bogdanstashchuk  \n\nEmail </w:instrText>
      </w:r>
      <w:r w:rsidR="00A45D68" w:rsidRPr="00864233">
        <w:rPr>
          <w:rFonts w:ascii="Segoe UI Emoji" w:hAnsi="Segoe UI Emoji" w:cs="Segoe UI Emoji"/>
          <w:lang w:val="en-GB"/>
        </w:rPr>
        <w:instrText>📧</w:instrText>
      </w:r>
      <w:r w:rsidR="00A45D68" w:rsidRPr="00864233">
        <w:rPr>
          <w:rFonts w:ascii="Times New Roman" w:hAnsi="Times New Roman" w:cs="Times New Roman"/>
          <w:lang w:val="en-GB"/>
        </w:rPr>
        <w:instrText xml:space="preserve"> in case you want to send me a notice\nbstashchuk@gmail.com","dimensions":"8:11","source":"YouTube","title":"08 MongoDB Queries - $and Operator","URL":"https://www.youtube.com/watch?v=3CXvEaOuLq0","director":[{"literal":"Bogdan Stashchuk"}],"accessed":{"date-parts":[["2024",4,20]]},"issued":{"date-parts":[["2020",1,5]]},"citation-key":"bogdanstashchuk20"}},{"id":350,"uris":["http://zotero.org/users/12587876/items/TTS4N7PS"],"itemData":{"id":350,"type":"motion_picture","abstract":"In this video we will see about the evaluation operators $expr and $regex operators for querying the documents - MongoDB\n\nIf you like my video, please subscribe to my channel.\n\nJoin in the Telegram Group\nhttp://t.me/LeelaWebDev\n\nMy Playlists:\nReact Complete Course:    • 1. Why use React. Advantages of React...  \nVue Complete Course:    • 1. Introduction to VueJS 3.0. New Fea...  \nAngular NGRX Complete Course:    • 1. Introduction to Angular NGRX State...  \nAngular Complete Course:    • 1. Angular Introduction. Exploring th...   \nTypeScript Complete Course:    • 1. What is TypeScript Language and wh...  \nES6 Complete Course:    • 1. Introduction to Ecmascript6 (ES6)....  \nJavascript Complete Course:    • 1. Javascript Introduction. Lets lear...  \nGIT Complete Course:    • 1. Git, Distributed Version Control S...  \nESLint Complete Course:    • 1. Introduction to ESLint. Find and f...  \nRxJS Complete Course:    • 1. Introduction to RxJS. Reactive Ext...  \nDeclarative Reactive Programming in Angular Complete Course:    • 1. Introduction to Declarative Reacti...  \nAngular CLI Complete Course Tutorial:\n   • 1.  Getting Started With Angular CLI....  \nAngular UnitTesting Complete Course:\n   • 1. Introduction to Angular Unit Testi...  \n\nMy Courses Playlist Page:\n   / leelawebdev  \n\nYoutube Page:    / leelawebdev  \nFacebook Page:   / leelawebdev  \nTwitter Page:   / leelanarsimha  \nLinkedin:   / leela-narasimha-reddy-86517948  \nGitHub: https://github.com/leelanarasimha\n#mongodb #leelawebdev\n\nJoin this channel to get access to perks:\n   / @leelawebdev","dimensions":"8:32","source":"YouTube","title":"30. Evaluation Operator $expr and $regex operators for querying the documents - MongoDB","URL":"https://www.youtube.com/watch?v=d3lsBowZQ6c","director":[{"literal":"Leela Web Dev"}],"accessed":{"date-parts":[["2024",4,13]]},"issued":{"date-parts":[["2022",8,7]]},"citation-key":"leelawebdev22"}},{"id":351,"uris":["http://zotero.org/users/12587876/items/FDWI6MPI"],"itemData":{"id":351,"type":"webpage","abstract":"I am trying to run an aggregation, which at the end should enable a search over all fields.  My idea was to use { “$match”: { “$or”: [ { \"$regexMatch: {}} ] } } and just add all field names with the same search string in my Javascript application. But I get an error “MongoServerError: unknown top level operator: $regexMatch”, not sure how to change the aggregation.  let agg = [{     \"$match\": {         \"$or\": [             {                 \"$regexMatch\": {                     \"input\": \"$field1\"...","container-title":"MongoDB Developer Community Forums","language":"en","note":"section: Working with Data","title":"Run aggregation with $match and $or and $regexMatch from JavaScript? - Working with Data","title-short":"Run aggregation with $match and $or and $regexMatch from JavaScript?","URL":"https://www.mongodb.com/community/forums/t/run-aggregation-with-match-and-or-and-regexmatch-from-javascript/213446","accessed":{"date-parts":[["2024",4,13]]},"issued":{"date-parts":[["2023",2,15]]},"citation-key":"Run23"}}],"schema":"https://github.com/citation-style-language/schema/raw/master/csl-citation.json"} </w:instrText>
      </w:r>
      <w:r w:rsidR="00256824" w:rsidRPr="00864233">
        <w:rPr>
          <w:rFonts w:ascii="Times New Roman" w:hAnsi="Times New Roman" w:cs="Times New Roman"/>
          <w:lang w:val="en-GB"/>
        </w:rPr>
        <w:fldChar w:fldCharType="separate"/>
      </w:r>
      <w:r w:rsidR="00A45D68" w:rsidRPr="00864233">
        <w:rPr>
          <w:rFonts w:ascii="Times New Roman" w:hAnsi="Times New Roman" w:cs="Times New Roman"/>
        </w:rPr>
        <w:t>[9], [13], [23]</w:t>
      </w:r>
      <w:r w:rsidR="00256824" w:rsidRPr="00864233">
        <w:rPr>
          <w:rFonts w:ascii="Times New Roman" w:hAnsi="Times New Roman" w:cs="Times New Roman"/>
          <w:lang w:val="en-GB"/>
        </w:rPr>
        <w:fldChar w:fldCharType="end"/>
      </w:r>
      <w:r w:rsidR="00E263E8" w:rsidRPr="00864233">
        <w:rPr>
          <w:rFonts w:ascii="Times New Roman" w:hAnsi="Times New Roman" w:cs="Times New Roman"/>
          <w:lang w:val="en-GB"/>
        </w:rPr>
        <w:t>.</w:t>
      </w:r>
    </w:p>
    <w:p w14:paraId="30CB645E" w14:textId="77777777" w:rsidR="00864233" w:rsidRPr="00864233" w:rsidRDefault="00864233" w:rsidP="002F01EE">
      <w:pPr>
        <w:spacing w:after="0" w:line="240" w:lineRule="auto"/>
        <w:rPr>
          <w:rFonts w:ascii="Times New Roman" w:hAnsi="Times New Roman" w:cs="Times New Roman"/>
          <w:lang w:val="en-GB"/>
        </w:rPr>
      </w:pPr>
    </w:p>
    <w:p w14:paraId="3FBE1466" w14:textId="302AAEFB" w:rsidR="00B60A88" w:rsidRPr="00864233" w:rsidRDefault="00B60A8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Q13</w:t>
      </w:r>
    </w:p>
    <w:p w14:paraId="777C8AFD" w14:textId="2F969AD1" w:rsidR="002F01EE" w:rsidRPr="00864233" w:rsidRDefault="002F01EE"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find({</w:t>
      </w:r>
    </w:p>
    <w:p w14:paraId="7FECF76E" w14:textId="780973D3" w:rsidR="002F01EE" w:rsidRPr="00864233" w:rsidRDefault="002F01EE" w:rsidP="002526DE">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and: [</w:t>
      </w:r>
    </w:p>
    <w:p w14:paraId="3F2EF1F7" w14:textId="271B0717" w:rsidR="002F01EE" w:rsidRPr="00864233" w:rsidRDefault="002F01EE" w:rsidP="002526DE">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Concert_Year": { $gte: 2007, $lte: 2010 }</w:t>
      </w:r>
      <w:r w:rsidR="002526DE" w:rsidRPr="00864233">
        <w:rPr>
          <w:rFonts w:ascii="Times New Roman" w:hAnsi="Times New Roman" w:cs="Times New Roman"/>
          <w:lang w:val="en-GB"/>
        </w:rPr>
        <w:t xml:space="preserve"> </w:t>
      </w:r>
      <w:r w:rsidRPr="00864233">
        <w:rPr>
          <w:rFonts w:ascii="Times New Roman" w:hAnsi="Times New Roman" w:cs="Times New Roman"/>
          <w:lang w:val="en-GB"/>
        </w:rPr>
        <w:t>},</w:t>
      </w:r>
    </w:p>
    <w:p w14:paraId="751E3CFC" w14:textId="0FD11718" w:rsidR="002F01EE" w:rsidRPr="00864233" w:rsidRDefault="002F01EE" w:rsidP="002526DE">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r: [</w:t>
      </w:r>
    </w:p>
    <w:p w14:paraId="24168A82" w14:textId="021C4C94"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Venue.Type": "Sports Stadium" },</w:t>
      </w:r>
    </w:p>
    <w:p w14:paraId="2D94860C" w14:textId="4C4349EE"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Venue.Type": "Theatre" }</w:t>
      </w:r>
      <w:r w:rsidR="00A83935" w:rsidRPr="00864233">
        <w:rPr>
          <w:rFonts w:ascii="Times New Roman" w:hAnsi="Times New Roman" w:cs="Times New Roman"/>
          <w:lang w:val="en-GB"/>
        </w:rPr>
        <w:t xml:space="preserve"> </w:t>
      </w:r>
      <w:r w:rsidRPr="00864233">
        <w:rPr>
          <w:rFonts w:ascii="Times New Roman" w:hAnsi="Times New Roman" w:cs="Times New Roman"/>
          <w:lang w:val="en-GB"/>
        </w:rPr>
        <w:t>]},</w:t>
      </w:r>
    </w:p>
    <w:p w14:paraId="06FA95AD" w14:textId="5CE35643" w:rsidR="002F01EE" w:rsidRPr="00864233" w:rsidRDefault="002F01EE" w:rsidP="002526DE">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r: [</w:t>
      </w:r>
    </w:p>
    <w:p w14:paraId="564CCA17" w14:textId="01B9AA61"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w:t>
      </w:r>
      <w:r w:rsidR="00F30A80" w:rsidRPr="00864233">
        <w:rPr>
          <w:rFonts w:ascii="Times New Roman" w:hAnsi="Times New Roman" w:cs="Times New Roman"/>
          <w:lang w:val="en-GB"/>
        </w:rPr>
        <w:t>Hozier</w:t>
      </w:r>
      <w:r w:rsidRPr="00864233">
        <w:rPr>
          <w:rFonts w:ascii="Times New Roman" w:hAnsi="Times New Roman" w:cs="Times New Roman"/>
          <w:lang w:val="en-GB"/>
        </w:rPr>
        <w:t>" },</w:t>
      </w:r>
    </w:p>
    <w:p w14:paraId="5AF1AFB1" w14:textId="76581959"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The Kneecaps" },</w:t>
      </w:r>
    </w:p>
    <w:p w14:paraId="04EE0341" w14:textId="248685A2"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w:t>
      </w:r>
      <w:r w:rsidR="00F30A80" w:rsidRPr="00864233">
        <w:rPr>
          <w:rFonts w:ascii="Times New Roman" w:hAnsi="Times New Roman" w:cs="Times New Roman"/>
          <w:lang w:val="en-GB"/>
        </w:rPr>
        <w:t>Andrea Corr</w:t>
      </w:r>
      <w:r w:rsidRPr="00864233">
        <w:rPr>
          <w:rFonts w:ascii="Times New Roman" w:hAnsi="Times New Roman" w:cs="Times New Roman"/>
          <w:lang w:val="en-GB"/>
        </w:rPr>
        <w:t>" }</w:t>
      </w:r>
    </w:p>
    <w:p w14:paraId="1A28F6A2" w14:textId="74ADAE78" w:rsidR="002F01EE" w:rsidRPr="00864233" w:rsidRDefault="002F01EE"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608EAE37" w14:textId="722F04D6"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Crowd": { $gte: 20000 }},</w:t>
      </w:r>
    </w:p>
    <w:p w14:paraId="0FA775D4" w14:textId="40F41EBA" w:rsidR="002F01EE" w:rsidRPr="00864233" w:rsidRDefault="002F01EE" w:rsidP="002526DE">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expr: { $gt</w:t>
      </w:r>
      <w:r w:rsidR="00E330EE" w:rsidRPr="00864233">
        <w:rPr>
          <w:rFonts w:ascii="Times New Roman" w:hAnsi="Times New Roman" w:cs="Times New Roman"/>
          <w:lang w:val="en-GB"/>
        </w:rPr>
        <w:t>e</w:t>
      </w:r>
      <w:r w:rsidRPr="00864233">
        <w:rPr>
          <w:rFonts w:ascii="Times New Roman" w:hAnsi="Times New Roman" w:cs="Times New Roman"/>
          <w:lang w:val="en-GB"/>
        </w:rPr>
        <w:t xml:space="preserve">: [ { $size: "$Merchandise" }, </w:t>
      </w:r>
      <w:r w:rsidR="00E330EE" w:rsidRPr="00864233">
        <w:rPr>
          <w:rFonts w:ascii="Times New Roman" w:hAnsi="Times New Roman" w:cs="Times New Roman"/>
          <w:lang w:val="en-GB"/>
        </w:rPr>
        <w:t>3</w:t>
      </w:r>
      <w:r w:rsidRPr="00864233">
        <w:rPr>
          <w:rFonts w:ascii="Times New Roman" w:hAnsi="Times New Roman" w:cs="Times New Roman"/>
          <w:lang w:val="en-GB"/>
        </w:rPr>
        <w:t xml:space="preserve"> ] }</w:t>
      </w:r>
    </w:p>
    <w:p w14:paraId="4DD02777" w14:textId="194595A1" w:rsidR="002F01EE" w:rsidRPr="00864233" w:rsidRDefault="002F01EE"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1F45D09B" w14:textId="4586F0EC" w:rsidR="008D3B15" w:rsidRPr="00864233" w:rsidRDefault="002F01EE" w:rsidP="002526DE">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sort({ "Concert_Year": 1 })</w:t>
      </w:r>
    </w:p>
    <w:p w14:paraId="4EBE5B21" w14:textId="77777777" w:rsidR="008F3DC8" w:rsidRPr="00864233" w:rsidRDefault="008F3DC8" w:rsidP="001010B9">
      <w:pPr>
        <w:pBdr>
          <w:bottom w:val="single" w:sz="6" w:space="1" w:color="auto"/>
        </w:pBdr>
        <w:spacing w:after="0" w:line="240" w:lineRule="auto"/>
        <w:rPr>
          <w:rFonts w:ascii="Times New Roman" w:hAnsi="Times New Roman" w:cs="Times New Roman"/>
          <w:lang w:val="en-GB"/>
        </w:rPr>
      </w:pPr>
    </w:p>
    <w:p w14:paraId="6E886E03" w14:textId="77777777" w:rsidR="008F3DC8" w:rsidRPr="00864233" w:rsidRDefault="008F3DC8" w:rsidP="001010B9">
      <w:pPr>
        <w:spacing w:after="0" w:line="240" w:lineRule="auto"/>
        <w:rPr>
          <w:rFonts w:ascii="Times New Roman" w:hAnsi="Times New Roman" w:cs="Times New Roman"/>
          <w:lang w:val="en-GB"/>
        </w:rPr>
      </w:pPr>
    </w:p>
    <w:p w14:paraId="7C7F2CB6" w14:textId="77777777" w:rsidR="008F3DC8" w:rsidRPr="00864233" w:rsidRDefault="008F3DC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Q13</w:t>
      </w:r>
    </w:p>
    <w:p w14:paraId="35E33954" w14:textId="77777777" w:rsidR="008F3DC8" w:rsidRPr="00864233" w:rsidRDefault="008F3DC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find({</w:t>
      </w:r>
    </w:p>
    <w:p w14:paraId="691B250E" w14:textId="2611235B" w:rsidR="008F3DC8" w:rsidRPr="00864233" w:rsidRDefault="008F3DC8" w:rsidP="00A83935">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and: [</w:t>
      </w:r>
    </w:p>
    <w:p w14:paraId="19B3CD92" w14:textId="4D4FAED0" w:rsidR="008F3DC8" w:rsidRPr="00864233" w:rsidRDefault="008F3DC8" w:rsidP="00A83935">
      <w:pPr>
        <w:spacing w:after="0" w:line="240" w:lineRule="auto"/>
        <w:ind w:left="720" w:firstLine="720"/>
        <w:rPr>
          <w:rFonts w:ascii="Times New Roman" w:hAnsi="Times New Roman" w:cs="Times New Roman"/>
          <w:lang w:val="en-GB"/>
        </w:rPr>
      </w:pPr>
      <w:r w:rsidRPr="00864233">
        <w:rPr>
          <w:rFonts w:ascii="Times New Roman" w:hAnsi="Times New Roman" w:cs="Times New Roman"/>
          <w:lang w:val="en-GB"/>
        </w:rPr>
        <w:t>{"Concert_Year": { $gte: 2007, $lte: 2010 }},</w:t>
      </w:r>
    </w:p>
    <w:p w14:paraId="782D529F" w14:textId="6E7FEB72" w:rsidR="008F3DC8" w:rsidRPr="00864233" w:rsidRDefault="008F3DC8" w:rsidP="00A83935">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r: [</w:t>
      </w:r>
    </w:p>
    <w:p w14:paraId="7DC79D83" w14:textId="2B5FAB2E"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Venue.Type": "Sports Stadium" },</w:t>
      </w:r>
    </w:p>
    <w:p w14:paraId="6DF29F40" w14:textId="2586416A"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Venue.Type": "Theatre" }</w:t>
      </w:r>
    </w:p>
    <w:p w14:paraId="5F90B20B" w14:textId="4CA4F444" w:rsidR="008F3DC8" w:rsidRPr="00864233" w:rsidRDefault="008F3DC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41DA96B2" w14:textId="128FB97A" w:rsidR="008F3DC8" w:rsidRPr="00864233" w:rsidRDefault="008F3DC8" w:rsidP="00A83935">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or: [</w:t>
      </w:r>
    </w:p>
    <w:p w14:paraId="79D40EEA" w14:textId="66729064"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Hozier" },</w:t>
      </w:r>
    </w:p>
    <w:p w14:paraId="574D288F" w14:textId="2404F862"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The Kneecaps" },</w:t>
      </w:r>
    </w:p>
    <w:p w14:paraId="4619D209" w14:textId="2F038BF6"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 "Performer": "Andrea Corr" }</w:t>
      </w:r>
    </w:p>
    <w:p w14:paraId="679B862C" w14:textId="77777777" w:rsidR="008F3DC8" w:rsidRPr="00864233" w:rsidRDefault="008F3DC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4773D32" w14:textId="529F8E72"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Crowd": { $gte: 20000 }},</w:t>
      </w:r>
    </w:p>
    <w:p w14:paraId="531A75AE" w14:textId="0627BA98" w:rsidR="008F3DC8" w:rsidRPr="00864233" w:rsidRDefault="008F3DC8" w:rsidP="00A83935">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expr: { $gte: [ { $size: "$Merchandise" }, 3 ] }</w:t>
      </w:r>
      <w:r w:rsidR="00A83935" w:rsidRPr="00864233">
        <w:rPr>
          <w:rFonts w:ascii="Times New Roman" w:hAnsi="Times New Roman" w:cs="Times New Roman"/>
          <w:lang w:val="en-GB"/>
        </w:rPr>
        <w:t xml:space="preserve"> </w:t>
      </w:r>
      <w:r w:rsidRPr="00864233">
        <w:rPr>
          <w:rFonts w:ascii="Times New Roman" w:hAnsi="Times New Roman" w:cs="Times New Roman"/>
          <w:lang w:val="en-GB"/>
        </w:rPr>
        <w:t>}</w:t>
      </w:r>
    </w:p>
    <w:p w14:paraId="39218248" w14:textId="59D60A68" w:rsidR="008F3DC8" w:rsidRPr="00864233" w:rsidRDefault="008F3DC8" w:rsidP="001010B9">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0A4A3C90" w14:textId="5497D340" w:rsidR="008F3DC8" w:rsidRPr="00864233" w:rsidRDefault="008F3DC8" w:rsidP="00A83935">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sort({ "Concert_Year": 1 }).count()</w:t>
      </w:r>
    </w:p>
    <w:p w14:paraId="66AF43DD" w14:textId="77777777" w:rsidR="008F3DC8" w:rsidRDefault="008F3DC8" w:rsidP="002F01EE">
      <w:pPr>
        <w:spacing w:after="0" w:line="240" w:lineRule="auto"/>
        <w:rPr>
          <w:lang w:val="en-GB"/>
        </w:rPr>
      </w:pPr>
    </w:p>
    <w:p w14:paraId="27190251" w14:textId="793B2CCE" w:rsidR="004F3DE9" w:rsidRDefault="004F3DE9" w:rsidP="00005AEA">
      <w:pPr>
        <w:rPr>
          <w:lang w:val="en-GB"/>
        </w:rPr>
      </w:pPr>
      <w:bookmarkStart w:id="24" w:name="_Hlk164511472"/>
    </w:p>
    <w:p w14:paraId="19C070F1" w14:textId="6E32C7DB" w:rsidR="00C25B05" w:rsidRDefault="00C25B05" w:rsidP="00005AEA">
      <w:pPr>
        <w:rPr>
          <w:lang w:val="en-GB"/>
        </w:rPr>
      </w:pPr>
    </w:p>
    <w:p w14:paraId="085627F5" w14:textId="2BDEECEE" w:rsidR="00F04AB8" w:rsidRDefault="008F3DC8" w:rsidP="00005AEA">
      <w:pPr>
        <w:rPr>
          <w:lang w:val="en-GB"/>
        </w:rPr>
      </w:pPr>
      <w:r w:rsidRPr="008F3DC8">
        <w:rPr>
          <w:noProof/>
          <w:lang w:val="en-GB"/>
        </w:rPr>
        <w:lastRenderedPageBreak/>
        <w:drawing>
          <wp:inline distT="0" distB="0" distL="0" distR="0" wp14:anchorId="22343E0E" wp14:editId="67DF2072">
            <wp:extent cx="5731196" cy="3979572"/>
            <wp:effectExtent l="0" t="0" r="3175" b="1905"/>
            <wp:docPr id="139046299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462992" name="Picture 1" descr="A screenshot of a computer program&#10;&#10;Description automatically generated"/>
                    <pic:cNvPicPr/>
                  </pic:nvPicPr>
                  <pic:blipFill>
                    <a:blip r:embed="rId40"/>
                    <a:stretch>
                      <a:fillRect/>
                    </a:stretch>
                  </pic:blipFill>
                  <pic:spPr>
                    <a:xfrm>
                      <a:off x="0" y="0"/>
                      <a:ext cx="5734196" cy="3981655"/>
                    </a:xfrm>
                    <a:prstGeom prst="rect">
                      <a:avLst/>
                    </a:prstGeom>
                  </pic:spPr>
                </pic:pic>
              </a:graphicData>
            </a:graphic>
          </wp:inline>
        </w:drawing>
      </w:r>
    </w:p>
    <w:p w14:paraId="2488F26D" w14:textId="3F87E5A9" w:rsidR="00AD7155" w:rsidRDefault="00AD7155" w:rsidP="00E603E2">
      <w:pPr>
        <w:rPr>
          <w:lang w:val="en-GB"/>
        </w:rPr>
      </w:pPr>
    </w:p>
    <w:bookmarkEnd w:id="24"/>
    <w:p w14:paraId="049E8339" w14:textId="500224BB" w:rsidR="00630467" w:rsidRDefault="004172BB">
      <w:pPr>
        <w:rPr>
          <w:noProof/>
          <w:lang w:val="en-GB"/>
        </w:rPr>
      </w:pPr>
      <w:r w:rsidRPr="004172BB">
        <w:rPr>
          <w:noProof/>
          <w:lang w:val="en-GB"/>
        </w:rPr>
        <w:drawing>
          <wp:inline distT="0" distB="0" distL="0" distR="0" wp14:anchorId="7D4805FA" wp14:editId="358D8598">
            <wp:extent cx="5730875" cy="3709116"/>
            <wp:effectExtent l="0" t="0" r="3175" b="5715"/>
            <wp:docPr id="87350918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509188" name="Picture 1" descr="A screenshot of a computer code&#10;&#10;Description automatically generated"/>
                    <pic:cNvPicPr/>
                  </pic:nvPicPr>
                  <pic:blipFill>
                    <a:blip r:embed="rId41"/>
                    <a:stretch>
                      <a:fillRect/>
                    </a:stretch>
                  </pic:blipFill>
                  <pic:spPr>
                    <a:xfrm>
                      <a:off x="0" y="0"/>
                      <a:ext cx="5742935" cy="3716921"/>
                    </a:xfrm>
                    <a:prstGeom prst="rect">
                      <a:avLst/>
                    </a:prstGeom>
                  </pic:spPr>
                </pic:pic>
              </a:graphicData>
            </a:graphic>
          </wp:inline>
        </w:drawing>
      </w:r>
      <w:r w:rsidR="00630467">
        <w:rPr>
          <w:noProof/>
          <w:lang w:val="en-GB"/>
        </w:rPr>
        <w:br w:type="page"/>
      </w:r>
    </w:p>
    <w:p w14:paraId="54F0E946" w14:textId="18667A7D" w:rsidR="0090576F" w:rsidRDefault="009E1DB6" w:rsidP="000E4A90">
      <w:pPr>
        <w:pStyle w:val="Heading3"/>
        <w:rPr>
          <w:lang w:val="en-GB"/>
        </w:rPr>
      </w:pPr>
      <w:bookmarkStart w:id="25" w:name="_Toc164941368"/>
      <w:r>
        <w:rPr>
          <w:lang w:val="en-GB"/>
        </w:rPr>
        <w:lastRenderedPageBreak/>
        <w:t>Question 14</w:t>
      </w:r>
      <w:bookmarkEnd w:id="25"/>
      <w:r w:rsidR="00203E36">
        <w:rPr>
          <w:lang w:val="en-GB"/>
        </w:rPr>
        <w:t xml:space="preserve"> </w:t>
      </w:r>
    </w:p>
    <w:p w14:paraId="4E439DF8" w14:textId="0CA3BE8F" w:rsidR="000E4A90" w:rsidRPr="00864233" w:rsidRDefault="000E4A90" w:rsidP="000E4A90">
      <w:pPr>
        <w:rPr>
          <w:rFonts w:ascii="Times New Roman" w:hAnsi="Times New Roman" w:cs="Times New Roman"/>
          <w:lang w:val="en-GB"/>
        </w:rPr>
      </w:pPr>
      <w:r w:rsidRPr="00864233">
        <w:rPr>
          <w:rFonts w:ascii="Times New Roman" w:hAnsi="Times New Roman" w:cs="Times New Roman"/>
          <w:lang w:val="en-GB"/>
        </w:rPr>
        <w:t xml:space="preserve">Filters </w:t>
      </w:r>
      <w:r w:rsidR="00C95B00" w:rsidRPr="00864233">
        <w:rPr>
          <w:rFonts w:ascii="Times New Roman" w:hAnsi="Times New Roman" w:cs="Times New Roman"/>
          <w:lang w:val="en-GB"/>
        </w:rPr>
        <w:t xml:space="preserve">for </w:t>
      </w:r>
      <w:r w:rsidR="00AA2284" w:rsidRPr="00864233">
        <w:rPr>
          <w:rFonts w:ascii="Times New Roman" w:hAnsi="Times New Roman" w:cs="Times New Roman"/>
          <w:lang w:val="en-GB"/>
        </w:rPr>
        <w:t>concerts</w:t>
      </w:r>
      <w:r w:rsidR="00C95B00" w:rsidRPr="00864233">
        <w:rPr>
          <w:rFonts w:ascii="Times New Roman" w:hAnsi="Times New Roman" w:cs="Times New Roman"/>
          <w:lang w:val="en-GB"/>
        </w:rPr>
        <w:t xml:space="preserve"> between 2000 and 2011, sponsored by a business in Media</w:t>
      </w:r>
      <w:r w:rsidR="00C737C0" w:rsidRPr="00864233">
        <w:rPr>
          <w:rFonts w:ascii="Times New Roman" w:hAnsi="Times New Roman" w:cs="Times New Roman"/>
          <w:lang w:val="en-GB"/>
        </w:rPr>
        <w:t xml:space="preserve">, in a venue with a capacity greater than 2500 where a USB key was among the Goodie Bag gifts. </w:t>
      </w:r>
      <w:r w:rsidR="00B103D6" w:rsidRPr="00864233">
        <w:rPr>
          <w:rFonts w:ascii="Times New Roman" w:hAnsi="Times New Roman" w:cs="Times New Roman"/>
          <w:lang w:val="en-GB"/>
        </w:rPr>
        <w:t>Calculate the revenue made from ticket sales, food sales, drink sales</w:t>
      </w:r>
      <w:r w:rsidR="000443D8"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Wyu47LtY","properties":{"formattedCitation":"[27], [28]","plainCitation":"[27], [28]","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id":367,"uris":["http://zotero.org/users/12587876/items/874FTHQ4"],"itemData":{"id":367,"type":"motion_picture","abstract":"MongoDB movieDetails Aggregation Framework 05 $match $project $group $sort Stages","dimensions":"8:35","source":"YouTube","title":"MongoDB movieDetails Aggregation Framework 05 $match $project $group $sort Stages","URL":"https://www.youtube.com/watch?v=a8n_TsBpmqQ","director":[{"literal":"Noel Tierney"}],"accessed":{"date-parts":[["2024",4,17]]},"issued":{"date-parts":[["2021",12,16]]},"citation-key":"noeltierney21b"}}],"schema":"https://github.com/citation-style-language/schema/raw/master/csl-citation.json"} </w:instrText>
      </w:r>
      <w:r w:rsidR="000443D8" w:rsidRPr="00864233">
        <w:rPr>
          <w:rFonts w:ascii="Times New Roman" w:hAnsi="Times New Roman" w:cs="Times New Roman"/>
          <w:lang w:val="en-GB"/>
        </w:rPr>
        <w:fldChar w:fldCharType="separate"/>
      </w:r>
      <w:r w:rsidR="00A45D68" w:rsidRPr="00864233">
        <w:rPr>
          <w:rFonts w:ascii="Times New Roman" w:hAnsi="Times New Roman" w:cs="Times New Roman"/>
        </w:rPr>
        <w:t>[27], [28]</w:t>
      </w:r>
      <w:r w:rsidR="000443D8" w:rsidRPr="00864233">
        <w:rPr>
          <w:rFonts w:ascii="Times New Roman" w:hAnsi="Times New Roman" w:cs="Times New Roman"/>
          <w:lang w:val="en-GB"/>
        </w:rPr>
        <w:fldChar w:fldCharType="end"/>
      </w:r>
      <w:r w:rsidR="002068A4" w:rsidRPr="00864233">
        <w:rPr>
          <w:rFonts w:ascii="Times New Roman" w:hAnsi="Times New Roman" w:cs="Times New Roman"/>
          <w:lang w:val="en-GB"/>
        </w:rPr>
        <w:t>.</w:t>
      </w:r>
    </w:p>
    <w:p w14:paraId="51454B18" w14:textId="6AE9DD3D" w:rsidR="0090576F" w:rsidRPr="00864233" w:rsidRDefault="001D25E7"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Q14</w:t>
      </w:r>
    </w:p>
    <w:p w14:paraId="3AED11ED" w14:textId="77777777" w:rsidR="00814D2F"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2270C8AA" w14:textId="44D15346" w:rsidR="00814D2F" w:rsidRPr="00864233" w:rsidRDefault="00814D2F" w:rsidP="001D25E7">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match: {</w:t>
      </w:r>
    </w:p>
    <w:p w14:paraId="5BCEDB74" w14:textId="15203D44"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ncert_Year": { $gt: 2000, $lt: 2011 },</w:t>
      </w:r>
    </w:p>
    <w:p w14:paraId="29C5C5BD" w14:textId="60488FB1"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Sponsor.Sector": "Media",</w:t>
      </w:r>
    </w:p>
    <w:p w14:paraId="233F99E9" w14:textId="42205017"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Venue.Capacity": { $gt: 2500 },</w:t>
      </w:r>
    </w:p>
    <w:p w14:paraId="5A00469A" w14:textId="51B278EA"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Goodie_Bag": { $in: ["USB Key"] }</w:t>
      </w:r>
    </w:p>
    <w:p w14:paraId="645F1EC9" w14:textId="57B2EFC1" w:rsidR="00814D2F"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45CA3FF2" w14:textId="4BA2B7DD" w:rsidR="00814D2F"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project: {</w:t>
      </w:r>
    </w:p>
    <w:p w14:paraId="7B040060" w14:textId="3B262714"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 xml:space="preserve"> _id: 0,</w:t>
      </w:r>
    </w:p>
    <w:p w14:paraId="638F5E6E" w14:textId="6E4CB0AC"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Performer: 1,</w:t>
      </w:r>
    </w:p>
    <w:p w14:paraId="0E269009" w14:textId="14DE3D37"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Actual_Crowd: 1,</w:t>
      </w:r>
    </w:p>
    <w:p w14:paraId="78705639" w14:textId="46908B91"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Ticket_Price: 1,</w:t>
      </w:r>
    </w:p>
    <w:p w14:paraId="08A8C850" w14:textId="3EA1218A"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Food_Sales: 1,</w:t>
      </w:r>
    </w:p>
    <w:p w14:paraId="4E19656D" w14:textId="2B678D36"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Drink_Sales: 1,</w:t>
      </w:r>
    </w:p>
    <w:p w14:paraId="3F54E190" w14:textId="32470AC0"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Merchandise_Sales: 1,</w:t>
      </w:r>
    </w:p>
    <w:p w14:paraId="365E186C" w14:textId="07824396"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Actual_Revenue: { $multiply: ["$Actual_Crowd", "$Ticket_Price"] },</w:t>
      </w:r>
    </w:p>
    <w:p w14:paraId="52DBA92C" w14:textId="47865546"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Food_Sales_capita: { $divide: ["$Food_Sales", "$Actual_Crowd"] },</w:t>
      </w:r>
    </w:p>
    <w:p w14:paraId="4FF5D0D4" w14:textId="1FF9A6F2"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Drink_Sales_capita: { $divide: ["$Drink_Sales", "$Actual_Crowd"] },</w:t>
      </w:r>
    </w:p>
    <w:p w14:paraId="245938AC" w14:textId="6D20D789"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Merch_Sales_capita: { $divide: ["$Merchandise_Sales", "$Actual_Crowd"] }</w:t>
      </w:r>
    </w:p>
    <w:p w14:paraId="61DF3580" w14:textId="1CBB1575" w:rsidR="00814D2F"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642BE1D4" w14:textId="49949452" w:rsidR="00814D2F" w:rsidRPr="00864233" w:rsidRDefault="00814D2F" w:rsidP="001D25E7">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02836680" w14:textId="6E22B753"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Performer: 1,</w:t>
      </w:r>
    </w:p>
    <w:p w14:paraId="05FFDFDF" w14:textId="44DFED4E"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Crowd: 1,</w:t>
      </w:r>
    </w:p>
    <w:p w14:paraId="443C174D" w14:textId="5D9F9071"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icket_Price: 1,</w:t>
      </w:r>
    </w:p>
    <w:p w14:paraId="5056B2AA" w14:textId="4D75275A"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Food_Sales_capita: 1,</w:t>
      </w:r>
    </w:p>
    <w:p w14:paraId="2910FC2D" w14:textId="22737B8B"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rink_Sales_capita: 1,</w:t>
      </w:r>
    </w:p>
    <w:p w14:paraId="0BA70AB7" w14:textId="67B3BB0D"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Merch_Sales_capita: 1,</w:t>
      </w:r>
    </w:p>
    <w:p w14:paraId="2252C315" w14:textId="751BE106"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Revenue_PerCapita: {</w:t>
      </w:r>
    </w:p>
    <w:p w14:paraId="5C12C3BC" w14:textId="5032EB4A" w:rsidR="00814D2F" w:rsidRPr="00864233" w:rsidRDefault="00814D2F" w:rsidP="001D25E7">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dd: ["$Food_Sales_capita", "$Drink_Sales_capita", "$Merch_Sales_capita"]</w:t>
      </w:r>
    </w:p>
    <w:p w14:paraId="067AD942" w14:textId="4C796227" w:rsidR="00814D2F"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79FF4B7C" w14:textId="68A0C881" w:rsidR="00814D2F" w:rsidRPr="00864233" w:rsidRDefault="00814D2F" w:rsidP="001D25E7">
      <w:pPr>
        <w:spacing w:after="0" w:line="240" w:lineRule="auto"/>
        <w:ind w:left="720"/>
        <w:rPr>
          <w:rFonts w:ascii="Times New Roman" w:hAnsi="Times New Roman" w:cs="Times New Roman"/>
          <w:lang w:val="en-GB"/>
        </w:rPr>
      </w:pPr>
      <w:r w:rsidRPr="00864233">
        <w:rPr>
          <w:rFonts w:ascii="Times New Roman" w:hAnsi="Times New Roman" w:cs="Times New Roman"/>
          <w:lang w:val="en-GB"/>
        </w:rPr>
        <w:t>{$sort: { Revenue_PerCapita: -1 }</w:t>
      </w:r>
    </w:p>
    <w:p w14:paraId="45C4BA13" w14:textId="307BB921" w:rsidR="00C81641" w:rsidRPr="00864233" w:rsidRDefault="00814D2F" w:rsidP="001D25E7">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4B27F05E" w14:textId="77777777" w:rsidR="00B5019F" w:rsidRPr="00864233" w:rsidRDefault="00B5019F">
      <w:pPr>
        <w:pBdr>
          <w:bottom w:val="single" w:sz="6" w:space="1" w:color="auto"/>
        </w:pBdr>
        <w:rPr>
          <w:rFonts w:ascii="Times New Roman" w:hAnsi="Times New Roman" w:cs="Times New Roman"/>
          <w:lang w:val="en-GB"/>
        </w:rPr>
      </w:pPr>
    </w:p>
    <w:p w14:paraId="284EB99B" w14:textId="111CB27A" w:rsidR="00250A03" w:rsidRPr="00864233" w:rsidRDefault="00250A03">
      <w:pPr>
        <w:rPr>
          <w:rFonts w:ascii="Times New Roman" w:hAnsi="Times New Roman" w:cs="Times New Roman"/>
          <w:lang w:val="en-GB"/>
        </w:rPr>
      </w:pPr>
      <w:r w:rsidRPr="00864233">
        <w:rPr>
          <w:rFonts w:ascii="Times New Roman" w:hAnsi="Times New Roman" w:cs="Times New Roman"/>
          <w:lang w:val="en-GB"/>
        </w:rPr>
        <w:br w:type="page"/>
      </w:r>
    </w:p>
    <w:p w14:paraId="5083E0D6" w14:textId="09316E1C" w:rsidR="00BF6FF4" w:rsidRPr="00864233" w:rsidRDefault="000E4B9A" w:rsidP="00BF6FF4">
      <w:pPr>
        <w:spacing w:after="0" w:line="240" w:lineRule="auto"/>
        <w:rPr>
          <w:rFonts w:ascii="Times New Roman" w:hAnsi="Times New Roman" w:cs="Times New Roman"/>
          <w:lang w:val="en-GB"/>
        </w:rPr>
      </w:pPr>
      <w:r w:rsidRPr="00864233">
        <w:rPr>
          <w:rFonts w:ascii="Times New Roman" w:hAnsi="Times New Roman" w:cs="Times New Roman"/>
          <w:lang w:val="en-GB"/>
        </w:rPr>
        <w:lastRenderedPageBreak/>
        <w:t>//</w:t>
      </w:r>
      <w:r w:rsidR="00BF6FF4" w:rsidRPr="00864233">
        <w:rPr>
          <w:rFonts w:ascii="Times New Roman" w:hAnsi="Times New Roman" w:cs="Times New Roman"/>
          <w:lang w:val="en-GB"/>
        </w:rPr>
        <w:t>Q14</w:t>
      </w:r>
    </w:p>
    <w:p w14:paraId="7E579B6A" w14:textId="3D430E2E"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aggregate([</w:t>
      </w:r>
    </w:p>
    <w:p w14:paraId="41D4972D" w14:textId="705C0CF7" w:rsidR="00BF6FF4" w:rsidRPr="00864233" w:rsidRDefault="00BF6FF4" w:rsidP="000E4B9A">
      <w:pPr>
        <w:spacing w:after="0" w:line="240" w:lineRule="auto"/>
        <w:ind w:left="720"/>
        <w:rPr>
          <w:rFonts w:ascii="Times New Roman" w:hAnsi="Times New Roman" w:cs="Times New Roman"/>
          <w:lang w:val="en-GB"/>
        </w:rPr>
      </w:pPr>
      <w:r w:rsidRPr="00864233">
        <w:rPr>
          <w:rFonts w:ascii="Times New Roman" w:hAnsi="Times New Roman" w:cs="Times New Roman"/>
          <w:lang w:val="en-GB"/>
        </w:rPr>
        <w:t>{$match: {</w:t>
      </w:r>
    </w:p>
    <w:p w14:paraId="13B85FEF" w14:textId="2CA0D3A1"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Concert_Year": { $gt: 2000, $lt: 2011 },</w:t>
      </w:r>
    </w:p>
    <w:p w14:paraId="2345225A" w14:textId="30E3A334"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Sponsor.Sector": "Media",</w:t>
      </w:r>
    </w:p>
    <w:p w14:paraId="2E4397F6" w14:textId="27F8D8F6"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Venue.Capacity": { $gt: 2500 },</w:t>
      </w:r>
    </w:p>
    <w:p w14:paraId="722973DC" w14:textId="10A80B65"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Goodie_Bag": { $in: ["USB Key"] }</w:t>
      </w:r>
    </w:p>
    <w:p w14:paraId="528EF3D8" w14:textId="106B9BEB"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5909B06A" w14:textId="39338777" w:rsidR="00BF6FF4" w:rsidRPr="00864233" w:rsidRDefault="00BF6FF4" w:rsidP="000E4B9A">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63C1B32A" w14:textId="08E0AB50"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_id: 0,</w:t>
      </w:r>
    </w:p>
    <w:p w14:paraId="1903383D" w14:textId="2E18CFB1"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Performer: 1,</w:t>
      </w:r>
    </w:p>
    <w:p w14:paraId="2B9137CE" w14:textId="08E4728D"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Crowd: 1,</w:t>
      </w:r>
    </w:p>
    <w:p w14:paraId="7D16A3C9" w14:textId="3F0B3602"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icket_Price: 1,</w:t>
      </w:r>
    </w:p>
    <w:p w14:paraId="689660EF" w14:textId="2C23B9B4"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Food_Sales: 1,</w:t>
      </w:r>
    </w:p>
    <w:p w14:paraId="6C11A808" w14:textId="7197F319"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rink_Sales: 1,</w:t>
      </w:r>
    </w:p>
    <w:p w14:paraId="7C683ABB" w14:textId="6D55F593"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Merchandise_Sales: 1,</w:t>
      </w:r>
    </w:p>
    <w:p w14:paraId="45A213A4" w14:textId="15BAED09"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Revenue: { $multiply: ["$Actual_Crowd", "$Ticket_Price"] },</w:t>
      </w:r>
    </w:p>
    <w:p w14:paraId="75D85038" w14:textId="3F2423A6"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Food_Sales_capita: { $divide: ["$Food_Sales", "$Actual_Crowd"] },</w:t>
      </w:r>
    </w:p>
    <w:p w14:paraId="068A65CA" w14:textId="687865AD"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rink_Sales_capita: { $divide: ["$Drink_Sales", "$Actual_Crowd"] },</w:t>
      </w:r>
    </w:p>
    <w:p w14:paraId="1FDE75FB" w14:textId="7DCF6A4C" w:rsidR="000E4B9A"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Merch_Sales_capita: { $divide: ["$Merchandise_Sales", "$Actual_Crowd"] }</w:t>
      </w:r>
    </w:p>
    <w:p w14:paraId="1425FE2D" w14:textId="0EE91BDC"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32D8DCC9" w14:textId="600E9DD0" w:rsidR="00BF6FF4" w:rsidRPr="00864233" w:rsidRDefault="00BF6FF4" w:rsidP="000E4B9A">
      <w:pPr>
        <w:spacing w:after="0" w:line="240" w:lineRule="auto"/>
        <w:ind w:firstLine="720"/>
        <w:rPr>
          <w:rFonts w:ascii="Times New Roman" w:hAnsi="Times New Roman" w:cs="Times New Roman"/>
          <w:lang w:val="en-GB"/>
        </w:rPr>
      </w:pPr>
      <w:r w:rsidRPr="00864233">
        <w:rPr>
          <w:rFonts w:ascii="Times New Roman" w:hAnsi="Times New Roman" w:cs="Times New Roman"/>
          <w:lang w:val="en-GB"/>
        </w:rPr>
        <w:t>{$project: {</w:t>
      </w:r>
    </w:p>
    <w:p w14:paraId="449AD14D" w14:textId="3B94BDE7"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Performer: 1,</w:t>
      </w:r>
    </w:p>
    <w:p w14:paraId="025C5F5A" w14:textId="54461FB5"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ctual_Crowd: 1,</w:t>
      </w:r>
    </w:p>
    <w:p w14:paraId="2CC2B426" w14:textId="213B45F6"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Ticket_Price: 1,</w:t>
      </w:r>
    </w:p>
    <w:p w14:paraId="4485CEFA" w14:textId="79F7B4B9"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Food_Sales_capita: 1,</w:t>
      </w:r>
    </w:p>
    <w:p w14:paraId="5C622E00" w14:textId="0B2F32B9"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Drink_Sales_capita: 1,</w:t>
      </w:r>
    </w:p>
    <w:p w14:paraId="3D8BA665" w14:textId="2CB9A24C"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Merch_Sales_capita: 1,</w:t>
      </w:r>
    </w:p>
    <w:p w14:paraId="317B35DA" w14:textId="68941533"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Revenue_PerCapita: {</w:t>
      </w:r>
    </w:p>
    <w:p w14:paraId="5ECDB8C5" w14:textId="13FE2C55" w:rsidR="00BF6FF4" w:rsidRPr="00864233" w:rsidRDefault="00BF6FF4" w:rsidP="000E4B9A">
      <w:pPr>
        <w:spacing w:after="0" w:line="240" w:lineRule="auto"/>
        <w:ind w:left="1440"/>
        <w:rPr>
          <w:rFonts w:ascii="Times New Roman" w:hAnsi="Times New Roman" w:cs="Times New Roman"/>
          <w:lang w:val="en-GB"/>
        </w:rPr>
      </w:pPr>
      <w:r w:rsidRPr="00864233">
        <w:rPr>
          <w:rFonts w:ascii="Times New Roman" w:hAnsi="Times New Roman" w:cs="Times New Roman"/>
          <w:lang w:val="en-GB"/>
        </w:rPr>
        <w:t>$add: ["$Food_Sales_capita", "$Drink_Sales_capita", "$Merch_Sales_capita"]</w:t>
      </w:r>
    </w:p>
    <w:p w14:paraId="5090ADE3" w14:textId="4D0DA58A"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w:t>
      </w:r>
    </w:p>
    <w:p w14:paraId="1426D3CA" w14:textId="3666CB5E"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sort: { Revenue_PerCapita: -1 }},</w:t>
      </w:r>
    </w:p>
    <w:p w14:paraId="6557FEEC" w14:textId="14331A13" w:rsidR="00BF6FF4" w:rsidRPr="00864233" w:rsidRDefault="00BF6FF4" w:rsidP="00BF6FF4">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count: "count"}</w:t>
      </w:r>
      <w:r w:rsidR="004A197B" w:rsidRPr="00864233">
        <w:rPr>
          <w:rFonts w:ascii="Times New Roman" w:hAnsi="Times New Roman" w:cs="Times New Roman"/>
          <w:lang w:val="en-GB"/>
        </w:rPr>
        <w:t>])</w:t>
      </w:r>
    </w:p>
    <w:p w14:paraId="05EA1696" w14:textId="182F71F2" w:rsidR="00B12281" w:rsidRDefault="0097586A" w:rsidP="00BF6FF4">
      <w:pPr>
        <w:rPr>
          <w:rFonts w:eastAsiaTheme="majorEastAsia" w:cstheme="majorBidi"/>
          <w:color w:val="0F4761" w:themeColor="accent1" w:themeShade="BF"/>
          <w:sz w:val="28"/>
          <w:szCs w:val="28"/>
          <w:lang w:val="en-GB"/>
        </w:rPr>
      </w:pPr>
      <w:r w:rsidRPr="0097586A">
        <w:rPr>
          <w:rFonts w:eastAsiaTheme="majorEastAsia" w:cstheme="majorBidi"/>
          <w:noProof/>
          <w:color w:val="0F4761" w:themeColor="accent1" w:themeShade="BF"/>
          <w:sz w:val="28"/>
          <w:szCs w:val="28"/>
          <w:lang w:val="en-GB"/>
        </w:rPr>
        <w:lastRenderedPageBreak/>
        <w:drawing>
          <wp:inline distT="0" distB="0" distL="0" distR="0" wp14:anchorId="2C2BE0EC" wp14:editId="0C2065CB">
            <wp:extent cx="3536224" cy="3909984"/>
            <wp:effectExtent l="0" t="0" r="7620" b="0"/>
            <wp:docPr id="91725369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53690" name="Picture 1" descr="A screen shot of a computer program&#10;&#10;Description automatically generated"/>
                    <pic:cNvPicPr/>
                  </pic:nvPicPr>
                  <pic:blipFill>
                    <a:blip r:embed="rId42"/>
                    <a:stretch>
                      <a:fillRect/>
                    </a:stretch>
                  </pic:blipFill>
                  <pic:spPr>
                    <a:xfrm>
                      <a:off x="0" y="0"/>
                      <a:ext cx="3537920" cy="3911860"/>
                    </a:xfrm>
                    <a:prstGeom prst="rect">
                      <a:avLst/>
                    </a:prstGeom>
                  </pic:spPr>
                </pic:pic>
              </a:graphicData>
            </a:graphic>
          </wp:inline>
        </w:drawing>
      </w:r>
      <w:r w:rsidR="008A1AD3" w:rsidRPr="008A1AD3">
        <w:rPr>
          <w:rFonts w:eastAsiaTheme="majorEastAsia" w:cstheme="majorBidi"/>
          <w:noProof/>
          <w:color w:val="0F4761" w:themeColor="accent1" w:themeShade="BF"/>
          <w:sz w:val="28"/>
          <w:szCs w:val="28"/>
          <w:lang w:val="en-GB"/>
        </w:rPr>
        <w:drawing>
          <wp:inline distT="0" distB="0" distL="0" distR="0" wp14:anchorId="51FFBFD5" wp14:editId="312C15AF">
            <wp:extent cx="2641391" cy="4330931"/>
            <wp:effectExtent l="0" t="0" r="6985" b="0"/>
            <wp:docPr id="465174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174714" name="Picture 1" descr="A screenshot of a computer program&#10;&#10;Description automatically generated"/>
                    <pic:cNvPicPr/>
                  </pic:nvPicPr>
                  <pic:blipFill>
                    <a:blip r:embed="rId43"/>
                    <a:stretch>
                      <a:fillRect/>
                    </a:stretch>
                  </pic:blipFill>
                  <pic:spPr>
                    <a:xfrm>
                      <a:off x="0" y="0"/>
                      <a:ext cx="2647870" cy="4341554"/>
                    </a:xfrm>
                    <a:prstGeom prst="rect">
                      <a:avLst/>
                    </a:prstGeom>
                  </pic:spPr>
                </pic:pic>
              </a:graphicData>
            </a:graphic>
          </wp:inline>
        </w:drawing>
      </w:r>
    </w:p>
    <w:p w14:paraId="27DC8E45" w14:textId="034A4712" w:rsidR="001355F9" w:rsidRDefault="001355F9">
      <w:pPr>
        <w:rPr>
          <w:rFonts w:eastAsiaTheme="majorEastAsia" w:cstheme="majorBidi"/>
          <w:color w:val="0F4761" w:themeColor="accent1" w:themeShade="BF"/>
          <w:sz w:val="28"/>
          <w:szCs w:val="28"/>
          <w:lang w:val="en-GB"/>
        </w:rPr>
      </w:pPr>
      <w:r>
        <w:rPr>
          <w:lang w:val="en-GB"/>
        </w:rPr>
        <w:br w:type="page"/>
      </w:r>
      <w:r w:rsidR="00A609A1" w:rsidRPr="00A609A1">
        <w:rPr>
          <w:noProof/>
          <w:lang w:val="en-GB"/>
        </w:rPr>
        <w:lastRenderedPageBreak/>
        <w:drawing>
          <wp:inline distT="0" distB="0" distL="0" distR="0" wp14:anchorId="53953788" wp14:editId="1EB3E451">
            <wp:extent cx="4368223" cy="3732300"/>
            <wp:effectExtent l="0" t="0" r="0" b="1905"/>
            <wp:docPr id="79062418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624185" name="Picture 1" descr="A screen shot of a computer code&#10;&#10;Description automatically generated"/>
                    <pic:cNvPicPr/>
                  </pic:nvPicPr>
                  <pic:blipFill>
                    <a:blip r:embed="rId44"/>
                    <a:stretch>
                      <a:fillRect/>
                    </a:stretch>
                  </pic:blipFill>
                  <pic:spPr>
                    <a:xfrm>
                      <a:off x="0" y="0"/>
                      <a:ext cx="4369361" cy="3733272"/>
                    </a:xfrm>
                    <a:prstGeom prst="rect">
                      <a:avLst/>
                    </a:prstGeom>
                  </pic:spPr>
                </pic:pic>
              </a:graphicData>
            </a:graphic>
          </wp:inline>
        </w:drawing>
      </w:r>
    </w:p>
    <w:p w14:paraId="2D14A8DB" w14:textId="77777777" w:rsidR="00A609A1" w:rsidRDefault="00A609A1">
      <w:pPr>
        <w:rPr>
          <w:rFonts w:eastAsiaTheme="majorEastAsia" w:cstheme="majorBidi"/>
          <w:color w:val="0F4761" w:themeColor="accent1" w:themeShade="BF"/>
          <w:sz w:val="28"/>
          <w:szCs w:val="28"/>
          <w:lang w:val="en-GB"/>
        </w:rPr>
      </w:pPr>
      <w:r>
        <w:rPr>
          <w:lang w:val="en-GB"/>
        </w:rPr>
        <w:br w:type="page"/>
      </w:r>
    </w:p>
    <w:p w14:paraId="583780D1" w14:textId="764AC280" w:rsidR="001355F9" w:rsidRDefault="00206C92" w:rsidP="002E1AC4">
      <w:pPr>
        <w:pStyle w:val="Heading3"/>
        <w:spacing w:before="0" w:after="0" w:line="240" w:lineRule="auto"/>
        <w:rPr>
          <w:lang w:val="en-GB"/>
        </w:rPr>
      </w:pPr>
      <w:bookmarkStart w:id="26" w:name="_Toc164941369"/>
      <w:r>
        <w:rPr>
          <w:lang w:val="en-GB"/>
        </w:rPr>
        <w:lastRenderedPageBreak/>
        <w:t>Question 15</w:t>
      </w:r>
      <w:bookmarkEnd w:id="26"/>
    </w:p>
    <w:p w14:paraId="2D6B6A95" w14:textId="57B2DF19" w:rsidR="00B71521" w:rsidRPr="00864233" w:rsidRDefault="00B71521" w:rsidP="00901A8E">
      <w:pPr>
        <w:rPr>
          <w:rFonts w:ascii="Times New Roman" w:hAnsi="Times New Roman" w:cs="Times New Roman"/>
          <w:lang w:val="en-GB"/>
        </w:rPr>
      </w:pPr>
      <w:r w:rsidRPr="00864233">
        <w:rPr>
          <w:rFonts w:ascii="Times New Roman" w:hAnsi="Times New Roman" w:cs="Times New Roman"/>
          <w:lang w:val="en-GB"/>
        </w:rPr>
        <w:t xml:space="preserve">Find and display </w:t>
      </w:r>
      <w:r w:rsidR="00231A8F" w:rsidRPr="00864233">
        <w:rPr>
          <w:rFonts w:ascii="Times New Roman" w:hAnsi="Times New Roman" w:cs="Times New Roman"/>
          <w:lang w:val="en-GB"/>
        </w:rPr>
        <w:t>concerts that took place in bars after 2015</w:t>
      </w:r>
      <w:r w:rsidR="00000210" w:rsidRPr="00864233">
        <w:rPr>
          <w:rFonts w:ascii="Times New Roman" w:hAnsi="Times New Roman" w:cs="Times New Roman"/>
          <w:lang w:val="en-GB"/>
        </w:rPr>
        <w:t>. The music type must contain ‘folk’</w:t>
      </w:r>
      <w:r w:rsidR="000A2B5F" w:rsidRPr="00864233">
        <w:rPr>
          <w:rFonts w:ascii="Times New Roman" w:hAnsi="Times New Roman" w:cs="Times New Roman"/>
          <w:lang w:val="en-GB"/>
        </w:rPr>
        <w:t xml:space="preserve">, the ticket price at most </w:t>
      </w:r>
      <w:r w:rsidR="007E390D" w:rsidRPr="00864233">
        <w:rPr>
          <w:rFonts w:ascii="Times New Roman" w:hAnsi="Times New Roman" w:cs="Times New Roman"/>
          <w:lang w:val="en-GB"/>
        </w:rPr>
        <w:t xml:space="preserve">250 </w:t>
      </w:r>
      <w:r w:rsidR="00000210" w:rsidRPr="00864233">
        <w:rPr>
          <w:rFonts w:ascii="Times New Roman" w:hAnsi="Times New Roman" w:cs="Times New Roman"/>
          <w:lang w:val="en-GB"/>
        </w:rPr>
        <w:t xml:space="preserve">and the attendance </w:t>
      </w:r>
      <w:r w:rsidR="008D18CD">
        <w:rPr>
          <w:rFonts w:ascii="Times New Roman" w:hAnsi="Times New Roman" w:cs="Times New Roman"/>
          <w:lang w:val="en-GB"/>
        </w:rPr>
        <w:t>should be</w:t>
      </w:r>
      <w:r w:rsidR="00000210" w:rsidRPr="00864233">
        <w:rPr>
          <w:rFonts w:ascii="Times New Roman" w:hAnsi="Times New Roman" w:cs="Times New Roman"/>
          <w:lang w:val="en-GB"/>
        </w:rPr>
        <w:t xml:space="preserve"> at </w:t>
      </w:r>
      <w:r w:rsidR="000240F1" w:rsidRPr="00864233">
        <w:rPr>
          <w:rFonts w:ascii="Times New Roman" w:hAnsi="Times New Roman" w:cs="Times New Roman"/>
          <w:lang w:val="en-GB"/>
        </w:rPr>
        <w:t xml:space="preserve">most </w:t>
      </w:r>
      <w:r w:rsidR="00000210" w:rsidRPr="00864233">
        <w:rPr>
          <w:rFonts w:ascii="Times New Roman" w:hAnsi="Times New Roman" w:cs="Times New Roman"/>
          <w:lang w:val="en-GB"/>
        </w:rPr>
        <w:t>200</w:t>
      </w:r>
      <w:r w:rsidR="000A2B5F" w:rsidRPr="00864233">
        <w:rPr>
          <w:rFonts w:ascii="Times New Roman" w:hAnsi="Times New Roman" w:cs="Times New Roman"/>
          <w:lang w:val="en-GB"/>
        </w:rPr>
        <w:t xml:space="preserve">. </w:t>
      </w:r>
      <w:r w:rsidR="00E02A36" w:rsidRPr="00864233">
        <w:rPr>
          <w:rFonts w:ascii="Times New Roman" w:hAnsi="Times New Roman" w:cs="Times New Roman"/>
          <w:lang w:val="en-GB"/>
        </w:rPr>
        <w:t>Hoodies and tee shirts must have been provided as merchandise also</w:t>
      </w:r>
      <w:r w:rsidR="002068A4" w:rsidRPr="00864233">
        <w:rPr>
          <w:rFonts w:ascii="Times New Roman" w:hAnsi="Times New Roman" w:cs="Times New Roman"/>
          <w:lang w:val="en-GB"/>
        </w:rPr>
        <w:t xml:space="preserve"> </w:t>
      </w:r>
      <w:r w:rsidR="002068A4" w:rsidRPr="00864233">
        <w:rPr>
          <w:rFonts w:ascii="Times New Roman" w:hAnsi="Times New Roman" w:cs="Times New Roman"/>
          <w:lang w:val="en-GB"/>
        </w:rPr>
        <w:fldChar w:fldCharType="begin"/>
      </w:r>
      <w:r w:rsidR="00A45D68" w:rsidRPr="00864233">
        <w:rPr>
          <w:rFonts w:ascii="Times New Roman" w:hAnsi="Times New Roman" w:cs="Times New Roman"/>
          <w:lang w:val="en-GB"/>
        </w:rPr>
        <w:instrText xml:space="preserve"> ADDIN ZOTERO_ITEM CSL_CITATION {"citationID":"KFvI6WF1","properties":{"formattedCitation":"[23]","plainCitation":"[23]","noteIndex":0},"citationItems":[{"id":351,"uris":["http://zotero.org/users/12587876/items/FDWI6MPI"],"itemData":{"id":351,"type":"webpage","abstract":"I am trying to run an aggregation, which at the end should enable a search over all fields.  My idea was to use { “$match”: { “$or”: [ { \"$regexMatch: {}} ] } } and just add all field names with the same search string in my Javascript application. But I get an error “MongoServerError: unknown top level operator: $regexMatch”, not sure how to change the aggregation.  let agg = [{     \"$match\": {         \"$or\": [             {                 \"$regexMatch\": {                     \"input\": \"$field1\"...","container-title":"MongoDB Developer Community Forums","language":"en","note":"section: Working with Data","title":"Run aggregation with $match and $or and $regexMatch from JavaScript? - Working with Data","title-short":"Run aggregation with $match and $or and $regexMatch from JavaScript?","URL":"https://www.mongodb.com/community/forums/t/run-aggregation-with-match-and-or-and-regexmatch-from-javascript/213446","accessed":{"date-parts":[["2024",4,13]]},"issued":{"date-parts":[["2023",2,15]]},"citation-key":"Run23"}}],"schema":"https://github.com/citation-style-language/schema/raw/master/csl-citation.json"} </w:instrText>
      </w:r>
      <w:r w:rsidR="002068A4" w:rsidRPr="00864233">
        <w:rPr>
          <w:rFonts w:ascii="Times New Roman" w:hAnsi="Times New Roman" w:cs="Times New Roman"/>
          <w:lang w:val="en-GB"/>
        </w:rPr>
        <w:fldChar w:fldCharType="separate"/>
      </w:r>
      <w:r w:rsidR="00A45D68" w:rsidRPr="00864233">
        <w:rPr>
          <w:rFonts w:ascii="Times New Roman" w:hAnsi="Times New Roman" w:cs="Times New Roman"/>
        </w:rPr>
        <w:t>[23]</w:t>
      </w:r>
      <w:r w:rsidR="002068A4" w:rsidRPr="00864233">
        <w:rPr>
          <w:rFonts w:ascii="Times New Roman" w:hAnsi="Times New Roman" w:cs="Times New Roman"/>
          <w:lang w:val="en-GB"/>
        </w:rPr>
        <w:fldChar w:fldCharType="end"/>
      </w:r>
    </w:p>
    <w:p w14:paraId="77E88EC9" w14:textId="11739A47" w:rsidR="000D2C3C" w:rsidRPr="00864233" w:rsidRDefault="00CC26D4"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w:t>
      </w:r>
      <w:r w:rsidR="001525C0" w:rsidRPr="00864233">
        <w:rPr>
          <w:rFonts w:ascii="Times New Roman" w:hAnsi="Times New Roman" w:cs="Times New Roman"/>
          <w:lang w:val="en-GB"/>
        </w:rPr>
        <w:t>Q15</w:t>
      </w:r>
    </w:p>
    <w:p w14:paraId="4F4D8689"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find({</w:t>
      </w:r>
    </w:p>
    <w:p w14:paraId="6C2F2290"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Concert_Year": { $gte: 2000 },</w:t>
      </w:r>
    </w:p>
    <w:p w14:paraId="674DE49F"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Venue.Type": "Bar",</w:t>
      </w:r>
    </w:p>
    <w:p w14:paraId="3248A0C6"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Music_Type": { $regex: /^folk/i },</w:t>
      </w:r>
    </w:p>
    <w:p w14:paraId="274C8CD2"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Actual_Crowd": { $lte: 200 },</w:t>
      </w:r>
    </w:p>
    <w:p w14:paraId="3EC3134E"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or: [</w:t>
      </w:r>
    </w:p>
    <w:p w14:paraId="5CC867F5" w14:textId="77777777"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 "Ticket_Price": { $lte: 250 } },</w:t>
      </w:r>
    </w:p>
    <w:p w14:paraId="0CEF108B" w14:textId="4E5A61CA" w:rsidR="00E02A36"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 "Merchandise": { $all: ["Hoodies", "Tee Shirt"] } }    ]</w:t>
      </w:r>
    </w:p>
    <w:p w14:paraId="51197FCC" w14:textId="0F5CAC30" w:rsidR="00D90001" w:rsidRPr="00864233" w:rsidRDefault="00E02A36" w:rsidP="001525C0">
      <w:pPr>
        <w:spacing w:after="0" w:line="240" w:lineRule="auto"/>
        <w:rPr>
          <w:rFonts w:ascii="Times New Roman" w:hAnsi="Times New Roman" w:cs="Times New Roman"/>
          <w:lang w:val="en-GB"/>
        </w:rPr>
      </w:pPr>
      <w:r w:rsidRPr="00864233">
        <w:rPr>
          <w:rFonts w:ascii="Times New Roman" w:hAnsi="Times New Roman" w:cs="Times New Roman"/>
          <w:lang w:val="en-GB"/>
        </w:rPr>
        <w:t>}).sort({ "Actual_Crowd": -1 })</w:t>
      </w:r>
    </w:p>
    <w:p w14:paraId="3234D75F" w14:textId="77777777" w:rsidR="00D90001" w:rsidRPr="00864233" w:rsidRDefault="00D90001" w:rsidP="001525C0">
      <w:pPr>
        <w:pBdr>
          <w:bottom w:val="single" w:sz="6" w:space="1" w:color="auto"/>
        </w:pBdr>
        <w:spacing w:after="0" w:line="240" w:lineRule="auto"/>
        <w:rPr>
          <w:rFonts w:ascii="Times New Roman" w:hAnsi="Times New Roman" w:cs="Times New Roman"/>
          <w:lang w:val="en-GB"/>
        </w:rPr>
      </w:pPr>
    </w:p>
    <w:p w14:paraId="0924D66F" w14:textId="77777777" w:rsidR="00D90001" w:rsidRPr="00864233" w:rsidRDefault="00D90001" w:rsidP="001525C0">
      <w:pPr>
        <w:spacing w:after="0" w:line="240" w:lineRule="auto"/>
        <w:rPr>
          <w:rFonts w:ascii="Times New Roman" w:hAnsi="Times New Roman" w:cs="Times New Roman"/>
          <w:lang w:val="en-GB"/>
        </w:rPr>
      </w:pPr>
    </w:p>
    <w:p w14:paraId="477E9F14"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Q15</w:t>
      </w:r>
    </w:p>
    <w:p w14:paraId="5FA996A2"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db.ConcertVenueLog.find({</w:t>
      </w:r>
    </w:p>
    <w:p w14:paraId="0804B2ED"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Concert_Year": { $gte: 2000 },</w:t>
      </w:r>
    </w:p>
    <w:p w14:paraId="3750DB0E"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Venue.Type": "Bar",</w:t>
      </w:r>
    </w:p>
    <w:p w14:paraId="33F08154"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Music_Type": { $regex: /^folk/i },</w:t>
      </w:r>
    </w:p>
    <w:p w14:paraId="2C9E33CE"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Actual_Crowd": { $lte: 200 },</w:t>
      </w:r>
    </w:p>
    <w:p w14:paraId="4C3639D5"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or: [</w:t>
      </w:r>
    </w:p>
    <w:p w14:paraId="57556B9B"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 "Ticket_Price": { $lte: 250 } },</w:t>
      </w:r>
    </w:p>
    <w:p w14:paraId="030E013D" w14:textId="77777777"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 xml:space="preserve">        { "Merchandise": { $all: ["Hoodies", "Tee Shirt"] } }    ]</w:t>
      </w:r>
    </w:p>
    <w:p w14:paraId="4B52322A" w14:textId="730B964B" w:rsidR="00D90001" w:rsidRPr="00864233" w:rsidRDefault="00D90001" w:rsidP="00D90001">
      <w:pPr>
        <w:spacing w:after="0" w:line="240" w:lineRule="auto"/>
        <w:rPr>
          <w:rFonts w:ascii="Times New Roman" w:hAnsi="Times New Roman" w:cs="Times New Roman"/>
          <w:lang w:val="en-GB"/>
        </w:rPr>
      </w:pPr>
      <w:r w:rsidRPr="00864233">
        <w:rPr>
          <w:rFonts w:ascii="Times New Roman" w:hAnsi="Times New Roman" w:cs="Times New Roman"/>
          <w:lang w:val="en-GB"/>
        </w:rPr>
        <w:t>}).sort({ "Actual_Crowd": -1 }).count()</w:t>
      </w:r>
    </w:p>
    <w:p w14:paraId="27E10DD3" w14:textId="57C65F71" w:rsidR="0034223D" w:rsidRPr="00864233" w:rsidRDefault="0034223D" w:rsidP="00D90001">
      <w:pPr>
        <w:spacing w:after="0" w:line="240" w:lineRule="auto"/>
        <w:rPr>
          <w:rFonts w:ascii="Times New Roman" w:hAnsi="Times New Roman" w:cs="Times New Roman"/>
          <w:lang w:val="en-GB"/>
        </w:rPr>
      </w:pPr>
    </w:p>
    <w:p w14:paraId="3C46ED40" w14:textId="473E233C" w:rsidR="0034223D" w:rsidRDefault="0034223D" w:rsidP="00D90001">
      <w:pPr>
        <w:spacing w:after="0" w:line="240" w:lineRule="auto"/>
        <w:rPr>
          <w:lang w:val="en-GB"/>
        </w:rPr>
      </w:pPr>
    </w:p>
    <w:p w14:paraId="53AA4DFC" w14:textId="35DA7E27" w:rsidR="00D90001" w:rsidRDefault="00DF5ADB" w:rsidP="001525C0">
      <w:pPr>
        <w:spacing w:after="0" w:line="240" w:lineRule="auto"/>
        <w:rPr>
          <w:lang w:val="en-GB"/>
        </w:rPr>
      </w:pPr>
      <w:r w:rsidRPr="0034223D">
        <w:rPr>
          <w:noProof/>
          <w:lang w:val="en-GB"/>
        </w:rPr>
        <w:drawing>
          <wp:anchor distT="0" distB="0" distL="114300" distR="114300" simplePos="0" relativeHeight="251677184" behindDoc="0" locked="0" layoutInCell="1" allowOverlap="1" wp14:anchorId="4FE5822A" wp14:editId="575A367D">
            <wp:simplePos x="0" y="0"/>
            <wp:positionH relativeFrom="margin">
              <wp:posOffset>179204</wp:posOffset>
            </wp:positionH>
            <wp:positionV relativeFrom="paragraph">
              <wp:posOffset>37364</wp:posOffset>
            </wp:positionV>
            <wp:extent cx="5267960" cy="2037080"/>
            <wp:effectExtent l="0" t="0" r="8890" b="1270"/>
            <wp:wrapSquare wrapText="bothSides"/>
            <wp:docPr id="106559886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98860" name="Picture 1" descr="A screen 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267960" cy="2037080"/>
                    </a:xfrm>
                    <a:prstGeom prst="rect">
                      <a:avLst/>
                    </a:prstGeom>
                  </pic:spPr>
                </pic:pic>
              </a:graphicData>
            </a:graphic>
            <wp14:sizeRelH relativeFrom="margin">
              <wp14:pctWidth>0</wp14:pctWidth>
            </wp14:sizeRelH>
            <wp14:sizeRelV relativeFrom="margin">
              <wp14:pctHeight>0</wp14:pctHeight>
            </wp14:sizeRelV>
          </wp:anchor>
        </w:drawing>
      </w:r>
    </w:p>
    <w:p w14:paraId="36DE56DD" w14:textId="33EF307E" w:rsidR="00D90001" w:rsidRDefault="00D90001" w:rsidP="001525C0">
      <w:pPr>
        <w:spacing w:after="0" w:line="240" w:lineRule="auto"/>
        <w:rPr>
          <w:lang w:val="en-GB"/>
        </w:rPr>
      </w:pPr>
      <w:r w:rsidRPr="00D90001">
        <w:rPr>
          <w:noProof/>
          <w:lang w:val="en-GB"/>
        </w:rPr>
        <w:lastRenderedPageBreak/>
        <w:drawing>
          <wp:inline distT="0" distB="0" distL="0" distR="0" wp14:anchorId="7A2410C9" wp14:editId="1A9AE6C7">
            <wp:extent cx="5731510" cy="7007225"/>
            <wp:effectExtent l="0" t="0" r="2540" b="3175"/>
            <wp:docPr id="133377828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78286" name="Picture 1" descr="A screenshot of a computer code&#10;&#10;Description automatically generated"/>
                    <pic:cNvPicPr/>
                  </pic:nvPicPr>
                  <pic:blipFill>
                    <a:blip r:embed="rId46"/>
                    <a:stretch>
                      <a:fillRect/>
                    </a:stretch>
                  </pic:blipFill>
                  <pic:spPr>
                    <a:xfrm>
                      <a:off x="0" y="0"/>
                      <a:ext cx="5731510" cy="7007225"/>
                    </a:xfrm>
                    <a:prstGeom prst="rect">
                      <a:avLst/>
                    </a:prstGeom>
                  </pic:spPr>
                </pic:pic>
              </a:graphicData>
            </a:graphic>
          </wp:inline>
        </w:drawing>
      </w:r>
    </w:p>
    <w:p w14:paraId="4578CA77" w14:textId="77777777" w:rsidR="0034223D" w:rsidRDefault="0034223D">
      <w:pPr>
        <w:rPr>
          <w:rFonts w:eastAsiaTheme="majorEastAsia" w:cstheme="majorBidi"/>
          <w:color w:val="0F4761" w:themeColor="accent1" w:themeShade="BF"/>
          <w:sz w:val="28"/>
          <w:szCs w:val="28"/>
          <w:lang w:val="en-GB"/>
        </w:rPr>
      </w:pPr>
      <w:r>
        <w:rPr>
          <w:lang w:val="en-GB"/>
        </w:rPr>
        <w:br w:type="page"/>
      </w:r>
    </w:p>
    <w:p w14:paraId="278D147F" w14:textId="2CE0C1D5" w:rsidR="00C80BE7" w:rsidRDefault="00206C92" w:rsidP="00501AE8">
      <w:pPr>
        <w:pStyle w:val="Heading3"/>
        <w:rPr>
          <w:lang w:val="en-GB"/>
        </w:rPr>
      </w:pPr>
      <w:bookmarkStart w:id="27" w:name="_Toc164941370"/>
      <w:r>
        <w:rPr>
          <w:lang w:val="en-GB"/>
        </w:rPr>
        <w:lastRenderedPageBreak/>
        <w:t>Question 16</w:t>
      </w:r>
      <w:bookmarkEnd w:id="27"/>
      <w:r w:rsidR="00C80BE7" w:rsidRPr="00C80BE7">
        <w:rPr>
          <w:lang w:val="en-GB"/>
        </w:rPr>
        <w:t xml:space="preserve"> </w:t>
      </w:r>
    </w:p>
    <w:p w14:paraId="4E75B51C" w14:textId="2392023B" w:rsidR="005B5CFC" w:rsidRPr="00DF5ADB" w:rsidRDefault="00C059FA" w:rsidP="005B5CFC">
      <w:pPr>
        <w:rPr>
          <w:rFonts w:ascii="Times New Roman" w:hAnsi="Times New Roman" w:cs="Times New Roman"/>
          <w:lang w:val="en-GB"/>
        </w:rPr>
      </w:pPr>
      <w:r w:rsidRPr="00DF5ADB">
        <w:rPr>
          <w:rFonts w:ascii="Times New Roman" w:hAnsi="Times New Roman" w:cs="Times New Roman"/>
          <w:lang w:val="en-GB"/>
        </w:rPr>
        <w:t xml:space="preserve">Calculate the </w:t>
      </w:r>
      <w:r w:rsidR="00B57A66" w:rsidRPr="00DF5ADB">
        <w:rPr>
          <w:rFonts w:ascii="Times New Roman" w:hAnsi="Times New Roman" w:cs="Times New Roman"/>
          <w:lang w:val="en-GB"/>
        </w:rPr>
        <w:t>average</w:t>
      </w:r>
      <w:r w:rsidRPr="00DF5ADB">
        <w:rPr>
          <w:rFonts w:ascii="Times New Roman" w:hAnsi="Times New Roman" w:cs="Times New Roman"/>
          <w:lang w:val="en-GB"/>
        </w:rPr>
        <w:t xml:space="preserve"> spending per person at a concert</w:t>
      </w:r>
      <w:r w:rsidR="00B57A66" w:rsidRPr="00DF5ADB">
        <w:rPr>
          <w:rFonts w:ascii="Times New Roman" w:hAnsi="Times New Roman" w:cs="Times New Roman"/>
          <w:lang w:val="en-GB"/>
        </w:rPr>
        <w:t xml:space="preserve">. Group by </w:t>
      </w:r>
      <w:r w:rsidR="004106AC" w:rsidRPr="00DF5ADB">
        <w:rPr>
          <w:rFonts w:ascii="Times New Roman" w:hAnsi="Times New Roman" w:cs="Times New Roman"/>
          <w:lang w:val="en-GB"/>
        </w:rPr>
        <w:t>p</w:t>
      </w:r>
      <w:r w:rsidR="00B57A66" w:rsidRPr="00DF5ADB">
        <w:rPr>
          <w:rFonts w:ascii="Times New Roman" w:hAnsi="Times New Roman" w:cs="Times New Roman"/>
          <w:lang w:val="en-GB"/>
        </w:rPr>
        <w:t xml:space="preserve">erformer </w:t>
      </w:r>
      <w:r w:rsidR="004106AC" w:rsidRPr="00DF5ADB">
        <w:rPr>
          <w:rFonts w:ascii="Times New Roman" w:hAnsi="Times New Roman" w:cs="Times New Roman"/>
          <w:lang w:val="en-GB"/>
        </w:rPr>
        <w:t>and average spending per person</w:t>
      </w:r>
      <w:r w:rsidR="00C91FF1" w:rsidRPr="00DF5ADB">
        <w:rPr>
          <w:rFonts w:ascii="Times New Roman" w:hAnsi="Times New Roman" w:cs="Times New Roman"/>
          <w:lang w:val="en-GB"/>
        </w:rPr>
        <w:t xml:space="preserve">. Only display </w:t>
      </w:r>
      <w:r w:rsidR="003D7FC7" w:rsidRPr="00DF5ADB">
        <w:rPr>
          <w:rFonts w:ascii="Times New Roman" w:hAnsi="Times New Roman" w:cs="Times New Roman"/>
          <w:lang w:val="en-GB"/>
        </w:rPr>
        <w:t>the</w:t>
      </w:r>
      <w:r w:rsidR="00C91FF1" w:rsidRPr="00DF5ADB">
        <w:rPr>
          <w:rFonts w:ascii="Times New Roman" w:hAnsi="Times New Roman" w:cs="Times New Roman"/>
          <w:lang w:val="en-GB"/>
        </w:rPr>
        <w:t xml:space="preserve"> average spending and clearly state if </w:t>
      </w:r>
      <w:r w:rsidR="00544DC1" w:rsidRPr="00DF5ADB">
        <w:rPr>
          <w:rFonts w:ascii="Times New Roman" w:hAnsi="Times New Roman" w:cs="Times New Roman"/>
          <w:lang w:val="en-GB"/>
        </w:rPr>
        <w:t xml:space="preserve">the performer’s fans </w:t>
      </w:r>
      <w:r w:rsidR="00D75DCD" w:rsidRPr="00DF5ADB">
        <w:rPr>
          <w:rFonts w:ascii="Times New Roman" w:hAnsi="Times New Roman" w:cs="Times New Roman"/>
          <w:lang w:val="en-GB"/>
        </w:rPr>
        <w:t>are</w:t>
      </w:r>
      <w:r w:rsidR="00C91FF1" w:rsidRPr="00DF5ADB">
        <w:rPr>
          <w:rFonts w:ascii="Times New Roman" w:hAnsi="Times New Roman" w:cs="Times New Roman"/>
          <w:lang w:val="en-GB"/>
        </w:rPr>
        <w:t xml:space="preserve"> profitable to the vendor and sponsors of the concert. They are considered profitable if they spend </w:t>
      </w:r>
      <w:r w:rsidR="00826BF6" w:rsidRPr="00DF5ADB">
        <w:rPr>
          <w:rFonts w:ascii="Times New Roman" w:hAnsi="Times New Roman" w:cs="Times New Roman"/>
          <w:lang w:val="en-GB"/>
        </w:rPr>
        <w:t>over €25 at a</w:t>
      </w:r>
      <w:r w:rsidR="00544DC1" w:rsidRPr="00DF5ADB">
        <w:rPr>
          <w:rFonts w:ascii="Times New Roman" w:hAnsi="Times New Roman" w:cs="Times New Roman"/>
          <w:lang w:val="en-GB"/>
        </w:rPr>
        <w:t xml:space="preserve"> random performer’s concert. </w:t>
      </w:r>
      <w:r w:rsidR="00D75DCD" w:rsidRPr="00DF5ADB">
        <w:rPr>
          <w:rFonts w:ascii="Times New Roman" w:hAnsi="Times New Roman" w:cs="Times New Roman"/>
          <w:lang w:val="en-GB"/>
        </w:rPr>
        <w:t>Order by average spending per capita in descending order</w:t>
      </w:r>
      <w:r w:rsidR="003D7FC7" w:rsidRPr="00DF5ADB">
        <w:rPr>
          <w:rFonts w:ascii="Times New Roman" w:hAnsi="Times New Roman" w:cs="Times New Roman"/>
          <w:lang w:val="en-GB"/>
        </w:rPr>
        <w:t xml:space="preserve"> </w:t>
      </w:r>
      <w:r w:rsidR="003D7FC7" w:rsidRPr="00DF5ADB">
        <w:rPr>
          <w:rFonts w:ascii="Times New Roman" w:hAnsi="Times New Roman" w:cs="Times New Roman"/>
          <w:lang w:val="en-GB"/>
        </w:rPr>
        <w:fldChar w:fldCharType="begin"/>
      </w:r>
      <w:r w:rsidR="00A45D68" w:rsidRPr="00DF5ADB">
        <w:rPr>
          <w:rFonts w:ascii="Times New Roman" w:hAnsi="Times New Roman" w:cs="Times New Roman"/>
          <w:lang w:val="en-GB"/>
        </w:rPr>
        <w:instrText xml:space="preserve"> ADDIN ZOTERO_ITEM CSL_CITATION {"citationID":"cyimuHv3","properties":{"formattedCitation":"[27]","plainCitation":"[27]","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schema":"https://github.com/citation-style-language/schema/raw/master/csl-citation.json"} </w:instrText>
      </w:r>
      <w:r w:rsidR="003D7FC7" w:rsidRPr="00DF5ADB">
        <w:rPr>
          <w:rFonts w:ascii="Times New Roman" w:hAnsi="Times New Roman" w:cs="Times New Roman"/>
          <w:lang w:val="en-GB"/>
        </w:rPr>
        <w:fldChar w:fldCharType="separate"/>
      </w:r>
      <w:r w:rsidR="00A45D68" w:rsidRPr="00DF5ADB">
        <w:rPr>
          <w:rFonts w:ascii="Times New Roman" w:hAnsi="Times New Roman" w:cs="Times New Roman"/>
        </w:rPr>
        <w:t>[27]</w:t>
      </w:r>
      <w:r w:rsidR="003D7FC7" w:rsidRPr="00DF5ADB">
        <w:rPr>
          <w:rFonts w:ascii="Times New Roman" w:hAnsi="Times New Roman" w:cs="Times New Roman"/>
          <w:lang w:val="en-GB"/>
        </w:rPr>
        <w:fldChar w:fldCharType="end"/>
      </w:r>
      <w:r w:rsidR="00D75DCD" w:rsidRPr="00DF5ADB">
        <w:rPr>
          <w:rFonts w:ascii="Times New Roman" w:hAnsi="Times New Roman" w:cs="Times New Roman"/>
          <w:lang w:val="en-GB"/>
        </w:rPr>
        <w:t>.</w:t>
      </w:r>
    </w:p>
    <w:p w14:paraId="5B71C74C" w14:textId="45352674" w:rsidR="00E95922" w:rsidRPr="00DF5ADB" w:rsidRDefault="00E95922" w:rsidP="003610B6">
      <w:pPr>
        <w:spacing w:after="0" w:line="240" w:lineRule="auto"/>
        <w:rPr>
          <w:rFonts w:ascii="Times New Roman" w:hAnsi="Times New Roman" w:cs="Times New Roman"/>
          <w:lang w:val="en-GB"/>
        </w:rPr>
      </w:pPr>
      <w:r w:rsidRPr="00DF5ADB">
        <w:rPr>
          <w:rFonts w:ascii="Times New Roman" w:hAnsi="Times New Roman" w:cs="Times New Roman"/>
          <w:lang w:val="en-GB"/>
        </w:rPr>
        <w:t>//Q16</w:t>
      </w:r>
    </w:p>
    <w:p w14:paraId="47AA9427" w14:textId="45514FDE" w:rsidR="005B519E" w:rsidRPr="00DF5ADB" w:rsidRDefault="005B519E" w:rsidP="003610B6">
      <w:pPr>
        <w:spacing w:after="0" w:line="240" w:lineRule="auto"/>
        <w:rPr>
          <w:rFonts w:ascii="Times New Roman" w:hAnsi="Times New Roman" w:cs="Times New Roman"/>
          <w:lang w:val="en-GB"/>
        </w:rPr>
      </w:pPr>
      <w:r w:rsidRPr="00DF5ADB">
        <w:rPr>
          <w:rFonts w:ascii="Times New Roman" w:hAnsi="Times New Roman" w:cs="Times New Roman"/>
          <w:lang w:val="en-GB"/>
        </w:rPr>
        <w:t>db.ConcertVenueLog.aggregate([</w:t>
      </w:r>
    </w:p>
    <w:p w14:paraId="40902AFB" w14:textId="55E87E5F" w:rsidR="005B519E" w:rsidRPr="00DF5ADB" w:rsidRDefault="005B519E" w:rsidP="003610B6">
      <w:pPr>
        <w:spacing w:after="0" w:line="240" w:lineRule="auto"/>
        <w:ind w:left="720"/>
        <w:rPr>
          <w:rFonts w:ascii="Times New Roman" w:hAnsi="Times New Roman" w:cs="Times New Roman"/>
          <w:lang w:val="en-GB"/>
        </w:rPr>
      </w:pPr>
      <w:r w:rsidRPr="00DF5ADB">
        <w:rPr>
          <w:rFonts w:ascii="Times New Roman" w:hAnsi="Times New Roman" w:cs="Times New Roman"/>
          <w:lang w:val="en-GB"/>
        </w:rPr>
        <w:t xml:space="preserve">  {$project: { _id: 0,</w:t>
      </w:r>
    </w:p>
    <w:p w14:paraId="75CDB174" w14:textId="5344D621"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Performer: 1,</w:t>
      </w:r>
    </w:p>
    <w:p w14:paraId="6F1D99E9" w14:textId="12D7A51B"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ctual_Crowd: 1,</w:t>
      </w:r>
    </w:p>
    <w:p w14:paraId="5DA679B4" w14:textId="75E5AC9C"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Total_Spending_Per_Person: {</w:t>
      </w:r>
    </w:p>
    <w:p w14:paraId="1F1CFB55" w14:textId="66877224" w:rsidR="000172CF" w:rsidRPr="00DF5ADB" w:rsidRDefault="005B519E" w:rsidP="003610B6">
      <w:pPr>
        <w:spacing w:after="0" w:line="240" w:lineRule="auto"/>
        <w:ind w:left="720"/>
        <w:rPr>
          <w:rFonts w:ascii="Times New Roman" w:hAnsi="Times New Roman" w:cs="Times New Roman"/>
          <w:lang w:val="en-GB"/>
        </w:rPr>
      </w:pPr>
      <w:r w:rsidRPr="00DF5ADB">
        <w:rPr>
          <w:rFonts w:ascii="Times New Roman" w:hAnsi="Times New Roman" w:cs="Times New Roman"/>
          <w:lang w:val="en-GB"/>
        </w:rPr>
        <w:t>$divide: [{ $sum: ["$Food_Sales",</w:t>
      </w:r>
    </w:p>
    <w:p w14:paraId="06D8C8F8" w14:textId="77777777" w:rsidR="000172CF" w:rsidRPr="00DF5ADB" w:rsidRDefault="005B519E" w:rsidP="003610B6">
      <w:pPr>
        <w:spacing w:after="0" w:line="240" w:lineRule="auto"/>
        <w:ind w:left="1440" w:firstLine="720"/>
        <w:rPr>
          <w:rFonts w:ascii="Times New Roman" w:hAnsi="Times New Roman" w:cs="Times New Roman"/>
          <w:lang w:val="en-GB"/>
        </w:rPr>
      </w:pPr>
      <w:r w:rsidRPr="00DF5ADB">
        <w:rPr>
          <w:rFonts w:ascii="Times New Roman" w:hAnsi="Times New Roman" w:cs="Times New Roman"/>
          <w:lang w:val="en-GB"/>
        </w:rPr>
        <w:t xml:space="preserve">"$Merchandise_Sales", </w:t>
      </w:r>
    </w:p>
    <w:p w14:paraId="174E1818" w14:textId="57B2F11D" w:rsidR="005B519E" w:rsidRPr="00DF5ADB" w:rsidRDefault="005B519E" w:rsidP="003610B6">
      <w:pPr>
        <w:spacing w:after="0" w:line="240" w:lineRule="auto"/>
        <w:ind w:left="1440" w:firstLine="720"/>
        <w:rPr>
          <w:rFonts w:ascii="Times New Roman" w:hAnsi="Times New Roman" w:cs="Times New Roman"/>
          <w:lang w:val="en-GB"/>
        </w:rPr>
      </w:pPr>
      <w:r w:rsidRPr="00DF5ADB">
        <w:rPr>
          <w:rFonts w:ascii="Times New Roman" w:hAnsi="Times New Roman" w:cs="Times New Roman"/>
          <w:lang w:val="en-GB"/>
        </w:rPr>
        <w:t>"$Drink_Sales"] },</w:t>
      </w:r>
    </w:p>
    <w:p w14:paraId="079BFDAC" w14:textId="792A81E9" w:rsidR="005B519E" w:rsidRPr="00DF5ADB" w:rsidRDefault="005B519E" w:rsidP="00B5019F">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ctual_Crowd"</w:t>
      </w:r>
      <w:r w:rsidR="00B5019F" w:rsidRPr="00DF5ADB">
        <w:rPr>
          <w:rFonts w:ascii="Times New Roman" w:hAnsi="Times New Roman" w:cs="Times New Roman"/>
          <w:lang w:val="en-GB"/>
        </w:rPr>
        <w:t xml:space="preserve"> </w:t>
      </w:r>
      <w:r w:rsidRPr="00DF5ADB">
        <w:rPr>
          <w:rFonts w:ascii="Times New Roman" w:hAnsi="Times New Roman" w:cs="Times New Roman"/>
          <w:lang w:val="en-GB"/>
        </w:rPr>
        <w:t>]}}},</w:t>
      </w:r>
    </w:p>
    <w:p w14:paraId="6E89FFCF" w14:textId="71F79AAB" w:rsidR="005B519E" w:rsidRPr="00DF5ADB" w:rsidRDefault="005B519E" w:rsidP="003610B6">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group: {_id: "$Performer",</w:t>
      </w:r>
    </w:p>
    <w:p w14:paraId="3F27A5B4" w14:textId="58BE1C64" w:rsidR="005B519E" w:rsidRPr="00DF5ADB" w:rsidRDefault="005B519E" w:rsidP="003610B6">
      <w:pPr>
        <w:spacing w:after="0" w:line="240" w:lineRule="auto"/>
        <w:ind w:left="720" w:firstLine="720"/>
        <w:rPr>
          <w:rFonts w:ascii="Times New Roman" w:hAnsi="Times New Roman" w:cs="Times New Roman"/>
          <w:lang w:val="en-GB"/>
        </w:rPr>
      </w:pPr>
      <w:r w:rsidRPr="00DF5ADB">
        <w:rPr>
          <w:rFonts w:ascii="Times New Roman" w:hAnsi="Times New Roman" w:cs="Times New Roman"/>
          <w:lang w:val="en-GB"/>
        </w:rPr>
        <w:t>Average_Spending_Per_Person: { $avg: "$Total_Spending_Per_Person" }</w:t>
      </w:r>
    </w:p>
    <w:p w14:paraId="5940CC8D" w14:textId="13F1E2DA" w:rsidR="005B519E" w:rsidRPr="00DF5ADB" w:rsidRDefault="005B519E" w:rsidP="003610B6">
      <w:pPr>
        <w:spacing w:after="0" w:line="240" w:lineRule="auto"/>
        <w:rPr>
          <w:rFonts w:ascii="Times New Roman" w:hAnsi="Times New Roman" w:cs="Times New Roman"/>
          <w:lang w:val="en-GB"/>
        </w:rPr>
      </w:pPr>
      <w:r w:rsidRPr="00DF5ADB">
        <w:rPr>
          <w:rFonts w:ascii="Times New Roman" w:hAnsi="Times New Roman" w:cs="Times New Roman"/>
          <w:lang w:val="en-GB"/>
        </w:rPr>
        <w:t>}},</w:t>
      </w:r>
    </w:p>
    <w:p w14:paraId="218A0273" w14:textId="24DD4F74" w:rsidR="005B519E" w:rsidRPr="00DF5ADB" w:rsidRDefault="005B519E" w:rsidP="003610B6">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project: {</w:t>
      </w:r>
    </w:p>
    <w:p w14:paraId="468CC2E1" w14:textId="69768DBB"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_id: 1,</w:t>
      </w:r>
    </w:p>
    <w:p w14:paraId="211D080F" w14:textId="6907365E"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verage_Spending_Per_Person: 1,</w:t>
      </w:r>
    </w:p>
    <w:p w14:paraId="0FAD7738" w14:textId="0D0413F7" w:rsidR="005B519E" w:rsidRPr="00DF5ADB" w:rsidRDefault="005B519E" w:rsidP="003610B6">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Profitable: {</w:t>
      </w:r>
      <w:r w:rsidR="00AE241D" w:rsidRPr="00DF5ADB">
        <w:rPr>
          <w:rFonts w:ascii="Times New Roman" w:hAnsi="Times New Roman" w:cs="Times New Roman"/>
          <w:lang w:val="en-GB"/>
        </w:rPr>
        <w:t>$</w:t>
      </w:r>
      <w:r w:rsidRPr="00DF5ADB">
        <w:rPr>
          <w:rFonts w:ascii="Times New Roman" w:hAnsi="Times New Roman" w:cs="Times New Roman"/>
          <w:lang w:val="en-GB"/>
        </w:rPr>
        <w:t>cond: {</w:t>
      </w:r>
    </w:p>
    <w:p w14:paraId="0CC35C1D" w14:textId="03CDBC8F" w:rsidR="005B519E" w:rsidRPr="00DF5ADB" w:rsidRDefault="005B519E" w:rsidP="003610B6">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if: { $gte: ["$Average_Spending_Per_Person", 25] },</w:t>
      </w:r>
    </w:p>
    <w:p w14:paraId="3DB183ED" w14:textId="06C75A2C" w:rsidR="005B519E" w:rsidRPr="00DF5ADB" w:rsidRDefault="005B519E" w:rsidP="003610B6">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then: "Yes",</w:t>
      </w:r>
    </w:p>
    <w:p w14:paraId="0C14B280" w14:textId="1E117A99" w:rsidR="003610B6" w:rsidRPr="00DF5ADB" w:rsidRDefault="005B519E" w:rsidP="003610B6">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else: "No"}}</w:t>
      </w:r>
      <w:r w:rsidR="002B193F" w:rsidRPr="00DF5ADB">
        <w:rPr>
          <w:rFonts w:ascii="Times New Roman" w:hAnsi="Times New Roman" w:cs="Times New Roman"/>
          <w:lang w:val="en-GB"/>
        </w:rPr>
        <w:t xml:space="preserve"> </w:t>
      </w:r>
      <w:r w:rsidRPr="00DF5ADB">
        <w:rPr>
          <w:rFonts w:ascii="Times New Roman" w:hAnsi="Times New Roman" w:cs="Times New Roman"/>
          <w:lang w:val="en-GB"/>
        </w:rPr>
        <w:t>}</w:t>
      </w:r>
      <w:r w:rsidR="00345758" w:rsidRPr="00DF5ADB">
        <w:rPr>
          <w:rFonts w:ascii="Times New Roman" w:hAnsi="Times New Roman" w:cs="Times New Roman"/>
          <w:lang w:val="en-GB"/>
        </w:rPr>
        <w:t>}</w:t>
      </w:r>
      <w:r w:rsidR="003610B6" w:rsidRPr="00DF5ADB">
        <w:rPr>
          <w:rFonts w:ascii="Times New Roman" w:hAnsi="Times New Roman" w:cs="Times New Roman"/>
          <w:lang w:val="en-GB"/>
        </w:rPr>
        <w:t>,</w:t>
      </w:r>
    </w:p>
    <w:p w14:paraId="1B57D1E9" w14:textId="11F34D67" w:rsidR="005B519E" w:rsidRPr="00DF5ADB" w:rsidRDefault="00903DCF" w:rsidP="003610B6">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w:t>
      </w:r>
      <w:r w:rsidR="003610B6" w:rsidRPr="00DF5ADB">
        <w:rPr>
          <w:rFonts w:ascii="Times New Roman" w:hAnsi="Times New Roman" w:cs="Times New Roman"/>
          <w:lang w:val="en-GB"/>
        </w:rPr>
        <w:t>$sort: {Average_Spending_Per_Person:-1</w:t>
      </w:r>
      <w:r w:rsidR="005B519E" w:rsidRPr="00DF5ADB">
        <w:rPr>
          <w:rFonts w:ascii="Times New Roman" w:hAnsi="Times New Roman" w:cs="Times New Roman"/>
          <w:lang w:val="en-GB"/>
        </w:rPr>
        <w:t>}</w:t>
      </w:r>
      <w:r w:rsidRPr="00DF5ADB">
        <w:rPr>
          <w:rFonts w:ascii="Times New Roman" w:hAnsi="Times New Roman" w:cs="Times New Roman"/>
          <w:lang w:val="en-GB"/>
        </w:rPr>
        <w:t>}</w:t>
      </w:r>
      <w:r w:rsidR="007C258D" w:rsidRPr="00DF5ADB">
        <w:rPr>
          <w:rFonts w:ascii="Times New Roman" w:hAnsi="Times New Roman" w:cs="Times New Roman"/>
          <w:lang w:val="en-GB"/>
        </w:rPr>
        <w:t xml:space="preserve"> </w:t>
      </w:r>
    </w:p>
    <w:p w14:paraId="3535D1B2" w14:textId="77777777" w:rsidR="00F96ABD" w:rsidRDefault="005B519E" w:rsidP="003610B6">
      <w:pPr>
        <w:pBdr>
          <w:bottom w:val="single" w:sz="6" w:space="1" w:color="auto"/>
        </w:pBdr>
        <w:spacing w:after="0" w:line="240" w:lineRule="auto"/>
        <w:rPr>
          <w:rFonts w:ascii="Times New Roman" w:hAnsi="Times New Roman" w:cs="Times New Roman"/>
          <w:lang w:val="en-GB"/>
        </w:rPr>
      </w:pPr>
      <w:r w:rsidRPr="00DF5ADB">
        <w:rPr>
          <w:rFonts w:ascii="Times New Roman" w:hAnsi="Times New Roman" w:cs="Times New Roman"/>
          <w:lang w:val="en-GB"/>
        </w:rPr>
        <w:t>])</w:t>
      </w:r>
    </w:p>
    <w:p w14:paraId="2E6168FC" w14:textId="77777777" w:rsidR="00DF5ADB" w:rsidRPr="00DF5ADB" w:rsidRDefault="00DF5ADB" w:rsidP="003610B6">
      <w:pPr>
        <w:pBdr>
          <w:bottom w:val="single" w:sz="6" w:space="1" w:color="auto"/>
        </w:pBdr>
        <w:spacing w:after="0" w:line="240" w:lineRule="auto"/>
        <w:rPr>
          <w:rFonts w:ascii="Times New Roman" w:hAnsi="Times New Roman" w:cs="Times New Roman"/>
          <w:lang w:val="en-GB"/>
        </w:rPr>
      </w:pPr>
    </w:p>
    <w:p w14:paraId="696EB6E6" w14:textId="77777777" w:rsidR="00DF5ADB" w:rsidRDefault="00DF5ADB" w:rsidP="00727A4B">
      <w:pPr>
        <w:spacing w:after="0" w:line="240" w:lineRule="auto"/>
        <w:rPr>
          <w:rFonts w:ascii="Times New Roman" w:hAnsi="Times New Roman" w:cs="Times New Roman"/>
          <w:lang w:val="en-GB"/>
        </w:rPr>
      </w:pPr>
    </w:p>
    <w:p w14:paraId="466C7A9E" w14:textId="6A0553DA" w:rsidR="00727A4B" w:rsidRPr="00DF5ADB" w:rsidRDefault="00727A4B" w:rsidP="00727A4B">
      <w:pPr>
        <w:spacing w:after="0" w:line="240" w:lineRule="auto"/>
        <w:rPr>
          <w:rFonts w:ascii="Times New Roman" w:hAnsi="Times New Roman" w:cs="Times New Roman"/>
          <w:lang w:val="en-GB"/>
        </w:rPr>
      </w:pPr>
      <w:r w:rsidRPr="00DF5ADB">
        <w:rPr>
          <w:rFonts w:ascii="Times New Roman" w:hAnsi="Times New Roman" w:cs="Times New Roman"/>
          <w:lang w:val="en-GB"/>
        </w:rPr>
        <w:t>//Q16</w:t>
      </w:r>
    </w:p>
    <w:p w14:paraId="4AA8DE55" w14:textId="77777777" w:rsidR="00727A4B" w:rsidRPr="00DF5ADB" w:rsidRDefault="00727A4B" w:rsidP="00727A4B">
      <w:pPr>
        <w:spacing w:after="0" w:line="240" w:lineRule="auto"/>
        <w:rPr>
          <w:rFonts w:ascii="Times New Roman" w:hAnsi="Times New Roman" w:cs="Times New Roman"/>
          <w:lang w:val="en-GB"/>
        </w:rPr>
      </w:pPr>
      <w:r w:rsidRPr="00DF5ADB">
        <w:rPr>
          <w:rFonts w:ascii="Times New Roman" w:hAnsi="Times New Roman" w:cs="Times New Roman"/>
          <w:lang w:val="en-GB"/>
        </w:rPr>
        <w:t>db.ConcertVenueLog.aggregate([</w:t>
      </w:r>
    </w:p>
    <w:p w14:paraId="4B66420A" w14:textId="77777777" w:rsidR="00727A4B" w:rsidRPr="00DF5ADB" w:rsidRDefault="00727A4B" w:rsidP="00727A4B">
      <w:pPr>
        <w:spacing w:after="0" w:line="240" w:lineRule="auto"/>
        <w:ind w:left="720"/>
        <w:rPr>
          <w:rFonts w:ascii="Times New Roman" w:hAnsi="Times New Roman" w:cs="Times New Roman"/>
          <w:lang w:val="en-GB"/>
        </w:rPr>
      </w:pPr>
      <w:r w:rsidRPr="00DF5ADB">
        <w:rPr>
          <w:rFonts w:ascii="Times New Roman" w:hAnsi="Times New Roman" w:cs="Times New Roman"/>
          <w:lang w:val="en-GB"/>
        </w:rPr>
        <w:t xml:space="preserve">  {$project: { _id: 0,</w:t>
      </w:r>
    </w:p>
    <w:p w14:paraId="2D004756"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Performer: 1,</w:t>
      </w:r>
    </w:p>
    <w:p w14:paraId="7EBD6F93"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ctual_Crowd: 1,</w:t>
      </w:r>
    </w:p>
    <w:p w14:paraId="446E6997"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Total_Spending_Per_Person: {</w:t>
      </w:r>
    </w:p>
    <w:p w14:paraId="5AD5A430" w14:textId="77777777" w:rsidR="00727A4B" w:rsidRPr="00DF5ADB" w:rsidRDefault="00727A4B" w:rsidP="00727A4B">
      <w:pPr>
        <w:spacing w:after="0" w:line="240" w:lineRule="auto"/>
        <w:ind w:left="720"/>
        <w:rPr>
          <w:rFonts w:ascii="Times New Roman" w:hAnsi="Times New Roman" w:cs="Times New Roman"/>
          <w:lang w:val="en-GB"/>
        </w:rPr>
      </w:pPr>
      <w:r w:rsidRPr="00DF5ADB">
        <w:rPr>
          <w:rFonts w:ascii="Times New Roman" w:hAnsi="Times New Roman" w:cs="Times New Roman"/>
          <w:lang w:val="en-GB"/>
        </w:rPr>
        <w:t>$divide: [{ $sum: ["$Food_Sales",</w:t>
      </w:r>
    </w:p>
    <w:p w14:paraId="5108B993" w14:textId="77777777" w:rsidR="00727A4B" w:rsidRPr="00DF5ADB" w:rsidRDefault="00727A4B" w:rsidP="00727A4B">
      <w:pPr>
        <w:spacing w:after="0" w:line="240" w:lineRule="auto"/>
        <w:ind w:left="1440" w:firstLine="720"/>
        <w:rPr>
          <w:rFonts w:ascii="Times New Roman" w:hAnsi="Times New Roman" w:cs="Times New Roman"/>
          <w:lang w:val="en-GB"/>
        </w:rPr>
      </w:pPr>
      <w:r w:rsidRPr="00DF5ADB">
        <w:rPr>
          <w:rFonts w:ascii="Times New Roman" w:hAnsi="Times New Roman" w:cs="Times New Roman"/>
          <w:lang w:val="en-GB"/>
        </w:rPr>
        <w:t xml:space="preserve">"$Merchandise_Sales", </w:t>
      </w:r>
    </w:p>
    <w:p w14:paraId="56C42B12" w14:textId="77777777" w:rsidR="00727A4B" w:rsidRPr="00DF5ADB" w:rsidRDefault="00727A4B" w:rsidP="00727A4B">
      <w:pPr>
        <w:spacing w:after="0" w:line="240" w:lineRule="auto"/>
        <w:ind w:left="1440" w:firstLine="720"/>
        <w:rPr>
          <w:rFonts w:ascii="Times New Roman" w:hAnsi="Times New Roman" w:cs="Times New Roman"/>
          <w:lang w:val="en-GB"/>
        </w:rPr>
      </w:pPr>
      <w:r w:rsidRPr="00DF5ADB">
        <w:rPr>
          <w:rFonts w:ascii="Times New Roman" w:hAnsi="Times New Roman" w:cs="Times New Roman"/>
          <w:lang w:val="en-GB"/>
        </w:rPr>
        <w:t>"$Drink_Sales"] },</w:t>
      </w:r>
    </w:p>
    <w:p w14:paraId="48EEC728" w14:textId="150BD12F" w:rsidR="00727A4B" w:rsidRPr="00DF5ADB" w:rsidRDefault="00727A4B" w:rsidP="00B5019F">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ctual_Crowd"</w:t>
      </w:r>
      <w:r w:rsidR="00B5019F" w:rsidRPr="00DF5ADB">
        <w:rPr>
          <w:rFonts w:ascii="Times New Roman" w:hAnsi="Times New Roman" w:cs="Times New Roman"/>
          <w:lang w:val="en-GB"/>
        </w:rPr>
        <w:t xml:space="preserve"> </w:t>
      </w:r>
      <w:r w:rsidRPr="00DF5ADB">
        <w:rPr>
          <w:rFonts w:ascii="Times New Roman" w:hAnsi="Times New Roman" w:cs="Times New Roman"/>
          <w:lang w:val="en-GB"/>
        </w:rPr>
        <w:t>]}}},</w:t>
      </w:r>
    </w:p>
    <w:p w14:paraId="0B5B332F" w14:textId="77777777" w:rsidR="00727A4B" w:rsidRPr="00DF5ADB" w:rsidRDefault="00727A4B" w:rsidP="00727A4B">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group: {_id: "$Performer",</w:t>
      </w:r>
    </w:p>
    <w:p w14:paraId="44C749E5" w14:textId="77777777" w:rsidR="00727A4B" w:rsidRPr="00DF5ADB" w:rsidRDefault="00727A4B" w:rsidP="00727A4B">
      <w:pPr>
        <w:spacing w:after="0" w:line="240" w:lineRule="auto"/>
        <w:ind w:left="720" w:firstLine="720"/>
        <w:rPr>
          <w:rFonts w:ascii="Times New Roman" w:hAnsi="Times New Roman" w:cs="Times New Roman"/>
          <w:lang w:val="en-GB"/>
        </w:rPr>
      </w:pPr>
      <w:r w:rsidRPr="00DF5ADB">
        <w:rPr>
          <w:rFonts w:ascii="Times New Roman" w:hAnsi="Times New Roman" w:cs="Times New Roman"/>
          <w:lang w:val="en-GB"/>
        </w:rPr>
        <w:t>Average_Spending_Per_Person: { $avg: "$Total_Spending_Per_Person" }</w:t>
      </w:r>
    </w:p>
    <w:p w14:paraId="2C6ABC65" w14:textId="77777777" w:rsidR="00727A4B" w:rsidRPr="00DF5ADB" w:rsidRDefault="00727A4B" w:rsidP="00727A4B">
      <w:pPr>
        <w:spacing w:after="0" w:line="240" w:lineRule="auto"/>
        <w:rPr>
          <w:rFonts w:ascii="Times New Roman" w:hAnsi="Times New Roman" w:cs="Times New Roman"/>
          <w:lang w:val="en-GB"/>
        </w:rPr>
      </w:pPr>
      <w:r w:rsidRPr="00DF5ADB">
        <w:rPr>
          <w:rFonts w:ascii="Times New Roman" w:hAnsi="Times New Roman" w:cs="Times New Roman"/>
          <w:lang w:val="en-GB"/>
        </w:rPr>
        <w:t>}},</w:t>
      </w:r>
    </w:p>
    <w:p w14:paraId="15CA3F3E" w14:textId="77777777" w:rsidR="00727A4B" w:rsidRPr="00DF5ADB" w:rsidRDefault="00727A4B" w:rsidP="00727A4B">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project: {</w:t>
      </w:r>
    </w:p>
    <w:p w14:paraId="0AE8EB1E"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_id: 1,</w:t>
      </w:r>
    </w:p>
    <w:p w14:paraId="24909D37"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Average_Spending_Per_Person: 1,</w:t>
      </w:r>
    </w:p>
    <w:p w14:paraId="5AEC0D1D" w14:textId="77777777" w:rsidR="00727A4B" w:rsidRPr="00DF5ADB" w:rsidRDefault="00727A4B" w:rsidP="00727A4B">
      <w:pPr>
        <w:spacing w:after="0" w:line="240" w:lineRule="auto"/>
        <w:ind w:left="1440"/>
        <w:rPr>
          <w:rFonts w:ascii="Times New Roman" w:hAnsi="Times New Roman" w:cs="Times New Roman"/>
          <w:lang w:val="en-GB"/>
        </w:rPr>
      </w:pPr>
      <w:r w:rsidRPr="00DF5ADB">
        <w:rPr>
          <w:rFonts w:ascii="Times New Roman" w:hAnsi="Times New Roman" w:cs="Times New Roman"/>
          <w:lang w:val="en-GB"/>
        </w:rPr>
        <w:t>Profitable: {$cond: {</w:t>
      </w:r>
    </w:p>
    <w:p w14:paraId="2CBFEBFA" w14:textId="77777777" w:rsidR="00727A4B" w:rsidRPr="00DF5ADB" w:rsidRDefault="00727A4B" w:rsidP="00727A4B">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if: { $gte: ["$Average_Spending_Per_Person", 25] },</w:t>
      </w:r>
    </w:p>
    <w:p w14:paraId="59CC9283" w14:textId="77777777" w:rsidR="00727A4B" w:rsidRPr="00DF5ADB" w:rsidRDefault="00727A4B" w:rsidP="00727A4B">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then: "Yes",</w:t>
      </w:r>
    </w:p>
    <w:p w14:paraId="181D8A60" w14:textId="77777777" w:rsidR="00727A4B" w:rsidRPr="00DF5ADB" w:rsidRDefault="00727A4B" w:rsidP="00727A4B">
      <w:pPr>
        <w:spacing w:after="0" w:line="240" w:lineRule="auto"/>
        <w:ind w:left="2160" w:firstLine="720"/>
        <w:rPr>
          <w:rFonts w:ascii="Times New Roman" w:hAnsi="Times New Roman" w:cs="Times New Roman"/>
          <w:lang w:val="en-GB"/>
        </w:rPr>
      </w:pPr>
      <w:r w:rsidRPr="00DF5ADB">
        <w:rPr>
          <w:rFonts w:ascii="Times New Roman" w:hAnsi="Times New Roman" w:cs="Times New Roman"/>
          <w:lang w:val="en-GB"/>
        </w:rPr>
        <w:t>else: "No"}} }},</w:t>
      </w:r>
    </w:p>
    <w:p w14:paraId="40525619" w14:textId="382631DC" w:rsidR="00727A4B" w:rsidRPr="00DF5ADB" w:rsidRDefault="00727A4B" w:rsidP="00727A4B">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sort: {Average_Spending_Per_Person:-1}}</w:t>
      </w:r>
      <w:r w:rsidR="00386F4D" w:rsidRPr="00DF5ADB">
        <w:rPr>
          <w:rFonts w:ascii="Times New Roman" w:hAnsi="Times New Roman" w:cs="Times New Roman"/>
          <w:lang w:val="en-GB"/>
        </w:rPr>
        <w:t>,</w:t>
      </w:r>
    </w:p>
    <w:p w14:paraId="31BDD307" w14:textId="6CC8D148" w:rsidR="00727A4B" w:rsidRPr="00DF5ADB" w:rsidRDefault="00327243" w:rsidP="007C258D">
      <w:pPr>
        <w:spacing w:after="0" w:line="240" w:lineRule="auto"/>
        <w:ind w:firstLine="720"/>
        <w:rPr>
          <w:rFonts w:ascii="Times New Roman" w:hAnsi="Times New Roman" w:cs="Times New Roman"/>
          <w:lang w:val="en-GB"/>
        </w:rPr>
      </w:pPr>
      <w:r w:rsidRPr="00DF5ADB">
        <w:rPr>
          <w:rFonts w:ascii="Times New Roman" w:hAnsi="Times New Roman" w:cs="Times New Roman"/>
          <w:lang w:val="en-GB"/>
        </w:rPr>
        <w:t>{$count : "count"}</w:t>
      </w:r>
      <w:r w:rsidR="007C258D" w:rsidRPr="00DF5ADB">
        <w:rPr>
          <w:rFonts w:ascii="Times New Roman" w:hAnsi="Times New Roman" w:cs="Times New Roman"/>
          <w:lang w:val="en-GB"/>
        </w:rPr>
        <w:t xml:space="preserve"> </w:t>
      </w:r>
      <w:r w:rsidR="00727A4B" w:rsidRPr="00DF5ADB">
        <w:rPr>
          <w:rFonts w:ascii="Times New Roman" w:hAnsi="Times New Roman" w:cs="Times New Roman"/>
          <w:lang w:val="en-GB"/>
        </w:rPr>
        <w:t>])</w:t>
      </w:r>
    </w:p>
    <w:p w14:paraId="34373EAE" w14:textId="23DD1644" w:rsidR="00727A4B" w:rsidRDefault="002953F9" w:rsidP="003610B6">
      <w:pPr>
        <w:spacing w:after="0" w:line="240" w:lineRule="auto"/>
        <w:rPr>
          <w:lang w:val="en-GB"/>
        </w:rPr>
      </w:pPr>
      <w:r w:rsidRPr="00F96ABD">
        <w:rPr>
          <w:noProof/>
          <w:lang w:val="en-GB"/>
        </w:rPr>
        <w:lastRenderedPageBreak/>
        <w:drawing>
          <wp:anchor distT="0" distB="0" distL="114300" distR="114300" simplePos="0" relativeHeight="251655680" behindDoc="0" locked="0" layoutInCell="1" allowOverlap="1" wp14:anchorId="47C279F6" wp14:editId="56A65ADC">
            <wp:simplePos x="0" y="0"/>
            <wp:positionH relativeFrom="column">
              <wp:posOffset>473075</wp:posOffset>
            </wp:positionH>
            <wp:positionV relativeFrom="paragraph">
              <wp:posOffset>0</wp:posOffset>
            </wp:positionV>
            <wp:extent cx="4173855" cy="5344795"/>
            <wp:effectExtent l="0" t="0" r="0" b="8255"/>
            <wp:wrapTopAndBottom/>
            <wp:docPr id="189262028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20287" name="Picture 1" descr="A screenshot of a computer pro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73855" cy="5344795"/>
                    </a:xfrm>
                    <a:prstGeom prst="rect">
                      <a:avLst/>
                    </a:prstGeom>
                  </pic:spPr>
                </pic:pic>
              </a:graphicData>
            </a:graphic>
            <wp14:sizeRelH relativeFrom="margin">
              <wp14:pctWidth>0</wp14:pctWidth>
            </wp14:sizeRelH>
            <wp14:sizeRelV relativeFrom="margin">
              <wp14:pctHeight>0</wp14:pctHeight>
            </wp14:sizeRelV>
          </wp:anchor>
        </w:drawing>
      </w:r>
    </w:p>
    <w:p w14:paraId="3FA18E7E" w14:textId="1776D57B" w:rsidR="00AE241D" w:rsidRDefault="00727A4B" w:rsidP="003610B6">
      <w:pPr>
        <w:spacing w:after="0" w:line="240" w:lineRule="auto"/>
        <w:rPr>
          <w:rFonts w:eastAsiaTheme="majorEastAsia" w:cstheme="majorBidi"/>
          <w:color w:val="0F4761" w:themeColor="accent1" w:themeShade="BF"/>
          <w:sz w:val="28"/>
          <w:szCs w:val="28"/>
          <w:lang w:val="en-GB"/>
        </w:rPr>
      </w:pPr>
      <w:r w:rsidRPr="00727A4B">
        <w:rPr>
          <w:noProof/>
          <w:lang w:val="en-GB"/>
        </w:rPr>
        <w:lastRenderedPageBreak/>
        <w:drawing>
          <wp:inline distT="0" distB="0" distL="0" distR="0" wp14:anchorId="3D48264A" wp14:editId="0129F239">
            <wp:extent cx="4434467" cy="4203065"/>
            <wp:effectExtent l="0" t="0" r="4445" b="6985"/>
            <wp:docPr id="16805323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32328" name="Picture 1" descr="A screenshot of a computer&#10;&#10;Description automatically generated"/>
                    <pic:cNvPicPr/>
                  </pic:nvPicPr>
                  <pic:blipFill>
                    <a:blip r:embed="rId48"/>
                    <a:stretch>
                      <a:fillRect/>
                    </a:stretch>
                  </pic:blipFill>
                  <pic:spPr>
                    <a:xfrm>
                      <a:off x="0" y="0"/>
                      <a:ext cx="4438104" cy="4206513"/>
                    </a:xfrm>
                    <a:prstGeom prst="rect">
                      <a:avLst/>
                    </a:prstGeom>
                  </pic:spPr>
                </pic:pic>
              </a:graphicData>
            </a:graphic>
          </wp:inline>
        </w:drawing>
      </w:r>
      <w:r w:rsidR="00DD76E5" w:rsidRPr="00DD76E5">
        <w:rPr>
          <w:noProof/>
          <w:lang w:val="en-GB"/>
        </w:rPr>
        <w:drawing>
          <wp:inline distT="0" distB="0" distL="0" distR="0" wp14:anchorId="73CD14D8" wp14:editId="4966521C">
            <wp:extent cx="4745990" cy="3135424"/>
            <wp:effectExtent l="0" t="0" r="0" b="8255"/>
            <wp:docPr id="15268329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32939" name="Picture 1" descr="A screenshot of a computer code&#10;&#10;Description automatically generated"/>
                    <pic:cNvPicPr/>
                  </pic:nvPicPr>
                  <pic:blipFill>
                    <a:blip r:embed="rId49"/>
                    <a:stretch>
                      <a:fillRect/>
                    </a:stretch>
                  </pic:blipFill>
                  <pic:spPr>
                    <a:xfrm>
                      <a:off x="0" y="0"/>
                      <a:ext cx="4749154" cy="3137514"/>
                    </a:xfrm>
                    <a:prstGeom prst="rect">
                      <a:avLst/>
                    </a:prstGeom>
                  </pic:spPr>
                </pic:pic>
              </a:graphicData>
            </a:graphic>
          </wp:inline>
        </w:drawing>
      </w:r>
      <w:r w:rsidR="00AE241D">
        <w:rPr>
          <w:lang w:val="en-GB"/>
        </w:rPr>
        <w:br w:type="page"/>
      </w:r>
    </w:p>
    <w:p w14:paraId="6DE48AEE" w14:textId="5EC4D162" w:rsidR="00C80BE7" w:rsidRDefault="00C80BE7" w:rsidP="00C80BE7">
      <w:pPr>
        <w:pStyle w:val="Heading3"/>
        <w:rPr>
          <w:lang w:val="en-GB"/>
        </w:rPr>
      </w:pPr>
      <w:bookmarkStart w:id="28" w:name="_Toc164941371"/>
      <w:r>
        <w:rPr>
          <w:lang w:val="en-GB"/>
        </w:rPr>
        <w:lastRenderedPageBreak/>
        <w:t>Question 17</w:t>
      </w:r>
      <w:bookmarkEnd w:id="28"/>
    </w:p>
    <w:p w14:paraId="03DF6040" w14:textId="0425B361" w:rsidR="00A80059" w:rsidRPr="00954A7B" w:rsidRDefault="00A80059" w:rsidP="00A80059">
      <w:pPr>
        <w:rPr>
          <w:rFonts w:ascii="Times New Roman" w:hAnsi="Times New Roman" w:cs="Times New Roman"/>
          <w:lang w:val="en-GB"/>
        </w:rPr>
      </w:pPr>
      <w:r w:rsidRPr="00954A7B">
        <w:rPr>
          <w:rFonts w:ascii="Times New Roman" w:hAnsi="Times New Roman" w:cs="Times New Roman"/>
          <w:lang w:val="en-GB"/>
        </w:rPr>
        <w:t xml:space="preserve">Find and display details for Niall Horen concerts </w:t>
      </w:r>
      <w:r w:rsidR="009A6916" w:rsidRPr="00954A7B">
        <w:rPr>
          <w:rFonts w:ascii="Times New Roman" w:hAnsi="Times New Roman" w:cs="Times New Roman"/>
          <w:lang w:val="en-GB"/>
        </w:rPr>
        <w:t xml:space="preserve">between 2010 and 2022 with a ticket price </w:t>
      </w:r>
      <w:r w:rsidR="001B0D31" w:rsidRPr="00954A7B">
        <w:rPr>
          <w:rFonts w:ascii="Times New Roman" w:hAnsi="Times New Roman" w:cs="Times New Roman"/>
          <w:lang w:val="en-GB"/>
        </w:rPr>
        <w:t xml:space="preserve">greater than €300. The crowd </w:t>
      </w:r>
      <w:r w:rsidR="0046582F" w:rsidRPr="00954A7B">
        <w:rPr>
          <w:rFonts w:ascii="Times New Roman" w:hAnsi="Times New Roman" w:cs="Times New Roman"/>
          <w:lang w:val="en-GB"/>
        </w:rPr>
        <w:t>attendance</w:t>
      </w:r>
      <w:r w:rsidR="001B0D31" w:rsidRPr="00954A7B">
        <w:rPr>
          <w:rFonts w:ascii="Times New Roman" w:hAnsi="Times New Roman" w:cs="Times New Roman"/>
          <w:lang w:val="en-GB"/>
        </w:rPr>
        <w:t xml:space="preserve"> must h</w:t>
      </w:r>
      <w:r w:rsidR="00A76AAB" w:rsidRPr="00954A7B">
        <w:rPr>
          <w:rFonts w:ascii="Times New Roman" w:hAnsi="Times New Roman" w:cs="Times New Roman"/>
          <w:lang w:val="en-GB"/>
        </w:rPr>
        <w:t xml:space="preserve">ave been at least 5000 with a security cost of </w:t>
      </w:r>
      <w:r w:rsidR="0046582F" w:rsidRPr="00954A7B">
        <w:rPr>
          <w:rFonts w:ascii="Times New Roman" w:hAnsi="Times New Roman" w:cs="Times New Roman"/>
          <w:lang w:val="en-GB"/>
        </w:rPr>
        <w:t xml:space="preserve">between 6000 and 12000. Only display </w:t>
      </w:r>
      <w:r w:rsidR="005F1F5C" w:rsidRPr="00954A7B">
        <w:rPr>
          <w:rFonts w:ascii="Times New Roman" w:hAnsi="Times New Roman" w:cs="Times New Roman"/>
          <w:lang w:val="en-GB"/>
        </w:rPr>
        <w:t xml:space="preserve">the performer's name, atmosphere and goodie bag size. State clearly if the </w:t>
      </w:r>
      <w:r w:rsidR="00127B0E" w:rsidRPr="00954A7B">
        <w:rPr>
          <w:rFonts w:ascii="Times New Roman" w:hAnsi="Times New Roman" w:cs="Times New Roman"/>
          <w:lang w:val="en-GB"/>
        </w:rPr>
        <w:t xml:space="preserve">concert was </w:t>
      </w:r>
      <w:r w:rsidR="00986C1A" w:rsidRPr="00954A7B">
        <w:rPr>
          <w:rFonts w:ascii="Times New Roman" w:hAnsi="Times New Roman" w:cs="Times New Roman"/>
          <w:lang w:val="en-GB"/>
        </w:rPr>
        <w:t xml:space="preserve">likely </w:t>
      </w:r>
      <w:r w:rsidR="00127B0E" w:rsidRPr="00954A7B">
        <w:rPr>
          <w:rFonts w:ascii="Times New Roman" w:hAnsi="Times New Roman" w:cs="Times New Roman"/>
          <w:lang w:val="en-GB"/>
        </w:rPr>
        <w:t>considered a success or not</w:t>
      </w:r>
      <w:r w:rsidR="001C0CFE" w:rsidRPr="00954A7B">
        <w:rPr>
          <w:rFonts w:ascii="Times New Roman" w:hAnsi="Times New Roman" w:cs="Times New Roman"/>
          <w:lang w:val="en-GB"/>
        </w:rPr>
        <w:t xml:space="preserve">. Online fan comments suggest if </w:t>
      </w:r>
      <w:r w:rsidR="0000615D" w:rsidRPr="00954A7B">
        <w:rPr>
          <w:rFonts w:ascii="Times New Roman" w:hAnsi="Times New Roman" w:cs="Times New Roman"/>
          <w:lang w:val="en-GB"/>
        </w:rPr>
        <w:t>a goodie bag contains at least 3 items</w:t>
      </w:r>
      <w:r w:rsidR="00E36624" w:rsidRPr="00954A7B">
        <w:rPr>
          <w:rFonts w:ascii="Times New Roman" w:hAnsi="Times New Roman" w:cs="Times New Roman"/>
          <w:lang w:val="en-GB"/>
        </w:rPr>
        <w:t xml:space="preserve">, it satisfies a majority of fans regardless of </w:t>
      </w:r>
      <w:r w:rsidR="00E47D29" w:rsidRPr="00954A7B">
        <w:rPr>
          <w:rFonts w:ascii="Times New Roman" w:hAnsi="Times New Roman" w:cs="Times New Roman"/>
          <w:lang w:val="en-GB"/>
        </w:rPr>
        <w:t xml:space="preserve">the </w:t>
      </w:r>
      <w:r w:rsidR="00E36624" w:rsidRPr="00954A7B">
        <w:rPr>
          <w:rFonts w:ascii="Times New Roman" w:hAnsi="Times New Roman" w:cs="Times New Roman"/>
          <w:lang w:val="en-GB"/>
        </w:rPr>
        <w:t>atmosphere</w:t>
      </w:r>
      <w:r w:rsidR="00E03DB8" w:rsidRPr="00954A7B">
        <w:rPr>
          <w:rFonts w:ascii="Times New Roman" w:hAnsi="Times New Roman" w:cs="Times New Roman"/>
          <w:lang w:val="en-GB"/>
        </w:rPr>
        <w:t xml:space="preserve"> </w:t>
      </w:r>
      <w:r w:rsidR="00E03DB8" w:rsidRPr="00954A7B">
        <w:rPr>
          <w:rFonts w:ascii="Times New Roman" w:hAnsi="Times New Roman" w:cs="Times New Roman"/>
          <w:lang w:val="en-GB"/>
        </w:rPr>
        <w:fldChar w:fldCharType="begin"/>
      </w:r>
      <w:r w:rsidR="00A45D68" w:rsidRPr="00954A7B">
        <w:rPr>
          <w:rFonts w:ascii="Times New Roman" w:hAnsi="Times New Roman" w:cs="Times New Roman"/>
          <w:lang w:val="en-GB"/>
        </w:rPr>
        <w:instrText xml:space="preserve"> ADDIN ZOTERO_ITEM CSL_CITATION {"citationID":"n7pTl0HE","properties":{"formattedCitation":"[26], [29]","plainCitation":"[26], [29]","noteIndex":0},"citationItems":[{"id":382,"uris":["http://zotero.org/users/12587876/items/K79NZN7M"],"itemData":{"id":382,"type":"motion_picture","abstract":"MongoDB Queries playlist -     • MongoDB Queries  \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Check my bestselling and highest rated courses https://stashchuk.com\n\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YouTube https://www.youtube.com/CodingTutoria...\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LinkedIn   / bogdanstashchuk  \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Twitter    / bogdanstashchuk  \n\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Discord community\n  / discord  \n\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Udemy Profile\nhttps://www.udemy.com/user/bogdanstas...\n\nSUBSCRIBE IN SOCIAL NETWORKS\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YouTube https://www.youtube.com/CodingTutoria...\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LinkedIn   / bogdanstashchuk  \n</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Twitter    / bogdanstashchuk  \n\nEmail </w:instrText>
      </w:r>
      <w:r w:rsidR="00A45D68" w:rsidRPr="00954A7B">
        <w:rPr>
          <w:rFonts w:ascii="Segoe UI Emoji" w:hAnsi="Segoe UI Emoji" w:cs="Segoe UI Emoji"/>
          <w:lang w:val="en-GB"/>
        </w:rPr>
        <w:instrText>📧</w:instrText>
      </w:r>
      <w:r w:rsidR="00A45D68" w:rsidRPr="00954A7B">
        <w:rPr>
          <w:rFonts w:ascii="Times New Roman" w:hAnsi="Times New Roman" w:cs="Times New Roman"/>
          <w:lang w:val="en-GB"/>
        </w:rPr>
        <w:instrText xml:space="preserve"> in case you want to send me a notice\nbstashchuk@gmail.com","dimensions":"3:17","source":"YouTube","title":"12 MongoDB Queries - Array operators $all, $size","URL":"https://www.youtube.com/watch?v=yDm0SdZHwEk","director":[{"literal":"Bogdan Stashchuk"}],"accessed":{"date-parts":[["2024",4,20]]},"issued":{"date-parts":[["2020",1,5]]},"citation-key":"bogdanstashchuk20a"}},{"id":369,"uris":["http://zotero.org/users/12587876/items/E2H6WH6G"],"itemData":{"id":369,"type":"post","container-title":"Stack Overflow","title":"Answer to \"Is there an elseif thing in MongoDB to $cond while aggregating\"","URL":"https://stackoverflow.com/a/27479572","author":[{"family":"Lunn","given":"Neil"}],"accessed":{"date-parts":[["2024",4,17]]},"issued":{"date-parts":[["2014",12,15]]},"citation-key":"lunn14"}}],"schema":"https://github.com/citation-style-language/schema/raw/master/csl-citation.json"} </w:instrText>
      </w:r>
      <w:r w:rsidR="00E03DB8" w:rsidRPr="00954A7B">
        <w:rPr>
          <w:rFonts w:ascii="Times New Roman" w:hAnsi="Times New Roman" w:cs="Times New Roman"/>
          <w:lang w:val="en-GB"/>
        </w:rPr>
        <w:fldChar w:fldCharType="separate"/>
      </w:r>
      <w:r w:rsidR="00A45D68" w:rsidRPr="00954A7B">
        <w:rPr>
          <w:rFonts w:ascii="Times New Roman" w:hAnsi="Times New Roman" w:cs="Times New Roman"/>
        </w:rPr>
        <w:t>[26], [29]</w:t>
      </w:r>
      <w:r w:rsidR="00E03DB8" w:rsidRPr="00954A7B">
        <w:rPr>
          <w:rFonts w:ascii="Times New Roman" w:hAnsi="Times New Roman" w:cs="Times New Roman"/>
          <w:lang w:val="en-GB"/>
        </w:rPr>
        <w:fldChar w:fldCharType="end"/>
      </w:r>
      <w:r w:rsidR="00E36624" w:rsidRPr="00954A7B">
        <w:rPr>
          <w:rFonts w:ascii="Times New Roman" w:hAnsi="Times New Roman" w:cs="Times New Roman"/>
          <w:lang w:val="en-GB"/>
        </w:rPr>
        <w:t>.</w:t>
      </w:r>
    </w:p>
    <w:p w14:paraId="49052073" w14:textId="34389E5A" w:rsidR="00DB47F2" w:rsidRPr="00954A7B" w:rsidRDefault="00DD76E5" w:rsidP="00E13717">
      <w:pPr>
        <w:spacing w:after="0" w:line="240" w:lineRule="auto"/>
        <w:rPr>
          <w:rFonts w:ascii="Times New Roman" w:hAnsi="Times New Roman" w:cs="Times New Roman"/>
          <w:lang w:val="en-GB"/>
        </w:rPr>
      </w:pPr>
      <w:r w:rsidRPr="00954A7B">
        <w:rPr>
          <w:rFonts w:ascii="Times New Roman" w:hAnsi="Times New Roman" w:cs="Times New Roman"/>
          <w:lang w:val="en-GB"/>
        </w:rPr>
        <w:t>//Q17</w:t>
      </w:r>
    </w:p>
    <w:p w14:paraId="3E33209E" w14:textId="77777777" w:rsidR="00E13717" w:rsidRPr="00954A7B" w:rsidRDefault="00E13717" w:rsidP="00E13717">
      <w:pPr>
        <w:spacing w:after="0" w:line="240" w:lineRule="auto"/>
        <w:rPr>
          <w:rFonts w:ascii="Times New Roman" w:hAnsi="Times New Roman" w:cs="Times New Roman"/>
          <w:lang w:val="en-GB"/>
        </w:rPr>
      </w:pPr>
      <w:r w:rsidRPr="00954A7B">
        <w:rPr>
          <w:rFonts w:ascii="Times New Roman" w:hAnsi="Times New Roman" w:cs="Times New Roman"/>
          <w:lang w:val="en-GB"/>
        </w:rPr>
        <w:t>db.ConcertVenueLog.aggregate([</w:t>
      </w:r>
    </w:p>
    <w:p w14:paraId="23C6789F" w14:textId="3685B894" w:rsidR="00E13717" w:rsidRPr="00954A7B" w:rsidRDefault="00E13717" w:rsidP="0081490F">
      <w:pPr>
        <w:spacing w:after="0" w:line="240" w:lineRule="auto"/>
        <w:ind w:firstLine="720"/>
        <w:rPr>
          <w:rFonts w:ascii="Times New Roman" w:hAnsi="Times New Roman" w:cs="Times New Roman"/>
          <w:lang w:val="en-GB"/>
        </w:rPr>
      </w:pPr>
      <w:r w:rsidRPr="00954A7B">
        <w:rPr>
          <w:rFonts w:ascii="Times New Roman" w:hAnsi="Times New Roman" w:cs="Times New Roman"/>
          <w:lang w:val="en-GB"/>
        </w:rPr>
        <w:t xml:space="preserve">{$match: {Performer: "Niall Horan", </w:t>
      </w:r>
    </w:p>
    <w:p w14:paraId="100E2071" w14:textId="4306E466"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Concert_Year: { $gte: 2010, $lte: 2022 }, </w:t>
      </w:r>
    </w:p>
    <w:p w14:paraId="08FF36C4" w14:textId="7A7506B3"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Actual_Crowd: { $gte: 5000 }, </w:t>
      </w:r>
    </w:p>
    <w:p w14:paraId="41E4BB05" w14:textId="768F0593"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Ticket_Price: { $not: { $lt: 300 } }, </w:t>
      </w:r>
    </w:p>
    <w:p w14:paraId="7EE78308" w14:textId="67D5BEAD"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Security_Cost: { $gte: 6000, $lte: 12000 } </w:t>
      </w:r>
    </w:p>
    <w:p w14:paraId="5839DB0E" w14:textId="09A356D9" w:rsidR="00E13717" w:rsidRPr="00954A7B" w:rsidRDefault="00E13717" w:rsidP="00E13717">
      <w:pP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097DC913" w14:textId="461F36CA" w:rsidR="00E13717" w:rsidRPr="00954A7B" w:rsidRDefault="009714EE" w:rsidP="0081490F">
      <w:pPr>
        <w:spacing w:after="0" w:line="240" w:lineRule="auto"/>
        <w:ind w:firstLine="720"/>
        <w:rPr>
          <w:rFonts w:ascii="Times New Roman" w:hAnsi="Times New Roman" w:cs="Times New Roman"/>
          <w:lang w:val="en-GB"/>
        </w:rPr>
      </w:pPr>
      <w:r w:rsidRPr="00954A7B">
        <w:rPr>
          <w:rFonts w:ascii="Times New Roman" w:hAnsi="Times New Roman" w:cs="Times New Roman"/>
          <w:lang w:val="en-GB"/>
        </w:rPr>
        <w:t>{$</w:t>
      </w:r>
      <w:r w:rsidR="00E13717" w:rsidRPr="00954A7B">
        <w:rPr>
          <w:rFonts w:ascii="Times New Roman" w:hAnsi="Times New Roman" w:cs="Times New Roman"/>
          <w:lang w:val="en-GB"/>
        </w:rPr>
        <w:t>project: {</w:t>
      </w:r>
    </w:p>
    <w:p w14:paraId="39978EC2" w14:textId="3DCA67A4" w:rsidR="00E13717" w:rsidRPr="00954A7B" w:rsidRDefault="00E13717" w:rsidP="0081490F">
      <w:pPr>
        <w:spacing w:after="0" w:line="240" w:lineRule="auto"/>
        <w:ind w:left="720"/>
        <w:rPr>
          <w:rFonts w:ascii="Times New Roman" w:hAnsi="Times New Roman" w:cs="Times New Roman"/>
          <w:lang w:val="en-GB"/>
        </w:rPr>
      </w:pPr>
      <w:r w:rsidRPr="00954A7B">
        <w:rPr>
          <w:rFonts w:ascii="Times New Roman" w:hAnsi="Times New Roman" w:cs="Times New Roman"/>
          <w:lang w:val="en-GB"/>
        </w:rPr>
        <w:t>_id: 0,</w:t>
      </w:r>
    </w:p>
    <w:p w14:paraId="064C6C71" w14:textId="18F6C610"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Performer: 1,</w:t>
      </w:r>
    </w:p>
    <w:p w14:paraId="3CE8D4DC" w14:textId="4E19123A"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Atmosphere: 1,</w:t>
      </w:r>
    </w:p>
    <w:p w14:paraId="4B3AE366" w14:textId="0E00F0CE"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Goodie_Bag_Size: { $size: "$Goodie_Bag" }, </w:t>
      </w:r>
    </w:p>
    <w:p w14:paraId="2D3293FA" w14:textId="683B4C03" w:rsidR="00E13717" w:rsidRPr="00954A7B" w:rsidRDefault="00E13717" w:rsidP="0081490F">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Concert_Rating: {</w:t>
      </w:r>
    </w:p>
    <w:p w14:paraId="0863A215" w14:textId="3C0B4916" w:rsidR="00E13717" w:rsidRPr="00954A7B" w:rsidRDefault="00E13717" w:rsidP="0081490F">
      <w:pPr>
        <w:spacing w:after="0" w:line="240" w:lineRule="auto"/>
        <w:ind w:left="2160"/>
        <w:rPr>
          <w:rFonts w:ascii="Times New Roman" w:hAnsi="Times New Roman" w:cs="Times New Roman"/>
          <w:lang w:val="en-GB"/>
        </w:rPr>
      </w:pPr>
      <w:r w:rsidRPr="00954A7B">
        <w:rPr>
          <w:rFonts w:ascii="Times New Roman" w:hAnsi="Times New Roman" w:cs="Times New Roman"/>
          <w:lang w:val="en-GB"/>
        </w:rPr>
        <w:t>$cond: {</w:t>
      </w:r>
    </w:p>
    <w:p w14:paraId="714DC54F" w14:textId="17FF9F5F" w:rsidR="00E13717" w:rsidRPr="00954A7B" w:rsidRDefault="00E13717" w:rsidP="0081490F">
      <w:pPr>
        <w:spacing w:after="0" w:line="240" w:lineRule="auto"/>
        <w:ind w:left="2880"/>
        <w:rPr>
          <w:rFonts w:ascii="Times New Roman" w:hAnsi="Times New Roman" w:cs="Times New Roman"/>
          <w:lang w:val="en-GB"/>
        </w:rPr>
      </w:pPr>
      <w:r w:rsidRPr="00954A7B">
        <w:rPr>
          <w:rFonts w:ascii="Times New Roman" w:hAnsi="Times New Roman" w:cs="Times New Roman"/>
          <w:lang w:val="en-GB"/>
        </w:rPr>
        <w:t>if: { $eq: ["$Atmosphere", "Superb"] },</w:t>
      </w:r>
    </w:p>
    <w:p w14:paraId="7E0C9F93" w14:textId="5D5E9E4F" w:rsidR="00E13717" w:rsidRPr="00954A7B" w:rsidRDefault="00E13717" w:rsidP="00372462">
      <w:pPr>
        <w:spacing w:after="0" w:line="240" w:lineRule="auto"/>
        <w:ind w:left="2160" w:firstLine="720"/>
        <w:rPr>
          <w:rFonts w:ascii="Times New Roman" w:hAnsi="Times New Roman" w:cs="Times New Roman"/>
          <w:lang w:val="en-GB"/>
        </w:rPr>
      </w:pPr>
      <w:r w:rsidRPr="00954A7B">
        <w:rPr>
          <w:rFonts w:ascii="Times New Roman" w:hAnsi="Times New Roman" w:cs="Times New Roman"/>
          <w:lang w:val="en-GB"/>
        </w:rPr>
        <w:t>then: {$cond: {</w:t>
      </w:r>
    </w:p>
    <w:p w14:paraId="4552D445" w14:textId="43298B83" w:rsidR="00E13717" w:rsidRPr="00954A7B" w:rsidRDefault="00E13717" w:rsidP="00222467">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if: { $gte: ["$Goodie_Bag_Size", 3] },</w:t>
      </w:r>
    </w:p>
    <w:p w14:paraId="15A63D4D" w14:textId="2BD9EF6A" w:rsidR="00E13717" w:rsidRPr="00954A7B" w:rsidRDefault="00E13717" w:rsidP="00222467">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then: "Brilliant with Lots of Free Merch",</w:t>
      </w:r>
    </w:p>
    <w:p w14:paraId="258A6B78" w14:textId="00428281" w:rsidR="00E13717" w:rsidRPr="00954A7B" w:rsidRDefault="00E13717" w:rsidP="00222467">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else: "Brilliant but Not Much Free Merch"</w:t>
      </w:r>
    </w:p>
    <w:p w14:paraId="085C9AD8" w14:textId="66D9BCC5" w:rsidR="00E13717" w:rsidRPr="00954A7B" w:rsidRDefault="00E13717" w:rsidP="00E13717">
      <w:pP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01829550" w14:textId="0631A584" w:rsidR="00E13717" w:rsidRPr="00954A7B" w:rsidRDefault="00E13717" w:rsidP="00372462">
      <w:pPr>
        <w:spacing w:after="0" w:line="240" w:lineRule="auto"/>
        <w:ind w:left="2880"/>
        <w:rPr>
          <w:rFonts w:ascii="Times New Roman" w:hAnsi="Times New Roman" w:cs="Times New Roman"/>
          <w:lang w:val="en-GB"/>
        </w:rPr>
      </w:pPr>
      <w:r w:rsidRPr="00954A7B">
        <w:rPr>
          <w:rFonts w:ascii="Times New Roman" w:hAnsi="Times New Roman" w:cs="Times New Roman"/>
          <w:lang w:val="en-GB"/>
        </w:rPr>
        <w:t>else: {$cond: {</w:t>
      </w:r>
    </w:p>
    <w:p w14:paraId="09A6C434" w14:textId="04030D59" w:rsidR="00E13717" w:rsidRPr="00954A7B" w:rsidRDefault="00E13717" w:rsidP="0081490F">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if: { $gte: ["$Goodie_Bag_Size", 3] },</w:t>
      </w:r>
    </w:p>
    <w:p w14:paraId="5DC1C3D3" w14:textId="179D521E" w:rsidR="00E13717" w:rsidRPr="00954A7B" w:rsidRDefault="00E13717" w:rsidP="0081490F">
      <w:pPr>
        <w:spacing w:after="0" w:line="240" w:lineRule="auto"/>
        <w:ind w:left="4320"/>
        <w:rPr>
          <w:rFonts w:ascii="Times New Roman" w:hAnsi="Times New Roman" w:cs="Times New Roman"/>
          <w:lang w:val="en-GB"/>
        </w:rPr>
      </w:pPr>
      <w:r w:rsidRPr="00954A7B">
        <w:rPr>
          <w:rFonts w:ascii="Times New Roman" w:hAnsi="Times New Roman" w:cs="Times New Roman"/>
          <w:lang w:val="en-GB"/>
        </w:rPr>
        <w:t>then: "Not Very Good but Lots of Free Merch",</w:t>
      </w:r>
    </w:p>
    <w:p w14:paraId="6D825F30" w14:textId="096400CC" w:rsidR="00E13717" w:rsidRPr="00954A7B" w:rsidRDefault="00E13717" w:rsidP="00222467">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else: "Not Very Good and Not Much Free Merch"</w:t>
      </w:r>
    </w:p>
    <w:p w14:paraId="5D893C19" w14:textId="290DE8E2" w:rsidR="00E13717" w:rsidRPr="00954A7B" w:rsidRDefault="00E13717" w:rsidP="00E13717">
      <w:pPr>
        <w:spacing w:after="0" w:line="240" w:lineRule="auto"/>
        <w:rPr>
          <w:rFonts w:ascii="Times New Roman" w:hAnsi="Times New Roman" w:cs="Times New Roman"/>
          <w:lang w:val="en-GB"/>
        </w:rPr>
      </w:pPr>
      <w:r w:rsidRPr="00954A7B">
        <w:rPr>
          <w:rFonts w:ascii="Times New Roman" w:hAnsi="Times New Roman" w:cs="Times New Roman"/>
          <w:lang w:val="en-GB"/>
        </w:rPr>
        <w:t>}}</w:t>
      </w:r>
      <w:r w:rsidR="0081490F" w:rsidRPr="00954A7B">
        <w:rPr>
          <w:rFonts w:ascii="Times New Roman" w:hAnsi="Times New Roman" w:cs="Times New Roman"/>
          <w:lang w:val="en-GB"/>
        </w:rPr>
        <w:t xml:space="preserve"> </w:t>
      </w:r>
      <w:r w:rsidRPr="00954A7B">
        <w:rPr>
          <w:rFonts w:ascii="Times New Roman" w:hAnsi="Times New Roman" w:cs="Times New Roman"/>
          <w:lang w:val="en-GB"/>
        </w:rPr>
        <w:t>}}</w:t>
      </w:r>
      <w:r w:rsidR="0081490F" w:rsidRPr="00954A7B">
        <w:rPr>
          <w:rFonts w:ascii="Times New Roman" w:hAnsi="Times New Roman" w:cs="Times New Roman"/>
          <w:lang w:val="en-GB"/>
        </w:rPr>
        <w:t xml:space="preserve"> </w:t>
      </w:r>
      <w:r w:rsidRPr="00954A7B">
        <w:rPr>
          <w:rFonts w:ascii="Times New Roman" w:hAnsi="Times New Roman" w:cs="Times New Roman"/>
          <w:lang w:val="en-GB"/>
        </w:rPr>
        <w:t>}}</w:t>
      </w:r>
    </w:p>
    <w:p w14:paraId="7E34AB94" w14:textId="291971C3" w:rsidR="006036D6" w:rsidRPr="00954A7B" w:rsidRDefault="00E13717" w:rsidP="00467BC4">
      <w:pPr>
        <w:pBdr>
          <w:bottom w:val="single" w:sz="6" w:space="1" w:color="auto"/>
        </w:pBd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46E68B5A" w14:textId="77777777" w:rsidR="00467BC4" w:rsidRPr="00954A7B" w:rsidRDefault="00467BC4" w:rsidP="00467BC4">
      <w:pPr>
        <w:pBdr>
          <w:bottom w:val="single" w:sz="6" w:space="1" w:color="auto"/>
        </w:pBdr>
        <w:spacing w:after="0" w:line="240" w:lineRule="auto"/>
        <w:rPr>
          <w:rFonts w:ascii="Times New Roman" w:hAnsi="Times New Roman" w:cs="Times New Roman"/>
          <w:lang w:val="en-GB"/>
        </w:rPr>
      </w:pPr>
    </w:p>
    <w:p w14:paraId="71B1A0E1" w14:textId="77777777" w:rsidR="00467BC4" w:rsidRPr="00954A7B" w:rsidRDefault="00467BC4" w:rsidP="00467BC4">
      <w:pPr>
        <w:spacing w:after="0" w:line="240" w:lineRule="auto"/>
        <w:rPr>
          <w:rFonts w:ascii="Times New Roman" w:hAnsi="Times New Roman" w:cs="Times New Roman"/>
          <w:lang w:val="en-GB"/>
        </w:rPr>
      </w:pPr>
    </w:p>
    <w:p w14:paraId="5EC91B77" w14:textId="77777777" w:rsidR="00467BC4" w:rsidRPr="00954A7B" w:rsidRDefault="00467BC4" w:rsidP="00467BC4">
      <w:pPr>
        <w:spacing w:after="0" w:line="240" w:lineRule="auto"/>
        <w:rPr>
          <w:rFonts w:ascii="Times New Roman" w:hAnsi="Times New Roman" w:cs="Times New Roman"/>
          <w:lang w:val="en-GB"/>
        </w:rPr>
      </w:pPr>
    </w:p>
    <w:p w14:paraId="0D4C26FB" w14:textId="77777777" w:rsidR="00467BC4" w:rsidRPr="00954A7B" w:rsidRDefault="00467BC4" w:rsidP="00467BC4">
      <w:pPr>
        <w:spacing w:after="0" w:line="240" w:lineRule="auto"/>
        <w:rPr>
          <w:rFonts w:ascii="Times New Roman" w:hAnsi="Times New Roman" w:cs="Times New Roman"/>
          <w:lang w:val="en-GB"/>
        </w:rPr>
      </w:pPr>
    </w:p>
    <w:p w14:paraId="78E29705" w14:textId="77777777" w:rsidR="00467BC4" w:rsidRPr="00954A7B" w:rsidRDefault="00467BC4" w:rsidP="00467BC4">
      <w:pPr>
        <w:spacing w:after="0" w:line="240" w:lineRule="auto"/>
        <w:rPr>
          <w:rFonts w:ascii="Times New Roman" w:hAnsi="Times New Roman" w:cs="Times New Roman"/>
          <w:lang w:val="en-GB"/>
        </w:rPr>
      </w:pPr>
    </w:p>
    <w:p w14:paraId="52216C54" w14:textId="77777777" w:rsidR="00467BC4" w:rsidRPr="00954A7B" w:rsidRDefault="00467BC4" w:rsidP="00467BC4">
      <w:pPr>
        <w:spacing w:after="0" w:line="240" w:lineRule="auto"/>
        <w:rPr>
          <w:rFonts w:ascii="Times New Roman" w:hAnsi="Times New Roman" w:cs="Times New Roman"/>
          <w:lang w:val="en-GB"/>
        </w:rPr>
      </w:pPr>
    </w:p>
    <w:p w14:paraId="7944F5F5" w14:textId="77777777" w:rsidR="00467BC4" w:rsidRPr="00954A7B" w:rsidRDefault="00467BC4" w:rsidP="00467BC4">
      <w:pPr>
        <w:spacing w:after="0" w:line="240" w:lineRule="auto"/>
        <w:rPr>
          <w:rFonts w:ascii="Times New Roman" w:hAnsi="Times New Roman" w:cs="Times New Roman"/>
          <w:lang w:val="en-GB"/>
        </w:rPr>
      </w:pPr>
    </w:p>
    <w:p w14:paraId="41072CC5" w14:textId="77777777" w:rsidR="00E47D29" w:rsidRPr="00954A7B" w:rsidRDefault="00E47D29">
      <w:pPr>
        <w:rPr>
          <w:rFonts w:ascii="Times New Roman" w:hAnsi="Times New Roman" w:cs="Times New Roman"/>
          <w:lang w:val="en-GB"/>
        </w:rPr>
      </w:pPr>
      <w:r w:rsidRPr="00954A7B">
        <w:rPr>
          <w:rFonts w:ascii="Times New Roman" w:hAnsi="Times New Roman" w:cs="Times New Roman"/>
          <w:lang w:val="en-GB"/>
        </w:rPr>
        <w:br w:type="page"/>
      </w:r>
    </w:p>
    <w:p w14:paraId="542C34BF" w14:textId="78611FA0"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lastRenderedPageBreak/>
        <w:t>//Q17</w:t>
      </w:r>
    </w:p>
    <w:p w14:paraId="3EF064CB" w14:textId="77777777"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t>db.ConcertVenueLog.aggregate([</w:t>
      </w:r>
    </w:p>
    <w:p w14:paraId="27579EAF" w14:textId="77777777" w:rsidR="006036D6" w:rsidRPr="00954A7B" w:rsidRDefault="006036D6" w:rsidP="006036D6">
      <w:pPr>
        <w:spacing w:after="0" w:line="240" w:lineRule="auto"/>
        <w:ind w:firstLine="720"/>
        <w:rPr>
          <w:rFonts w:ascii="Times New Roman" w:hAnsi="Times New Roman" w:cs="Times New Roman"/>
          <w:lang w:val="en-GB"/>
        </w:rPr>
      </w:pPr>
      <w:r w:rsidRPr="00954A7B">
        <w:rPr>
          <w:rFonts w:ascii="Times New Roman" w:hAnsi="Times New Roman" w:cs="Times New Roman"/>
          <w:lang w:val="en-GB"/>
        </w:rPr>
        <w:t xml:space="preserve">{$match: {Performer: "Niall Horan", </w:t>
      </w:r>
    </w:p>
    <w:p w14:paraId="676F585E"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Concert_Year: { $gte: 2010, $lte: 2022 }, </w:t>
      </w:r>
    </w:p>
    <w:p w14:paraId="359E0237"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Actual_Crowd: { $gte: 5000 }, </w:t>
      </w:r>
    </w:p>
    <w:p w14:paraId="09C7B952"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Ticket_Price: { $not: { $lt: 300 } }, </w:t>
      </w:r>
    </w:p>
    <w:p w14:paraId="4E1D4140"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Security_Cost: { $gte: 6000, $lte: 12000 } </w:t>
      </w:r>
    </w:p>
    <w:p w14:paraId="535D1282" w14:textId="77777777"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349BF266" w14:textId="77777777" w:rsidR="006036D6" w:rsidRPr="00954A7B" w:rsidRDefault="006036D6" w:rsidP="006036D6">
      <w:pPr>
        <w:spacing w:after="0" w:line="240" w:lineRule="auto"/>
        <w:ind w:firstLine="720"/>
        <w:rPr>
          <w:rFonts w:ascii="Times New Roman" w:hAnsi="Times New Roman" w:cs="Times New Roman"/>
          <w:lang w:val="en-GB"/>
        </w:rPr>
      </w:pPr>
      <w:r w:rsidRPr="00954A7B">
        <w:rPr>
          <w:rFonts w:ascii="Times New Roman" w:hAnsi="Times New Roman" w:cs="Times New Roman"/>
          <w:lang w:val="en-GB"/>
        </w:rPr>
        <w:t>{$project: {</w:t>
      </w:r>
    </w:p>
    <w:p w14:paraId="5DAEFF7B" w14:textId="77777777" w:rsidR="006036D6" w:rsidRPr="00954A7B" w:rsidRDefault="006036D6" w:rsidP="006036D6">
      <w:pPr>
        <w:spacing w:after="0" w:line="240" w:lineRule="auto"/>
        <w:ind w:left="720"/>
        <w:rPr>
          <w:rFonts w:ascii="Times New Roman" w:hAnsi="Times New Roman" w:cs="Times New Roman"/>
          <w:lang w:val="en-GB"/>
        </w:rPr>
      </w:pPr>
      <w:r w:rsidRPr="00954A7B">
        <w:rPr>
          <w:rFonts w:ascii="Times New Roman" w:hAnsi="Times New Roman" w:cs="Times New Roman"/>
          <w:lang w:val="en-GB"/>
        </w:rPr>
        <w:t>_id: 0,</w:t>
      </w:r>
    </w:p>
    <w:p w14:paraId="1D8BF604"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Performer: 1,</w:t>
      </w:r>
    </w:p>
    <w:p w14:paraId="1D69B340"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Atmosphere: 1,</w:t>
      </w:r>
    </w:p>
    <w:p w14:paraId="7B0E4FC6"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 xml:space="preserve">Goodie_Bag_Size: { $size: "$Goodie_Bag" }, </w:t>
      </w:r>
    </w:p>
    <w:p w14:paraId="6F17619A" w14:textId="77777777" w:rsidR="006036D6" w:rsidRPr="00954A7B" w:rsidRDefault="006036D6" w:rsidP="006036D6">
      <w:pPr>
        <w:spacing w:after="0" w:line="240" w:lineRule="auto"/>
        <w:ind w:left="1440"/>
        <w:rPr>
          <w:rFonts w:ascii="Times New Roman" w:hAnsi="Times New Roman" w:cs="Times New Roman"/>
          <w:lang w:val="en-GB"/>
        </w:rPr>
      </w:pPr>
      <w:r w:rsidRPr="00954A7B">
        <w:rPr>
          <w:rFonts w:ascii="Times New Roman" w:hAnsi="Times New Roman" w:cs="Times New Roman"/>
          <w:lang w:val="en-GB"/>
        </w:rPr>
        <w:t>Concert_Rating: {</w:t>
      </w:r>
    </w:p>
    <w:p w14:paraId="6F0848C1" w14:textId="77777777" w:rsidR="006036D6" w:rsidRPr="00954A7B" w:rsidRDefault="006036D6" w:rsidP="006036D6">
      <w:pPr>
        <w:spacing w:after="0" w:line="240" w:lineRule="auto"/>
        <w:ind w:left="2160"/>
        <w:rPr>
          <w:rFonts w:ascii="Times New Roman" w:hAnsi="Times New Roman" w:cs="Times New Roman"/>
          <w:lang w:val="en-GB"/>
        </w:rPr>
      </w:pPr>
      <w:r w:rsidRPr="00954A7B">
        <w:rPr>
          <w:rFonts w:ascii="Times New Roman" w:hAnsi="Times New Roman" w:cs="Times New Roman"/>
          <w:lang w:val="en-GB"/>
        </w:rPr>
        <w:t>$cond: {</w:t>
      </w:r>
    </w:p>
    <w:p w14:paraId="2BDBFF0A" w14:textId="77777777" w:rsidR="006036D6" w:rsidRPr="00954A7B" w:rsidRDefault="006036D6" w:rsidP="006036D6">
      <w:pPr>
        <w:spacing w:after="0" w:line="240" w:lineRule="auto"/>
        <w:ind w:left="2880"/>
        <w:rPr>
          <w:rFonts w:ascii="Times New Roman" w:hAnsi="Times New Roman" w:cs="Times New Roman"/>
          <w:lang w:val="en-GB"/>
        </w:rPr>
      </w:pPr>
      <w:r w:rsidRPr="00954A7B">
        <w:rPr>
          <w:rFonts w:ascii="Times New Roman" w:hAnsi="Times New Roman" w:cs="Times New Roman"/>
          <w:lang w:val="en-GB"/>
        </w:rPr>
        <w:t>if: { $eq: ["$Atmosphere", "Superb"] },</w:t>
      </w:r>
    </w:p>
    <w:p w14:paraId="31D3DDE7" w14:textId="77777777" w:rsidR="006036D6" w:rsidRPr="00954A7B" w:rsidRDefault="006036D6" w:rsidP="006036D6">
      <w:pPr>
        <w:spacing w:after="0" w:line="240" w:lineRule="auto"/>
        <w:ind w:left="2160" w:firstLine="720"/>
        <w:rPr>
          <w:rFonts w:ascii="Times New Roman" w:hAnsi="Times New Roman" w:cs="Times New Roman"/>
          <w:lang w:val="en-GB"/>
        </w:rPr>
      </w:pPr>
      <w:r w:rsidRPr="00954A7B">
        <w:rPr>
          <w:rFonts w:ascii="Times New Roman" w:hAnsi="Times New Roman" w:cs="Times New Roman"/>
          <w:lang w:val="en-GB"/>
        </w:rPr>
        <w:t>then: {$cond: {</w:t>
      </w:r>
    </w:p>
    <w:p w14:paraId="27F4B465" w14:textId="77777777" w:rsidR="006036D6" w:rsidRPr="00954A7B" w:rsidRDefault="006036D6" w:rsidP="006036D6">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if: { $gte: ["$Goodie_Bag_Size", 3] },</w:t>
      </w:r>
    </w:p>
    <w:p w14:paraId="71B9597C" w14:textId="77777777" w:rsidR="006036D6" w:rsidRPr="00954A7B" w:rsidRDefault="006036D6" w:rsidP="006036D6">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then: "Brilliant with Lots of Free Merch",</w:t>
      </w:r>
    </w:p>
    <w:p w14:paraId="6EAADF3B" w14:textId="77777777" w:rsidR="006036D6" w:rsidRPr="00954A7B" w:rsidRDefault="006036D6" w:rsidP="006036D6">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else: "Brilliant but Not Much Free Merch"</w:t>
      </w:r>
    </w:p>
    <w:p w14:paraId="2C42DDEF" w14:textId="77777777"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1C48EB46" w14:textId="77777777" w:rsidR="006036D6" w:rsidRPr="00954A7B" w:rsidRDefault="006036D6" w:rsidP="006036D6">
      <w:pPr>
        <w:spacing w:after="0" w:line="240" w:lineRule="auto"/>
        <w:ind w:left="2880"/>
        <w:rPr>
          <w:rFonts w:ascii="Times New Roman" w:hAnsi="Times New Roman" w:cs="Times New Roman"/>
          <w:lang w:val="en-GB"/>
        </w:rPr>
      </w:pPr>
      <w:r w:rsidRPr="00954A7B">
        <w:rPr>
          <w:rFonts w:ascii="Times New Roman" w:hAnsi="Times New Roman" w:cs="Times New Roman"/>
          <w:lang w:val="en-GB"/>
        </w:rPr>
        <w:t>else: {$cond: {</w:t>
      </w:r>
    </w:p>
    <w:p w14:paraId="3476A0EA" w14:textId="77777777" w:rsidR="006036D6" w:rsidRPr="00954A7B" w:rsidRDefault="006036D6" w:rsidP="006036D6">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if: { $gte: ["$Goodie_Bag_Size", 3] },</w:t>
      </w:r>
    </w:p>
    <w:p w14:paraId="46080B99" w14:textId="77777777" w:rsidR="006036D6" w:rsidRPr="00954A7B" w:rsidRDefault="006036D6" w:rsidP="006036D6">
      <w:pPr>
        <w:spacing w:after="0" w:line="240" w:lineRule="auto"/>
        <w:ind w:left="4320"/>
        <w:rPr>
          <w:rFonts w:ascii="Times New Roman" w:hAnsi="Times New Roman" w:cs="Times New Roman"/>
          <w:lang w:val="en-GB"/>
        </w:rPr>
      </w:pPr>
      <w:r w:rsidRPr="00954A7B">
        <w:rPr>
          <w:rFonts w:ascii="Times New Roman" w:hAnsi="Times New Roman" w:cs="Times New Roman"/>
          <w:lang w:val="en-GB"/>
        </w:rPr>
        <w:t>then: "Not Very Good but Lots of Free Merch",</w:t>
      </w:r>
    </w:p>
    <w:p w14:paraId="3DB1B736" w14:textId="77777777" w:rsidR="006036D6" w:rsidRPr="00954A7B" w:rsidRDefault="006036D6" w:rsidP="006036D6">
      <w:pPr>
        <w:spacing w:after="0" w:line="240" w:lineRule="auto"/>
        <w:ind w:left="3600" w:firstLine="720"/>
        <w:rPr>
          <w:rFonts w:ascii="Times New Roman" w:hAnsi="Times New Roman" w:cs="Times New Roman"/>
          <w:lang w:val="en-GB"/>
        </w:rPr>
      </w:pPr>
      <w:r w:rsidRPr="00954A7B">
        <w:rPr>
          <w:rFonts w:ascii="Times New Roman" w:hAnsi="Times New Roman" w:cs="Times New Roman"/>
          <w:lang w:val="en-GB"/>
        </w:rPr>
        <w:t>else: "Not Very Good and Not Much Free Merch"</w:t>
      </w:r>
    </w:p>
    <w:p w14:paraId="65CE6928" w14:textId="77E1C16F"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t>}} }} }},</w:t>
      </w:r>
    </w:p>
    <w:p w14:paraId="24302F4E" w14:textId="4EFAE32F" w:rsidR="006036D6" w:rsidRPr="00954A7B" w:rsidRDefault="006036D6" w:rsidP="006036D6">
      <w:pPr>
        <w:spacing w:after="0" w:line="240" w:lineRule="auto"/>
        <w:ind w:firstLine="720"/>
        <w:rPr>
          <w:rFonts w:ascii="Times New Roman" w:hAnsi="Times New Roman" w:cs="Times New Roman"/>
          <w:lang w:val="en-GB"/>
        </w:rPr>
      </w:pPr>
      <w:r w:rsidRPr="00954A7B">
        <w:rPr>
          <w:rFonts w:ascii="Times New Roman" w:hAnsi="Times New Roman" w:cs="Times New Roman"/>
          <w:lang w:val="en-GB"/>
        </w:rPr>
        <w:t>{$count :  "count" }</w:t>
      </w:r>
    </w:p>
    <w:p w14:paraId="3AA51BDE" w14:textId="77777777" w:rsidR="006036D6" w:rsidRPr="00954A7B" w:rsidRDefault="006036D6" w:rsidP="006036D6">
      <w:pPr>
        <w:spacing w:after="0" w:line="240" w:lineRule="auto"/>
        <w:rPr>
          <w:rFonts w:ascii="Times New Roman" w:hAnsi="Times New Roman" w:cs="Times New Roman"/>
          <w:lang w:val="en-GB"/>
        </w:rPr>
      </w:pPr>
      <w:r w:rsidRPr="00954A7B">
        <w:rPr>
          <w:rFonts w:ascii="Times New Roman" w:hAnsi="Times New Roman" w:cs="Times New Roman"/>
          <w:lang w:val="en-GB"/>
        </w:rPr>
        <w:t>])</w:t>
      </w:r>
    </w:p>
    <w:p w14:paraId="32CBEC12" w14:textId="77777777" w:rsidR="006036D6" w:rsidRPr="00954A7B" w:rsidRDefault="006036D6" w:rsidP="00E13717">
      <w:pPr>
        <w:spacing w:after="0" w:line="240" w:lineRule="auto"/>
        <w:rPr>
          <w:rFonts w:ascii="Times New Roman" w:hAnsi="Times New Roman" w:cs="Times New Roman"/>
          <w:lang w:val="en-GB"/>
        </w:rPr>
      </w:pPr>
    </w:p>
    <w:p w14:paraId="32A34967" w14:textId="77777777" w:rsidR="00F32446" w:rsidRDefault="006036D6" w:rsidP="00E13717">
      <w:pPr>
        <w:spacing w:after="0" w:line="240" w:lineRule="auto"/>
        <w:rPr>
          <w:lang w:val="en-GB"/>
        </w:rPr>
      </w:pPr>
      <w:r w:rsidRPr="006036D6">
        <w:rPr>
          <w:noProof/>
          <w:lang w:val="en-GB"/>
        </w:rPr>
        <w:lastRenderedPageBreak/>
        <w:drawing>
          <wp:inline distT="0" distB="0" distL="0" distR="0" wp14:anchorId="7C09A376" wp14:editId="5B138C9E">
            <wp:extent cx="3988806" cy="4488180"/>
            <wp:effectExtent l="0" t="0" r="0" b="7620"/>
            <wp:docPr id="190621187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211873" name="Picture 1" descr="A screen shot of a computer program&#10;&#10;Description automatically generated"/>
                    <pic:cNvPicPr/>
                  </pic:nvPicPr>
                  <pic:blipFill>
                    <a:blip r:embed="rId50"/>
                    <a:stretch>
                      <a:fillRect/>
                    </a:stretch>
                  </pic:blipFill>
                  <pic:spPr>
                    <a:xfrm>
                      <a:off x="0" y="0"/>
                      <a:ext cx="3990465" cy="4490047"/>
                    </a:xfrm>
                    <a:prstGeom prst="rect">
                      <a:avLst/>
                    </a:prstGeom>
                  </pic:spPr>
                </pic:pic>
              </a:graphicData>
            </a:graphic>
          </wp:inline>
        </w:drawing>
      </w:r>
    </w:p>
    <w:p w14:paraId="1A26CD3D" w14:textId="723801C0" w:rsidR="00DD76E5" w:rsidRDefault="00F32446" w:rsidP="00E13717">
      <w:pPr>
        <w:spacing w:after="0" w:line="240" w:lineRule="auto"/>
        <w:rPr>
          <w:rFonts w:eastAsiaTheme="majorEastAsia" w:cstheme="majorBidi"/>
          <w:color w:val="0F4761" w:themeColor="accent1" w:themeShade="BF"/>
          <w:sz w:val="28"/>
          <w:szCs w:val="28"/>
          <w:lang w:val="en-GB"/>
        </w:rPr>
      </w:pPr>
      <w:r w:rsidRPr="00F32446">
        <w:rPr>
          <w:noProof/>
          <w:lang w:val="en-GB"/>
        </w:rPr>
        <w:drawing>
          <wp:inline distT="0" distB="0" distL="0" distR="0" wp14:anchorId="69A81D8E" wp14:editId="294228B7">
            <wp:extent cx="3037205" cy="2915730"/>
            <wp:effectExtent l="0" t="0" r="0" b="0"/>
            <wp:docPr id="214541612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16129" name="Picture 1" descr="A screen shot of a computer&#10;&#10;Description automatically generated"/>
                    <pic:cNvPicPr/>
                  </pic:nvPicPr>
                  <pic:blipFill>
                    <a:blip r:embed="rId51"/>
                    <a:stretch>
                      <a:fillRect/>
                    </a:stretch>
                  </pic:blipFill>
                  <pic:spPr>
                    <a:xfrm>
                      <a:off x="0" y="0"/>
                      <a:ext cx="3037205" cy="2915730"/>
                    </a:xfrm>
                    <a:prstGeom prst="rect">
                      <a:avLst/>
                    </a:prstGeom>
                  </pic:spPr>
                </pic:pic>
              </a:graphicData>
            </a:graphic>
          </wp:inline>
        </w:drawing>
      </w:r>
      <w:r w:rsidR="00DD76E5">
        <w:rPr>
          <w:lang w:val="en-GB"/>
        </w:rPr>
        <w:br w:type="page"/>
      </w:r>
    </w:p>
    <w:p w14:paraId="6CC53356" w14:textId="583149B9" w:rsidR="00F32446" w:rsidRDefault="00206C92" w:rsidP="0030315B">
      <w:pPr>
        <w:pStyle w:val="Heading3"/>
        <w:rPr>
          <w:lang w:val="en-GB"/>
        </w:rPr>
      </w:pPr>
      <w:bookmarkStart w:id="29" w:name="_Toc164941372"/>
      <w:r>
        <w:rPr>
          <w:lang w:val="en-GB"/>
        </w:rPr>
        <w:lastRenderedPageBreak/>
        <w:t>Question 18</w:t>
      </w:r>
      <w:bookmarkEnd w:id="29"/>
    </w:p>
    <w:p w14:paraId="376DF600" w14:textId="688BB6AC" w:rsidR="00FE652B" w:rsidRPr="001462D6" w:rsidRDefault="00896D92" w:rsidP="006B100B">
      <w:pPr>
        <w:rPr>
          <w:rFonts w:ascii="Times New Roman" w:hAnsi="Times New Roman" w:cs="Times New Roman"/>
          <w:lang w:val="en-GB"/>
        </w:rPr>
      </w:pPr>
      <w:bookmarkStart w:id="30" w:name="_Hlk164460070"/>
      <w:r w:rsidRPr="001462D6">
        <w:rPr>
          <w:rFonts w:ascii="Times New Roman" w:hAnsi="Times New Roman" w:cs="Times New Roman"/>
          <w:lang w:val="en-GB"/>
        </w:rPr>
        <w:t xml:space="preserve">Find and display </w:t>
      </w:r>
      <w:r w:rsidR="00F97685" w:rsidRPr="001462D6">
        <w:rPr>
          <w:rFonts w:ascii="Times New Roman" w:hAnsi="Times New Roman" w:cs="Times New Roman"/>
          <w:lang w:val="en-GB"/>
        </w:rPr>
        <w:t xml:space="preserve">Stephanie </w:t>
      </w:r>
      <w:r w:rsidR="008D18CD">
        <w:rPr>
          <w:rFonts w:ascii="Times New Roman" w:hAnsi="Times New Roman" w:cs="Times New Roman"/>
          <w:lang w:val="en-GB"/>
        </w:rPr>
        <w:t>Rainey's</w:t>
      </w:r>
      <w:r w:rsidR="00F97685" w:rsidRPr="001462D6">
        <w:rPr>
          <w:rFonts w:ascii="Times New Roman" w:hAnsi="Times New Roman" w:cs="Times New Roman"/>
          <w:lang w:val="en-GB"/>
        </w:rPr>
        <w:t xml:space="preserve"> </w:t>
      </w:r>
      <w:r w:rsidR="005B3168" w:rsidRPr="001462D6">
        <w:rPr>
          <w:rFonts w:ascii="Times New Roman" w:hAnsi="Times New Roman" w:cs="Times New Roman"/>
          <w:lang w:val="en-GB"/>
        </w:rPr>
        <w:t xml:space="preserve">performances </w:t>
      </w:r>
      <w:r w:rsidR="0019542C">
        <w:rPr>
          <w:rFonts w:ascii="Times New Roman" w:hAnsi="Times New Roman" w:cs="Times New Roman"/>
          <w:lang w:val="en-GB"/>
        </w:rPr>
        <w:t>taking</w:t>
      </w:r>
      <w:r w:rsidR="005B3168" w:rsidRPr="001462D6">
        <w:rPr>
          <w:rFonts w:ascii="Times New Roman" w:hAnsi="Times New Roman" w:cs="Times New Roman"/>
          <w:lang w:val="en-GB"/>
        </w:rPr>
        <w:t xml:space="preserve"> place in a venue with a capacity of at least 500</w:t>
      </w:r>
      <w:r w:rsidR="00F97685" w:rsidRPr="001462D6">
        <w:rPr>
          <w:rFonts w:ascii="Times New Roman" w:hAnsi="Times New Roman" w:cs="Times New Roman"/>
          <w:lang w:val="en-GB"/>
        </w:rPr>
        <w:t xml:space="preserve">, with a security cost </w:t>
      </w:r>
      <w:r w:rsidR="008D18CD">
        <w:rPr>
          <w:rFonts w:ascii="Times New Roman" w:hAnsi="Times New Roman" w:cs="Times New Roman"/>
          <w:lang w:val="en-GB"/>
        </w:rPr>
        <w:t xml:space="preserve">of </w:t>
      </w:r>
      <w:r w:rsidR="00F97685" w:rsidRPr="001462D6">
        <w:rPr>
          <w:rFonts w:ascii="Times New Roman" w:hAnsi="Times New Roman" w:cs="Times New Roman"/>
          <w:lang w:val="en-GB"/>
        </w:rPr>
        <w:t>less than 10000</w:t>
      </w:r>
      <w:r w:rsidR="005F0F3E" w:rsidRPr="001462D6">
        <w:rPr>
          <w:rFonts w:ascii="Times New Roman" w:hAnsi="Times New Roman" w:cs="Times New Roman"/>
          <w:lang w:val="en-GB"/>
        </w:rPr>
        <w:t xml:space="preserve"> </w:t>
      </w:r>
      <w:r w:rsidR="00315078">
        <w:rPr>
          <w:rFonts w:ascii="Times New Roman" w:hAnsi="Times New Roman" w:cs="Times New Roman"/>
          <w:lang w:val="en-GB"/>
        </w:rPr>
        <w:t xml:space="preserve">with </w:t>
      </w:r>
      <w:r w:rsidR="005F0F3E" w:rsidRPr="001462D6">
        <w:rPr>
          <w:rFonts w:ascii="Times New Roman" w:hAnsi="Times New Roman" w:cs="Times New Roman"/>
          <w:lang w:val="en-GB"/>
        </w:rPr>
        <w:t xml:space="preserve">a poor atmosphere. Order by </w:t>
      </w:r>
      <w:r w:rsidR="00315078">
        <w:rPr>
          <w:rFonts w:ascii="Times New Roman" w:hAnsi="Times New Roman" w:cs="Times New Roman"/>
          <w:lang w:val="en-GB"/>
        </w:rPr>
        <w:t>performer</w:t>
      </w:r>
      <w:r w:rsidR="005F0F3E" w:rsidRPr="001462D6">
        <w:rPr>
          <w:rFonts w:ascii="Times New Roman" w:hAnsi="Times New Roman" w:cs="Times New Roman"/>
          <w:lang w:val="en-GB"/>
        </w:rPr>
        <w:t xml:space="preserve"> and skip </w:t>
      </w:r>
      <w:r w:rsidR="00717171" w:rsidRPr="001462D6">
        <w:rPr>
          <w:rFonts w:ascii="Times New Roman" w:hAnsi="Times New Roman" w:cs="Times New Roman"/>
          <w:lang w:val="en-GB"/>
        </w:rPr>
        <w:t>the first 5 results</w:t>
      </w:r>
      <w:r w:rsidR="005A1351" w:rsidRPr="001462D6">
        <w:rPr>
          <w:rFonts w:ascii="Times New Roman" w:hAnsi="Times New Roman" w:cs="Times New Roman"/>
          <w:lang w:val="en-GB"/>
        </w:rPr>
        <w:t xml:space="preserve"> </w:t>
      </w:r>
      <w:r w:rsidR="005A1351" w:rsidRPr="001462D6">
        <w:rPr>
          <w:rFonts w:ascii="Times New Roman" w:hAnsi="Times New Roman" w:cs="Times New Roman"/>
          <w:lang w:val="en-GB"/>
        </w:rPr>
        <w:fldChar w:fldCharType="begin"/>
      </w:r>
      <w:r w:rsidR="00A45D68" w:rsidRPr="001462D6">
        <w:rPr>
          <w:rFonts w:ascii="Times New Roman" w:hAnsi="Times New Roman" w:cs="Times New Roman"/>
          <w:lang w:val="en-GB"/>
        </w:rPr>
        <w:instrText xml:space="preserve"> ADDIN ZOTERO_ITEM CSL_CITATION {"citationID":"NjTK901J","properties":{"formattedCitation":"[24]","plainCitation":"[24]","noteIndex":0},"citationItems":[{"id":380,"uris":["http://zotero.org/users/12587876/items/87NML8JR"],"itemData":{"id":380,"type":"motion_picture","abstract":"In this video, we learn how to write fundamental MongoDB queries that implement sort, limit, and skip concepts. \nFull MongoDB playlist:    • Learning MongoDB   \nJSON file download: https://github.com/dr-sadat/MongoDB_R... \n\n#mongo #mongodb #mongosh #profsadat #drsadat #tutorial #database #nosql #query #querying","dimensions":"10:39","source":"YouTube","title":"MongoDB Simple Query - Sort, Limit, Skip [MongoDB# 04]","URL":"https://www.youtube.com/watch?v=cTQCdo9cpUg","director":[{"literal":"Professor Sadat"}],"accessed":{"date-parts":[["2024",4,19]]},"issued":{"date-parts":[["2023",7,14]]},"citation-key":"professorsadat23"}}],"schema":"https://github.com/citation-style-language/schema/raw/master/csl-citation.json"} </w:instrText>
      </w:r>
      <w:r w:rsidR="005A1351" w:rsidRPr="001462D6">
        <w:rPr>
          <w:rFonts w:ascii="Times New Roman" w:hAnsi="Times New Roman" w:cs="Times New Roman"/>
          <w:lang w:val="en-GB"/>
        </w:rPr>
        <w:fldChar w:fldCharType="separate"/>
      </w:r>
      <w:r w:rsidR="00A45D68" w:rsidRPr="001462D6">
        <w:rPr>
          <w:rFonts w:ascii="Times New Roman" w:hAnsi="Times New Roman" w:cs="Times New Roman"/>
        </w:rPr>
        <w:t>[24]</w:t>
      </w:r>
      <w:r w:rsidR="005A1351" w:rsidRPr="001462D6">
        <w:rPr>
          <w:rFonts w:ascii="Times New Roman" w:hAnsi="Times New Roman" w:cs="Times New Roman"/>
          <w:lang w:val="en-GB"/>
        </w:rPr>
        <w:fldChar w:fldCharType="end"/>
      </w:r>
      <w:r w:rsidR="00717171" w:rsidRPr="001462D6">
        <w:rPr>
          <w:rFonts w:ascii="Times New Roman" w:hAnsi="Times New Roman" w:cs="Times New Roman"/>
          <w:lang w:val="en-GB"/>
        </w:rPr>
        <w:t>.</w:t>
      </w:r>
    </w:p>
    <w:p w14:paraId="2D594A4D" w14:textId="661E674E" w:rsidR="00D4550B" w:rsidRPr="001462D6" w:rsidRDefault="00D4550B"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18</w:t>
      </w:r>
    </w:p>
    <w:p w14:paraId="27D5E9B8" w14:textId="6A0A6F36" w:rsidR="006B100B" w:rsidRPr="001462D6" w:rsidRDefault="006B100B"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db.ConcertVenueLog.find({</w:t>
      </w:r>
    </w:p>
    <w:p w14:paraId="5473FE5A" w14:textId="1FBDF0E4"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Venue.Capacity": { $gte: 500 },</w:t>
      </w:r>
    </w:p>
    <w:p w14:paraId="00F1999E" w14:textId="4DDAB4C3"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Performer": "Stephanie Rainey",</w:t>
      </w:r>
    </w:p>
    <w:p w14:paraId="4F9EEA7C" w14:textId="69336A71"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 xml:space="preserve">"Security_Cost": { $lt: 10000 }, </w:t>
      </w:r>
    </w:p>
    <w:p w14:paraId="4D29445D" w14:textId="77777777" w:rsidR="003776B8"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 xml:space="preserve">"Atmosphere": "Poor" }, </w:t>
      </w:r>
    </w:p>
    <w:p w14:paraId="4867365E" w14:textId="3740E94B"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 xml:space="preserve">{"Performer": 1, </w:t>
      </w:r>
    </w:p>
    <w:p w14:paraId="3A9D93C2" w14:textId="5042B4F7"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 xml:space="preserve">"Venue.Capacity": 1, </w:t>
      </w:r>
    </w:p>
    <w:p w14:paraId="4A3A4AA0" w14:textId="2A2555F4" w:rsidR="006B100B"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 xml:space="preserve">"Atmosphere": 1, </w:t>
      </w:r>
    </w:p>
    <w:p w14:paraId="40EF89B8" w14:textId="77777777" w:rsidR="003776B8" w:rsidRPr="001462D6" w:rsidRDefault="006B100B" w:rsidP="00FE652B">
      <w:pPr>
        <w:spacing w:after="0" w:line="240" w:lineRule="auto"/>
        <w:ind w:left="720"/>
        <w:rPr>
          <w:rFonts w:ascii="Times New Roman" w:hAnsi="Times New Roman" w:cs="Times New Roman"/>
          <w:lang w:val="en-GB"/>
        </w:rPr>
      </w:pPr>
      <w:r w:rsidRPr="001462D6">
        <w:rPr>
          <w:rFonts w:ascii="Times New Roman" w:hAnsi="Times New Roman" w:cs="Times New Roman"/>
          <w:lang w:val="en-GB"/>
        </w:rPr>
        <w:t>"_id": 0 }</w:t>
      </w:r>
    </w:p>
    <w:p w14:paraId="201B0E21" w14:textId="0C29BFB0" w:rsidR="006B100B" w:rsidRDefault="006B100B" w:rsidP="00FE652B">
      <w:pPr>
        <w:pBdr>
          <w:bottom w:val="single" w:sz="6" w:space="1" w:color="auto"/>
        </w:pBdr>
        <w:spacing w:after="0" w:line="240" w:lineRule="auto"/>
        <w:rPr>
          <w:rFonts w:ascii="Times New Roman" w:hAnsi="Times New Roman" w:cs="Times New Roman"/>
          <w:lang w:val="en-GB"/>
        </w:rPr>
      </w:pPr>
      <w:r w:rsidRPr="001462D6">
        <w:rPr>
          <w:rFonts w:ascii="Times New Roman" w:hAnsi="Times New Roman" w:cs="Times New Roman"/>
          <w:lang w:val="en-GB"/>
        </w:rPr>
        <w:t>).sort({ "Performer": 1 })</w:t>
      </w:r>
      <w:r w:rsidR="00380077" w:rsidRPr="001462D6">
        <w:rPr>
          <w:rFonts w:ascii="Times New Roman" w:hAnsi="Times New Roman" w:cs="Times New Roman"/>
          <w:lang w:val="en-GB"/>
        </w:rPr>
        <w:t xml:space="preserve"> </w:t>
      </w:r>
      <w:r w:rsidRPr="001462D6">
        <w:rPr>
          <w:rFonts w:ascii="Times New Roman" w:hAnsi="Times New Roman" w:cs="Times New Roman"/>
          <w:lang w:val="en-GB"/>
        </w:rPr>
        <w:t>.skip(5)</w:t>
      </w:r>
    </w:p>
    <w:p w14:paraId="77E2FB93" w14:textId="77777777" w:rsidR="001462D6" w:rsidRPr="001462D6" w:rsidRDefault="001462D6" w:rsidP="00FE652B">
      <w:pPr>
        <w:pBdr>
          <w:bottom w:val="single" w:sz="6" w:space="1" w:color="auto"/>
        </w:pBdr>
        <w:spacing w:after="0" w:line="240" w:lineRule="auto"/>
        <w:rPr>
          <w:rFonts w:ascii="Times New Roman" w:hAnsi="Times New Roman" w:cs="Times New Roman"/>
          <w:lang w:val="en-GB"/>
        </w:rPr>
      </w:pPr>
    </w:p>
    <w:bookmarkEnd w:id="30"/>
    <w:p w14:paraId="4F73AAD0" w14:textId="77777777" w:rsidR="001462D6" w:rsidRDefault="001462D6" w:rsidP="00FE652B">
      <w:pPr>
        <w:spacing w:after="0" w:line="240" w:lineRule="auto"/>
        <w:rPr>
          <w:rFonts w:ascii="Times New Roman" w:hAnsi="Times New Roman" w:cs="Times New Roman"/>
          <w:lang w:val="en-GB"/>
        </w:rPr>
      </w:pPr>
    </w:p>
    <w:p w14:paraId="636AAD74" w14:textId="64CAB44C" w:rsidR="00BC76E8" w:rsidRPr="001462D6" w:rsidRDefault="00896D92"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count with skip</w:t>
      </w:r>
    </w:p>
    <w:p w14:paraId="2AC50F7E" w14:textId="77777777" w:rsidR="00C7444F" w:rsidRPr="001462D6" w:rsidRDefault="00786C3E"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db.ConcertVenueLog.aggregate([</w:t>
      </w:r>
    </w:p>
    <w:p w14:paraId="286A8603" w14:textId="77777777" w:rsidR="00784FED" w:rsidRPr="001462D6" w:rsidRDefault="00786C3E" w:rsidP="00315078">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 xml:space="preserve">{$match: </w:t>
      </w:r>
    </w:p>
    <w:p w14:paraId="5FD713A5" w14:textId="441A39CD" w:rsidR="00786C3E" w:rsidRPr="001462D6" w:rsidRDefault="00786C3E"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Venue.Capacity": { $gte: 500 },</w:t>
      </w:r>
    </w:p>
    <w:p w14:paraId="59198232" w14:textId="1267C23D" w:rsidR="00786C3E" w:rsidRPr="001462D6" w:rsidRDefault="00786C3E"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Performer": "Stephanie Rainey",</w:t>
      </w:r>
    </w:p>
    <w:p w14:paraId="42A4AF86" w14:textId="0CEBB580" w:rsidR="00786C3E" w:rsidRPr="001462D6" w:rsidRDefault="00786C3E"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 xml:space="preserve">"Security_Cost": { $lt: 10000 }, </w:t>
      </w:r>
    </w:p>
    <w:p w14:paraId="2BBB4D83" w14:textId="03E2922F" w:rsidR="00786C3E" w:rsidRPr="001462D6" w:rsidRDefault="00786C3E"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Atmosphere": "Poor"}},</w:t>
      </w:r>
    </w:p>
    <w:p w14:paraId="78FAD732" w14:textId="2A311015" w:rsidR="00786C3E" w:rsidRPr="001462D6" w:rsidRDefault="00786C3E" w:rsidP="00FE652B">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sort: { "Performer": 1 }},</w:t>
      </w:r>
    </w:p>
    <w:p w14:paraId="1F43AA38" w14:textId="798DBC7E" w:rsidR="00786C3E" w:rsidRPr="001462D6" w:rsidRDefault="00786C3E" w:rsidP="00FE652B">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skip: 5},</w:t>
      </w:r>
    </w:p>
    <w:p w14:paraId="39DB87BD" w14:textId="52208E87" w:rsidR="00786C3E" w:rsidRPr="001462D6" w:rsidRDefault="00786C3E" w:rsidP="00FE652B">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count: "count"}</w:t>
      </w:r>
    </w:p>
    <w:p w14:paraId="67D791D0" w14:textId="77777777" w:rsidR="00B13959" w:rsidRDefault="00786C3E" w:rsidP="00FE652B">
      <w:pPr>
        <w:pBdr>
          <w:bottom w:val="single" w:sz="6" w:space="1" w:color="auto"/>
        </w:pBdr>
        <w:spacing w:after="0" w:line="240" w:lineRule="auto"/>
        <w:rPr>
          <w:rFonts w:ascii="Times New Roman" w:hAnsi="Times New Roman" w:cs="Times New Roman"/>
          <w:lang w:val="en-GB"/>
        </w:rPr>
      </w:pPr>
      <w:r w:rsidRPr="001462D6">
        <w:rPr>
          <w:rFonts w:ascii="Times New Roman" w:hAnsi="Times New Roman" w:cs="Times New Roman"/>
          <w:lang w:val="en-GB"/>
        </w:rPr>
        <w:t>])</w:t>
      </w:r>
    </w:p>
    <w:p w14:paraId="21FEEB80" w14:textId="77777777" w:rsidR="001462D6" w:rsidRPr="001462D6" w:rsidRDefault="001462D6" w:rsidP="00FE652B">
      <w:pPr>
        <w:pBdr>
          <w:bottom w:val="single" w:sz="6" w:space="1" w:color="auto"/>
        </w:pBdr>
        <w:spacing w:after="0" w:line="240" w:lineRule="auto"/>
        <w:rPr>
          <w:rFonts w:ascii="Times New Roman" w:hAnsi="Times New Roman" w:cs="Times New Roman"/>
          <w:lang w:val="en-GB"/>
        </w:rPr>
      </w:pPr>
    </w:p>
    <w:p w14:paraId="58693819" w14:textId="77777777" w:rsidR="001462D6" w:rsidRDefault="001462D6" w:rsidP="00FE652B">
      <w:pPr>
        <w:spacing w:after="0" w:line="240" w:lineRule="auto"/>
        <w:rPr>
          <w:rFonts w:ascii="Times New Roman" w:hAnsi="Times New Roman" w:cs="Times New Roman"/>
          <w:lang w:val="en-GB"/>
        </w:rPr>
      </w:pPr>
    </w:p>
    <w:p w14:paraId="05DA94EC" w14:textId="7F2C0FDB" w:rsidR="00BC76E8" w:rsidRPr="001462D6" w:rsidRDefault="00BC76E8"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w:t>
      </w:r>
      <w:r w:rsidR="00896D92" w:rsidRPr="001462D6">
        <w:rPr>
          <w:rFonts w:ascii="Times New Roman" w:hAnsi="Times New Roman" w:cs="Times New Roman"/>
          <w:lang w:val="en-GB"/>
        </w:rPr>
        <w:t xml:space="preserve">count </w:t>
      </w:r>
      <w:r w:rsidRPr="001462D6">
        <w:rPr>
          <w:rFonts w:ascii="Times New Roman" w:hAnsi="Times New Roman" w:cs="Times New Roman"/>
          <w:lang w:val="en-GB"/>
        </w:rPr>
        <w:t>no skip</w:t>
      </w:r>
    </w:p>
    <w:p w14:paraId="148A1214" w14:textId="77777777" w:rsidR="00C02D84" w:rsidRPr="001462D6" w:rsidRDefault="00C02D84" w:rsidP="00FE652B">
      <w:pPr>
        <w:spacing w:after="0" w:line="240" w:lineRule="auto"/>
        <w:rPr>
          <w:rFonts w:ascii="Times New Roman" w:hAnsi="Times New Roman" w:cs="Times New Roman"/>
          <w:lang w:val="en-GB"/>
        </w:rPr>
      </w:pPr>
      <w:r w:rsidRPr="001462D6">
        <w:rPr>
          <w:rFonts w:ascii="Times New Roman" w:hAnsi="Times New Roman" w:cs="Times New Roman"/>
          <w:lang w:val="en-GB"/>
        </w:rPr>
        <w:t>db.ConcertVenueLog.aggregate([</w:t>
      </w:r>
    </w:p>
    <w:p w14:paraId="0FE45492" w14:textId="77777777" w:rsidR="00C02D84" w:rsidRPr="001462D6" w:rsidRDefault="00C02D84" w:rsidP="00315078">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 xml:space="preserve">{$match: </w:t>
      </w:r>
    </w:p>
    <w:p w14:paraId="458D2D92" w14:textId="77777777" w:rsidR="00C02D84" w:rsidRPr="001462D6" w:rsidRDefault="00C02D84"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Venue.Capacity": { $gte: 500 },</w:t>
      </w:r>
    </w:p>
    <w:p w14:paraId="541A0D49" w14:textId="77777777" w:rsidR="00C02D84" w:rsidRPr="001462D6" w:rsidRDefault="00C02D84"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Performer": "Stephanie Rainey",</w:t>
      </w:r>
    </w:p>
    <w:p w14:paraId="067C7BCB" w14:textId="77777777" w:rsidR="00C02D84" w:rsidRPr="001462D6" w:rsidRDefault="00C02D84"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 xml:space="preserve">"Security_Cost": { $lt: 10000 }, </w:t>
      </w:r>
    </w:p>
    <w:p w14:paraId="70A5DF27" w14:textId="77777777" w:rsidR="00C02D84" w:rsidRPr="001462D6" w:rsidRDefault="00C02D84" w:rsidP="00315078">
      <w:pPr>
        <w:spacing w:after="0" w:line="240" w:lineRule="auto"/>
        <w:ind w:left="720" w:firstLine="720"/>
        <w:rPr>
          <w:rFonts w:ascii="Times New Roman" w:hAnsi="Times New Roman" w:cs="Times New Roman"/>
          <w:lang w:val="en-GB"/>
        </w:rPr>
      </w:pPr>
      <w:r w:rsidRPr="001462D6">
        <w:rPr>
          <w:rFonts w:ascii="Times New Roman" w:hAnsi="Times New Roman" w:cs="Times New Roman"/>
          <w:lang w:val="en-GB"/>
        </w:rPr>
        <w:t>"Atmosphere": "Poor"}},</w:t>
      </w:r>
    </w:p>
    <w:p w14:paraId="266ED527" w14:textId="77777777" w:rsidR="00C02D84" w:rsidRPr="001462D6" w:rsidRDefault="00C02D84" w:rsidP="00FE652B">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sort: { "Performer": 1 }},</w:t>
      </w:r>
    </w:p>
    <w:p w14:paraId="6348BBA0" w14:textId="50FFAD63" w:rsidR="00C02D84" w:rsidRPr="001462D6" w:rsidRDefault="00C02D84" w:rsidP="00FE652B">
      <w:pPr>
        <w:spacing w:after="0" w:line="240" w:lineRule="auto"/>
        <w:ind w:firstLine="720"/>
        <w:rPr>
          <w:rFonts w:ascii="Times New Roman" w:hAnsi="Times New Roman" w:cs="Times New Roman"/>
          <w:lang w:val="en-GB"/>
        </w:rPr>
      </w:pPr>
      <w:r w:rsidRPr="001462D6">
        <w:rPr>
          <w:rFonts w:ascii="Times New Roman" w:hAnsi="Times New Roman" w:cs="Times New Roman"/>
          <w:lang w:val="en-GB"/>
        </w:rPr>
        <w:t>{$count: "count"}])</w:t>
      </w:r>
    </w:p>
    <w:p w14:paraId="60A18587" w14:textId="77777777" w:rsidR="00B13959" w:rsidRPr="001462D6" w:rsidRDefault="00B13959" w:rsidP="00786C3E">
      <w:pPr>
        <w:rPr>
          <w:rFonts w:ascii="Times New Roman" w:hAnsi="Times New Roman" w:cs="Times New Roman"/>
          <w:lang w:val="en-GB"/>
        </w:rPr>
      </w:pPr>
    </w:p>
    <w:p w14:paraId="562CBE35" w14:textId="7F62FDAD" w:rsidR="00380077" w:rsidRPr="00380077" w:rsidRDefault="00B13959" w:rsidP="00786C3E">
      <w:pPr>
        <w:rPr>
          <w:lang w:val="en-GB"/>
        </w:rPr>
      </w:pPr>
      <w:r w:rsidRPr="00B13959">
        <w:rPr>
          <w:noProof/>
          <w:lang w:val="en-GB"/>
        </w:rPr>
        <w:lastRenderedPageBreak/>
        <w:drawing>
          <wp:inline distT="0" distB="0" distL="0" distR="0" wp14:anchorId="6F5E2F2E" wp14:editId="30519DD5">
            <wp:extent cx="2881630" cy="5162204"/>
            <wp:effectExtent l="0" t="0" r="0" b="635"/>
            <wp:docPr id="177498636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86366" name="Picture 1" descr="A screenshot of a computer program&#10;&#10;Description automatically generated"/>
                    <pic:cNvPicPr/>
                  </pic:nvPicPr>
                  <pic:blipFill>
                    <a:blip r:embed="rId52"/>
                    <a:stretch>
                      <a:fillRect/>
                    </a:stretch>
                  </pic:blipFill>
                  <pic:spPr>
                    <a:xfrm>
                      <a:off x="0" y="0"/>
                      <a:ext cx="2889962" cy="5177131"/>
                    </a:xfrm>
                    <a:prstGeom prst="rect">
                      <a:avLst/>
                    </a:prstGeom>
                  </pic:spPr>
                </pic:pic>
              </a:graphicData>
            </a:graphic>
          </wp:inline>
        </w:drawing>
      </w:r>
    </w:p>
    <w:p w14:paraId="02D2486E" w14:textId="21B22217" w:rsidR="00206C92" w:rsidRDefault="00380077" w:rsidP="00957A74">
      <w:pPr>
        <w:rPr>
          <w:lang w:val="en-GB"/>
        </w:rPr>
      </w:pPr>
      <w:r w:rsidRPr="00380077">
        <w:rPr>
          <w:noProof/>
          <w:lang w:val="en-GB"/>
        </w:rPr>
        <w:drawing>
          <wp:inline distT="0" distB="0" distL="0" distR="0" wp14:anchorId="49D29B08" wp14:editId="476E1CE2">
            <wp:extent cx="2870006" cy="1379912"/>
            <wp:effectExtent l="0" t="0" r="6985" b="0"/>
            <wp:docPr id="176205284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52844" name="Picture 1" descr="A screenshot of a computer code&#10;&#10;Description automatically generated"/>
                    <pic:cNvPicPr/>
                  </pic:nvPicPr>
                  <pic:blipFill>
                    <a:blip r:embed="rId53"/>
                    <a:stretch>
                      <a:fillRect/>
                    </a:stretch>
                  </pic:blipFill>
                  <pic:spPr>
                    <a:xfrm>
                      <a:off x="0" y="0"/>
                      <a:ext cx="2895976" cy="1392398"/>
                    </a:xfrm>
                    <a:prstGeom prst="rect">
                      <a:avLst/>
                    </a:prstGeom>
                  </pic:spPr>
                </pic:pic>
              </a:graphicData>
            </a:graphic>
          </wp:inline>
        </w:drawing>
      </w:r>
    </w:p>
    <w:p w14:paraId="69921451" w14:textId="77777777" w:rsidR="00EA4177" w:rsidRDefault="00EA4177" w:rsidP="00EA4177">
      <w:pPr>
        <w:rPr>
          <w:lang w:val="en-GB"/>
        </w:rPr>
      </w:pPr>
    </w:p>
    <w:p w14:paraId="53EEDFB0" w14:textId="47850439" w:rsidR="00EA4177" w:rsidRPr="00EA4177" w:rsidRDefault="00EA4177" w:rsidP="00EA4177">
      <w:pPr>
        <w:rPr>
          <w:lang w:val="en-GB"/>
        </w:rPr>
      </w:pPr>
      <w:r w:rsidRPr="00EA4177">
        <w:rPr>
          <w:noProof/>
          <w:lang w:val="en-GB"/>
        </w:rPr>
        <w:drawing>
          <wp:inline distT="0" distB="0" distL="0" distR="0" wp14:anchorId="54FFCD75" wp14:editId="03D05CB9">
            <wp:extent cx="4106487" cy="1520369"/>
            <wp:effectExtent l="0" t="0" r="8890" b="3810"/>
            <wp:docPr id="614899545"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99545" name="Picture 1" descr="A screenshot of a computer code&#10;&#10;Description automatically generated"/>
                    <pic:cNvPicPr/>
                  </pic:nvPicPr>
                  <pic:blipFill>
                    <a:blip r:embed="rId54"/>
                    <a:stretch>
                      <a:fillRect/>
                    </a:stretch>
                  </pic:blipFill>
                  <pic:spPr>
                    <a:xfrm>
                      <a:off x="0" y="0"/>
                      <a:ext cx="4107064" cy="1520583"/>
                    </a:xfrm>
                    <a:prstGeom prst="rect">
                      <a:avLst/>
                    </a:prstGeom>
                  </pic:spPr>
                </pic:pic>
              </a:graphicData>
            </a:graphic>
          </wp:inline>
        </w:drawing>
      </w:r>
    </w:p>
    <w:p w14:paraId="19EB9736" w14:textId="13744438" w:rsidR="00206C92" w:rsidRDefault="00206C92" w:rsidP="0030315B">
      <w:pPr>
        <w:pStyle w:val="Heading3"/>
        <w:rPr>
          <w:lang w:val="en-GB"/>
        </w:rPr>
      </w:pPr>
      <w:bookmarkStart w:id="31" w:name="_Toc164941373"/>
      <w:r>
        <w:rPr>
          <w:lang w:val="en-GB"/>
        </w:rPr>
        <w:lastRenderedPageBreak/>
        <w:t>Question 19</w:t>
      </w:r>
      <w:bookmarkEnd w:id="31"/>
    </w:p>
    <w:p w14:paraId="07CDAC6D" w14:textId="12167783" w:rsidR="00717171" w:rsidRPr="00315078" w:rsidRDefault="007C0500" w:rsidP="00717171">
      <w:pPr>
        <w:rPr>
          <w:rFonts w:ascii="Times New Roman" w:hAnsi="Times New Roman" w:cs="Times New Roman"/>
          <w:lang w:val="en-GB"/>
        </w:rPr>
      </w:pPr>
      <w:r w:rsidRPr="00315078">
        <w:rPr>
          <w:rFonts w:ascii="Times New Roman" w:hAnsi="Times New Roman" w:cs="Times New Roman"/>
          <w:lang w:val="en-GB"/>
        </w:rPr>
        <w:t xml:space="preserve">Create a guide that displays performers </w:t>
      </w:r>
      <w:r w:rsidR="003B25AB" w:rsidRPr="00315078">
        <w:rPr>
          <w:rFonts w:ascii="Times New Roman" w:hAnsi="Times New Roman" w:cs="Times New Roman"/>
          <w:lang w:val="en-GB"/>
        </w:rPr>
        <w:t xml:space="preserve">by their average crowd attendance. Group </w:t>
      </w:r>
      <w:r w:rsidR="00D8761E" w:rsidRPr="00315078">
        <w:rPr>
          <w:rFonts w:ascii="Times New Roman" w:hAnsi="Times New Roman" w:cs="Times New Roman"/>
          <w:lang w:val="en-GB"/>
        </w:rPr>
        <w:t xml:space="preserve">by </w:t>
      </w:r>
      <w:r w:rsidR="00DC0E90" w:rsidRPr="00315078">
        <w:rPr>
          <w:rFonts w:ascii="Times New Roman" w:hAnsi="Times New Roman" w:cs="Times New Roman"/>
          <w:lang w:val="en-GB"/>
        </w:rPr>
        <w:t>performer</w:t>
      </w:r>
      <w:r w:rsidR="00D8761E" w:rsidRPr="00315078">
        <w:rPr>
          <w:rFonts w:ascii="Times New Roman" w:hAnsi="Times New Roman" w:cs="Times New Roman"/>
          <w:lang w:val="en-GB"/>
        </w:rPr>
        <w:t xml:space="preserve"> and average crowd. State clearly if they are a popular artist</w:t>
      </w:r>
      <w:r w:rsidR="00DC0E90" w:rsidRPr="00315078">
        <w:rPr>
          <w:rFonts w:ascii="Times New Roman" w:hAnsi="Times New Roman" w:cs="Times New Roman"/>
          <w:lang w:val="en-GB"/>
        </w:rPr>
        <w:t>. They are considered popular if they have an average crowd of at least 10000</w:t>
      </w:r>
      <w:r w:rsidR="00FA6960" w:rsidRPr="00315078">
        <w:rPr>
          <w:rFonts w:ascii="Times New Roman" w:hAnsi="Times New Roman" w:cs="Times New Roman"/>
          <w:lang w:val="en-GB"/>
        </w:rPr>
        <w:t>. Order by average crowd in descending order</w:t>
      </w:r>
      <w:r w:rsidR="006651E3" w:rsidRPr="00315078">
        <w:rPr>
          <w:rFonts w:ascii="Times New Roman" w:hAnsi="Times New Roman" w:cs="Times New Roman"/>
          <w:lang w:val="en-GB"/>
        </w:rPr>
        <w:t xml:space="preserve"> </w:t>
      </w:r>
      <w:r w:rsidR="006651E3" w:rsidRPr="00315078">
        <w:rPr>
          <w:rFonts w:ascii="Times New Roman" w:hAnsi="Times New Roman" w:cs="Times New Roman"/>
          <w:lang w:val="en-GB"/>
        </w:rPr>
        <w:fldChar w:fldCharType="begin"/>
      </w:r>
      <w:r w:rsidR="00A45D68" w:rsidRPr="00315078">
        <w:rPr>
          <w:rFonts w:ascii="Times New Roman" w:hAnsi="Times New Roman" w:cs="Times New Roman"/>
          <w:lang w:val="en-GB"/>
        </w:rPr>
        <w:instrText xml:space="preserve"> ADDIN ZOTERO_ITEM CSL_CITATION {"citationID":"kt0vBIbF","properties":{"formattedCitation":"[18], [29]","plainCitation":"[18], [29]","noteIndex":0},"citationItems":[{"id":357,"uris":["http://zotero.org/users/12587876/items/8KBHAU77"],"itemData":{"id":357,"type":"post","container-title":"Stack Overflow","title":"Answer to \"Mongo field A greater than field B\"","URL":"https://stackoverflow.com/a/16042568","author":[{"family":"000","given":""}],"accessed":{"date-parts":[["2024",4,13]]},"issued":{"date-parts":[["2013",4,16]]},"citation-key":"00013"}},{"id":369,"uris":["http://zotero.org/users/12587876/items/E2H6WH6G"],"itemData":{"id":369,"type":"post","container-title":"Stack Overflow","title":"Answer to \"Is there an elseif thing in MongoDB to $cond while aggregating\"","URL":"https://stackoverflow.com/a/27479572","author":[{"family":"Lunn","given":"Neil"}],"accessed":{"date-parts":[["2024",4,17]]},"issued":{"date-parts":[["2014",12,15]]},"citation-key":"lunn14"}}],"schema":"https://github.com/citation-style-language/schema/raw/master/csl-citation.json"} </w:instrText>
      </w:r>
      <w:r w:rsidR="006651E3" w:rsidRPr="00315078">
        <w:rPr>
          <w:rFonts w:ascii="Times New Roman" w:hAnsi="Times New Roman" w:cs="Times New Roman"/>
          <w:lang w:val="en-GB"/>
        </w:rPr>
        <w:fldChar w:fldCharType="separate"/>
      </w:r>
      <w:r w:rsidR="00A45D68" w:rsidRPr="00315078">
        <w:rPr>
          <w:rFonts w:ascii="Times New Roman" w:hAnsi="Times New Roman" w:cs="Times New Roman"/>
        </w:rPr>
        <w:t>[18], [29]</w:t>
      </w:r>
      <w:r w:rsidR="006651E3" w:rsidRPr="00315078">
        <w:rPr>
          <w:rFonts w:ascii="Times New Roman" w:hAnsi="Times New Roman" w:cs="Times New Roman"/>
          <w:lang w:val="en-GB"/>
        </w:rPr>
        <w:fldChar w:fldCharType="end"/>
      </w:r>
      <w:r w:rsidR="00FA6960" w:rsidRPr="00315078">
        <w:rPr>
          <w:rFonts w:ascii="Times New Roman" w:hAnsi="Times New Roman" w:cs="Times New Roman"/>
          <w:lang w:val="en-GB"/>
        </w:rPr>
        <w:t>.</w:t>
      </w:r>
    </w:p>
    <w:p w14:paraId="1544DFC4" w14:textId="6E456A02" w:rsidR="00E96509" w:rsidRPr="00315078" w:rsidRDefault="00592CC8" w:rsidP="00717171">
      <w:pPr>
        <w:spacing w:after="0" w:line="240" w:lineRule="auto"/>
        <w:rPr>
          <w:rFonts w:ascii="Times New Roman" w:hAnsi="Times New Roman" w:cs="Times New Roman"/>
          <w:lang w:val="en-GB"/>
        </w:rPr>
      </w:pPr>
      <w:r w:rsidRPr="00315078">
        <w:rPr>
          <w:rFonts w:ascii="Times New Roman" w:hAnsi="Times New Roman" w:cs="Times New Roman"/>
          <w:lang w:val="en-GB"/>
        </w:rPr>
        <w:t>//Q19</w:t>
      </w:r>
    </w:p>
    <w:p w14:paraId="54B64F06" w14:textId="13D609DB" w:rsidR="00F5090F" w:rsidRPr="00315078" w:rsidRDefault="00F5090F" w:rsidP="00717171">
      <w:pPr>
        <w:spacing w:after="0" w:line="240" w:lineRule="auto"/>
        <w:rPr>
          <w:rFonts w:ascii="Times New Roman" w:hAnsi="Times New Roman" w:cs="Times New Roman"/>
          <w:lang w:val="en-GB"/>
        </w:rPr>
      </w:pPr>
      <w:r w:rsidRPr="00315078">
        <w:rPr>
          <w:rFonts w:ascii="Times New Roman" w:hAnsi="Times New Roman" w:cs="Times New Roman"/>
          <w:lang w:val="en-GB"/>
        </w:rPr>
        <w:t>db.ConcertVenueLog.aggregate([</w:t>
      </w:r>
    </w:p>
    <w:p w14:paraId="0942131E" w14:textId="1F9EF1B8" w:rsidR="00F5090F" w:rsidRPr="00315078" w:rsidRDefault="00F5090F" w:rsidP="00717171">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group: {</w:t>
      </w:r>
    </w:p>
    <w:p w14:paraId="46E41747" w14:textId="5050F2C6"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_id: "$Performer", // Group by performer</w:t>
      </w:r>
    </w:p>
    <w:p w14:paraId="375DCD2B" w14:textId="26D6BBD0"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averageActualCrowd: { $avg: "$Actual_Crowd" }</w:t>
      </w:r>
    </w:p>
    <w:p w14:paraId="7A3BF4CB" w14:textId="46F84930" w:rsidR="00F5090F" w:rsidRPr="00315078" w:rsidRDefault="00F5090F" w:rsidP="00717171">
      <w:pP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353AA193" w14:textId="4EA3F52D" w:rsidR="00F5090F" w:rsidRPr="00315078" w:rsidRDefault="00F5090F" w:rsidP="00717171">
      <w:pPr>
        <w:spacing w:after="0" w:line="240" w:lineRule="auto"/>
        <w:ind w:left="720"/>
        <w:rPr>
          <w:rFonts w:ascii="Times New Roman" w:hAnsi="Times New Roman" w:cs="Times New Roman"/>
          <w:lang w:val="en-GB"/>
        </w:rPr>
      </w:pPr>
      <w:r w:rsidRPr="00315078">
        <w:rPr>
          <w:rFonts w:ascii="Times New Roman" w:hAnsi="Times New Roman" w:cs="Times New Roman"/>
          <w:lang w:val="en-GB"/>
        </w:rPr>
        <w:t>{$addFields: {</w:t>
      </w:r>
    </w:p>
    <w:p w14:paraId="25555E2B" w14:textId="4E311120" w:rsidR="00F5090F" w:rsidRPr="00315078" w:rsidRDefault="00F5090F" w:rsidP="00717171">
      <w:pPr>
        <w:spacing w:after="0" w:line="240" w:lineRule="auto"/>
        <w:ind w:left="720" w:firstLine="720"/>
        <w:rPr>
          <w:rFonts w:ascii="Times New Roman" w:hAnsi="Times New Roman" w:cs="Times New Roman"/>
          <w:lang w:val="en-GB"/>
        </w:rPr>
      </w:pPr>
      <w:r w:rsidRPr="00315078">
        <w:rPr>
          <w:rFonts w:ascii="Times New Roman" w:hAnsi="Times New Roman" w:cs="Times New Roman"/>
          <w:lang w:val="en-GB"/>
        </w:rPr>
        <w:t>popularity: {</w:t>
      </w:r>
    </w:p>
    <w:p w14:paraId="570A6253" w14:textId="754B1BC3" w:rsidR="00F5090F" w:rsidRPr="00315078" w:rsidRDefault="00F5090F" w:rsidP="00717171">
      <w:pPr>
        <w:spacing w:after="0" w:line="240" w:lineRule="auto"/>
        <w:ind w:left="2160"/>
        <w:rPr>
          <w:rFonts w:ascii="Times New Roman" w:hAnsi="Times New Roman" w:cs="Times New Roman"/>
          <w:lang w:val="en-GB"/>
        </w:rPr>
      </w:pPr>
      <w:r w:rsidRPr="00315078">
        <w:rPr>
          <w:rFonts w:ascii="Times New Roman" w:hAnsi="Times New Roman" w:cs="Times New Roman"/>
          <w:lang w:val="en-GB"/>
        </w:rPr>
        <w:t xml:space="preserve">$cond: { </w:t>
      </w:r>
    </w:p>
    <w:p w14:paraId="446AE7AA" w14:textId="1CD6BE31" w:rsidR="00F5090F" w:rsidRPr="00315078" w:rsidRDefault="00F5090F" w:rsidP="00717171">
      <w:pPr>
        <w:spacing w:after="0" w:line="240" w:lineRule="auto"/>
        <w:ind w:left="2880"/>
        <w:rPr>
          <w:rFonts w:ascii="Times New Roman" w:hAnsi="Times New Roman" w:cs="Times New Roman"/>
          <w:lang w:val="en-GB"/>
        </w:rPr>
      </w:pPr>
      <w:r w:rsidRPr="00315078">
        <w:rPr>
          <w:rFonts w:ascii="Times New Roman" w:hAnsi="Times New Roman" w:cs="Times New Roman"/>
          <w:lang w:val="en-GB"/>
        </w:rPr>
        <w:t xml:space="preserve">if: { $gte: ["$averageActualCrowd", 10000] }, </w:t>
      </w:r>
    </w:p>
    <w:p w14:paraId="5446329B" w14:textId="7B08D4C0" w:rsidR="00F5090F" w:rsidRPr="00315078" w:rsidRDefault="00F5090F" w:rsidP="00717171">
      <w:pPr>
        <w:spacing w:after="0" w:line="240" w:lineRule="auto"/>
        <w:ind w:left="2880" w:firstLine="720"/>
        <w:rPr>
          <w:rFonts w:ascii="Times New Roman" w:hAnsi="Times New Roman" w:cs="Times New Roman"/>
          <w:lang w:val="en-GB"/>
        </w:rPr>
      </w:pPr>
      <w:r w:rsidRPr="00315078">
        <w:rPr>
          <w:rFonts w:ascii="Times New Roman" w:hAnsi="Times New Roman" w:cs="Times New Roman"/>
          <w:lang w:val="en-GB"/>
        </w:rPr>
        <w:t xml:space="preserve">then: "Popular", </w:t>
      </w:r>
    </w:p>
    <w:p w14:paraId="241059F3" w14:textId="006231C0" w:rsidR="00F5090F" w:rsidRPr="00315078" w:rsidRDefault="00F5090F" w:rsidP="00717171">
      <w:pPr>
        <w:spacing w:after="0" w:line="240" w:lineRule="auto"/>
        <w:ind w:left="3600" w:firstLine="720"/>
        <w:rPr>
          <w:rFonts w:ascii="Times New Roman" w:hAnsi="Times New Roman" w:cs="Times New Roman"/>
          <w:lang w:val="en-GB"/>
        </w:rPr>
      </w:pPr>
      <w:r w:rsidRPr="00315078">
        <w:rPr>
          <w:rFonts w:ascii="Times New Roman" w:hAnsi="Times New Roman" w:cs="Times New Roman"/>
          <w:lang w:val="en-GB"/>
        </w:rPr>
        <w:t xml:space="preserve">else: "Not Popular" </w:t>
      </w:r>
    </w:p>
    <w:p w14:paraId="1D70739F" w14:textId="10A6A636" w:rsidR="00F5090F" w:rsidRPr="00315078" w:rsidRDefault="00F5090F" w:rsidP="00717171">
      <w:pP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54B87342" w14:textId="3ECB64C9" w:rsidR="00F5090F" w:rsidRPr="00315078" w:rsidRDefault="00F5090F" w:rsidP="00717171">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project: {</w:t>
      </w:r>
    </w:p>
    <w:p w14:paraId="432A9AFF" w14:textId="3400ABE4"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_id: 0, </w:t>
      </w:r>
    </w:p>
    <w:p w14:paraId="5488F151" w14:textId="028E9BEE"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Performer: "$_id", </w:t>
      </w:r>
    </w:p>
    <w:p w14:paraId="249E919C" w14:textId="18CF06AD"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averageActualCrowd: 1, </w:t>
      </w:r>
    </w:p>
    <w:p w14:paraId="528DC2E0" w14:textId="40FF0E57" w:rsidR="00F5090F" w:rsidRPr="00315078" w:rsidRDefault="00F5090F" w:rsidP="00717171">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popularity: 1}},</w:t>
      </w:r>
    </w:p>
    <w:p w14:paraId="3637A83A" w14:textId="57A225BD" w:rsidR="00F5090F" w:rsidRPr="00315078" w:rsidRDefault="00F5090F" w:rsidP="00717171">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sort: { averageActualCrowd: -1 }}</w:t>
      </w:r>
    </w:p>
    <w:p w14:paraId="76DF15E3" w14:textId="77777777" w:rsidR="003754CE" w:rsidRPr="00315078" w:rsidRDefault="00F5090F" w:rsidP="00717171">
      <w:pPr>
        <w:pBdr>
          <w:bottom w:val="single" w:sz="6" w:space="1" w:color="auto"/>
        </w:pBd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25A56CD7" w14:textId="77777777" w:rsidR="00957A74" w:rsidRPr="00315078" w:rsidRDefault="00957A74" w:rsidP="00717171">
      <w:pPr>
        <w:pBdr>
          <w:bottom w:val="single" w:sz="6" w:space="1" w:color="auto"/>
        </w:pBdr>
        <w:spacing w:after="0" w:line="240" w:lineRule="auto"/>
        <w:rPr>
          <w:rFonts w:ascii="Times New Roman" w:hAnsi="Times New Roman" w:cs="Times New Roman"/>
          <w:lang w:val="en-GB"/>
        </w:rPr>
      </w:pPr>
    </w:p>
    <w:p w14:paraId="70A31461" w14:textId="77777777" w:rsidR="00957A74" w:rsidRPr="00315078" w:rsidRDefault="00957A74" w:rsidP="00FA6960">
      <w:pPr>
        <w:spacing w:after="0" w:line="240" w:lineRule="auto"/>
        <w:rPr>
          <w:rFonts w:ascii="Times New Roman" w:hAnsi="Times New Roman" w:cs="Times New Roman"/>
          <w:lang w:val="en-GB"/>
        </w:rPr>
      </w:pPr>
    </w:p>
    <w:p w14:paraId="4E25D757" w14:textId="73006156" w:rsidR="0004059F" w:rsidRPr="00315078" w:rsidRDefault="0004059F" w:rsidP="00FA6960">
      <w:pPr>
        <w:spacing w:after="0" w:line="240" w:lineRule="auto"/>
        <w:rPr>
          <w:rFonts w:ascii="Times New Roman" w:hAnsi="Times New Roman" w:cs="Times New Roman"/>
          <w:lang w:val="en-GB"/>
        </w:rPr>
      </w:pPr>
      <w:r w:rsidRPr="00315078">
        <w:rPr>
          <w:rFonts w:ascii="Times New Roman" w:hAnsi="Times New Roman" w:cs="Times New Roman"/>
          <w:lang w:val="en-GB"/>
        </w:rPr>
        <w:t>//Q19</w:t>
      </w:r>
    </w:p>
    <w:p w14:paraId="1CC2F7B4" w14:textId="77777777" w:rsidR="0004059F" w:rsidRPr="00315078" w:rsidRDefault="0004059F" w:rsidP="00FA6960">
      <w:pPr>
        <w:spacing w:after="0" w:line="240" w:lineRule="auto"/>
        <w:rPr>
          <w:rFonts w:ascii="Times New Roman" w:hAnsi="Times New Roman" w:cs="Times New Roman"/>
          <w:lang w:val="en-GB"/>
        </w:rPr>
      </w:pPr>
      <w:r w:rsidRPr="00315078">
        <w:rPr>
          <w:rFonts w:ascii="Times New Roman" w:hAnsi="Times New Roman" w:cs="Times New Roman"/>
          <w:lang w:val="en-GB"/>
        </w:rPr>
        <w:t>db.ConcertVenueLog.aggregate([</w:t>
      </w:r>
    </w:p>
    <w:p w14:paraId="7EA578B9" w14:textId="77777777" w:rsidR="0004059F" w:rsidRPr="00315078" w:rsidRDefault="0004059F" w:rsidP="00FA6960">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group: {</w:t>
      </w:r>
    </w:p>
    <w:p w14:paraId="2D154439"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_id: "$Performer", // Group by performer</w:t>
      </w:r>
    </w:p>
    <w:p w14:paraId="23E711A8"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averageActualCrowd: { $avg: "$Actual_Crowd" }</w:t>
      </w:r>
    </w:p>
    <w:p w14:paraId="729D106D" w14:textId="77777777" w:rsidR="0004059F" w:rsidRPr="00315078" w:rsidRDefault="0004059F" w:rsidP="00FA6960">
      <w:pP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0E8C20DC" w14:textId="77777777" w:rsidR="0004059F" w:rsidRPr="00315078" w:rsidRDefault="0004059F" w:rsidP="00FA6960">
      <w:pPr>
        <w:spacing w:after="0" w:line="240" w:lineRule="auto"/>
        <w:ind w:left="720"/>
        <w:rPr>
          <w:rFonts w:ascii="Times New Roman" w:hAnsi="Times New Roman" w:cs="Times New Roman"/>
          <w:lang w:val="en-GB"/>
        </w:rPr>
      </w:pPr>
      <w:r w:rsidRPr="00315078">
        <w:rPr>
          <w:rFonts w:ascii="Times New Roman" w:hAnsi="Times New Roman" w:cs="Times New Roman"/>
          <w:lang w:val="en-GB"/>
        </w:rPr>
        <w:t>{$addFields: {</w:t>
      </w:r>
    </w:p>
    <w:p w14:paraId="30D543C2" w14:textId="77777777" w:rsidR="0004059F" w:rsidRPr="00315078" w:rsidRDefault="0004059F" w:rsidP="00FA6960">
      <w:pPr>
        <w:spacing w:after="0" w:line="240" w:lineRule="auto"/>
        <w:ind w:left="720" w:firstLine="720"/>
        <w:rPr>
          <w:rFonts w:ascii="Times New Roman" w:hAnsi="Times New Roman" w:cs="Times New Roman"/>
          <w:lang w:val="en-GB"/>
        </w:rPr>
      </w:pPr>
      <w:r w:rsidRPr="00315078">
        <w:rPr>
          <w:rFonts w:ascii="Times New Roman" w:hAnsi="Times New Roman" w:cs="Times New Roman"/>
          <w:lang w:val="en-GB"/>
        </w:rPr>
        <w:t>popularity: {</w:t>
      </w:r>
    </w:p>
    <w:p w14:paraId="009526EC" w14:textId="77777777" w:rsidR="0004059F" w:rsidRPr="00315078" w:rsidRDefault="0004059F" w:rsidP="00FA6960">
      <w:pPr>
        <w:spacing w:after="0" w:line="240" w:lineRule="auto"/>
        <w:ind w:left="2160"/>
        <w:rPr>
          <w:rFonts w:ascii="Times New Roman" w:hAnsi="Times New Roman" w:cs="Times New Roman"/>
          <w:lang w:val="en-GB"/>
        </w:rPr>
      </w:pPr>
      <w:r w:rsidRPr="00315078">
        <w:rPr>
          <w:rFonts w:ascii="Times New Roman" w:hAnsi="Times New Roman" w:cs="Times New Roman"/>
          <w:lang w:val="en-GB"/>
        </w:rPr>
        <w:t xml:space="preserve">$cond: { </w:t>
      </w:r>
    </w:p>
    <w:p w14:paraId="7502DD1C" w14:textId="77777777" w:rsidR="0004059F" w:rsidRPr="00315078" w:rsidRDefault="0004059F" w:rsidP="00FA6960">
      <w:pPr>
        <w:spacing w:after="0" w:line="240" w:lineRule="auto"/>
        <w:ind w:left="2880"/>
        <w:rPr>
          <w:rFonts w:ascii="Times New Roman" w:hAnsi="Times New Roman" w:cs="Times New Roman"/>
          <w:lang w:val="en-GB"/>
        </w:rPr>
      </w:pPr>
      <w:r w:rsidRPr="00315078">
        <w:rPr>
          <w:rFonts w:ascii="Times New Roman" w:hAnsi="Times New Roman" w:cs="Times New Roman"/>
          <w:lang w:val="en-GB"/>
        </w:rPr>
        <w:t xml:space="preserve">if: { $gte: ["$averageActualCrowd", 10000] }, </w:t>
      </w:r>
    </w:p>
    <w:p w14:paraId="09E96FEA" w14:textId="77777777" w:rsidR="0004059F" w:rsidRPr="00315078" w:rsidRDefault="0004059F" w:rsidP="00FA6960">
      <w:pPr>
        <w:spacing w:after="0" w:line="240" w:lineRule="auto"/>
        <w:ind w:left="2880" w:firstLine="720"/>
        <w:rPr>
          <w:rFonts w:ascii="Times New Roman" w:hAnsi="Times New Roman" w:cs="Times New Roman"/>
          <w:lang w:val="en-GB"/>
        </w:rPr>
      </w:pPr>
      <w:r w:rsidRPr="00315078">
        <w:rPr>
          <w:rFonts w:ascii="Times New Roman" w:hAnsi="Times New Roman" w:cs="Times New Roman"/>
          <w:lang w:val="en-GB"/>
        </w:rPr>
        <w:t xml:space="preserve">then: "Popular", </w:t>
      </w:r>
    </w:p>
    <w:p w14:paraId="5B7722DF" w14:textId="77777777" w:rsidR="0004059F" w:rsidRPr="00315078" w:rsidRDefault="0004059F" w:rsidP="00FA6960">
      <w:pPr>
        <w:spacing w:after="0" w:line="240" w:lineRule="auto"/>
        <w:ind w:left="3600" w:firstLine="720"/>
        <w:rPr>
          <w:rFonts w:ascii="Times New Roman" w:hAnsi="Times New Roman" w:cs="Times New Roman"/>
          <w:lang w:val="en-GB"/>
        </w:rPr>
      </w:pPr>
      <w:r w:rsidRPr="00315078">
        <w:rPr>
          <w:rFonts w:ascii="Times New Roman" w:hAnsi="Times New Roman" w:cs="Times New Roman"/>
          <w:lang w:val="en-GB"/>
        </w:rPr>
        <w:t xml:space="preserve">else: "Not Popular" </w:t>
      </w:r>
    </w:p>
    <w:p w14:paraId="0481AE11" w14:textId="77777777" w:rsidR="0004059F" w:rsidRPr="00315078" w:rsidRDefault="0004059F" w:rsidP="00FA6960">
      <w:pP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7DFF689C" w14:textId="77777777" w:rsidR="0004059F" w:rsidRPr="00315078" w:rsidRDefault="0004059F" w:rsidP="00FA6960">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project: {</w:t>
      </w:r>
    </w:p>
    <w:p w14:paraId="4A5D2FD8"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_id: 0, </w:t>
      </w:r>
    </w:p>
    <w:p w14:paraId="74013F04"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Performer: "$_id", </w:t>
      </w:r>
    </w:p>
    <w:p w14:paraId="6EDB7C94"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 xml:space="preserve">averageActualCrowd: 1, </w:t>
      </w:r>
    </w:p>
    <w:p w14:paraId="75472AFB" w14:textId="77777777" w:rsidR="0004059F" w:rsidRPr="00315078" w:rsidRDefault="0004059F" w:rsidP="00FA6960">
      <w:pPr>
        <w:spacing w:after="0" w:line="240" w:lineRule="auto"/>
        <w:ind w:left="1440"/>
        <w:rPr>
          <w:rFonts w:ascii="Times New Roman" w:hAnsi="Times New Roman" w:cs="Times New Roman"/>
          <w:lang w:val="en-GB"/>
        </w:rPr>
      </w:pPr>
      <w:r w:rsidRPr="00315078">
        <w:rPr>
          <w:rFonts w:ascii="Times New Roman" w:hAnsi="Times New Roman" w:cs="Times New Roman"/>
          <w:lang w:val="en-GB"/>
        </w:rPr>
        <w:t>popularity: 1}},</w:t>
      </w:r>
    </w:p>
    <w:p w14:paraId="09753B3C" w14:textId="31A64387" w:rsidR="0004059F" w:rsidRPr="00315078" w:rsidRDefault="0004059F" w:rsidP="00FA6960">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sort: { averageActualCrowd: -1 }</w:t>
      </w:r>
      <w:r w:rsidR="00766CB2" w:rsidRPr="00315078">
        <w:rPr>
          <w:rFonts w:ascii="Times New Roman" w:hAnsi="Times New Roman" w:cs="Times New Roman"/>
          <w:lang w:val="en-GB"/>
        </w:rPr>
        <w:t>}</w:t>
      </w:r>
      <w:r w:rsidRPr="00315078">
        <w:rPr>
          <w:rFonts w:ascii="Times New Roman" w:hAnsi="Times New Roman" w:cs="Times New Roman"/>
          <w:lang w:val="en-GB"/>
        </w:rPr>
        <w:t>,</w:t>
      </w:r>
    </w:p>
    <w:p w14:paraId="4648CAB5" w14:textId="58534606" w:rsidR="0004059F" w:rsidRPr="00315078" w:rsidRDefault="0004059F" w:rsidP="00FA6960">
      <w:pPr>
        <w:spacing w:after="0" w:line="240" w:lineRule="auto"/>
        <w:ind w:firstLine="720"/>
        <w:rPr>
          <w:rFonts w:ascii="Times New Roman" w:hAnsi="Times New Roman" w:cs="Times New Roman"/>
          <w:lang w:val="en-GB"/>
        </w:rPr>
      </w:pPr>
      <w:r w:rsidRPr="00315078">
        <w:rPr>
          <w:rFonts w:ascii="Times New Roman" w:hAnsi="Times New Roman" w:cs="Times New Roman"/>
          <w:lang w:val="en-GB"/>
        </w:rPr>
        <w:t>{$count: "count" }</w:t>
      </w:r>
    </w:p>
    <w:p w14:paraId="71954E67" w14:textId="77777777" w:rsidR="0004059F" w:rsidRPr="00315078" w:rsidRDefault="0004059F" w:rsidP="00FA6960">
      <w:pPr>
        <w:spacing w:after="0" w:line="240" w:lineRule="auto"/>
        <w:rPr>
          <w:rFonts w:ascii="Times New Roman" w:hAnsi="Times New Roman" w:cs="Times New Roman"/>
          <w:lang w:val="en-GB"/>
        </w:rPr>
      </w:pPr>
      <w:r w:rsidRPr="00315078">
        <w:rPr>
          <w:rFonts w:ascii="Times New Roman" w:hAnsi="Times New Roman" w:cs="Times New Roman"/>
          <w:lang w:val="en-GB"/>
        </w:rPr>
        <w:t>])</w:t>
      </w:r>
    </w:p>
    <w:p w14:paraId="635EFD3C" w14:textId="7941E4FB" w:rsidR="0004059F" w:rsidRDefault="00FA6960" w:rsidP="00F5090F">
      <w:pPr>
        <w:rPr>
          <w:lang w:val="en-GB"/>
        </w:rPr>
      </w:pPr>
      <w:r w:rsidRPr="003754CE">
        <w:rPr>
          <w:noProof/>
          <w:lang w:val="en-GB"/>
        </w:rPr>
        <w:lastRenderedPageBreak/>
        <w:drawing>
          <wp:anchor distT="0" distB="0" distL="114300" distR="114300" simplePos="0" relativeHeight="251657728" behindDoc="0" locked="0" layoutInCell="1" allowOverlap="1" wp14:anchorId="711CC14E" wp14:editId="2EAE5C95">
            <wp:simplePos x="0" y="0"/>
            <wp:positionH relativeFrom="margin">
              <wp:align>left</wp:align>
            </wp:positionH>
            <wp:positionV relativeFrom="paragraph">
              <wp:posOffset>4445</wp:posOffset>
            </wp:positionV>
            <wp:extent cx="2660073" cy="4736482"/>
            <wp:effectExtent l="0" t="0" r="6985" b="6985"/>
            <wp:wrapTopAndBottom/>
            <wp:docPr id="17674212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421241" name="Picture 1" descr="A screenshot of a computer cod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660073" cy="4736482"/>
                    </a:xfrm>
                    <a:prstGeom prst="rect">
                      <a:avLst/>
                    </a:prstGeom>
                  </pic:spPr>
                </pic:pic>
              </a:graphicData>
            </a:graphic>
          </wp:anchor>
        </w:drawing>
      </w:r>
    </w:p>
    <w:p w14:paraId="270893A1" w14:textId="4BBBA8A7" w:rsidR="003754CE" w:rsidRDefault="003754CE" w:rsidP="00F5090F">
      <w:pPr>
        <w:rPr>
          <w:lang w:val="en-GB"/>
        </w:rPr>
      </w:pPr>
    </w:p>
    <w:p w14:paraId="175A7991" w14:textId="5F653B2B" w:rsidR="003754CE" w:rsidRDefault="00467BC4" w:rsidP="00F5090F">
      <w:pPr>
        <w:rPr>
          <w:lang w:val="en-GB"/>
        </w:rPr>
      </w:pPr>
      <w:r w:rsidRPr="0004059F">
        <w:rPr>
          <w:noProof/>
          <w:lang w:val="en-GB"/>
        </w:rPr>
        <w:drawing>
          <wp:inline distT="0" distB="0" distL="0" distR="0" wp14:anchorId="499BBF55" wp14:editId="7707EA21">
            <wp:extent cx="3187238" cy="2999753"/>
            <wp:effectExtent l="0" t="0" r="0" b="0"/>
            <wp:docPr id="114090572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5727" name="Picture 1" descr="A screenshot of a computer code&#10;&#10;Description automatically generated"/>
                    <pic:cNvPicPr/>
                  </pic:nvPicPr>
                  <pic:blipFill>
                    <a:blip r:embed="rId56"/>
                    <a:stretch>
                      <a:fillRect/>
                    </a:stretch>
                  </pic:blipFill>
                  <pic:spPr>
                    <a:xfrm>
                      <a:off x="0" y="0"/>
                      <a:ext cx="3190298" cy="3002633"/>
                    </a:xfrm>
                    <a:prstGeom prst="rect">
                      <a:avLst/>
                    </a:prstGeom>
                  </pic:spPr>
                </pic:pic>
              </a:graphicData>
            </a:graphic>
          </wp:inline>
        </w:drawing>
      </w:r>
    </w:p>
    <w:p w14:paraId="5602E487" w14:textId="1221191B" w:rsidR="00C630C2" w:rsidRDefault="004527F2" w:rsidP="00957A74">
      <w:pPr>
        <w:rPr>
          <w:lang w:val="en-GB"/>
        </w:rPr>
      </w:pPr>
      <w:r w:rsidRPr="004527F2">
        <w:rPr>
          <w:noProof/>
          <w:lang w:val="en-GB"/>
        </w:rPr>
        <w:lastRenderedPageBreak/>
        <w:drawing>
          <wp:inline distT="0" distB="0" distL="0" distR="0" wp14:anchorId="497B506B" wp14:editId="788AC66F">
            <wp:extent cx="4167100" cy="3338006"/>
            <wp:effectExtent l="0" t="0" r="5080" b="0"/>
            <wp:docPr id="27726697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66977" name="Picture 1" descr="A screen shot of a computer code&#10;&#10;Description automatically generated"/>
                    <pic:cNvPicPr/>
                  </pic:nvPicPr>
                  <pic:blipFill>
                    <a:blip r:embed="rId57"/>
                    <a:stretch>
                      <a:fillRect/>
                    </a:stretch>
                  </pic:blipFill>
                  <pic:spPr>
                    <a:xfrm>
                      <a:off x="0" y="0"/>
                      <a:ext cx="4169164" cy="3339659"/>
                    </a:xfrm>
                    <a:prstGeom prst="rect">
                      <a:avLst/>
                    </a:prstGeom>
                  </pic:spPr>
                </pic:pic>
              </a:graphicData>
            </a:graphic>
          </wp:inline>
        </w:drawing>
      </w:r>
    </w:p>
    <w:p w14:paraId="41D007F3" w14:textId="77777777" w:rsidR="00206C92" w:rsidRDefault="00206C92" w:rsidP="00206C92">
      <w:pPr>
        <w:rPr>
          <w:b/>
          <w:lang w:val="en-GB"/>
        </w:rPr>
      </w:pPr>
    </w:p>
    <w:p w14:paraId="77E1EA32" w14:textId="77777777" w:rsidR="00DF35D6" w:rsidRDefault="008B6790">
      <w:pPr>
        <w:rPr>
          <w:rStyle w:val="Heading2Char"/>
        </w:rPr>
      </w:pPr>
      <w:r>
        <w:rPr>
          <w:rStyle w:val="Heading2Char"/>
        </w:rPr>
        <w:br w:type="page"/>
      </w:r>
      <w:bookmarkStart w:id="32" w:name="_Toc164941374"/>
      <w:r w:rsidR="00DF35D6">
        <w:rPr>
          <w:rStyle w:val="Heading2Char"/>
        </w:rPr>
        <w:lastRenderedPageBreak/>
        <w:t>Question 20</w:t>
      </w:r>
      <w:bookmarkEnd w:id="32"/>
    </w:p>
    <w:p w14:paraId="054AF5C0" w14:textId="50667642" w:rsidR="000D2A4A" w:rsidRDefault="00511E89" w:rsidP="000D2A4A">
      <w:pPr>
        <w:spacing w:after="0" w:line="240" w:lineRule="auto"/>
        <w:rPr>
          <w:rFonts w:ascii="Times New Roman" w:hAnsi="Times New Roman" w:cs="Times New Roman"/>
          <w:lang w:val="en-GB"/>
        </w:rPr>
      </w:pPr>
      <w:r>
        <w:rPr>
          <w:rFonts w:ascii="Times New Roman" w:hAnsi="Times New Roman" w:cs="Times New Roman"/>
          <w:lang w:val="en-GB"/>
        </w:rPr>
        <w:t xml:space="preserve">Find the </w:t>
      </w:r>
      <w:r w:rsidR="00FD3313">
        <w:rPr>
          <w:rFonts w:ascii="Times New Roman" w:hAnsi="Times New Roman" w:cs="Times New Roman"/>
          <w:lang w:val="en-GB"/>
        </w:rPr>
        <w:t>performances</w:t>
      </w:r>
      <w:r>
        <w:rPr>
          <w:rFonts w:ascii="Times New Roman" w:hAnsi="Times New Roman" w:cs="Times New Roman"/>
          <w:lang w:val="en-GB"/>
        </w:rPr>
        <w:t xml:space="preserve"> </w:t>
      </w:r>
      <w:r w:rsidR="0089639A">
        <w:rPr>
          <w:rFonts w:ascii="Times New Roman" w:hAnsi="Times New Roman" w:cs="Times New Roman"/>
          <w:lang w:val="en-GB"/>
        </w:rPr>
        <w:t xml:space="preserve">where food sales </w:t>
      </w:r>
      <w:r w:rsidR="00FD3313">
        <w:rPr>
          <w:rFonts w:ascii="Times New Roman" w:hAnsi="Times New Roman" w:cs="Times New Roman"/>
          <w:lang w:val="en-GB"/>
        </w:rPr>
        <w:t>were</w:t>
      </w:r>
      <w:r w:rsidR="0089639A">
        <w:rPr>
          <w:rFonts w:ascii="Times New Roman" w:hAnsi="Times New Roman" w:cs="Times New Roman"/>
          <w:lang w:val="en-GB"/>
        </w:rPr>
        <w:t xml:space="preserve"> at least 5000, drink sales were at least 6000, merchandise sales </w:t>
      </w:r>
      <w:r w:rsidR="00441972">
        <w:rPr>
          <w:rFonts w:ascii="Times New Roman" w:hAnsi="Times New Roman" w:cs="Times New Roman"/>
          <w:lang w:val="en-GB"/>
        </w:rPr>
        <w:t xml:space="preserve">less than 4000 and the </w:t>
      </w:r>
      <w:r w:rsidR="00FD3313">
        <w:rPr>
          <w:rFonts w:ascii="Times New Roman" w:hAnsi="Times New Roman" w:cs="Times New Roman"/>
          <w:lang w:val="en-GB"/>
        </w:rPr>
        <w:t>performance</w:t>
      </w:r>
      <w:r w:rsidR="00441972">
        <w:rPr>
          <w:rFonts w:ascii="Times New Roman" w:hAnsi="Times New Roman" w:cs="Times New Roman"/>
          <w:lang w:val="en-GB"/>
        </w:rPr>
        <w:t xml:space="preserve"> took place between 2003 and 2007. Ensure the sponsors </w:t>
      </w:r>
      <w:r w:rsidR="00FD3313">
        <w:rPr>
          <w:rFonts w:ascii="Times New Roman" w:hAnsi="Times New Roman" w:cs="Times New Roman"/>
          <w:lang w:val="en-GB"/>
        </w:rPr>
        <w:t xml:space="preserve">were either Guinness, Electric Ireland, Supermacs or Allied Irish Bank. </w:t>
      </w:r>
      <w:r w:rsidR="001C4C4B">
        <w:rPr>
          <w:rFonts w:ascii="Times New Roman" w:hAnsi="Times New Roman" w:cs="Times New Roman"/>
          <w:lang w:val="en-GB"/>
        </w:rPr>
        <w:t>Rank the results by Sponsor in order by concert year in ascending order</w:t>
      </w:r>
      <w:r w:rsidR="002951A1">
        <w:rPr>
          <w:rFonts w:ascii="Times New Roman" w:hAnsi="Times New Roman" w:cs="Times New Roman"/>
          <w:lang w:val="en-GB"/>
        </w:rPr>
        <w:t xml:space="preserve"> </w:t>
      </w:r>
      <w:r w:rsidR="002951A1">
        <w:rPr>
          <w:rFonts w:ascii="Times New Roman" w:hAnsi="Times New Roman" w:cs="Times New Roman"/>
          <w:lang w:val="en-GB"/>
        </w:rPr>
        <w:fldChar w:fldCharType="begin"/>
      </w:r>
      <w:r w:rsidR="002951A1">
        <w:rPr>
          <w:rFonts w:ascii="Times New Roman" w:hAnsi="Times New Roman" w:cs="Times New Roman"/>
          <w:lang w:val="en-GB"/>
        </w:rPr>
        <w:instrText xml:space="preserve"> ADDIN ZOTERO_ITEM CSL_CITATION {"citationID":"Ld7ZhUEO","properties":{"formattedCitation":"[30]","plainCitation":"[30]","noteIndex":0},"citationItems":[{"id":401,"uris":["http://zotero.org/users/12587876/items/AJFMC74D"],"itemData":{"id":401,"type":"webpage","language":"en","title":"$rank (aggregation) - MongoDB Manual v7.0","URL":"https://www.mongodb.com/docs/manual/reference/operator/aggregation/rank/","accessed":{"date-parts":[["2024",4,23]]},"citation-key":"rank"}}],"schema":"https://github.com/citation-style-language/schema/raw/master/csl-citation.json"} </w:instrText>
      </w:r>
      <w:r w:rsidR="002951A1">
        <w:rPr>
          <w:rFonts w:ascii="Times New Roman" w:hAnsi="Times New Roman" w:cs="Times New Roman"/>
          <w:lang w:val="en-GB"/>
        </w:rPr>
        <w:fldChar w:fldCharType="separate"/>
      </w:r>
      <w:r w:rsidR="002951A1" w:rsidRPr="002951A1">
        <w:rPr>
          <w:rFonts w:ascii="Times New Roman" w:hAnsi="Times New Roman" w:cs="Times New Roman"/>
        </w:rPr>
        <w:t>[30]</w:t>
      </w:r>
      <w:r w:rsidR="002951A1">
        <w:rPr>
          <w:rFonts w:ascii="Times New Roman" w:hAnsi="Times New Roman" w:cs="Times New Roman"/>
          <w:lang w:val="en-GB"/>
        </w:rPr>
        <w:fldChar w:fldCharType="end"/>
      </w:r>
    </w:p>
    <w:p w14:paraId="5E051CBC" w14:textId="77777777" w:rsidR="00CA7BB0" w:rsidRDefault="00CA7BB0" w:rsidP="000D2A4A">
      <w:pPr>
        <w:spacing w:after="0" w:line="240" w:lineRule="auto"/>
        <w:rPr>
          <w:rFonts w:ascii="Times New Roman" w:hAnsi="Times New Roman" w:cs="Times New Roman"/>
          <w:lang w:val="en-GB"/>
        </w:rPr>
      </w:pPr>
    </w:p>
    <w:p w14:paraId="0FC509C3" w14:textId="524A6D24" w:rsidR="00CA7BB0" w:rsidRDefault="00CA7BB0" w:rsidP="000D2A4A">
      <w:pPr>
        <w:spacing w:after="0" w:line="240" w:lineRule="auto"/>
        <w:rPr>
          <w:rFonts w:ascii="Times New Roman" w:hAnsi="Times New Roman" w:cs="Times New Roman"/>
          <w:lang w:val="en-GB"/>
        </w:rPr>
      </w:pPr>
      <w:r>
        <w:rPr>
          <w:rFonts w:ascii="Times New Roman" w:hAnsi="Times New Roman" w:cs="Times New Roman"/>
          <w:lang w:val="en-GB"/>
        </w:rPr>
        <w:t>//Q</w:t>
      </w:r>
      <w:r w:rsidR="00EC7F87">
        <w:rPr>
          <w:rFonts w:ascii="Times New Roman" w:hAnsi="Times New Roman" w:cs="Times New Roman"/>
          <w:lang w:val="en-GB"/>
        </w:rPr>
        <w:t>20</w:t>
      </w:r>
    </w:p>
    <w:p w14:paraId="073801FA" w14:textId="052C4E50" w:rsidR="000D2A4A" w:rsidRPr="000D2A4A" w:rsidRDefault="000D2A4A" w:rsidP="000D2A4A">
      <w:pPr>
        <w:spacing w:after="0" w:line="240" w:lineRule="auto"/>
        <w:rPr>
          <w:rFonts w:ascii="Times New Roman" w:hAnsi="Times New Roman" w:cs="Times New Roman"/>
          <w:lang w:val="en-GB"/>
        </w:rPr>
      </w:pPr>
      <w:r w:rsidRPr="000D2A4A">
        <w:rPr>
          <w:rFonts w:ascii="Times New Roman" w:hAnsi="Times New Roman" w:cs="Times New Roman"/>
          <w:lang w:val="en-GB"/>
        </w:rPr>
        <w:t>db.ConcertVenueLog.aggregate([</w:t>
      </w:r>
    </w:p>
    <w:p w14:paraId="32D88E0C" w14:textId="5F935B1A"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match: {</w:t>
      </w:r>
    </w:p>
    <w:p w14:paraId="38CE3621" w14:textId="32BACC75"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Food_Sales: { $gte: 5000 },</w:t>
      </w:r>
    </w:p>
    <w:p w14:paraId="59FF6CAC" w14:textId="68472514"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Drink_Sales: { $gte: 6000 },</w:t>
      </w:r>
    </w:p>
    <w:p w14:paraId="36F8F6C6" w14:textId="086F4918"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Merchandise_Sales: { $lt: 4000 },</w:t>
      </w:r>
    </w:p>
    <w:p w14:paraId="081FE02D" w14:textId="4AEBF21F"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Concert_Year: { $gte: 2003, $lte: 2007 },</w:t>
      </w:r>
    </w:p>
    <w:p w14:paraId="49E7D472" w14:textId="22E83950"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Sponsor.Name": { $in: ['Guinness', 'Electric Ireland', 'Supermacs', 'Allied Irish Bank'] }</w:t>
      </w:r>
    </w:p>
    <w:p w14:paraId="41CE8CB7" w14:textId="60DAB84D" w:rsidR="000D2A4A" w:rsidRPr="000D2A4A" w:rsidRDefault="000D2A4A" w:rsidP="000D2A4A">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0FDFF2E1" w14:textId="77777777"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 $setWindowFields: {</w:t>
      </w:r>
    </w:p>
    <w:p w14:paraId="1D754F13" w14:textId="35553B93"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partitionBy: "$Sponsor.Name",</w:t>
      </w:r>
    </w:p>
    <w:p w14:paraId="38673B42" w14:textId="682FEA4C"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sortBy: { Concert_Year: 1 },</w:t>
      </w:r>
    </w:p>
    <w:p w14:paraId="6B592505" w14:textId="3BB512D4" w:rsidR="000D2A4A" w:rsidRPr="000D2A4A" w:rsidRDefault="000D2A4A" w:rsidP="000D2A4A">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output: {</w:t>
      </w:r>
    </w:p>
    <w:p w14:paraId="55EE2D0C" w14:textId="4D484882" w:rsidR="000D2A4A" w:rsidRPr="000D2A4A" w:rsidRDefault="000D2A4A" w:rsidP="000D2A4A">
      <w:pPr>
        <w:spacing w:after="0" w:line="240" w:lineRule="auto"/>
        <w:ind w:left="1440" w:firstLine="720"/>
        <w:rPr>
          <w:rFonts w:ascii="Times New Roman" w:hAnsi="Times New Roman" w:cs="Times New Roman"/>
          <w:lang w:val="en-GB"/>
        </w:rPr>
      </w:pPr>
      <w:r w:rsidRPr="000D2A4A">
        <w:rPr>
          <w:rFonts w:ascii="Times New Roman" w:hAnsi="Times New Roman" w:cs="Times New Roman"/>
          <w:lang w:val="en-GB"/>
        </w:rPr>
        <w:t>rankYearBySponsor: {</w:t>
      </w:r>
    </w:p>
    <w:p w14:paraId="2D43057E" w14:textId="26FA9BB8" w:rsidR="000D2A4A" w:rsidRPr="000D2A4A" w:rsidRDefault="000D2A4A" w:rsidP="000D2A4A">
      <w:pPr>
        <w:spacing w:after="0" w:line="240" w:lineRule="auto"/>
        <w:ind w:left="1440" w:firstLine="720"/>
        <w:rPr>
          <w:rFonts w:ascii="Times New Roman" w:hAnsi="Times New Roman" w:cs="Times New Roman"/>
          <w:lang w:val="en-GB"/>
        </w:rPr>
      </w:pPr>
      <w:r w:rsidRPr="000D2A4A">
        <w:rPr>
          <w:rFonts w:ascii="Times New Roman" w:hAnsi="Times New Roman" w:cs="Times New Roman"/>
          <w:lang w:val="en-GB"/>
        </w:rPr>
        <w:t>$rank: {}</w:t>
      </w:r>
    </w:p>
    <w:p w14:paraId="7D5DB746" w14:textId="7FB0DB12" w:rsidR="000D2A4A" w:rsidRPr="000D2A4A" w:rsidRDefault="000D2A4A" w:rsidP="000D2A4A">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14982B4C" w14:textId="31B901DB"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project: {</w:t>
      </w:r>
    </w:p>
    <w:p w14:paraId="2CC1BEB4" w14:textId="4F0EC4E8"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Sponsor.Name": 1,</w:t>
      </w:r>
    </w:p>
    <w:p w14:paraId="1FBDCCCB" w14:textId="3981DF9E"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Food_Sales: 1,</w:t>
      </w:r>
    </w:p>
    <w:p w14:paraId="4F665393" w14:textId="05E14A74"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Drink_Sales: 1,</w:t>
      </w:r>
    </w:p>
    <w:p w14:paraId="23A1015A" w14:textId="3E7C6B2A"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Merchandise_Sales: 1,</w:t>
      </w:r>
    </w:p>
    <w:p w14:paraId="72BD9017" w14:textId="13E693E6"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Concert_Year: 1,</w:t>
      </w:r>
    </w:p>
    <w:p w14:paraId="6D4DBD9C" w14:textId="66B663BE" w:rsidR="000D2A4A" w:rsidRPr="000D2A4A" w:rsidRDefault="000D2A4A" w:rsidP="000D2A4A">
      <w:pPr>
        <w:spacing w:after="0" w:line="240" w:lineRule="auto"/>
        <w:ind w:left="720"/>
        <w:rPr>
          <w:rFonts w:ascii="Times New Roman" w:hAnsi="Times New Roman" w:cs="Times New Roman"/>
          <w:lang w:val="en-GB"/>
        </w:rPr>
      </w:pPr>
      <w:r w:rsidRPr="000D2A4A">
        <w:rPr>
          <w:rFonts w:ascii="Times New Roman" w:hAnsi="Times New Roman" w:cs="Times New Roman"/>
          <w:lang w:val="en-GB"/>
        </w:rPr>
        <w:t>rankYearBySponsor: 1</w:t>
      </w:r>
    </w:p>
    <w:p w14:paraId="16127551" w14:textId="069B6E64" w:rsidR="000D2A4A" w:rsidRPr="000D2A4A" w:rsidRDefault="000D2A4A" w:rsidP="000D2A4A">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5D2B5CC5" w14:textId="77777777" w:rsidR="000D2A4A" w:rsidRPr="000D2A4A" w:rsidRDefault="000D2A4A" w:rsidP="000D2A4A">
      <w:pPr>
        <w:spacing w:after="0" w:line="240" w:lineRule="auto"/>
        <w:rPr>
          <w:rFonts w:ascii="Times New Roman" w:hAnsi="Times New Roman" w:cs="Times New Roman"/>
          <w:lang w:val="en-GB"/>
        </w:rPr>
      </w:pPr>
      <w:r w:rsidRPr="000D2A4A">
        <w:rPr>
          <w:rFonts w:ascii="Times New Roman" w:hAnsi="Times New Roman" w:cs="Times New Roman"/>
          <w:lang w:val="en-GB"/>
        </w:rPr>
        <w:t>] )</w:t>
      </w:r>
    </w:p>
    <w:p w14:paraId="7035224E" w14:textId="77777777" w:rsidR="00B65B3D" w:rsidRDefault="00B65B3D">
      <w:pPr>
        <w:pBdr>
          <w:bottom w:val="single" w:sz="6" w:space="1" w:color="auto"/>
        </w:pBdr>
        <w:rPr>
          <w:rStyle w:val="Heading2Char"/>
        </w:rPr>
      </w:pPr>
    </w:p>
    <w:p w14:paraId="2B29E4DC" w14:textId="77777777" w:rsidR="00C20886" w:rsidRDefault="00C20886">
      <w:pPr>
        <w:rPr>
          <w:rFonts w:ascii="Times New Roman" w:hAnsi="Times New Roman" w:cs="Times New Roman"/>
          <w:lang w:val="en-GB"/>
        </w:rPr>
      </w:pPr>
      <w:r>
        <w:rPr>
          <w:rFonts w:ascii="Times New Roman" w:hAnsi="Times New Roman" w:cs="Times New Roman"/>
          <w:lang w:val="en-GB"/>
        </w:rPr>
        <w:br w:type="page"/>
      </w:r>
    </w:p>
    <w:p w14:paraId="0612565A" w14:textId="1B6FCD76" w:rsidR="00EC7F87" w:rsidRDefault="00EC7F87" w:rsidP="00EC7F87">
      <w:pPr>
        <w:spacing w:after="0" w:line="240" w:lineRule="auto"/>
        <w:rPr>
          <w:rFonts w:ascii="Times New Roman" w:hAnsi="Times New Roman" w:cs="Times New Roman"/>
          <w:lang w:val="en-GB"/>
        </w:rPr>
      </w:pPr>
      <w:r>
        <w:rPr>
          <w:rFonts w:ascii="Times New Roman" w:hAnsi="Times New Roman" w:cs="Times New Roman"/>
          <w:lang w:val="en-GB"/>
        </w:rPr>
        <w:lastRenderedPageBreak/>
        <w:t>//Q20</w:t>
      </w:r>
    </w:p>
    <w:p w14:paraId="08877837" w14:textId="77777777" w:rsidR="00EC7F87" w:rsidRPr="000D2A4A" w:rsidRDefault="00EC7F87" w:rsidP="00EC7F87">
      <w:pPr>
        <w:spacing w:after="0" w:line="240" w:lineRule="auto"/>
        <w:rPr>
          <w:rFonts w:ascii="Times New Roman" w:hAnsi="Times New Roman" w:cs="Times New Roman"/>
          <w:lang w:val="en-GB"/>
        </w:rPr>
      </w:pPr>
      <w:r w:rsidRPr="000D2A4A">
        <w:rPr>
          <w:rFonts w:ascii="Times New Roman" w:hAnsi="Times New Roman" w:cs="Times New Roman"/>
          <w:lang w:val="en-GB"/>
        </w:rPr>
        <w:t>db.ConcertVenueLog.aggregate([</w:t>
      </w:r>
    </w:p>
    <w:p w14:paraId="501B8E53"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match: {</w:t>
      </w:r>
    </w:p>
    <w:p w14:paraId="4C2FF6C5"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Food_Sales: { $gte: 5000 },</w:t>
      </w:r>
    </w:p>
    <w:p w14:paraId="671ABDA1"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Drink_Sales: { $gte: 6000 },</w:t>
      </w:r>
    </w:p>
    <w:p w14:paraId="07E9B012"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Merchandise_Sales: { $lt: 4000 },</w:t>
      </w:r>
    </w:p>
    <w:p w14:paraId="2B144934"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Concert_Year: { $gte: 2003, $lte: 2007 },</w:t>
      </w:r>
    </w:p>
    <w:p w14:paraId="44491F3D"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Sponsor.Name": { $in: ['Guinness', 'Electric Ireland', 'Supermacs', 'Allied Irish Bank'] }</w:t>
      </w:r>
    </w:p>
    <w:p w14:paraId="44404EB6" w14:textId="77777777" w:rsidR="00EC7F87" w:rsidRPr="000D2A4A" w:rsidRDefault="00EC7F87" w:rsidP="00EC7F87">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72187701"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 $setWindowFields: {</w:t>
      </w:r>
    </w:p>
    <w:p w14:paraId="2F9A47DE"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partitionBy: "$Sponsor.Name",</w:t>
      </w:r>
    </w:p>
    <w:p w14:paraId="4CC3D5B5"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sortBy: { Concert_Year: 1 },</w:t>
      </w:r>
    </w:p>
    <w:p w14:paraId="0FEA543A" w14:textId="77777777" w:rsidR="00EC7F87" w:rsidRPr="000D2A4A" w:rsidRDefault="00EC7F87" w:rsidP="00EC7F87">
      <w:pPr>
        <w:spacing w:after="0" w:line="240" w:lineRule="auto"/>
        <w:ind w:left="1440"/>
        <w:rPr>
          <w:rFonts w:ascii="Times New Roman" w:hAnsi="Times New Roman" w:cs="Times New Roman"/>
          <w:lang w:val="en-GB"/>
        </w:rPr>
      </w:pPr>
      <w:r w:rsidRPr="000D2A4A">
        <w:rPr>
          <w:rFonts w:ascii="Times New Roman" w:hAnsi="Times New Roman" w:cs="Times New Roman"/>
          <w:lang w:val="en-GB"/>
        </w:rPr>
        <w:t>output: {</w:t>
      </w:r>
    </w:p>
    <w:p w14:paraId="2BADF5E3" w14:textId="77777777" w:rsidR="00EC7F87" w:rsidRPr="000D2A4A" w:rsidRDefault="00EC7F87" w:rsidP="00EC7F87">
      <w:pPr>
        <w:spacing w:after="0" w:line="240" w:lineRule="auto"/>
        <w:ind w:left="1440" w:firstLine="720"/>
        <w:rPr>
          <w:rFonts w:ascii="Times New Roman" w:hAnsi="Times New Roman" w:cs="Times New Roman"/>
          <w:lang w:val="en-GB"/>
        </w:rPr>
      </w:pPr>
      <w:r w:rsidRPr="000D2A4A">
        <w:rPr>
          <w:rFonts w:ascii="Times New Roman" w:hAnsi="Times New Roman" w:cs="Times New Roman"/>
          <w:lang w:val="en-GB"/>
        </w:rPr>
        <w:t>rankYearBySponsor: {</w:t>
      </w:r>
    </w:p>
    <w:p w14:paraId="4BBEBD83" w14:textId="77777777" w:rsidR="00EC7F87" w:rsidRPr="000D2A4A" w:rsidRDefault="00EC7F87" w:rsidP="00EC7F87">
      <w:pPr>
        <w:spacing w:after="0" w:line="240" w:lineRule="auto"/>
        <w:ind w:left="1440" w:firstLine="720"/>
        <w:rPr>
          <w:rFonts w:ascii="Times New Roman" w:hAnsi="Times New Roman" w:cs="Times New Roman"/>
          <w:lang w:val="en-GB"/>
        </w:rPr>
      </w:pPr>
      <w:r w:rsidRPr="000D2A4A">
        <w:rPr>
          <w:rFonts w:ascii="Times New Roman" w:hAnsi="Times New Roman" w:cs="Times New Roman"/>
          <w:lang w:val="en-GB"/>
        </w:rPr>
        <w:t>$rank: {}</w:t>
      </w:r>
    </w:p>
    <w:p w14:paraId="6F791F55" w14:textId="77777777" w:rsidR="00EC7F87" w:rsidRPr="000D2A4A" w:rsidRDefault="00EC7F87" w:rsidP="00EC7F87">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14B3EA6E"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project: {</w:t>
      </w:r>
    </w:p>
    <w:p w14:paraId="55353CD3"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Sponsor.Name": 1,</w:t>
      </w:r>
    </w:p>
    <w:p w14:paraId="766B53B3"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Food_Sales: 1,</w:t>
      </w:r>
    </w:p>
    <w:p w14:paraId="0E76ED32"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Drink_Sales: 1,</w:t>
      </w:r>
    </w:p>
    <w:p w14:paraId="037651B0" w14:textId="4CC999E2"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Merchandise_Sales: 1,</w:t>
      </w:r>
    </w:p>
    <w:p w14:paraId="6D287B17" w14:textId="4C247B7E"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Concert_Year: 1,</w:t>
      </w:r>
    </w:p>
    <w:p w14:paraId="45071D5D" w14:textId="77777777" w:rsidR="00EC7F87" w:rsidRPr="000D2A4A" w:rsidRDefault="00EC7F87" w:rsidP="00EC7F87">
      <w:pPr>
        <w:spacing w:after="0" w:line="240" w:lineRule="auto"/>
        <w:ind w:left="720"/>
        <w:rPr>
          <w:rFonts w:ascii="Times New Roman" w:hAnsi="Times New Roman" w:cs="Times New Roman"/>
          <w:lang w:val="en-GB"/>
        </w:rPr>
      </w:pPr>
      <w:r w:rsidRPr="000D2A4A">
        <w:rPr>
          <w:rFonts w:ascii="Times New Roman" w:hAnsi="Times New Roman" w:cs="Times New Roman"/>
          <w:lang w:val="en-GB"/>
        </w:rPr>
        <w:t>rankYearBySponsor: 1</w:t>
      </w:r>
    </w:p>
    <w:p w14:paraId="5BD83746" w14:textId="77777777" w:rsidR="00071250" w:rsidRDefault="00EC7F87" w:rsidP="00EC7F87">
      <w:pPr>
        <w:spacing w:after="0" w:line="240" w:lineRule="auto"/>
        <w:rPr>
          <w:rFonts w:ascii="Times New Roman" w:hAnsi="Times New Roman" w:cs="Times New Roman"/>
          <w:lang w:val="en-GB"/>
        </w:rPr>
      </w:pPr>
      <w:r w:rsidRPr="000D2A4A">
        <w:rPr>
          <w:rFonts w:ascii="Times New Roman" w:hAnsi="Times New Roman" w:cs="Times New Roman"/>
          <w:lang w:val="en-GB"/>
        </w:rPr>
        <w:t>}}</w:t>
      </w:r>
    </w:p>
    <w:p w14:paraId="17A60B46" w14:textId="07C6B210" w:rsidR="00E42601" w:rsidRDefault="00EC7F87" w:rsidP="00E42601">
      <w:pPr>
        <w:spacing w:after="0" w:line="240" w:lineRule="auto"/>
        <w:rPr>
          <w:rFonts w:ascii="Times New Roman" w:hAnsi="Times New Roman" w:cs="Times New Roman"/>
          <w:lang w:val="en-GB"/>
        </w:rPr>
      </w:pPr>
      <w:r w:rsidRPr="000D2A4A">
        <w:rPr>
          <w:rFonts w:ascii="Times New Roman" w:hAnsi="Times New Roman" w:cs="Times New Roman"/>
          <w:lang w:val="en-GB"/>
        </w:rPr>
        <w:t>] )</w:t>
      </w:r>
      <w:r w:rsidR="00071250">
        <w:rPr>
          <w:rFonts w:ascii="Times New Roman" w:hAnsi="Times New Roman" w:cs="Times New Roman"/>
          <w:lang w:val="en-GB"/>
        </w:rPr>
        <w:t>.toArray</w:t>
      </w:r>
      <w:r w:rsidR="00C20886">
        <w:rPr>
          <w:rFonts w:ascii="Times New Roman" w:hAnsi="Times New Roman" w:cs="Times New Roman"/>
          <w:lang w:val="en-GB"/>
        </w:rPr>
        <w:t>()</w:t>
      </w:r>
      <w:r w:rsidR="00071250">
        <w:rPr>
          <w:rFonts w:ascii="Times New Roman" w:hAnsi="Times New Roman" w:cs="Times New Roman"/>
          <w:lang w:val="en-GB"/>
        </w:rPr>
        <w:t>.lengt</w:t>
      </w:r>
      <w:r w:rsidR="006D4A32">
        <w:rPr>
          <w:rFonts w:ascii="Times New Roman" w:hAnsi="Times New Roman" w:cs="Times New Roman"/>
          <w:lang w:val="en-GB"/>
        </w:rPr>
        <w:t xml:space="preserve">h </w:t>
      </w:r>
    </w:p>
    <w:p w14:paraId="45FBD81B" w14:textId="6CA9CC34" w:rsidR="00E42601" w:rsidRDefault="00E42601" w:rsidP="00E42601">
      <w:pPr>
        <w:spacing w:after="0" w:line="240" w:lineRule="auto"/>
        <w:rPr>
          <w:rFonts w:ascii="Times New Roman" w:hAnsi="Times New Roman" w:cs="Times New Roman"/>
          <w:lang w:val="en-GB"/>
        </w:rPr>
      </w:pPr>
      <w:r w:rsidRPr="006D4A32">
        <w:rPr>
          <w:rFonts w:ascii="Times New Roman" w:hAnsi="Times New Roman" w:cs="Times New Roman"/>
          <w:noProof/>
          <w:lang w:val="en-GB"/>
        </w:rPr>
        <w:drawing>
          <wp:anchor distT="0" distB="0" distL="114300" distR="114300" simplePos="0" relativeHeight="251679232" behindDoc="0" locked="0" layoutInCell="1" allowOverlap="1" wp14:anchorId="6672B710" wp14:editId="6C50D485">
            <wp:simplePos x="0" y="0"/>
            <wp:positionH relativeFrom="margin">
              <wp:align>center</wp:align>
            </wp:positionH>
            <wp:positionV relativeFrom="paragraph">
              <wp:posOffset>482146</wp:posOffset>
            </wp:positionV>
            <wp:extent cx="5048577" cy="2993572"/>
            <wp:effectExtent l="0" t="0" r="0" b="0"/>
            <wp:wrapTopAndBottom/>
            <wp:docPr id="1310405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05097" name="Picture 1" descr="A screenshot of a computer&#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048577" cy="2993572"/>
                    </a:xfrm>
                    <a:prstGeom prst="rect">
                      <a:avLst/>
                    </a:prstGeom>
                  </pic:spPr>
                </pic:pic>
              </a:graphicData>
            </a:graphic>
          </wp:anchor>
        </w:drawing>
      </w:r>
    </w:p>
    <w:p w14:paraId="6DE73431" w14:textId="695EFF43" w:rsidR="00521058" w:rsidRDefault="003A4042" w:rsidP="00E42601">
      <w:pPr>
        <w:spacing w:after="0" w:line="240" w:lineRule="auto"/>
        <w:rPr>
          <w:rStyle w:val="Heading2Char"/>
        </w:rPr>
      </w:pPr>
      <w:r w:rsidRPr="00B61A2E">
        <w:rPr>
          <w:rFonts w:ascii="Times New Roman" w:hAnsi="Times New Roman" w:cs="Times New Roman"/>
          <w:noProof/>
          <w:lang w:val="en-GB"/>
        </w:rPr>
        <w:lastRenderedPageBreak/>
        <w:drawing>
          <wp:inline distT="0" distB="0" distL="0" distR="0" wp14:anchorId="7C739929" wp14:editId="79C7A257">
            <wp:extent cx="5697855" cy="4343400"/>
            <wp:effectExtent l="0" t="0" r="0" b="0"/>
            <wp:docPr id="183625911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259117" name="Picture 1" descr="A screenshot of a computer program&#10;&#10;Description automatically generated"/>
                    <pic:cNvPicPr/>
                  </pic:nvPicPr>
                  <pic:blipFill>
                    <a:blip r:embed="rId59"/>
                    <a:stretch>
                      <a:fillRect/>
                    </a:stretch>
                  </pic:blipFill>
                  <pic:spPr>
                    <a:xfrm>
                      <a:off x="0" y="0"/>
                      <a:ext cx="5702515" cy="4346952"/>
                    </a:xfrm>
                    <a:prstGeom prst="rect">
                      <a:avLst/>
                    </a:prstGeom>
                  </pic:spPr>
                </pic:pic>
              </a:graphicData>
            </a:graphic>
          </wp:inline>
        </w:drawing>
      </w:r>
      <w:r w:rsidR="00E42601" w:rsidRPr="00E42601">
        <w:rPr>
          <w:rFonts w:ascii="Times New Roman" w:hAnsi="Times New Roman" w:cs="Times New Roman"/>
          <w:noProof/>
          <w:lang w:val="en-GB"/>
        </w:rPr>
        <w:drawing>
          <wp:inline distT="0" distB="0" distL="0" distR="0" wp14:anchorId="76FAACA1" wp14:editId="71A11A06">
            <wp:extent cx="3679371" cy="4371530"/>
            <wp:effectExtent l="0" t="0" r="0" b="0"/>
            <wp:docPr id="17296541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654194" name="Picture 1" descr="A screenshot of a computer code&#10;&#10;Description automatically generated"/>
                    <pic:cNvPicPr/>
                  </pic:nvPicPr>
                  <pic:blipFill>
                    <a:blip r:embed="rId60"/>
                    <a:stretch>
                      <a:fillRect/>
                    </a:stretch>
                  </pic:blipFill>
                  <pic:spPr>
                    <a:xfrm>
                      <a:off x="0" y="0"/>
                      <a:ext cx="3686650" cy="4380179"/>
                    </a:xfrm>
                    <a:prstGeom prst="rect">
                      <a:avLst/>
                    </a:prstGeom>
                  </pic:spPr>
                </pic:pic>
              </a:graphicData>
            </a:graphic>
          </wp:inline>
        </w:drawing>
      </w:r>
      <w:r w:rsidR="00B65B3D">
        <w:rPr>
          <w:rStyle w:val="Heading2Char"/>
        </w:rPr>
        <w:br w:type="page"/>
      </w:r>
    </w:p>
    <w:p w14:paraId="0FBB328D" w14:textId="0128F615" w:rsidR="008B6790" w:rsidRDefault="001D43AB" w:rsidP="004237CF">
      <w:pPr>
        <w:pStyle w:val="NormalWeb"/>
        <w:spacing w:before="0" w:beforeAutospacing="0" w:after="0" w:afterAutospacing="0"/>
        <w:jc w:val="center"/>
        <w:rPr>
          <w:rStyle w:val="Heading2Char"/>
        </w:rPr>
      </w:pPr>
      <w:bookmarkStart w:id="33" w:name="_Toc164941375"/>
      <w:r>
        <w:rPr>
          <w:rStyle w:val="Heading2Char"/>
        </w:rPr>
        <w:lastRenderedPageBreak/>
        <w:t xml:space="preserve">3.2 </w:t>
      </w:r>
      <w:r w:rsidR="008B6790">
        <w:rPr>
          <w:rStyle w:val="Heading2Char"/>
        </w:rPr>
        <w:t>M</w:t>
      </w:r>
      <w:r w:rsidR="00BD13EE" w:rsidRPr="00265D61">
        <w:rPr>
          <w:rStyle w:val="Heading2Char"/>
        </w:rPr>
        <w:t>ongo Shell – Aggregation Framework</w:t>
      </w:r>
      <w:bookmarkEnd w:id="33"/>
    </w:p>
    <w:p w14:paraId="5B828005" w14:textId="44E532C8" w:rsidR="008B6790" w:rsidRDefault="004D2451" w:rsidP="00FF29A8">
      <w:pPr>
        <w:pStyle w:val="Heading3"/>
        <w:rPr>
          <w:rStyle w:val="Heading2Char"/>
        </w:rPr>
      </w:pPr>
      <w:bookmarkStart w:id="34" w:name="_Toc164941376"/>
      <w:r>
        <w:rPr>
          <w:rStyle w:val="Heading2Char"/>
        </w:rPr>
        <w:t>Question 1</w:t>
      </w:r>
      <w:bookmarkEnd w:id="34"/>
    </w:p>
    <w:p w14:paraId="74A302BC" w14:textId="67016EE1" w:rsidR="004D2451" w:rsidRPr="00D9451D" w:rsidRDefault="004D2451" w:rsidP="004D2451">
      <w:pPr>
        <w:rPr>
          <w:rFonts w:ascii="Times New Roman" w:hAnsi="Times New Roman" w:cs="Times New Roman"/>
          <w:lang w:val="en-GB"/>
        </w:rPr>
      </w:pPr>
      <w:r w:rsidRPr="00D9451D">
        <w:rPr>
          <w:rFonts w:ascii="Times New Roman" w:hAnsi="Times New Roman" w:cs="Times New Roman"/>
          <w:lang w:val="en-GB"/>
        </w:rPr>
        <w:t>Find and display concerts where the sponsors were either Electric Ireland, Supermacs or Aer Lingus. For each sponsor, calculate the average actual crowd attendance, the average ticket revenue, the average expected crowd, and the average difference in crowd attendance. Only display the sponsor name, the average crowd attendance, the average ticket revenue, the average expected crowd and the average difference in crowd numbers.</w:t>
      </w:r>
      <w:r w:rsidR="009F02FC" w:rsidRPr="00D9451D">
        <w:rPr>
          <w:rFonts w:ascii="Times New Roman" w:hAnsi="Times New Roman" w:cs="Times New Roman"/>
          <w:lang w:val="en-GB"/>
        </w:rPr>
        <w:t xml:space="preserve"> </w:t>
      </w:r>
      <w:r w:rsidRPr="00D9451D">
        <w:rPr>
          <w:rFonts w:ascii="Times New Roman" w:hAnsi="Times New Roman" w:cs="Times New Roman"/>
          <w:lang w:val="en-GB"/>
        </w:rPr>
        <w:t>Order by average crowd attendance in ascending order</w:t>
      </w:r>
      <w:r w:rsidR="00954C4A" w:rsidRPr="00D9451D">
        <w:rPr>
          <w:rFonts w:ascii="Times New Roman" w:hAnsi="Times New Roman" w:cs="Times New Roman"/>
          <w:lang w:val="en-GB"/>
        </w:rPr>
        <w:t xml:space="preserve"> </w:t>
      </w:r>
      <w:r w:rsidR="00954C4A" w:rsidRPr="00D9451D">
        <w:rPr>
          <w:rFonts w:ascii="Times New Roman" w:hAnsi="Times New Roman" w:cs="Times New Roman"/>
          <w:lang w:val="en-GB"/>
        </w:rPr>
        <w:fldChar w:fldCharType="begin"/>
      </w:r>
      <w:r w:rsidR="00A45D68" w:rsidRPr="00D9451D">
        <w:rPr>
          <w:rFonts w:ascii="Times New Roman" w:hAnsi="Times New Roman" w:cs="Times New Roman"/>
          <w:lang w:val="en-GB"/>
        </w:rPr>
        <w:instrText xml:space="preserve"> ADDIN ZOTERO_ITEM CSL_CITATION {"citationID":"1R5jUwcB","properties":{"formattedCitation":"[27]","plainCitation":"[27]","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schema":"https://github.com/citation-style-language/schema/raw/master/csl-citation.json"} </w:instrText>
      </w:r>
      <w:r w:rsidR="00954C4A" w:rsidRPr="00D9451D">
        <w:rPr>
          <w:rFonts w:ascii="Times New Roman" w:hAnsi="Times New Roman" w:cs="Times New Roman"/>
          <w:lang w:val="en-GB"/>
        </w:rPr>
        <w:fldChar w:fldCharType="separate"/>
      </w:r>
      <w:r w:rsidR="00A45D68" w:rsidRPr="00D9451D">
        <w:rPr>
          <w:rFonts w:ascii="Times New Roman" w:hAnsi="Times New Roman" w:cs="Times New Roman"/>
        </w:rPr>
        <w:t>[27]</w:t>
      </w:r>
      <w:r w:rsidR="00954C4A" w:rsidRPr="00D9451D">
        <w:rPr>
          <w:rFonts w:ascii="Times New Roman" w:hAnsi="Times New Roman" w:cs="Times New Roman"/>
          <w:lang w:val="en-GB"/>
        </w:rPr>
        <w:fldChar w:fldCharType="end"/>
      </w:r>
      <w:r w:rsidRPr="00D9451D">
        <w:rPr>
          <w:rFonts w:ascii="Times New Roman" w:hAnsi="Times New Roman" w:cs="Times New Roman"/>
          <w:lang w:val="en-GB"/>
        </w:rPr>
        <w:t xml:space="preserve">. </w:t>
      </w:r>
    </w:p>
    <w:p w14:paraId="2CACDC9C" w14:textId="2A297366"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Q1</w:t>
      </w:r>
    </w:p>
    <w:p w14:paraId="7E981F50"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db.ConcertVenueLog.aggregate([</w:t>
      </w:r>
    </w:p>
    <w:p w14:paraId="2CF64DAE" w14:textId="77777777"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 xml:space="preserve">{$match: </w:t>
      </w:r>
    </w:p>
    <w:p w14:paraId="000ECB61" w14:textId="77777777" w:rsidR="004D2451" w:rsidRPr="00D9451D" w:rsidRDefault="004D2451" w:rsidP="004D2451">
      <w:pPr>
        <w:spacing w:after="0" w:line="240" w:lineRule="auto"/>
        <w:ind w:left="720" w:firstLine="720"/>
        <w:rPr>
          <w:rFonts w:ascii="Times New Roman" w:hAnsi="Times New Roman" w:cs="Times New Roman"/>
          <w:lang w:val="en-GB"/>
        </w:rPr>
      </w:pPr>
      <w:r w:rsidRPr="00D9451D">
        <w:rPr>
          <w:rFonts w:ascii="Times New Roman" w:hAnsi="Times New Roman" w:cs="Times New Roman"/>
          <w:lang w:val="en-GB"/>
        </w:rPr>
        <w:t>{"Sponsor.Name": { $in: ["Electric Ireland", "Supermacs", "Aer Lingus"] }</w:t>
      </w:r>
    </w:p>
    <w:p w14:paraId="529D006F" w14:textId="7311C229" w:rsidR="004D2451" w:rsidRPr="00C66CF2" w:rsidRDefault="004D2451" w:rsidP="004D2451">
      <w:pPr>
        <w:spacing w:after="0" w:line="240" w:lineRule="auto"/>
        <w:rPr>
          <w:rFonts w:ascii="Times New Roman" w:hAnsi="Times New Roman" w:cs="Times New Roman"/>
          <w:color w:val="3333FF"/>
          <w:lang w:val="en-GB"/>
        </w:rPr>
      </w:pPr>
      <w:r w:rsidRPr="00D9451D">
        <w:rPr>
          <w:rFonts w:ascii="Times New Roman" w:hAnsi="Times New Roman" w:cs="Times New Roman"/>
          <w:lang w:val="en-GB"/>
        </w:rPr>
        <w:t>}},</w:t>
      </w:r>
      <w:r w:rsidR="00A61A8F">
        <w:rPr>
          <w:rFonts w:ascii="Times New Roman" w:hAnsi="Times New Roman" w:cs="Times New Roman"/>
          <w:lang w:val="en-GB"/>
        </w:rPr>
        <w:t xml:space="preserve"> </w:t>
      </w:r>
      <w:r w:rsidR="00A61A8F" w:rsidRPr="00C66CF2">
        <w:rPr>
          <w:rFonts w:ascii="Times New Roman" w:hAnsi="Times New Roman" w:cs="Times New Roman"/>
          <w:color w:val="3333FF"/>
          <w:lang w:val="en-GB"/>
        </w:rPr>
        <w:t xml:space="preserve">// match </w:t>
      </w:r>
      <w:r w:rsidR="007C217E" w:rsidRPr="00C66CF2">
        <w:rPr>
          <w:rFonts w:ascii="Times New Roman" w:hAnsi="Times New Roman" w:cs="Times New Roman"/>
          <w:color w:val="3333FF"/>
          <w:lang w:val="en-GB"/>
        </w:rPr>
        <w:t>Sponsor name to Electric Ireland, Supermacs or Aer Lingus</w:t>
      </w:r>
    </w:p>
    <w:p w14:paraId="6C268501" w14:textId="69D214D3"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group: {_id: "$Sponsor.Name",</w:t>
      </w:r>
      <w:r w:rsidR="007C217E">
        <w:rPr>
          <w:rFonts w:ascii="Times New Roman" w:hAnsi="Times New Roman" w:cs="Times New Roman"/>
          <w:lang w:val="en-GB"/>
        </w:rPr>
        <w:t xml:space="preserve"> </w:t>
      </w:r>
      <w:r w:rsidR="007C217E" w:rsidRPr="00C66CF2">
        <w:rPr>
          <w:rFonts w:ascii="Times New Roman" w:hAnsi="Times New Roman" w:cs="Times New Roman"/>
          <w:color w:val="3333FF"/>
          <w:lang w:val="en-GB"/>
        </w:rPr>
        <w:t>//group by Sponsor Name</w:t>
      </w:r>
    </w:p>
    <w:p w14:paraId="1CC9674F" w14:textId="393C435F"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CrowdAttendance: { $avg: "$Actual_Crowd" },</w:t>
      </w:r>
      <w:r w:rsidR="007C217E">
        <w:rPr>
          <w:rFonts w:ascii="Times New Roman" w:hAnsi="Times New Roman" w:cs="Times New Roman"/>
          <w:lang w:val="en-GB"/>
        </w:rPr>
        <w:t xml:space="preserve"> </w:t>
      </w:r>
      <w:r w:rsidR="007C217E" w:rsidRPr="00C66CF2">
        <w:rPr>
          <w:rFonts w:ascii="Times New Roman" w:hAnsi="Times New Roman" w:cs="Times New Roman"/>
          <w:color w:val="3333FF"/>
          <w:lang w:val="en-GB"/>
        </w:rPr>
        <w:t>//</w:t>
      </w:r>
      <w:r w:rsidR="00C66CF2" w:rsidRPr="00C66CF2">
        <w:rPr>
          <w:rFonts w:ascii="Times New Roman" w:hAnsi="Times New Roman" w:cs="Times New Roman"/>
          <w:color w:val="3333FF"/>
          <w:lang w:val="en-GB"/>
        </w:rPr>
        <w:t>find average actual crowd</w:t>
      </w:r>
    </w:p>
    <w:p w14:paraId="758D038F" w14:textId="1F0AA0D9" w:rsidR="004D2451" w:rsidRPr="00C66CF2" w:rsidRDefault="004D2451" w:rsidP="004D2451">
      <w:pPr>
        <w:spacing w:after="0" w:line="240" w:lineRule="auto"/>
        <w:ind w:left="1440"/>
        <w:rPr>
          <w:rFonts w:ascii="Times New Roman" w:hAnsi="Times New Roman" w:cs="Times New Roman"/>
          <w:color w:val="3333FF"/>
          <w:lang w:val="en-GB"/>
        </w:rPr>
      </w:pPr>
      <w:r w:rsidRPr="00D9451D">
        <w:rPr>
          <w:rFonts w:ascii="Times New Roman" w:hAnsi="Times New Roman" w:cs="Times New Roman"/>
          <w:lang w:val="en-GB"/>
        </w:rPr>
        <w:t>avgIncomePerConcert: { $avg: { $multiply: ["$Actual_Crowd", "$Ticket_Price"] } },</w:t>
      </w:r>
      <w:r w:rsidR="00C66CF2">
        <w:rPr>
          <w:rFonts w:ascii="Times New Roman" w:hAnsi="Times New Roman" w:cs="Times New Roman"/>
          <w:lang w:val="en-GB"/>
        </w:rPr>
        <w:t xml:space="preserve"> </w:t>
      </w:r>
      <w:r w:rsidR="00C66CF2" w:rsidRPr="00C66CF2">
        <w:rPr>
          <w:rFonts w:ascii="Times New Roman" w:hAnsi="Times New Roman" w:cs="Times New Roman"/>
          <w:color w:val="3333FF"/>
          <w:lang w:val="en-GB"/>
        </w:rPr>
        <w:t>// find the average ticket revenue</w:t>
      </w:r>
    </w:p>
    <w:p w14:paraId="3DCE7830" w14:textId="7AF5C4ED"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ExpectedCrowd: { $avg: "$Expected_Crowd" },</w:t>
      </w:r>
      <w:r w:rsidR="00C66CF2">
        <w:rPr>
          <w:rFonts w:ascii="Times New Roman" w:hAnsi="Times New Roman" w:cs="Times New Roman"/>
          <w:lang w:val="en-GB"/>
        </w:rPr>
        <w:t xml:space="preserve"> </w:t>
      </w:r>
      <w:r w:rsidR="00C66CF2" w:rsidRPr="00C66CF2">
        <w:rPr>
          <w:rFonts w:ascii="Times New Roman" w:hAnsi="Times New Roman" w:cs="Times New Roman"/>
          <w:color w:val="3333FF"/>
          <w:lang w:val="en-GB"/>
        </w:rPr>
        <w:t xml:space="preserve">//find average </w:t>
      </w:r>
      <w:r w:rsidR="00C66CF2">
        <w:rPr>
          <w:rFonts w:ascii="Times New Roman" w:hAnsi="Times New Roman" w:cs="Times New Roman"/>
          <w:color w:val="3333FF"/>
          <w:lang w:val="en-GB"/>
        </w:rPr>
        <w:t>expected</w:t>
      </w:r>
      <w:r w:rsidR="00C66CF2" w:rsidRPr="00C66CF2">
        <w:rPr>
          <w:rFonts w:ascii="Times New Roman" w:hAnsi="Times New Roman" w:cs="Times New Roman"/>
          <w:color w:val="3333FF"/>
          <w:lang w:val="en-GB"/>
        </w:rPr>
        <w:t xml:space="preserve"> crowd</w:t>
      </w:r>
    </w:p>
    <w:p w14:paraId="34E5B15D" w14:textId="59D9FF11"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DifferenceCrowd: { $avg: { $subtract: ["$Actual_Crowd", "$Expected_Crowd"] } }</w:t>
      </w:r>
      <w:r w:rsidR="00C66CF2">
        <w:rPr>
          <w:rFonts w:ascii="Times New Roman" w:hAnsi="Times New Roman" w:cs="Times New Roman"/>
          <w:lang w:val="en-GB"/>
        </w:rPr>
        <w:t xml:space="preserve"> </w:t>
      </w:r>
      <w:r w:rsidR="00C66CF2" w:rsidRPr="00C66CF2">
        <w:rPr>
          <w:rFonts w:ascii="Times New Roman" w:hAnsi="Times New Roman" w:cs="Times New Roman"/>
          <w:color w:val="3333FF"/>
          <w:lang w:val="en-GB"/>
        </w:rPr>
        <w:t>// find the average difference in actual crowd and expected crowd</w:t>
      </w:r>
    </w:p>
    <w:p w14:paraId="6AD21426"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w:t>
      </w:r>
    </w:p>
    <w:p w14:paraId="185BEE11" w14:textId="566632C3"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project: {_id: 0,</w:t>
      </w:r>
      <w:r w:rsidR="00C66CF2">
        <w:rPr>
          <w:rFonts w:ascii="Times New Roman" w:hAnsi="Times New Roman" w:cs="Times New Roman"/>
          <w:lang w:val="en-GB"/>
        </w:rPr>
        <w:t xml:space="preserve"> </w:t>
      </w:r>
      <w:r w:rsidR="00C66CF2" w:rsidRPr="00C826AE">
        <w:rPr>
          <w:rFonts w:ascii="Times New Roman" w:hAnsi="Times New Roman" w:cs="Times New Roman"/>
          <w:color w:val="3333FF"/>
          <w:lang w:val="en-GB"/>
        </w:rPr>
        <w:t>// exclude id number</w:t>
      </w:r>
    </w:p>
    <w:p w14:paraId="19C8CA2F" w14:textId="4A8C7CC7" w:rsidR="004D2451" w:rsidRPr="00C826AE" w:rsidRDefault="004D2451" w:rsidP="004D2451">
      <w:pPr>
        <w:spacing w:after="0" w:line="240" w:lineRule="auto"/>
        <w:ind w:left="1440"/>
        <w:rPr>
          <w:rFonts w:ascii="Times New Roman" w:hAnsi="Times New Roman" w:cs="Times New Roman"/>
          <w:color w:val="3333FF"/>
          <w:lang w:val="en-GB"/>
        </w:rPr>
      </w:pPr>
      <w:r w:rsidRPr="00D9451D">
        <w:rPr>
          <w:rFonts w:ascii="Times New Roman" w:hAnsi="Times New Roman" w:cs="Times New Roman"/>
          <w:lang w:val="en-GB"/>
        </w:rPr>
        <w:t>Sponsor: "$_id",</w:t>
      </w:r>
      <w:r w:rsidR="00C66CF2">
        <w:rPr>
          <w:rFonts w:ascii="Times New Roman" w:hAnsi="Times New Roman" w:cs="Times New Roman"/>
          <w:lang w:val="en-GB"/>
        </w:rPr>
        <w:t xml:space="preserve"> </w:t>
      </w:r>
      <w:r w:rsidR="00C66CF2" w:rsidRPr="00C826AE">
        <w:rPr>
          <w:rFonts w:ascii="Times New Roman" w:hAnsi="Times New Roman" w:cs="Times New Roman"/>
          <w:color w:val="3333FF"/>
          <w:lang w:val="en-GB"/>
        </w:rPr>
        <w:t>// include Sponsor</w:t>
      </w:r>
      <w:r w:rsidR="00C826AE" w:rsidRPr="00C826AE">
        <w:rPr>
          <w:rFonts w:ascii="Times New Roman" w:hAnsi="Times New Roman" w:cs="Times New Roman"/>
          <w:color w:val="3333FF"/>
          <w:lang w:val="en-GB"/>
        </w:rPr>
        <w:t xml:space="preserve"> name</w:t>
      </w:r>
    </w:p>
    <w:p w14:paraId="470135E8" w14:textId="09BAB965"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CrowdAttendance: 1,</w:t>
      </w:r>
      <w:r w:rsidR="00C826AE">
        <w:rPr>
          <w:rFonts w:ascii="Times New Roman" w:hAnsi="Times New Roman" w:cs="Times New Roman"/>
          <w:lang w:val="en-GB"/>
        </w:rPr>
        <w:t xml:space="preserve"> </w:t>
      </w:r>
      <w:r w:rsidR="00C826AE" w:rsidRPr="00C826AE">
        <w:rPr>
          <w:rFonts w:ascii="Times New Roman" w:hAnsi="Times New Roman" w:cs="Times New Roman"/>
          <w:color w:val="3333FF"/>
          <w:lang w:val="en-GB"/>
        </w:rPr>
        <w:t>//include average crowd attendance</w:t>
      </w:r>
    </w:p>
    <w:p w14:paraId="147DCE0A" w14:textId="1FFCFE16"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IncomePerConcert: 1,</w:t>
      </w:r>
      <w:r w:rsidR="00C826AE">
        <w:rPr>
          <w:rFonts w:ascii="Times New Roman" w:hAnsi="Times New Roman" w:cs="Times New Roman"/>
          <w:lang w:val="en-GB"/>
        </w:rPr>
        <w:t xml:space="preserve"> </w:t>
      </w:r>
      <w:r w:rsidR="00C826AE" w:rsidRPr="00C826AE">
        <w:rPr>
          <w:rFonts w:ascii="Times New Roman" w:hAnsi="Times New Roman" w:cs="Times New Roman"/>
          <w:color w:val="3333FF"/>
          <w:lang w:val="en-GB"/>
        </w:rPr>
        <w:t>//include average income</w:t>
      </w:r>
    </w:p>
    <w:p w14:paraId="3956176C" w14:textId="508AE448"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ExpectedCrowd: 1,</w:t>
      </w:r>
      <w:r w:rsidR="00C826AE">
        <w:rPr>
          <w:rFonts w:ascii="Times New Roman" w:hAnsi="Times New Roman" w:cs="Times New Roman"/>
          <w:lang w:val="en-GB"/>
        </w:rPr>
        <w:t xml:space="preserve"> </w:t>
      </w:r>
      <w:r w:rsidR="00C826AE" w:rsidRPr="00C826AE">
        <w:rPr>
          <w:rFonts w:ascii="Times New Roman" w:hAnsi="Times New Roman" w:cs="Times New Roman"/>
          <w:color w:val="3333FF"/>
          <w:lang w:val="en-GB"/>
        </w:rPr>
        <w:t>//include average expected crowd</w:t>
      </w:r>
    </w:p>
    <w:p w14:paraId="36CD5025" w14:textId="55A5FB92"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DifferenceCrowd: 1</w:t>
      </w:r>
      <w:r w:rsidR="00C826AE">
        <w:rPr>
          <w:rFonts w:ascii="Times New Roman" w:hAnsi="Times New Roman" w:cs="Times New Roman"/>
          <w:lang w:val="en-GB"/>
        </w:rPr>
        <w:t xml:space="preserve"> </w:t>
      </w:r>
      <w:r w:rsidR="00C826AE" w:rsidRPr="00C826AE">
        <w:rPr>
          <w:rFonts w:ascii="Times New Roman" w:hAnsi="Times New Roman" w:cs="Times New Roman"/>
          <w:color w:val="3333FF"/>
          <w:lang w:val="en-GB"/>
        </w:rPr>
        <w:t>//include average differn</w:t>
      </w:r>
      <w:r w:rsidR="00C826AE">
        <w:rPr>
          <w:rFonts w:ascii="Times New Roman" w:hAnsi="Times New Roman" w:cs="Times New Roman"/>
          <w:color w:val="3333FF"/>
          <w:lang w:val="en-GB"/>
        </w:rPr>
        <w:t>en</w:t>
      </w:r>
      <w:r w:rsidR="00C826AE" w:rsidRPr="00C826AE">
        <w:rPr>
          <w:rFonts w:ascii="Times New Roman" w:hAnsi="Times New Roman" w:cs="Times New Roman"/>
          <w:color w:val="3333FF"/>
          <w:lang w:val="en-GB"/>
        </w:rPr>
        <w:t xml:space="preserve">ce </w:t>
      </w:r>
    </w:p>
    <w:p w14:paraId="7D8860F9"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w:t>
      </w:r>
    </w:p>
    <w:p w14:paraId="50BCB21C" w14:textId="5EAB195C" w:rsidR="004D2451" w:rsidRPr="005375AB" w:rsidRDefault="004D2451" w:rsidP="003F7868">
      <w:pPr>
        <w:spacing w:after="0" w:line="240" w:lineRule="auto"/>
        <w:ind w:left="1440"/>
        <w:rPr>
          <w:rFonts w:ascii="Times New Roman" w:hAnsi="Times New Roman" w:cs="Times New Roman"/>
          <w:color w:val="3333FF"/>
          <w:lang w:val="en-GB"/>
        </w:rPr>
      </w:pPr>
      <w:r w:rsidRPr="00D9451D">
        <w:rPr>
          <w:rFonts w:ascii="Times New Roman" w:hAnsi="Times New Roman" w:cs="Times New Roman"/>
          <w:lang w:val="en-GB"/>
        </w:rPr>
        <w:t>{$sort: { avgCrowdAttendance: 1 } } ])</w:t>
      </w:r>
      <w:r w:rsidR="00C826AE">
        <w:rPr>
          <w:rFonts w:ascii="Times New Roman" w:hAnsi="Times New Roman" w:cs="Times New Roman"/>
          <w:lang w:val="en-GB"/>
        </w:rPr>
        <w:t xml:space="preserve"> </w:t>
      </w:r>
      <w:r w:rsidR="00C826AE" w:rsidRPr="005375AB">
        <w:rPr>
          <w:rFonts w:ascii="Times New Roman" w:hAnsi="Times New Roman" w:cs="Times New Roman"/>
          <w:color w:val="3333FF"/>
          <w:lang w:val="en-GB"/>
        </w:rPr>
        <w:t xml:space="preserve">//sort by </w:t>
      </w:r>
      <w:r w:rsidR="005375AB" w:rsidRPr="005375AB">
        <w:rPr>
          <w:rFonts w:ascii="Times New Roman" w:hAnsi="Times New Roman" w:cs="Times New Roman"/>
          <w:color w:val="3333FF"/>
          <w:lang w:val="en-GB"/>
        </w:rPr>
        <w:t>average crowd attendance ascending order</w:t>
      </w:r>
    </w:p>
    <w:p w14:paraId="36DA3898" w14:textId="77777777" w:rsidR="009C6184" w:rsidRPr="00D9451D" w:rsidRDefault="009C6184" w:rsidP="00467BC4">
      <w:pPr>
        <w:pBdr>
          <w:bottom w:val="single" w:sz="6" w:space="1" w:color="auto"/>
        </w:pBdr>
        <w:spacing w:after="0" w:line="240" w:lineRule="auto"/>
        <w:ind w:left="720" w:firstLine="720"/>
        <w:rPr>
          <w:rFonts w:ascii="Times New Roman" w:hAnsi="Times New Roman" w:cs="Times New Roman"/>
          <w:lang w:val="en-GB"/>
        </w:rPr>
      </w:pPr>
    </w:p>
    <w:p w14:paraId="6CFEC0E4" w14:textId="77777777" w:rsidR="009C6184" w:rsidRPr="00D9451D" w:rsidRDefault="009C6184" w:rsidP="004D2451">
      <w:pPr>
        <w:spacing w:after="0" w:line="240" w:lineRule="auto"/>
        <w:rPr>
          <w:rFonts w:ascii="Times New Roman" w:hAnsi="Times New Roman" w:cs="Times New Roman"/>
          <w:lang w:val="en-GB"/>
        </w:rPr>
      </w:pPr>
    </w:p>
    <w:p w14:paraId="500E580E" w14:textId="77777777" w:rsidR="00FF29A8" w:rsidRPr="00D9451D" w:rsidRDefault="00FF29A8">
      <w:pPr>
        <w:rPr>
          <w:rFonts w:ascii="Times New Roman" w:hAnsi="Times New Roman" w:cs="Times New Roman"/>
          <w:lang w:val="en-GB"/>
        </w:rPr>
      </w:pPr>
      <w:r w:rsidRPr="00D9451D">
        <w:rPr>
          <w:rFonts w:ascii="Times New Roman" w:hAnsi="Times New Roman" w:cs="Times New Roman"/>
          <w:lang w:val="en-GB"/>
        </w:rPr>
        <w:br w:type="page"/>
      </w:r>
    </w:p>
    <w:p w14:paraId="7AF1533D" w14:textId="695A80DC"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lastRenderedPageBreak/>
        <w:t>//Q1</w:t>
      </w:r>
    </w:p>
    <w:p w14:paraId="17134F43"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db.ConcertVenueLog.aggregate([</w:t>
      </w:r>
    </w:p>
    <w:p w14:paraId="5AD479CE" w14:textId="77777777"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 xml:space="preserve">{$match: </w:t>
      </w:r>
    </w:p>
    <w:p w14:paraId="2451C415" w14:textId="77777777" w:rsidR="004D2451" w:rsidRPr="00D9451D" w:rsidRDefault="004D2451" w:rsidP="004D2451">
      <w:pPr>
        <w:spacing w:after="0" w:line="240" w:lineRule="auto"/>
        <w:ind w:left="720" w:firstLine="720"/>
        <w:rPr>
          <w:rFonts w:ascii="Times New Roman" w:hAnsi="Times New Roman" w:cs="Times New Roman"/>
          <w:lang w:val="en-GB"/>
        </w:rPr>
      </w:pPr>
      <w:r w:rsidRPr="00D9451D">
        <w:rPr>
          <w:rFonts w:ascii="Times New Roman" w:hAnsi="Times New Roman" w:cs="Times New Roman"/>
          <w:lang w:val="en-GB"/>
        </w:rPr>
        <w:t>{"Sponsor.Name": { $in: ["Electric Ireland", "Supermacs", "Aer Lingus"] }</w:t>
      </w:r>
    </w:p>
    <w:p w14:paraId="6FDC10D9"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w:t>
      </w:r>
    </w:p>
    <w:p w14:paraId="687F5003" w14:textId="77777777"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group: {_id: "$Sponsor.Name",</w:t>
      </w:r>
    </w:p>
    <w:p w14:paraId="772D749A"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CrowdAttendance: { $avg: "$Actual_Crowd" },</w:t>
      </w:r>
    </w:p>
    <w:p w14:paraId="25DF3F45"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IncomePerConcert: { $avg: { $multiply: ["$Actual_Crowd", "$Ticket_Price"] } },</w:t>
      </w:r>
    </w:p>
    <w:p w14:paraId="008AEF58"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ExpectedCrowd: { $avg: "$Expected_Crowd" },</w:t>
      </w:r>
    </w:p>
    <w:p w14:paraId="6D0CBC10"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DifferenceCrowd: { $avg: { $subtract: ["$Actual_Crowd", "$Expected_Crowd"] } }</w:t>
      </w:r>
    </w:p>
    <w:p w14:paraId="1C979B64" w14:textId="77777777" w:rsidR="004D2451" w:rsidRPr="00D9451D" w:rsidRDefault="004D2451" w:rsidP="004D2451">
      <w:pPr>
        <w:spacing w:after="0" w:line="240" w:lineRule="auto"/>
        <w:rPr>
          <w:rFonts w:ascii="Times New Roman" w:hAnsi="Times New Roman" w:cs="Times New Roman"/>
          <w:lang w:val="en-GB"/>
        </w:rPr>
      </w:pPr>
      <w:r w:rsidRPr="00D9451D">
        <w:rPr>
          <w:rFonts w:ascii="Times New Roman" w:hAnsi="Times New Roman" w:cs="Times New Roman"/>
          <w:lang w:val="en-GB"/>
        </w:rPr>
        <w:t>}},</w:t>
      </w:r>
    </w:p>
    <w:p w14:paraId="7F3107CB" w14:textId="77777777" w:rsidR="004D2451" w:rsidRPr="00D9451D" w:rsidRDefault="004D2451" w:rsidP="004D2451">
      <w:pPr>
        <w:spacing w:after="0" w:line="240" w:lineRule="auto"/>
        <w:ind w:left="720"/>
        <w:rPr>
          <w:rFonts w:ascii="Times New Roman" w:hAnsi="Times New Roman" w:cs="Times New Roman"/>
          <w:lang w:val="en-GB"/>
        </w:rPr>
      </w:pPr>
      <w:r w:rsidRPr="00D9451D">
        <w:rPr>
          <w:rFonts w:ascii="Times New Roman" w:hAnsi="Times New Roman" w:cs="Times New Roman"/>
          <w:lang w:val="en-GB"/>
        </w:rPr>
        <w:t>{$project: {_id: 0,</w:t>
      </w:r>
    </w:p>
    <w:p w14:paraId="1704E6FE"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Sponsor: "$_id",</w:t>
      </w:r>
    </w:p>
    <w:p w14:paraId="321E55A6"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CrowdAttendance: 1,</w:t>
      </w:r>
    </w:p>
    <w:p w14:paraId="50C87DB2"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IncomePerConcert: 1,</w:t>
      </w:r>
    </w:p>
    <w:p w14:paraId="368AFEF0"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ExpectedCrowd: 1,</w:t>
      </w:r>
    </w:p>
    <w:p w14:paraId="2EA50BA3" w14:textId="6A6B90E0" w:rsidR="004D2451" w:rsidRPr="00D9451D" w:rsidRDefault="004D2451" w:rsidP="00467BC4">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avgDifferenceCrowd: 1</w:t>
      </w:r>
      <w:r w:rsidR="00467BC4" w:rsidRPr="00D9451D">
        <w:rPr>
          <w:rFonts w:ascii="Times New Roman" w:hAnsi="Times New Roman" w:cs="Times New Roman"/>
          <w:lang w:val="en-GB"/>
        </w:rPr>
        <w:t xml:space="preserve"> </w:t>
      </w:r>
      <w:r w:rsidRPr="00D9451D">
        <w:rPr>
          <w:rFonts w:ascii="Times New Roman" w:hAnsi="Times New Roman" w:cs="Times New Roman"/>
          <w:lang w:val="en-GB"/>
        </w:rPr>
        <w:t>}},</w:t>
      </w:r>
    </w:p>
    <w:p w14:paraId="0CBC3AE5" w14:textId="77777777" w:rsidR="004D2451" w:rsidRPr="00D9451D" w:rsidRDefault="004D2451" w:rsidP="004D2451">
      <w:pPr>
        <w:spacing w:after="0" w:line="240" w:lineRule="auto"/>
        <w:ind w:left="720" w:firstLine="720"/>
        <w:rPr>
          <w:rFonts w:ascii="Times New Roman" w:hAnsi="Times New Roman" w:cs="Times New Roman"/>
          <w:lang w:val="en-GB"/>
        </w:rPr>
      </w:pPr>
      <w:r w:rsidRPr="00D9451D">
        <w:rPr>
          <w:rFonts w:ascii="Times New Roman" w:hAnsi="Times New Roman" w:cs="Times New Roman"/>
          <w:lang w:val="en-GB"/>
        </w:rPr>
        <w:t>{$sort: { avgCrowdAttendance: 1 }},</w:t>
      </w:r>
    </w:p>
    <w:p w14:paraId="2C2C0C07" w14:textId="77777777" w:rsidR="004D2451" w:rsidRPr="00D9451D" w:rsidRDefault="004D2451" w:rsidP="004D2451">
      <w:pPr>
        <w:spacing w:after="0" w:line="240" w:lineRule="auto"/>
        <w:ind w:left="1440"/>
        <w:rPr>
          <w:rFonts w:ascii="Times New Roman" w:hAnsi="Times New Roman" w:cs="Times New Roman"/>
          <w:lang w:val="en-GB"/>
        </w:rPr>
      </w:pPr>
      <w:r w:rsidRPr="00D9451D">
        <w:rPr>
          <w:rFonts w:ascii="Times New Roman" w:hAnsi="Times New Roman" w:cs="Times New Roman"/>
          <w:lang w:val="en-GB"/>
        </w:rPr>
        <w:t>{$count:  "count"}])</w:t>
      </w:r>
    </w:p>
    <w:p w14:paraId="73112AC7" w14:textId="5154ECA6" w:rsidR="00FF29A8" w:rsidRPr="00D9451D" w:rsidRDefault="00FF29A8">
      <w:pPr>
        <w:rPr>
          <w:rStyle w:val="Heading2Char"/>
          <w:rFonts w:ascii="Times New Roman" w:hAnsi="Times New Roman" w:cs="Times New Roman"/>
          <w:sz w:val="22"/>
          <w:szCs w:val="22"/>
          <w:lang w:eastAsia="en-IE"/>
        </w:rPr>
      </w:pPr>
      <w:r w:rsidRPr="00D9451D">
        <w:rPr>
          <w:rStyle w:val="Heading2Char"/>
          <w:rFonts w:ascii="Times New Roman" w:hAnsi="Times New Roman" w:cs="Times New Roman"/>
          <w:sz w:val="22"/>
          <w:szCs w:val="22"/>
          <w:lang w:eastAsia="en-IE"/>
        </w:rPr>
        <w:br w:type="page"/>
      </w:r>
    </w:p>
    <w:p w14:paraId="420774CC" w14:textId="77777777" w:rsidR="004D2451" w:rsidRDefault="004D2451">
      <w:pPr>
        <w:rPr>
          <w:rStyle w:val="Heading2Char"/>
          <w:lang w:eastAsia="en-IE"/>
        </w:rPr>
      </w:pPr>
    </w:p>
    <w:p w14:paraId="55FF5D74" w14:textId="7A9EE796" w:rsidR="00BD13EE" w:rsidRDefault="00BD13EE" w:rsidP="00BD13EE">
      <w:pPr>
        <w:pStyle w:val="NormalWeb"/>
      </w:pPr>
      <w:r>
        <w:t xml:space="preserve"> </w:t>
      </w:r>
      <w:r w:rsidR="00885ECA" w:rsidRPr="00885ECA">
        <w:rPr>
          <w:noProof/>
        </w:rPr>
        <w:drawing>
          <wp:inline distT="0" distB="0" distL="0" distR="0" wp14:anchorId="3D275536" wp14:editId="4B36C8D9">
            <wp:extent cx="3965171" cy="4044685"/>
            <wp:effectExtent l="0" t="0" r="0" b="0"/>
            <wp:docPr id="1270615823" name="Picture 1" descr="A screen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5823" name="Picture 1" descr="A screenshot of a computer program"/>
                    <pic:cNvPicPr/>
                  </pic:nvPicPr>
                  <pic:blipFill>
                    <a:blip r:embed="rId61"/>
                    <a:stretch>
                      <a:fillRect/>
                    </a:stretch>
                  </pic:blipFill>
                  <pic:spPr>
                    <a:xfrm>
                      <a:off x="0" y="0"/>
                      <a:ext cx="3971202" cy="4050837"/>
                    </a:xfrm>
                    <a:prstGeom prst="rect">
                      <a:avLst/>
                    </a:prstGeom>
                  </pic:spPr>
                </pic:pic>
              </a:graphicData>
            </a:graphic>
          </wp:inline>
        </w:drawing>
      </w:r>
    </w:p>
    <w:p w14:paraId="633A79D7" w14:textId="40D5DD62" w:rsidR="003975DA" w:rsidRDefault="003975DA" w:rsidP="00BD13EE">
      <w:pPr>
        <w:pStyle w:val="NormalWeb"/>
      </w:pPr>
      <w:r w:rsidRPr="003975DA">
        <w:rPr>
          <w:noProof/>
        </w:rPr>
        <w:drawing>
          <wp:inline distT="0" distB="0" distL="0" distR="0" wp14:anchorId="679ADEF4" wp14:editId="71F21292">
            <wp:extent cx="5731510" cy="2952115"/>
            <wp:effectExtent l="0" t="0" r="2540" b="635"/>
            <wp:docPr id="208723821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38219" name="Picture 1" descr="A screenshot of a computer program&#10;&#10;Description automatically generated"/>
                    <pic:cNvPicPr/>
                  </pic:nvPicPr>
                  <pic:blipFill>
                    <a:blip r:embed="rId62"/>
                    <a:stretch>
                      <a:fillRect/>
                    </a:stretch>
                  </pic:blipFill>
                  <pic:spPr>
                    <a:xfrm>
                      <a:off x="0" y="0"/>
                      <a:ext cx="5731510" cy="2952115"/>
                    </a:xfrm>
                    <a:prstGeom prst="rect">
                      <a:avLst/>
                    </a:prstGeom>
                  </pic:spPr>
                </pic:pic>
              </a:graphicData>
            </a:graphic>
          </wp:inline>
        </w:drawing>
      </w:r>
    </w:p>
    <w:p w14:paraId="2A7EFBAE" w14:textId="6EBF68FE" w:rsidR="004D2451" w:rsidRDefault="004D2451">
      <w:pPr>
        <w:rPr>
          <w:rFonts w:asciiTheme="majorHAnsi" w:eastAsiaTheme="majorEastAsia" w:hAnsiTheme="majorHAnsi" w:cstheme="majorBidi"/>
          <w:color w:val="0F4761" w:themeColor="accent1" w:themeShade="BF"/>
          <w:sz w:val="32"/>
          <w:szCs w:val="32"/>
        </w:rPr>
      </w:pPr>
      <w:r>
        <w:br w:type="page"/>
      </w:r>
    </w:p>
    <w:p w14:paraId="0743B92D" w14:textId="77777777" w:rsidR="00251422" w:rsidRDefault="00251422" w:rsidP="00FF29A8">
      <w:pPr>
        <w:pStyle w:val="Heading3"/>
      </w:pPr>
      <w:bookmarkStart w:id="35" w:name="_Toc164941377"/>
      <w:r>
        <w:lastRenderedPageBreak/>
        <w:t>Question 2</w:t>
      </w:r>
      <w:bookmarkEnd w:id="35"/>
    </w:p>
    <w:p w14:paraId="4C23A686" w14:textId="1EFDB497" w:rsidR="00251422" w:rsidRDefault="00251422" w:rsidP="00251422">
      <w:pPr>
        <w:spacing w:after="0" w:line="240" w:lineRule="auto"/>
        <w:rPr>
          <w:rFonts w:ascii="Times New Roman" w:hAnsi="Times New Roman" w:cs="Times New Roman"/>
          <w:lang w:val="en-GB"/>
        </w:rPr>
      </w:pPr>
      <w:r w:rsidRPr="00030A25">
        <w:rPr>
          <w:rFonts w:ascii="Times New Roman" w:hAnsi="Times New Roman" w:cs="Times New Roman"/>
          <w:lang w:val="en-GB"/>
        </w:rPr>
        <w:t xml:space="preserve">Find and display 8 sample documents from the collection that (i) have the venue type ‘Sports Stadium’, (ii) have either a ‘Good’ or ‘Superb’ atmosphere and (iii) are sponsored by either ‘Supermacs’, ‘Dunnes’, ‘Aviva’ or ‘Penney’s’. Display only relevant information, as well as performer name, ticket price and the actual crowd attendance figures </w:t>
      </w:r>
      <w:r w:rsidR="00ED77B7" w:rsidRPr="00030A25">
        <w:rPr>
          <w:rFonts w:ascii="Times New Roman" w:hAnsi="Times New Roman" w:cs="Times New Roman"/>
          <w:lang w:val="en-GB"/>
        </w:rPr>
        <w:fldChar w:fldCharType="begin"/>
      </w:r>
      <w:r w:rsidR="002951A1">
        <w:rPr>
          <w:rFonts w:ascii="Times New Roman" w:hAnsi="Times New Roman" w:cs="Times New Roman"/>
          <w:lang w:val="en-GB"/>
        </w:rPr>
        <w:instrText xml:space="preserve"> ADDIN ZOTERO_ITEM CSL_CITATION {"citationID":"8tlTNZPW","properties":{"formattedCitation":"[19], [31]","plainCitation":"[19], [31]","noteIndex":0},"citationItems":[{"id":329,"uris":["http://zotero.org/users/12587876/items/ZQT8BNTC"],"itemData":{"id":329,"type":"book","event-place":"Birmingham, UNITED KINGDOM","ISBN":"978-1-78934-972-6","publisher":"Packt Publishing, Limited","publisher-place":"Birmingham, UNITED KINGDOM","source":"ProQuest Ebook Central","title":"MongoDB 4 Quick Start Guide: Learn the Skills You Need to Work with the World's Most Popular NoSQL Database","title-short":"MongoDB 4 Quick Start Guide","URL":"http://ebookcentral.proquest.com/lib/aitie/detail.action?docID=5532278","author":[{"family":"Bierer","given":"Doug"}],"accessed":{"date-parts":[["2024",4,10]]},"issued":{"date-parts":[["2018"]]},"citation-key":"bierer18"}},{"id":390,"uris":["http://zotero.org/users/12587876/items/BIN3X4S7"],"itemData":{"id":390,"type":"post","container-title":"Stack Overflow","title":"Answer to \"Random Sampling from Mongo\"","URL":"https://stackoverflow.com/a/35298966","author":[{"family":"dalanmiller","given":""}],"accessed":{"date-parts":[["2024",4,20]]},"issued":{"date-parts":[["2016",2,9]]},"citation-key":"dalanmiller16"}}],"schema":"https://github.com/citation-style-language/schema/raw/master/csl-citation.json"} </w:instrText>
      </w:r>
      <w:r w:rsidR="00ED77B7" w:rsidRPr="00030A25">
        <w:rPr>
          <w:rFonts w:ascii="Times New Roman" w:hAnsi="Times New Roman" w:cs="Times New Roman"/>
          <w:lang w:val="en-GB"/>
        </w:rPr>
        <w:fldChar w:fldCharType="separate"/>
      </w:r>
      <w:r w:rsidR="002951A1" w:rsidRPr="002951A1">
        <w:rPr>
          <w:rFonts w:ascii="Times New Roman" w:hAnsi="Times New Roman" w:cs="Times New Roman"/>
        </w:rPr>
        <w:t>[19], [31]</w:t>
      </w:r>
      <w:r w:rsidR="00ED77B7" w:rsidRPr="00030A25">
        <w:rPr>
          <w:rFonts w:ascii="Times New Roman" w:hAnsi="Times New Roman" w:cs="Times New Roman"/>
          <w:lang w:val="en-GB"/>
        </w:rPr>
        <w:fldChar w:fldCharType="end"/>
      </w:r>
      <w:r w:rsidR="00463D48" w:rsidRPr="00030A25">
        <w:rPr>
          <w:rFonts w:ascii="Times New Roman" w:hAnsi="Times New Roman" w:cs="Times New Roman"/>
          <w:lang w:val="en-GB"/>
        </w:rPr>
        <w:t>.</w:t>
      </w:r>
    </w:p>
    <w:p w14:paraId="3CF2DEAC" w14:textId="77777777" w:rsidR="00030A25" w:rsidRPr="00030A25" w:rsidRDefault="00030A25" w:rsidP="00251422">
      <w:pPr>
        <w:spacing w:after="0" w:line="240" w:lineRule="auto"/>
        <w:rPr>
          <w:rFonts w:ascii="Times New Roman" w:hAnsi="Times New Roman" w:cs="Times New Roman"/>
          <w:lang w:val="en-GB"/>
        </w:rPr>
      </w:pPr>
    </w:p>
    <w:p w14:paraId="0EB83ED8" w14:textId="5C272B96"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Q2</w:t>
      </w:r>
    </w:p>
    <w:p w14:paraId="4D4FA7FB"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db.ConcertVenueLog.aggregate([</w:t>
      </w:r>
    </w:p>
    <w:p w14:paraId="03EC14EA"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 xml:space="preserve">{$match: </w:t>
      </w:r>
    </w:p>
    <w:p w14:paraId="12EB087D" w14:textId="5F176483" w:rsidR="00251422" w:rsidRPr="001F328B" w:rsidRDefault="00251422" w:rsidP="00251422">
      <w:pPr>
        <w:spacing w:after="0" w:line="240" w:lineRule="auto"/>
        <w:ind w:left="720" w:firstLine="720"/>
        <w:contextualSpacing/>
        <w:rPr>
          <w:rFonts w:ascii="Times New Roman" w:hAnsi="Times New Roman" w:cs="Times New Roman"/>
          <w:color w:val="3333FF"/>
          <w:lang w:val="en-GB"/>
        </w:rPr>
      </w:pPr>
      <w:r w:rsidRPr="00030A25">
        <w:rPr>
          <w:rFonts w:ascii="Times New Roman" w:hAnsi="Times New Roman" w:cs="Times New Roman"/>
          <w:lang w:val="en-GB"/>
        </w:rPr>
        <w:t>{"Venue.Type": "Sports Stadium",</w:t>
      </w:r>
      <w:r w:rsidR="005375AB">
        <w:rPr>
          <w:rFonts w:ascii="Times New Roman" w:hAnsi="Times New Roman" w:cs="Times New Roman"/>
          <w:lang w:val="en-GB"/>
        </w:rPr>
        <w:t xml:space="preserve"> </w:t>
      </w:r>
      <w:r w:rsidR="005375AB" w:rsidRPr="001F328B">
        <w:rPr>
          <w:rFonts w:ascii="Times New Roman" w:hAnsi="Times New Roman" w:cs="Times New Roman"/>
          <w:color w:val="3333FF"/>
          <w:lang w:val="en-GB"/>
        </w:rPr>
        <w:t>// filter by sports stadiums</w:t>
      </w:r>
    </w:p>
    <w:p w14:paraId="5DB14EB8" w14:textId="08AD025B" w:rsidR="00251422" w:rsidRPr="00030A25" w:rsidRDefault="00251422" w:rsidP="00251422">
      <w:pPr>
        <w:spacing w:after="0" w:line="240" w:lineRule="auto"/>
        <w:ind w:left="720" w:firstLine="720"/>
        <w:contextualSpacing/>
        <w:rPr>
          <w:rFonts w:ascii="Times New Roman" w:hAnsi="Times New Roman" w:cs="Times New Roman"/>
          <w:lang w:val="en-GB"/>
        </w:rPr>
      </w:pPr>
      <w:r w:rsidRPr="00030A25">
        <w:rPr>
          <w:rFonts w:ascii="Times New Roman" w:hAnsi="Times New Roman" w:cs="Times New Roman"/>
          <w:lang w:val="en-GB"/>
        </w:rPr>
        <w:t>Atmosphere: { $in: ["Good", "Superb"] },</w:t>
      </w:r>
      <w:r w:rsidR="005375AB">
        <w:rPr>
          <w:rFonts w:ascii="Times New Roman" w:hAnsi="Times New Roman" w:cs="Times New Roman"/>
          <w:lang w:val="en-GB"/>
        </w:rPr>
        <w:t xml:space="preserve"> </w:t>
      </w:r>
      <w:r w:rsidR="005375AB" w:rsidRPr="001F328B">
        <w:rPr>
          <w:rFonts w:ascii="Times New Roman" w:hAnsi="Times New Roman" w:cs="Times New Roman"/>
          <w:color w:val="3333FF"/>
          <w:lang w:val="en-GB"/>
        </w:rPr>
        <w:t>//filter atmosphere is either good or superb</w:t>
      </w:r>
    </w:p>
    <w:p w14:paraId="7625C23B" w14:textId="411A8A52"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ab/>
      </w:r>
      <w:r w:rsidRPr="00030A25">
        <w:rPr>
          <w:rFonts w:ascii="Times New Roman" w:hAnsi="Times New Roman" w:cs="Times New Roman"/>
          <w:lang w:val="en-GB"/>
        </w:rPr>
        <w:tab/>
        <w:t>"Sponsor.Name": { $in: ["Supermacs", "Dunnes", "Aviva", "Penney's"] } }</w:t>
      </w:r>
      <w:r w:rsidR="005375AB">
        <w:rPr>
          <w:rFonts w:ascii="Times New Roman" w:hAnsi="Times New Roman" w:cs="Times New Roman"/>
          <w:lang w:val="en-GB"/>
        </w:rPr>
        <w:t xml:space="preserve"> </w:t>
      </w:r>
      <w:r w:rsidR="005375AB" w:rsidRPr="001F328B">
        <w:rPr>
          <w:rFonts w:ascii="Times New Roman" w:hAnsi="Times New Roman" w:cs="Times New Roman"/>
          <w:color w:val="3333FF"/>
          <w:lang w:val="en-GB"/>
        </w:rPr>
        <w:t xml:space="preserve">//sponsor name is </w:t>
      </w:r>
      <w:r w:rsidR="001F328B" w:rsidRPr="001F328B">
        <w:rPr>
          <w:rFonts w:ascii="Times New Roman" w:hAnsi="Times New Roman" w:cs="Times New Roman"/>
          <w:color w:val="3333FF"/>
          <w:lang w:val="en-GB"/>
        </w:rPr>
        <w:t>either Supermacs, Dunnes, Aviva or Penneys</w:t>
      </w:r>
    </w:p>
    <w:p w14:paraId="21994606"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w:t>
      </w:r>
    </w:p>
    <w:p w14:paraId="10201FEF" w14:textId="1B04D781"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sample: { size: 8 }},</w:t>
      </w:r>
      <w:r w:rsidR="001F328B">
        <w:rPr>
          <w:rFonts w:ascii="Times New Roman" w:hAnsi="Times New Roman" w:cs="Times New Roman"/>
          <w:lang w:val="en-GB"/>
        </w:rPr>
        <w:t xml:space="preserve"> </w:t>
      </w:r>
      <w:r w:rsidR="001F328B" w:rsidRPr="00A436AE">
        <w:rPr>
          <w:rFonts w:ascii="Times New Roman" w:hAnsi="Times New Roman" w:cs="Times New Roman"/>
          <w:color w:val="3333FF"/>
          <w:lang w:val="en-GB"/>
        </w:rPr>
        <w:t>//sample size of 8</w:t>
      </w:r>
    </w:p>
    <w:p w14:paraId="3B75DFCD"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 xml:space="preserve">{$project: </w:t>
      </w:r>
    </w:p>
    <w:p w14:paraId="34179C5B" w14:textId="0B52C33B"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_id: 0, </w:t>
      </w:r>
      <w:r w:rsidR="001F328B">
        <w:rPr>
          <w:rFonts w:ascii="Times New Roman" w:hAnsi="Times New Roman" w:cs="Times New Roman"/>
          <w:lang w:val="en-GB"/>
        </w:rPr>
        <w:t xml:space="preserve"> </w:t>
      </w:r>
      <w:r w:rsidR="001F328B" w:rsidRPr="00A436AE">
        <w:rPr>
          <w:rFonts w:ascii="Times New Roman" w:hAnsi="Times New Roman" w:cs="Times New Roman"/>
          <w:color w:val="3333FF"/>
          <w:lang w:val="en-GB"/>
        </w:rPr>
        <w:t>//exclude id number</w:t>
      </w:r>
    </w:p>
    <w:p w14:paraId="08D62395" w14:textId="74F9007A"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Performer: 1, </w:t>
      </w:r>
      <w:r w:rsidR="001F328B">
        <w:rPr>
          <w:rFonts w:ascii="Times New Roman" w:hAnsi="Times New Roman" w:cs="Times New Roman"/>
          <w:lang w:val="en-GB"/>
        </w:rPr>
        <w:t xml:space="preserve"> </w:t>
      </w:r>
      <w:r w:rsidR="001F328B" w:rsidRPr="00A436AE">
        <w:rPr>
          <w:rFonts w:ascii="Times New Roman" w:hAnsi="Times New Roman" w:cs="Times New Roman"/>
          <w:color w:val="3333FF"/>
          <w:lang w:val="en-GB"/>
        </w:rPr>
        <w:t>//include performer</w:t>
      </w:r>
    </w:p>
    <w:p w14:paraId="1A1FBA69" w14:textId="29EF9072"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Ticket_Price: 1, </w:t>
      </w:r>
      <w:r w:rsidR="001F328B" w:rsidRPr="00A436AE">
        <w:rPr>
          <w:rFonts w:ascii="Times New Roman" w:hAnsi="Times New Roman" w:cs="Times New Roman"/>
          <w:color w:val="3333FF"/>
          <w:lang w:val="en-GB"/>
        </w:rPr>
        <w:t xml:space="preserve">//include </w:t>
      </w:r>
      <w:r w:rsidR="00A3007A" w:rsidRPr="00A436AE">
        <w:rPr>
          <w:rFonts w:ascii="Times New Roman" w:hAnsi="Times New Roman" w:cs="Times New Roman"/>
          <w:color w:val="3333FF"/>
          <w:lang w:val="en-GB"/>
        </w:rPr>
        <w:t>ticket price</w:t>
      </w:r>
    </w:p>
    <w:p w14:paraId="4E3F1939" w14:textId="765D02F2" w:rsidR="00251422" w:rsidRPr="00A436AE" w:rsidRDefault="00251422" w:rsidP="00251422">
      <w:pPr>
        <w:spacing w:after="0" w:line="240" w:lineRule="auto"/>
        <w:ind w:left="1440"/>
        <w:contextualSpacing/>
        <w:rPr>
          <w:rFonts w:ascii="Times New Roman" w:hAnsi="Times New Roman" w:cs="Times New Roman"/>
          <w:color w:val="3333FF"/>
          <w:lang w:val="en-GB"/>
        </w:rPr>
      </w:pPr>
      <w:r w:rsidRPr="00030A25">
        <w:rPr>
          <w:rFonts w:ascii="Times New Roman" w:hAnsi="Times New Roman" w:cs="Times New Roman"/>
          <w:lang w:val="en-GB"/>
        </w:rPr>
        <w:t xml:space="preserve">Actual_Crowd: "$Actual_Crowd", </w:t>
      </w:r>
      <w:r w:rsidR="00A3007A" w:rsidRPr="00A436AE">
        <w:rPr>
          <w:rFonts w:ascii="Times New Roman" w:hAnsi="Times New Roman" w:cs="Times New Roman"/>
          <w:color w:val="3333FF"/>
          <w:lang w:val="en-GB"/>
        </w:rPr>
        <w:t>//include actual crowd</w:t>
      </w:r>
    </w:p>
    <w:p w14:paraId="65B779B2" w14:textId="3A5FC76C"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Atmosphere: 1, </w:t>
      </w:r>
      <w:r w:rsidR="00A3007A" w:rsidRPr="00A436AE">
        <w:rPr>
          <w:rFonts w:ascii="Times New Roman" w:hAnsi="Times New Roman" w:cs="Times New Roman"/>
          <w:color w:val="3333FF"/>
          <w:lang w:val="en-GB"/>
        </w:rPr>
        <w:t>//include atmosphere</w:t>
      </w:r>
    </w:p>
    <w:p w14:paraId="4AC48146" w14:textId="27D56C05"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Sponsor_Name: "$Sponsor.Name", </w:t>
      </w:r>
      <w:r w:rsidR="00A3007A" w:rsidRPr="00A436AE">
        <w:rPr>
          <w:rFonts w:ascii="Times New Roman" w:hAnsi="Times New Roman" w:cs="Times New Roman"/>
          <w:color w:val="3333FF"/>
          <w:lang w:val="en-GB"/>
        </w:rPr>
        <w:t>//</w:t>
      </w:r>
      <w:r w:rsidR="004B7D4B" w:rsidRPr="00A436AE">
        <w:rPr>
          <w:rFonts w:ascii="Times New Roman" w:hAnsi="Times New Roman" w:cs="Times New Roman"/>
          <w:color w:val="3333FF"/>
          <w:lang w:val="en-GB"/>
        </w:rPr>
        <w:t xml:space="preserve"> include sponsor name</w:t>
      </w:r>
    </w:p>
    <w:p w14:paraId="6FA02B93" w14:textId="6A6CC098"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Venue_Type: "$Venue.Type" }},</w:t>
      </w:r>
      <w:r w:rsidR="004B7D4B">
        <w:rPr>
          <w:rFonts w:ascii="Times New Roman" w:hAnsi="Times New Roman" w:cs="Times New Roman"/>
          <w:lang w:val="en-GB"/>
        </w:rPr>
        <w:t xml:space="preserve"> </w:t>
      </w:r>
      <w:r w:rsidR="004B7D4B" w:rsidRPr="00A436AE">
        <w:rPr>
          <w:rFonts w:ascii="Times New Roman" w:hAnsi="Times New Roman" w:cs="Times New Roman"/>
          <w:color w:val="3333FF"/>
          <w:lang w:val="en-GB"/>
        </w:rPr>
        <w:t>// include venue type</w:t>
      </w:r>
    </w:p>
    <w:p w14:paraId="6EB49BBD" w14:textId="752A2E9A"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 xml:space="preserve">{$sort: { Actual_Crowd: -1 } </w:t>
      </w:r>
      <w:r w:rsidR="00A436AE" w:rsidRPr="00A436AE">
        <w:rPr>
          <w:rFonts w:ascii="Times New Roman" w:hAnsi="Times New Roman" w:cs="Times New Roman"/>
          <w:color w:val="3333FF"/>
          <w:lang w:val="en-GB"/>
        </w:rPr>
        <w:t>//order by actual crowd in descending order</w:t>
      </w:r>
    </w:p>
    <w:p w14:paraId="21C78CE2" w14:textId="77777777" w:rsidR="00251422" w:rsidRDefault="00251422" w:rsidP="00251422">
      <w:pPr>
        <w:pBdr>
          <w:bottom w:val="single" w:sz="6" w:space="1" w:color="auto"/>
        </w:pBd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w:t>
      </w:r>
    </w:p>
    <w:p w14:paraId="7FC520D2" w14:textId="77777777" w:rsidR="00030A25" w:rsidRPr="00030A25" w:rsidRDefault="00030A25" w:rsidP="00251422">
      <w:pPr>
        <w:pBdr>
          <w:bottom w:val="single" w:sz="6" w:space="1" w:color="auto"/>
        </w:pBdr>
        <w:spacing w:after="0" w:line="240" w:lineRule="auto"/>
        <w:contextualSpacing/>
        <w:rPr>
          <w:rFonts w:ascii="Times New Roman" w:hAnsi="Times New Roman" w:cs="Times New Roman"/>
          <w:lang w:val="en-GB"/>
        </w:rPr>
      </w:pPr>
    </w:p>
    <w:p w14:paraId="4BC5CAD1" w14:textId="77777777" w:rsidR="00030A25" w:rsidRDefault="00030A25" w:rsidP="00251422">
      <w:pPr>
        <w:spacing w:after="0" w:line="240" w:lineRule="auto"/>
        <w:contextualSpacing/>
        <w:rPr>
          <w:rFonts w:ascii="Times New Roman" w:hAnsi="Times New Roman" w:cs="Times New Roman"/>
          <w:lang w:val="en-GB"/>
        </w:rPr>
      </w:pPr>
    </w:p>
    <w:p w14:paraId="5A089374" w14:textId="4889065C" w:rsidR="008D40F9" w:rsidRPr="00030A25" w:rsidRDefault="008D40F9"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Q2</w:t>
      </w:r>
    </w:p>
    <w:p w14:paraId="35F4DAE1" w14:textId="41AB0C6D"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db.ConcertVenueLog.aggregate([</w:t>
      </w:r>
    </w:p>
    <w:p w14:paraId="0D7DBE30"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 xml:space="preserve">{$match: </w:t>
      </w:r>
    </w:p>
    <w:p w14:paraId="2BF5DFC0" w14:textId="7B0DA5D1"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Venue.Type": "Sports Stadium",</w:t>
      </w:r>
      <w:r w:rsidR="00F21857">
        <w:rPr>
          <w:rFonts w:ascii="Times New Roman" w:hAnsi="Times New Roman" w:cs="Times New Roman"/>
          <w:lang w:val="en-GB"/>
        </w:rPr>
        <w:t xml:space="preserve"> </w:t>
      </w:r>
    </w:p>
    <w:p w14:paraId="129597F4" w14:textId="33C3D6A1"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Atmosphere: { $in: ["Good", "Superb"] },</w:t>
      </w:r>
      <w:r w:rsidR="00F21857">
        <w:rPr>
          <w:rFonts w:ascii="Times New Roman" w:hAnsi="Times New Roman" w:cs="Times New Roman"/>
          <w:lang w:val="en-GB"/>
        </w:rPr>
        <w:t xml:space="preserve"> </w:t>
      </w:r>
    </w:p>
    <w:p w14:paraId="0FF31EE5" w14:textId="052AD58B"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Sponsor.Name": { $in: ["Supermacs", "Dunnes", "Aviva", "Penney's"] } }</w:t>
      </w:r>
      <w:r w:rsidR="00F21857">
        <w:rPr>
          <w:rFonts w:ascii="Times New Roman" w:hAnsi="Times New Roman" w:cs="Times New Roman"/>
          <w:lang w:val="en-GB"/>
        </w:rPr>
        <w:t xml:space="preserve"> </w:t>
      </w:r>
    </w:p>
    <w:p w14:paraId="7CF4F3F4"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w:t>
      </w:r>
    </w:p>
    <w:p w14:paraId="5C3FE3C1"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sample: { size: 8 }},</w:t>
      </w:r>
    </w:p>
    <w:p w14:paraId="1A1156BB"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 xml:space="preserve">{$project: </w:t>
      </w:r>
    </w:p>
    <w:p w14:paraId="263901D4"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_id: 0, </w:t>
      </w:r>
    </w:p>
    <w:p w14:paraId="7407D6D6"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Performer: 1, </w:t>
      </w:r>
    </w:p>
    <w:p w14:paraId="6BC9D21D"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Ticket_Price: 1, </w:t>
      </w:r>
    </w:p>
    <w:p w14:paraId="388EA4D6"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Actual_Crowd: "$Actual_Crowd", </w:t>
      </w:r>
    </w:p>
    <w:p w14:paraId="53567AC9"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Atmosphere: 1, </w:t>
      </w:r>
    </w:p>
    <w:p w14:paraId="37B15114"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 xml:space="preserve">Sponsor_Name: "$Sponsor.Name", </w:t>
      </w:r>
    </w:p>
    <w:p w14:paraId="288040DD" w14:textId="77777777" w:rsidR="00251422" w:rsidRPr="00030A25" w:rsidRDefault="00251422" w:rsidP="00251422">
      <w:pPr>
        <w:spacing w:after="0" w:line="240" w:lineRule="auto"/>
        <w:ind w:left="1440"/>
        <w:contextualSpacing/>
        <w:rPr>
          <w:rFonts w:ascii="Times New Roman" w:hAnsi="Times New Roman" w:cs="Times New Roman"/>
          <w:lang w:val="en-GB"/>
        </w:rPr>
      </w:pPr>
      <w:r w:rsidRPr="00030A25">
        <w:rPr>
          <w:rFonts w:ascii="Times New Roman" w:hAnsi="Times New Roman" w:cs="Times New Roman"/>
          <w:lang w:val="en-GB"/>
        </w:rPr>
        <w:t>Venue_Type: "$Venue.Type" }},</w:t>
      </w:r>
    </w:p>
    <w:p w14:paraId="5B451488" w14:textId="77777777" w:rsidR="00251422" w:rsidRPr="00030A25" w:rsidRDefault="00251422" w:rsidP="00251422">
      <w:pPr>
        <w:spacing w:after="0" w:line="240" w:lineRule="auto"/>
        <w:ind w:firstLine="720"/>
        <w:contextualSpacing/>
        <w:rPr>
          <w:rFonts w:ascii="Times New Roman" w:hAnsi="Times New Roman" w:cs="Times New Roman"/>
          <w:lang w:val="en-GB"/>
        </w:rPr>
      </w:pPr>
      <w:r w:rsidRPr="00030A25">
        <w:rPr>
          <w:rFonts w:ascii="Times New Roman" w:hAnsi="Times New Roman" w:cs="Times New Roman"/>
          <w:lang w:val="en-GB"/>
        </w:rPr>
        <w:t>{$sort: { Actual_Crowd: -1 }</w:t>
      </w:r>
    </w:p>
    <w:p w14:paraId="043192BB"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w:t>
      </w:r>
    </w:p>
    <w:p w14:paraId="7CD6C3EE"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ab/>
        <w:t>{$count: "count"}</w:t>
      </w:r>
    </w:p>
    <w:p w14:paraId="562783E9" w14:textId="77777777" w:rsidR="00251422" w:rsidRPr="00030A25" w:rsidRDefault="00251422" w:rsidP="00251422">
      <w:pPr>
        <w:spacing w:after="0" w:line="240" w:lineRule="auto"/>
        <w:contextualSpacing/>
        <w:rPr>
          <w:rFonts w:ascii="Times New Roman" w:hAnsi="Times New Roman" w:cs="Times New Roman"/>
          <w:lang w:val="en-GB"/>
        </w:rPr>
      </w:pPr>
      <w:r w:rsidRPr="00030A25">
        <w:rPr>
          <w:rFonts w:ascii="Times New Roman" w:hAnsi="Times New Roman" w:cs="Times New Roman"/>
          <w:lang w:val="en-GB"/>
        </w:rPr>
        <w:t>])</w:t>
      </w:r>
    </w:p>
    <w:p w14:paraId="44FC64A0" w14:textId="77777777" w:rsidR="00251422" w:rsidRPr="00030A25" w:rsidRDefault="00251422" w:rsidP="00251422">
      <w:pPr>
        <w:rPr>
          <w:rFonts w:ascii="Times New Roman" w:hAnsi="Times New Roman" w:cs="Times New Roman"/>
          <w:lang w:val="en-GB"/>
        </w:rPr>
      </w:pPr>
    </w:p>
    <w:p w14:paraId="1607F972" w14:textId="77777777" w:rsidR="00AC1D0F" w:rsidRDefault="008D40F9">
      <w:r w:rsidRPr="008D40F9">
        <w:rPr>
          <w:noProof/>
        </w:rPr>
        <w:lastRenderedPageBreak/>
        <w:drawing>
          <wp:inline distT="0" distB="0" distL="0" distR="0" wp14:anchorId="30A01C22" wp14:editId="4A4B3131">
            <wp:extent cx="5731510" cy="5712460"/>
            <wp:effectExtent l="0" t="0" r="2540" b="2540"/>
            <wp:docPr id="8024365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3654" name="Picture 1" descr="A screenshot of a computer program&#10;&#10;Description automatically generated"/>
                    <pic:cNvPicPr/>
                  </pic:nvPicPr>
                  <pic:blipFill>
                    <a:blip r:embed="rId63"/>
                    <a:stretch>
                      <a:fillRect/>
                    </a:stretch>
                  </pic:blipFill>
                  <pic:spPr>
                    <a:xfrm>
                      <a:off x="0" y="0"/>
                      <a:ext cx="5731510" cy="5712460"/>
                    </a:xfrm>
                    <a:prstGeom prst="rect">
                      <a:avLst/>
                    </a:prstGeom>
                  </pic:spPr>
                </pic:pic>
              </a:graphicData>
            </a:graphic>
          </wp:inline>
        </w:drawing>
      </w:r>
    </w:p>
    <w:p w14:paraId="376742DF" w14:textId="28E12E62" w:rsidR="00251422" w:rsidRDefault="00AC1D0F">
      <w:pPr>
        <w:rPr>
          <w:rFonts w:asciiTheme="majorHAnsi" w:eastAsiaTheme="majorEastAsia" w:hAnsiTheme="majorHAnsi" w:cstheme="majorBidi"/>
          <w:color w:val="0F4761" w:themeColor="accent1" w:themeShade="BF"/>
          <w:sz w:val="32"/>
          <w:szCs w:val="32"/>
        </w:rPr>
      </w:pPr>
      <w:r w:rsidRPr="00AC1D0F">
        <w:rPr>
          <w:noProof/>
        </w:rPr>
        <w:drawing>
          <wp:inline distT="0" distB="0" distL="0" distR="0" wp14:anchorId="61BD346D" wp14:editId="1E094B6D">
            <wp:extent cx="3560874" cy="2986463"/>
            <wp:effectExtent l="0" t="0" r="1905" b="4445"/>
            <wp:docPr id="16048165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16528" name="Picture 1" descr="A screenshot of a computer program&#10;&#10;Description automatically generated"/>
                    <pic:cNvPicPr/>
                  </pic:nvPicPr>
                  <pic:blipFill>
                    <a:blip r:embed="rId64"/>
                    <a:stretch>
                      <a:fillRect/>
                    </a:stretch>
                  </pic:blipFill>
                  <pic:spPr>
                    <a:xfrm>
                      <a:off x="0" y="0"/>
                      <a:ext cx="3560874" cy="2986463"/>
                    </a:xfrm>
                    <a:prstGeom prst="rect">
                      <a:avLst/>
                    </a:prstGeom>
                  </pic:spPr>
                </pic:pic>
              </a:graphicData>
            </a:graphic>
          </wp:inline>
        </w:drawing>
      </w:r>
      <w:r w:rsidR="00251422">
        <w:br w:type="page"/>
      </w:r>
    </w:p>
    <w:p w14:paraId="36D772C8" w14:textId="77777777" w:rsidR="00C630C2" w:rsidRPr="00FF29A8" w:rsidRDefault="00C630C2" w:rsidP="00FF29A8">
      <w:pPr>
        <w:pStyle w:val="Heading3"/>
      </w:pPr>
      <w:bookmarkStart w:id="36" w:name="_Toc164941378"/>
      <w:r w:rsidRPr="00FF29A8">
        <w:rPr>
          <w:rStyle w:val="Heading2Char"/>
          <w:rFonts w:asciiTheme="minorHAnsi" w:hAnsiTheme="minorHAnsi"/>
          <w:sz w:val="28"/>
          <w:szCs w:val="28"/>
        </w:rPr>
        <w:lastRenderedPageBreak/>
        <w:t>Question 3</w:t>
      </w:r>
      <w:bookmarkEnd w:id="36"/>
    </w:p>
    <w:p w14:paraId="025B2426" w14:textId="2C4B1E36" w:rsidR="00C630C2" w:rsidRPr="00030A25" w:rsidRDefault="00C630C2" w:rsidP="00C630C2">
      <w:pPr>
        <w:rPr>
          <w:rFonts w:ascii="Times New Roman" w:hAnsi="Times New Roman" w:cs="Times New Roman"/>
          <w:lang w:val="en-GB"/>
        </w:rPr>
      </w:pPr>
      <w:r w:rsidRPr="00030A25">
        <w:rPr>
          <w:rFonts w:ascii="Times New Roman" w:hAnsi="Times New Roman" w:cs="Times New Roman"/>
          <w:lang w:val="en-GB"/>
        </w:rPr>
        <w:t xml:space="preserve">Filters for concerts between 2000 and 2011, sponsored by a business in Media, in a venue with a capacity greater than 2500 where a USB key was among the Goodie Bag gifts. Calculate the revenue made from ticket sales, food sales, drink sales </w:t>
      </w:r>
      <w:r w:rsidRPr="00030A25">
        <w:rPr>
          <w:rFonts w:ascii="Times New Roman" w:hAnsi="Times New Roman" w:cs="Times New Roman"/>
          <w:lang w:val="en-GB"/>
        </w:rPr>
        <w:fldChar w:fldCharType="begin"/>
      </w:r>
      <w:r w:rsidR="00A45D68" w:rsidRPr="00030A25">
        <w:rPr>
          <w:rFonts w:ascii="Times New Roman" w:hAnsi="Times New Roman" w:cs="Times New Roman"/>
          <w:lang w:val="en-GB"/>
        </w:rPr>
        <w:instrText xml:space="preserve"> ADDIN ZOTERO_ITEM CSL_CITATION {"citationID":"8FdtotUk","properties":{"formattedCitation":"[27]","plainCitation":"[27]","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schema":"https://github.com/citation-style-language/schema/raw/master/csl-citation.json"} </w:instrText>
      </w:r>
      <w:r w:rsidRPr="00030A25">
        <w:rPr>
          <w:rFonts w:ascii="Times New Roman" w:hAnsi="Times New Roman" w:cs="Times New Roman"/>
          <w:lang w:val="en-GB"/>
        </w:rPr>
        <w:fldChar w:fldCharType="separate"/>
      </w:r>
      <w:r w:rsidR="00A45D68" w:rsidRPr="00030A25">
        <w:rPr>
          <w:rFonts w:ascii="Times New Roman" w:hAnsi="Times New Roman" w:cs="Times New Roman"/>
        </w:rPr>
        <w:t>[27]</w:t>
      </w:r>
      <w:r w:rsidRPr="00030A25">
        <w:rPr>
          <w:rFonts w:ascii="Times New Roman" w:hAnsi="Times New Roman" w:cs="Times New Roman"/>
          <w:lang w:val="en-GB"/>
        </w:rPr>
        <w:fldChar w:fldCharType="end"/>
      </w:r>
      <w:r w:rsidRPr="00030A25">
        <w:rPr>
          <w:rFonts w:ascii="Times New Roman" w:hAnsi="Times New Roman" w:cs="Times New Roman"/>
          <w:lang w:val="en-GB"/>
        </w:rPr>
        <w:t>.</w:t>
      </w:r>
    </w:p>
    <w:p w14:paraId="7D866FD6"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Q3</w:t>
      </w:r>
    </w:p>
    <w:p w14:paraId="297D6121"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db.ConcertVenueLog.aggregate([</w:t>
      </w:r>
    </w:p>
    <w:p w14:paraId="4A03E742" w14:textId="77777777" w:rsidR="00C630C2" w:rsidRPr="00030A25" w:rsidRDefault="00C630C2" w:rsidP="00C630C2">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match: {</w:t>
      </w:r>
    </w:p>
    <w:p w14:paraId="12CBB8A1" w14:textId="44CA3ED4"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Concert_Year": { $gt: 2000, $lt: 2011 },</w:t>
      </w:r>
      <w:r w:rsidR="00EA5647">
        <w:rPr>
          <w:rFonts w:ascii="Times New Roman" w:hAnsi="Times New Roman" w:cs="Times New Roman"/>
          <w:lang w:val="en-GB"/>
        </w:rPr>
        <w:t xml:space="preserve"> </w:t>
      </w:r>
      <w:r w:rsidR="00EA5647" w:rsidRPr="00583FD6">
        <w:rPr>
          <w:rFonts w:ascii="Times New Roman" w:hAnsi="Times New Roman" w:cs="Times New Roman"/>
          <w:color w:val="3333FF"/>
          <w:lang w:val="en-GB"/>
        </w:rPr>
        <w:t>//greater than 2000, less than 2011</w:t>
      </w:r>
    </w:p>
    <w:p w14:paraId="2C76B050" w14:textId="30137FDB"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Sponsor.Sector": "Media",</w:t>
      </w:r>
      <w:r w:rsidR="00EA5647">
        <w:rPr>
          <w:rFonts w:ascii="Times New Roman" w:hAnsi="Times New Roman" w:cs="Times New Roman"/>
          <w:lang w:val="en-GB"/>
        </w:rPr>
        <w:t xml:space="preserve"> </w:t>
      </w:r>
      <w:r w:rsidR="00EA5647" w:rsidRPr="00583FD6">
        <w:rPr>
          <w:rFonts w:ascii="Times New Roman" w:hAnsi="Times New Roman" w:cs="Times New Roman"/>
          <w:color w:val="3333FF"/>
          <w:lang w:val="en-GB"/>
        </w:rPr>
        <w:t>//Sponsor sector is Media</w:t>
      </w:r>
    </w:p>
    <w:p w14:paraId="6056ACE6" w14:textId="0BADCED2"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Venue.Capacity": { $gt: 2500 },</w:t>
      </w:r>
      <w:r w:rsidR="00EA5647">
        <w:rPr>
          <w:rFonts w:ascii="Times New Roman" w:hAnsi="Times New Roman" w:cs="Times New Roman"/>
          <w:lang w:val="en-GB"/>
        </w:rPr>
        <w:t xml:space="preserve"> </w:t>
      </w:r>
      <w:r w:rsidR="00EA5647" w:rsidRPr="00583FD6">
        <w:rPr>
          <w:rFonts w:ascii="Times New Roman" w:hAnsi="Times New Roman" w:cs="Times New Roman"/>
          <w:color w:val="3333FF"/>
          <w:lang w:val="en-GB"/>
        </w:rPr>
        <w:t>//Venue Capacity greater than 2500</w:t>
      </w:r>
    </w:p>
    <w:p w14:paraId="7833EA76" w14:textId="4D16967D"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Goodie_Bag": { $in: ["USB Key"] }</w:t>
      </w:r>
      <w:r w:rsidR="00EA5647">
        <w:rPr>
          <w:rFonts w:ascii="Times New Roman" w:hAnsi="Times New Roman" w:cs="Times New Roman"/>
          <w:lang w:val="en-GB"/>
        </w:rPr>
        <w:t xml:space="preserve"> </w:t>
      </w:r>
      <w:r w:rsidR="00EA5647" w:rsidRPr="00583FD6">
        <w:rPr>
          <w:rFonts w:ascii="Times New Roman" w:hAnsi="Times New Roman" w:cs="Times New Roman"/>
          <w:color w:val="3333FF"/>
          <w:lang w:val="en-GB"/>
        </w:rPr>
        <w:t>//</w:t>
      </w:r>
      <w:r w:rsidR="00583FD6" w:rsidRPr="00583FD6">
        <w:rPr>
          <w:rFonts w:ascii="Times New Roman" w:hAnsi="Times New Roman" w:cs="Times New Roman"/>
          <w:color w:val="3333FF"/>
          <w:lang w:val="en-GB"/>
        </w:rPr>
        <w:t>USB Key included in array</w:t>
      </w:r>
    </w:p>
    <w:p w14:paraId="7AB6BB2E"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4F37DFE7"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project: {</w:t>
      </w:r>
    </w:p>
    <w:p w14:paraId="2D957510" w14:textId="769808FB"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 xml:space="preserve"> _id: 0,</w:t>
      </w:r>
      <w:r w:rsidR="00583FD6">
        <w:rPr>
          <w:rFonts w:ascii="Times New Roman" w:hAnsi="Times New Roman" w:cs="Times New Roman"/>
          <w:lang w:val="en-GB"/>
        </w:rPr>
        <w:t xml:space="preserve"> </w:t>
      </w:r>
    </w:p>
    <w:p w14:paraId="59B8BFFA"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Performer: 1,</w:t>
      </w:r>
    </w:p>
    <w:p w14:paraId="1FA9B982"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Actual_Crowd: 1,</w:t>
      </w:r>
    </w:p>
    <w:p w14:paraId="4D3E61FA"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Ticket_Price: 1,</w:t>
      </w:r>
    </w:p>
    <w:p w14:paraId="6D41A509"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Food_Sales: 1,</w:t>
      </w:r>
    </w:p>
    <w:p w14:paraId="0A6535B8"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Drink_Sales: 1,</w:t>
      </w:r>
    </w:p>
    <w:p w14:paraId="67CA999A"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Merchandise_Sales: 1,</w:t>
      </w:r>
    </w:p>
    <w:p w14:paraId="627386E7" w14:textId="28FDC34B"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Actual_Revenue: { $multiply: ["$Actual_Crowd", "$Ticket_Price"] },</w:t>
      </w:r>
      <w:r w:rsidR="00583FD6">
        <w:rPr>
          <w:rFonts w:ascii="Times New Roman" w:hAnsi="Times New Roman" w:cs="Times New Roman"/>
          <w:lang w:val="en-GB"/>
        </w:rPr>
        <w:t xml:space="preserve"> </w:t>
      </w:r>
      <w:r w:rsidR="00583FD6" w:rsidRPr="00583FD6">
        <w:rPr>
          <w:rFonts w:ascii="Times New Roman" w:hAnsi="Times New Roman" w:cs="Times New Roman"/>
          <w:color w:val="3333FF"/>
          <w:lang w:val="en-GB"/>
        </w:rPr>
        <w:t>//multiply actual crowd by ticket price</w:t>
      </w:r>
    </w:p>
    <w:p w14:paraId="050B4395" w14:textId="15277A0A"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Food_Sales_capita: { $divide: ["$Food_Sales", "$Actual_Crowd"] },</w:t>
      </w:r>
      <w:r w:rsidR="00583FD6">
        <w:rPr>
          <w:rFonts w:ascii="Times New Roman" w:hAnsi="Times New Roman" w:cs="Times New Roman"/>
          <w:lang w:val="en-GB"/>
        </w:rPr>
        <w:t xml:space="preserve"> </w:t>
      </w:r>
      <w:r w:rsidR="00583FD6" w:rsidRPr="00583FD6">
        <w:rPr>
          <w:rFonts w:ascii="Times New Roman" w:hAnsi="Times New Roman" w:cs="Times New Roman"/>
          <w:color w:val="3333FF"/>
          <w:lang w:val="en-GB"/>
        </w:rPr>
        <w:t>divide food sales by actual crowd</w:t>
      </w:r>
    </w:p>
    <w:p w14:paraId="1C2C61AE" w14:textId="3099C58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Drink_Sales_capita: { $divide: ["$Drink_Sales", "$Actual_Crowd"] },</w:t>
      </w:r>
      <w:r w:rsidR="00583FD6">
        <w:rPr>
          <w:rFonts w:ascii="Times New Roman" w:hAnsi="Times New Roman" w:cs="Times New Roman"/>
          <w:lang w:val="en-GB"/>
        </w:rPr>
        <w:t xml:space="preserve"> /</w:t>
      </w:r>
      <w:r w:rsidR="00583FD6" w:rsidRPr="00583FD6">
        <w:rPr>
          <w:rFonts w:ascii="Times New Roman" w:hAnsi="Times New Roman" w:cs="Times New Roman"/>
          <w:color w:val="3333FF"/>
          <w:lang w:val="en-GB"/>
        </w:rPr>
        <w:t>/divide drink sales by actual crowd</w:t>
      </w:r>
    </w:p>
    <w:p w14:paraId="6DAC0CAD" w14:textId="2B8238B4"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Merch_Sales_capita: { $divide: ["$Merchandise_Sales", "$Actual_Crowd"] }</w:t>
      </w:r>
      <w:r w:rsidR="00583FD6">
        <w:rPr>
          <w:rFonts w:ascii="Times New Roman" w:hAnsi="Times New Roman" w:cs="Times New Roman"/>
          <w:lang w:val="en-GB"/>
        </w:rPr>
        <w:t xml:space="preserve"> </w:t>
      </w:r>
      <w:r w:rsidR="00583FD6" w:rsidRPr="00583FD6">
        <w:rPr>
          <w:rFonts w:ascii="Times New Roman" w:hAnsi="Times New Roman" w:cs="Times New Roman"/>
          <w:color w:val="3333FF"/>
          <w:lang w:val="en-GB"/>
        </w:rPr>
        <w:t>//divide merch sales by actual crowd</w:t>
      </w:r>
    </w:p>
    <w:p w14:paraId="7C6F3916"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51EE0517" w14:textId="77777777" w:rsidR="00C630C2" w:rsidRPr="00030A25" w:rsidRDefault="00C630C2" w:rsidP="00C630C2">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roject: {</w:t>
      </w:r>
    </w:p>
    <w:p w14:paraId="33462630"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Performer: 1,</w:t>
      </w:r>
    </w:p>
    <w:p w14:paraId="2533C952"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ctual_Crowd: 1,</w:t>
      </w:r>
    </w:p>
    <w:p w14:paraId="4EBF0603"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Ticket_Price: 1,</w:t>
      </w:r>
    </w:p>
    <w:p w14:paraId="115675E9"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Food_Sales_capita: 1,</w:t>
      </w:r>
    </w:p>
    <w:p w14:paraId="3CF636CC"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Drink_Sales_capita: 1,</w:t>
      </w:r>
    </w:p>
    <w:p w14:paraId="4CA11111"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Merch_Sales_capita: 1,</w:t>
      </w:r>
    </w:p>
    <w:p w14:paraId="5A1894A9"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Revenue_PerCapita: {</w:t>
      </w:r>
    </w:p>
    <w:p w14:paraId="7C0C0F47"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dd: ["$Food_Sales_capita", "$Drink_Sales_capita", "$Merch_Sales_capita"]</w:t>
      </w:r>
    </w:p>
    <w:p w14:paraId="75B3089B" w14:textId="6778C5AB"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r w:rsidR="00EE40C4">
        <w:rPr>
          <w:rFonts w:ascii="Times New Roman" w:hAnsi="Times New Roman" w:cs="Times New Roman"/>
          <w:lang w:val="en-GB"/>
        </w:rPr>
        <w:t xml:space="preserve"> </w:t>
      </w:r>
      <w:r w:rsidR="00EE40C4" w:rsidRPr="00EE40C4">
        <w:rPr>
          <w:rFonts w:ascii="Times New Roman" w:hAnsi="Times New Roman" w:cs="Times New Roman"/>
          <w:color w:val="3333FF"/>
          <w:lang w:val="en-GB"/>
        </w:rPr>
        <w:t>// add up figures to create Revenue Per Capita</w:t>
      </w:r>
    </w:p>
    <w:p w14:paraId="705E1F36" w14:textId="6D4E4C1D"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sort: { Revenue_PerCapita: -1 }</w:t>
      </w:r>
      <w:r w:rsidR="00EE40C4">
        <w:rPr>
          <w:rFonts w:ascii="Times New Roman" w:hAnsi="Times New Roman" w:cs="Times New Roman"/>
          <w:lang w:val="en-GB"/>
        </w:rPr>
        <w:t xml:space="preserve"> </w:t>
      </w:r>
      <w:r w:rsidR="00EE40C4" w:rsidRPr="00EE40C4">
        <w:rPr>
          <w:rFonts w:ascii="Times New Roman" w:hAnsi="Times New Roman" w:cs="Times New Roman"/>
          <w:color w:val="3333FF"/>
          <w:lang w:val="en-GB"/>
        </w:rPr>
        <w:t>// order in descending order</w:t>
      </w:r>
    </w:p>
    <w:p w14:paraId="65E05306" w14:textId="77777777" w:rsidR="00C630C2" w:rsidRDefault="00C630C2" w:rsidP="00C630C2">
      <w:pPr>
        <w:pBdr>
          <w:bottom w:val="single" w:sz="6" w:space="1" w:color="auto"/>
        </w:pBd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0A212A4E" w14:textId="77777777" w:rsidR="00030A25" w:rsidRPr="00030A25" w:rsidRDefault="00030A25" w:rsidP="00C630C2">
      <w:pPr>
        <w:pBdr>
          <w:bottom w:val="single" w:sz="6" w:space="1" w:color="auto"/>
        </w:pBdr>
        <w:spacing w:after="0" w:line="240" w:lineRule="auto"/>
        <w:rPr>
          <w:rFonts w:ascii="Times New Roman" w:hAnsi="Times New Roman" w:cs="Times New Roman"/>
          <w:lang w:val="en-GB"/>
        </w:rPr>
      </w:pPr>
    </w:p>
    <w:p w14:paraId="64991C45" w14:textId="77777777" w:rsidR="00467BC4" w:rsidRPr="00030A25" w:rsidRDefault="00467BC4">
      <w:pPr>
        <w:rPr>
          <w:rFonts w:ascii="Times New Roman" w:hAnsi="Times New Roman" w:cs="Times New Roman"/>
          <w:lang w:val="en-GB"/>
        </w:rPr>
      </w:pPr>
      <w:r w:rsidRPr="00030A25">
        <w:rPr>
          <w:rFonts w:ascii="Times New Roman" w:hAnsi="Times New Roman" w:cs="Times New Roman"/>
          <w:lang w:val="en-GB"/>
        </w:rPr>
        <w:br w:type="page"/>
      </w:r>
    </w:p>
    <w:p w14:paraId="69DE097C" w14:textId="769C4893"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lastRenderedPageBreak/>
        <w:t>//Q3</w:t>
      </w:r>
    </w:p>
    <w:p w14:paraId="061EC101"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db.ConcertVenueLog.aggregate([</w:t>
      </w:r>
    </w:p>
    <w:p w14:paraId="64DEE681" w14:textId="77777777" w:rsidR="00C630C2" w:rsidRPr="00030A25" w:rsidRDefault="00C630C2" w:rsidP="00C630C2">
      <w:pPr>
        <w:spacing w:after="0" w:line="240" w:lineRule="auto"/>
        <w:ind w:left="720"/>
        <w:rPr>
          <w:rFonts w:ascii="Times New Roman" w:hAnsi="Times New Roman" w:cs="Times New Roman"/>
          <w:lang w:val="en-GB"/>
        </w:rPr>
      </w:pPr>
      <w:r w:rsidRPr="00030A25">
        <w:rPr>
          <w:rFonts w:ascii="Times New Roman" w:hAnsi="Times New Roman" w:cs="Times New Roman"/>
          <w:lang w:val="en-GB"/>
        </w:rPr>
        <w:t>{$match: {</w:t>
      </w:r>
    </w:p>
    <w:p w14:paraId="563DC3F8"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Concert_Year": { $gt: 2000, $lt: 2011 },</w:t>
      </w:r>
    </w:p>
    <w:p w14:paraId="1A93EA85"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Sponsor.Sector": "Media",</w:t>
      </w:r>
    </w:p>
    <w:p w14:paraId="3798B999"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Venue.Capacity": { $gt: 2500 },</w:t>
      </w:r>
    </w:p>
    <w:p w14:paraId="7914EEC8"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Goodie_Bag": { $in: ["USB Key"] }</w:t>
      </w:r>
    </w:p>
    <w:p w14:paraId="33196472"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702F3191" w14:textId="77777777" w:rsidR="00C630C2" w:rsidRPr="00030A25" w:rsidRDefault="00C630C2" w:rsidP="00C630C2">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roject: {</w:t>
      </w:r>
    </w:p>
    <w:p w14:paraId="5D8D84CE"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_id: 0,</w:t>
      </w:r>
    </w:p>
    <w:p w14:paraId="192CB9DD"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Performer: 1,</w:t>
      </w:r>
    </w:p>
    <w:p w14:paraId="63E323C2"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ctual_Crowd: 1,</w:t>
      </w:r>
    </w:p>
    <w:p w14:paraId="1BDFA677"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Ticket_Price: 1,</w:t>
      </w:r>
    </w:p>
    <w:p w14:paraId="6E01E6AA"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Food_Sales: 1,</w:t>
      </w:r>
    </w:p>
    <w:p w14:paraId="59FAF3E1"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Drink_Sales: 1,</w:t>
      </w:r>
    </w:p>
    <w:p w14:paraId="0B6ADCC7"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Merchandise_Sales: 1,</w:t>
      </w:r>
    </w:p>
    <w:p w14:paraId="1DA47033"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ctual_Revenue: { $multiply: ["$Actual_Crowd", "$Ticket_Price"] },</w:t>
      </w:r>
    </w:p>
    <w:p w14:paraId="487106F4"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Food_Sales_capita: { $divide: ["$Food_Sales", "$Actual_Crowd"] },</w:t>
      </w:r>
    </w:p>
    <w:p w14:paraId="3324A1D9"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Drink_Sales_capita: { $divide: ["$Drink_Sales", "$Actual_Crowd"] },</w:t>
      </w:r>
    </w:p>
    <w:p w14:paraId="1F61C831"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Merch_Sales_capita: { $divide: ["$Merchandise_Sales", "$Actual_Crowd"] }</w:t>
      </w:r>
    </w:p>
    <w:p w14:paraId="0549C8C9"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7AA87758" w14:textId="77777777" w:rsidR="00C630C2" w:rsidRPr="00030A25" w:rsidRDefault="00C630C2" w:rsidP="00C630C2">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roject: {</w:t>
      </w:r>
    </w:p>
    <w:p w14:paraId="2BF7713E"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Performer: 1,</w:t>
      </w:r>
    </w:p>
    <w:p w14:paraId="4EC01E2E"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ctual_Crowd: 1,</w:t>
      </w:r>
    </w:p>
    <w:p w14:paraId="3B52AF91"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Ticket_Price: 1,</w:t>
      </w:r>
    </w:p>
    <w:p w14:paraId="6E2613E2"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Food_Sales_capita: 1,</w:t>
      </w:r>
    </w:p>
    <w:p w14:paraId="45D5A682"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Drink_Sales_capita: 1,</w:t>
      </w:r>
    </w:p>
    <w:p w14:paraId="3061A829"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Merch_Sales_capita: 1,</w:t>
      </w:r>
    </w:p>
    <w:p w14:paraId="2D7D0C0E"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Revenue_PerCapita: {</w:t>
      </w:r>
    </w:p>
    <w:p w14:paraId="314442CA" w14:textId="77777777" w:rsidR="00C630C2" w:rsidRPr="00030A25" w:rsidRDefault="00C630C2" w:rsidP="00C630C2">
      <w:pPr>
        <w:spacing w:after="0" w:line="240" w:lineRule="auto"/>
        <w:ind w:left="1440"/>
        <w:rPr>
          <w:rFonts w:ascii="Times New Roman" w:hAnsi="Times New Roman" w:cs="Times New Roman"/>
          <w:lang w:val="en-GB"/>
        </w:rPr>
      </w:pPr>
      <w:r w:rsidRPr="00030A25">
        <w:rPr>
          <w:rFonts w:ascii="Times New Roman" w:hAnsi="Times New Roman" w:cs="Times New Roman"/>
          <w:lang w:val="en-GB"/>
        </w:rPr>
        <w:t>$add: ["$Food_Sales_capita", "$Drink_Sales_capita", "$Merch_Sales_capita"]</w:t>
      </w:r>
    </w:p>
    <w:p w14:paraId="22C300B9"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2DFF7BAB"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 xml:space="preserve">    {$sort: { Revenue_PerCapita: -1 }},</w:t>
      </w:r>
    </w:p>
    <w:p w14:paraId="3D382D62" w14:textId="77777777" w:rsidR="00C630C2" w:rsidRPr="00030A25" w:rsidRDefault="00C630C2" w:rsidP="00C630C2">
      <w:pPr>
        <w:spacing w:after="0" w:line="240" w:lineRule="auto"/>
        <w:rPr>
          <w:rFonts w:ascii="Times New Roman" w:hAnsi="Times New Roman" w:cs="Times New Roman"/>
          <w:lang w:val="en-GB"/>
        </w:rPr>
      </w:pPr>
      <w:r w:rsidRPr="00030A25">
        <w:rPr>
          <w:rFonts w:ascii="Times New Roman" w:hAnsi="Times New Roman" w:cs="Times New Roman"/>
          <w:lang w:val="en-GB"/>
        </w:rPr>
        <w:t xml:space="preserve">    {$count: "count"}])</w:t>
      </w:r>
    </w:p>
    <w:p w14:paraId="2F31CF69" w14:textId="77777777" w:rsidR="00C630C2" w:rsidRPr="00030A25" w:rsidRDefault="00C630C2" w:rsidP="00C630C2">
      <w:pPr>
        <w:rPr>
          <w:rFonts w:ascii="Times New Roman" w:hAnsi="Times New Roman" w:cs="Times New Roman"/>
          <w:lang w:val="en-GB"/>
        </w:rPr>
      </w:pPr>
    </w:p>
    <w:p w14:paraId="24EEBB93" w14:textId="77777777" w:rsidR="00C630C2" w:rsidRDefault="00C630C2" w:rsidP="00C630C2">
      <w:pPr>
        <w:rPr>
          <w:rFonts w:eastAsiaTheme="majorEastAsia" w:cstheme="majorBidi"/>
          <w:color w:val="0F4761" w:themeColor="accent1" w:themeShade="BF"/>
          <w:sz w:val="28"/>
          <w:szCs w:val="28"/>
          <w:lang w:val="en-GB"/>
        </w:rPr>
      </w:pPr>
      <w:r w:rsidRPr="000050B8">
        <w:rPr>
          <w:rFonts w:eastAsiaTheme="majorEastAsia" w:cstheme="majorBidi"/>
          <w:noProof/>
          <w:color w:val="0F4761" w:themeColor="accent1" w:themeShade="BF"/>
          <w:sz w:val="28"/>
          <w:szCs w:val="28"/>
          <w:lang w:val="en-GB"/>
        </w:rPr>
        <w:lastRenderedPageBreak/>
        <w:drawing>
          <wp:inline distT="0" distB="0" distL="0" distR="0" wp14:anchorId="647A5C4D" wp14:editId="4533F460">
            <wp:extent cx="5731510" cy="6412865"/>
            <wp:effectExtent l="0" t="0" r="2540" b="6985"/>
            <wp:docPr id="5111976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97624" name="Picture 1" descr="A screenshot of a computer program&#10;&#10;Description automatically generated"/>
                    <pic:cNvPicPr/>
                  </pic:nvPicPr>
                  <pic:blipFill>
                    <a:blip r:embed="rId65"/>
                    <a:stretch>
                      <a:fillRect/>
                    </a:stretch>
                  </pic:blipFill>
                  <pic:spPr>
                    <a:xfrm>
                      <a:off x="0" y="0"/>
                      <a:ext cx="5731510" cy="6412865"/>
                    </a:xfrm>
                    <a:prstGeom prst="rect">
                      <a:avLst/>
                    </a:prstGeom>
                  </pic:spPr>
                </pic:pic>
              </a:graphicData>
            </a:graphic>
          </wp:inline>
        </w:drawing>
      </w:r>
      <w:r w:rsidRPr="00C630C2">
        <w:rPr>
          <w:rFonts w:eastAsiaTheme="majorEastAsia" w:cstheme="majorBidi"/>
          <w:noProof/>
          <w:color w:val="0F4761" w:themeColor="accent1" w:themeShade="BF"/>
          <w:sz w:val="28"/>
          <w:szCs w:val="28"/>
          <w:lang w:val="en-GB"/>
        </w:rPr>
        <w:lastRenderedPageBreak/>
        <w:drawing>
          <wp:inline distT="0" distB="0" distL="0" distR="0" wp14:anchorId="7532F11F" wp14:editId="3E5921D5">
            <wp:extent cx="5731510" cy="5180330"/>
            <wp:effectExtent l="0" t="0" r="2540" b="1270"/>
            <wp:docPr id="11064424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442416" name="Picture 1" descr="A screenshot of a computer program&#10;&#10;Description automatically generated"/>
                    <pic:cNvPicPr/>
                  </pic:nvPicPr>
                  <pic:blipFill>
                    <a:blip r:embed="rId66"/>
                    <a:stretch>
                      <a:fillRect/>
                    </a:stretch>
                  </pic:blipFill>
                  <pic:spPr>
                    <a:xfrm>
                      <a:off x="0" y="0"/>
                      <a:ext cx="5731510" cy="5180330"/>
                    </a:xfrm>
                    <a:prstGeom prst="rect">
                      <a:avLst/>
                    </a:prstGeom>
                  </pic:spPr>
                </pic:pic>
              </a:graphicData>
            </a:graphic>
          </wp:inline>
        </w:drawing>
      </w:r>
    </w:p>
    <w:p w14:paraId="6105B7C5" w14:textId="77777777" w:rsidR="00467BC4" w:rsidRDefault="00467BC4">
      <w:pPr>
        <w:rPr>
          <w:lang w:val="en-GB"/>
        </w:rPr>
      </w:pPr>
      <w:r>
        <w:rPr>
          <w:lang w:val="en-GB"/>
        </w:rPr>
        <w:br w:type="page"/>
      </w:r>
    </w:p>
    <w:p w14:paraId="7A106D9C" w14:textId="77777777" w:rsidR="00467BC4" w:rsidRDefault="00467BC4" w:rsidP="00FF29A8">
      <w:pPr>
        <w:pStyle w:val="Heading3"/>
        <w:rPr>
          <w:lang w:val="en-GB"/>
        </w:rPr>
      </w:pPr>
      <w:bookmarkStart w:id="37" w:name="_Toc164941379"/>
      <w:r>
        <w:rPr>
          <w:lang w:val="en-GB"/>
        </w:rPr>
        <w:lastRenderedPageBreak/>
        <w:t>Question 4</w:t>
      </w:r>
      <w:bookmarkEnd w:id="37"/>
    </w:p>
    <w:p w14:paraId="35A58361" w14:textId="7E6646E1" w:rsidR="00FE4300" w:rsidRDefault="00FD7F26" w:rsidP="00B5019F">
      <w:pPr>
        <w:spacing w:after="0" w:line="240" w:lineRule="auto"/>
        <w:rPr>
          <w:rFonts w:ascii="Times New Roman" w:hAnsi="Times New Roman" w:cs="Times New Roman"/>
          <w:lang w:val="en-GB"/>
        </w:rPr>
      </w:pPr>
      <w:r w:rsidRPr="00030A25">
        <w:rPr>
          <w:rFonts w:ascii="Times New Roman" w:hAnsi="Times New Roman" w:cs="Times New Roman"/>
          <w:lang w:val="en-GB"/>
        </w:rPr>
        <w:t xml:space="preserve">Create a new collection from the ConcertVenueLog, comprised of </w:t>
      </w:r>
      <w:r w:rsidR="00CE20BF" w:rsidRPr="00030A25">
        <w:rPr>
          <w:rFonts w:ascii="Times New Roman" w:hAnsi="Times New Roman" w:cs="Times New Roman"/>
          <w:lang w:val="en-GB"/>
        </w:rPr>
        <w:t>performances</w:t>
      </w:r>
      <w:r w:rsidR="008020C1" w:rsidRPr="00030A25">
        <w:rPr>
          <w:rFonts w:ascii="Times New Roman" w:hAnsi="Times New Roman" w:cs="Times New Roman"/>
          <w:lang w:val="en-GB"/>
        </w:rPr>
        <w:t xml:space="preserve"> that have taken place in a sports stadium </w:t>
      </w:r>
      <w:r w:rsidR="00CE20BF" w:rsidRPr="00030A25">
        <w:rPr>
          <w:rFonts w:ascii="Times New Roman" w:hAnsi="Times New Roman" w:cs="Times New Roman"/>
          <w:lang w:val="en-GB"/>
        </w:rPr>
        <w:t xml:space="preserve">before the year 2010 or after 2015, </w:t>
      </w:r>
      <w:r w:rsidR="008020C1" w:rsidRPr="00030A25">
        <w:rPr>
          <w:rFonts w:ascii="Times New Roman" w:hAnsi="Times New Roman" w:cs="Times New Roman"/>
          <w:lang w:val="en-GB"/>
        </w:rPr>
        <w:t xml:space="preserve">with an attendance </w:t>
      </w:r>
      <w:r w:rsidR="00DF3F05" w:rsidRPr="00030A25">
        <w:rPr>
          <w:rFonts w:ascii="Times New Roman" w:hAnsi="Times New Roman" w:cs="Times New Roman"/>
          <w:lang w:val="en-GB"/>
        </w:rPr>
        <w:t xml:space="preserve">of more than 20000. Goodie bags and the range of merchandise sold </w:t>
      </w:r>
      <w:r w:rsidR="00BB316C" w:rsidRPr="00030A25">
        <w:rPr>
          <w:rFonts w:ascii="Times New Roman" w:hAnsi="Times New Roman" w:cs="Times New Roman"/>
          <w:lang w:val="en-GB"/>
        </w:rPr>
        <w:t>are not limited</w:t>
      </w:r>
      <w:r w:rsidR="008712E0" w:rsidRPr="00030A25">
        <w:rPr>
          <w:rFonts w:ascii="Times New Roman" w:hAnsi="Times New Roman" w:cs="Times New Roman"/>
          <w:lang w:val="en-GB"/>
        </w:rPr>
        <w:t xml:space="preserve"> to </w:t>
      </w:r>
      <w:r w:rsidR="00E83DFC" w:rsidRPr="00030A25">
        <w:rPr>
          <w:rFonts w:ascii="Times New Roman" w:hAnsi="Times New Roman" w:cs="Times New Roman"/>
          <w:lang w:val="en-GB"/>
        </w:rPr>
        <w:t>two</w:t>
      </w:r>
      <w:r w:rsidR="008712E0" w:rsidRPr="00030A25">
        <w:rPr>
          <w:rFonts w:ascii="Times New Roman" w:hAnsi="Times New Roman" w:cs="Times New Roman"/>
          <w:lang w:val="en-GB"/>
        </w:rPr>
        <w:t xml:space="preserve"> and o</w:t>
      </w:r>
      <w:r w:rsidR="00022498" w:rsidRPr="00030A25">
        <w:rPr>
          <w:rFonts w:ascii="Times New Roman" w:hAnsi="Times New Roman" w:cs="Times New Roman"/>
          <w:lang w:val="en-GB"/>
        </w:rPr>
        <w:t xml:space="preserve">nly </w:t>
      </w:r>
      <w:r w:rsidR="009375FF" w:rsidRPr="00030A25">
        <w:rPr>
          <w:rFonts w:ascii="Times New Roman" w:hAnsi="Times New Roman" w:cs="Times New Roman"/>
          <w:lang w:val="en-GB"/>
        </w:rPr>
        <w:t>performances</w:t>
      </w:r>
      <w:r w:rsidR="008712E0" w:rsidRPr="00030A25">
        <w:rPr>
          <w:rFonts w:ascii="Times New Roman" w:hAnsi="Times New Roman" w:cs="Times New Roman"/>
          <w:lang w:val="en-GB"/>
        </w:rPr>
        <w:t xml:space="preserve"> </w:t>
      </w:r>
      <w:r w:rsidR="009375FF" w:rsidRPr="00030A25">
        <w:rPr>
          <w:rFonts w:ascii="Times New Roman" w:hAnsi="Times New Roman" w:cs="Times New Roman"/>
          <w:lang w:val="en-GB"/>
        </w:rPr>
        <w:t>featuring</w:t>
      </w:r>
      <w:r w:rsidR="00022498" w:rsidRPr="00030A25">
        <w:rPr>
          <w:rFonts w:ascii="Times New Roman" w:hAnsi="Times New Roman" w:cs="Times New Roman"/>
          <w:lang w:val="en-GB"/>
        </w:rPr>
        <w:t xml:space="preserve"> Enya and Allie Sherlock</w:t>
      </w:r>
      <w:r w:rsidR="009375FF" w:rsidRPr="00030A25">
        <w:rPr>
          <w:rFonts w:ascii="Times New Roman" w:hAnsi="Times New Roman" w:cs="Times New Roman"/>
          <w:lang w:val="en-GB"/>
        </w:rPr>
        <w:t xml:space="preserve"> must be considered</w:t>
      </w:r>
      <w:r w:rsidR="00022498" w:rsidRPr="00030A25">
        <w:rPr>
          <w:rFonts w:ascii="Times New Roman" w:hAnsi="Times New Roman" w:cs="Times New Roman"/>
          <w:lang w:val="en-GB"/>
        </w:rPr>
        <w:t xml:space="preserve">. </w:t>
      </w:r>
      <w:r w:rsidR="00402EE1" w:rsidRPr="00030A25">
        <w:rPr>
          <w:rFonts w:ascii="Times New Roman" w:hAnsi="Times New Roman" w:cs="Times New Roman"/>
          <w:lang w:val="en-GB"/>
        </w:rPr>
        <w:t xml:space="preserve">Only display the collection by venue name, performer, and </w:t>
      </w:r>
      <w:r w:rsidR="00277548" w:rsidRPr="00030A25">
        <w:rPr>
          <w:rFonts w:ascii="Times New Roman" w:hAnsi="Times New Roman" w:cs="Times New Roman"/>
          <w:lang w:val="en-GB"/>
        </w:rPr>
        <w:t>the first two items in goodie bags and merchandise range.</w:t>
      </w:r>
      <w:r w:rsidR="007B7BD8" w:rsidRPr="00030A25">
        <w:rPr>
          <w:rFonts w:ascii="Times New Roman" w:hAnsi="Times New Roman" w:cs="Times New Roman"/>
          <w:lang w:val="en-GB"/>
        </w:rPr>
        <w:t xml:space="preserve"> Order in descending order by </w:t>
      </w:r>
      <w:r w:rsidR="002E462A" w:rsidRPr="00030A25">
        <w:rPr>
          <w:rFonts w:ascii="Times New Roman" w:hAnsi="Times New Roman" w:cs="Times New Roman"/>
          <w:lang w:val="en-GB"/>
        </w:rPr>
        <w:t xml:space="preserve">total </w:t>
      </w:r>
      <w:r w:rsidR="008E6CB3">
        <w:rPr>
          <w:rFonts w:ascii="Times New Roman" w:hAnsi="Times New Roman" w:cs="Times New Roman"/>
          <w:lang w:val="en-GB"/>
        </w:rPr>
        <w:t xml:space="preserve">concerts performed </w:t>
      </w:r>
      <w:r w:rsidR="00456E94">
        <w:rPr>
          <w:rFonts w:ascii="Times New Roman" w:hAnsi="Times New Roman" w:cs="Times New Roman"/>
          <w:lang w:val="en-GB"/>
        </w:rPr>
        <w:t>in each venue</w:t>
      </w:r>
      <w:r w:rsidR="00733C01" w:rsidRPr="00030A25">
        <w:rPr>
          <w:rFonts w:ascii="Times New Roman" w:hAnsi="Times New Roman" w:cs="Times New Roman"/>
          <w:lang w:val="en-GB"/>
        </w:rPr>
        <w:t xml:space="preserve"> </w:t>
      </w:r>
      <w:r w:rsidR="00733C01" w:rsidRPr="00030A25">
        <w:rPr>
          <w:rFonts w:ascii="Times New Roman" w:hAnsi="Times New Roman" w:cs="Times New Roman"/>
          <w:lang w:val="en-GB"/>
        </w:rPr>
        <w:fldChar w:fldCharType="begin"/>
      </w:r>
      <w:r w:rsidR="002951A1">
        <w:rPr>
          <w:rFonts w:ascii="Times New Roman" w:hAnsi="Times New Roman" w:cs="Times New Roman"/>
          <w:lang w:val="en-GB"/>
        </w:rPr>
        <w:instrText xml:space="preserve"> ADDIN ZOTERO_ITEM CSL_CITATION {"citationID":"8qpVpsvV","properties":{"formattedCitation":"[32]","plainCitation":"[32]","noteIndex":0},"citationItems":[{"id":366,"uris":["http://zotero.org/users/12587876/items/HMAZ8N7C"],"itemData":{"id":366,"type":"motion_picture","abstract":"MongoDB movieDetails Aggregation Framework 04 $match $group $sort $out Stages $avg $max $min","dimensions":"7:55","source":"YouTube","title":"MongoDB movieDetails Aggregation Framework 04 $match $group $sort $out Stages $avg $max $min","URL":"https://www.youtube.com/watch?v=k0FS7ypVOpo","director":[{"literal":"Noel Tierney"}],"accessed":{"date-parts":[["2024",4,17]]},"issued":{"date-parts":[["2021",12,16]]},"citation-key":"noeltierney21a"}}],"schema":"https://github.com/citation-style-language/schema/raw/master/csl-citation.json"} </w:instrText>
      </w:r>
      <w:r w:rsidR="00733C01" w:rsidRPr="00030A25">
        <w:rPr>
          <w:rFonts w:ascii="Times New Roman" w:hAnsi="Times New Roman" w:cs="Times New Roman"/>
          <w:lang w:val="en-GB"/>
        </w:rPr>
        <w:fldChar w:fldCharType="separate"/>
      </w:r>
      <w:r w:rsidR="002951A1" w:rsidRPr="002951A1">
        <w:rPr>
          <w:rFonts w:ascii="Times New Roman" w:hAnsi="Times New Roman" w:cs="Times New Roman"/>
        </w:rPr>
        <w:t>[32]</w:t>
      </w:r>
      <w:r w:rsidR="00733C01" w:rsidRPr="00030A25">
        <w:rPr>
          <w:rFonts w:ascii="Times New Roman" w:hAnsi="Times New Roman" w:cs="Times New Roman"/>
          <w:lang w:val="en-GB"/>
        </w:rPr>
        <w:fldChar w:fldCharType="end"/>
      </w:r>
      <w:r w:rsidR="007D1791" w:rsidRPr="00030A25">
        <w:rPr>
          <w:rFonts w:ascii="Times New Roman" w:hAnsi="Times New Roman" w:cs="Times New Roman"/>
          <w:lang w:val="en-GB"/>
        </w:rPr>
        <w:t>.</w:t>
      </w:r>
    </w:p>
    <w:p w14:paraId="56A482F1" w14:textId="77777777" w:rsidR="00030A25" w:rsidRPr="00030A25" w:rsidRDefault="00030A25" w:rsidP="00B5019F">
      <w:pPr>
        <w:spacing w:after="0" w:line="240" w:lineRule="auto"/>
        <w:rPr>
          <w:rFonts w:ascii="Times New Roman" w:hAnsi="Times New Roman" w:cs="Times New Roman"/>
          <w:lang w:val="en-GB"/>
        </w:rPr>
      </w:pPr>
    </w:p>
    <w:p w14:paraId="7330BC7A" w14:textId="7F1FEE3E" w:rsidR="00DC545F" w:rsidRPr="00030A25" w:rsidRDefault="00DC545F" w:rsidP="00417571">
      <w:pPr>
        <w:spacing w:after="0" w:line="240" w:lineRule="auto"/>
        <w:rPr>
          <w:rFonts w:ascii="Times New Roman" w:hAnsi="Times New Roman" w:cs="Times New Roman"/>
          <w:lang w:val="en-GB"/>
        </w:rPr>
      </w:pPr>
      <w:r w:rsidRPr="00030A25">
        <w:rPr>
          <w:rFonts w:ascii="Times New Roman" w:hAnsi="Times New Roman" w:cs="Times New Roman"/>
          <w:lang w:val="en-GB"/>
        </w:rPr>
        <w:t>//Q4</w:t>
      </w:r>
    </w:p>
    <w:p w14:paraId="18B1E115" w14:textId="6D15AA3C" w:rsidR="00FB7A94" w:rsidRPr="00030A25" w:rsidRDefault="00FB7A94" w:rsidP="00417571">
      <w:pPr>
        <w:spacing w:after="0" w:line="240" w:lineRule="auto"/>
        <w:rPr>
          <w:rFonts w:ascii="Times New Roman" w:hAnsi="Times New Roman" w:cs="Times New Roman"/>
          <w:lang w:val="en-GB"/>
        </w:rPr>
      </w:pPr>
      <w:r w:rsidRPr="00030A25">
        <w:rPr>
          <w:rFonts w:ascii="Times New Roman" w:hAnsi="Times New Roman" w:cs="Times New Roman"/>
          <w:lang w:val="en-GB"/>
        </w:rPr>
        <w:t>db.ConcertVenueLog.aggregate([</w:t>
      </w:r>
    </w:p>
    <w:p w14:paraId="5F1483E3" w14:textId="775214D4" w:rsidR="00FB7A94" w:rsidRPr="00030A25" w:rsidRDefault="00FB7A94" w:rsidP="00417571">
      <w:pPr>
        <w:spacing w:after="0" w:line="240" w:lineRule="auto"/>
        <w:rPr>
          <w:rFonts w:ascii="Times New Roman" w:hAnsi="Times New Roman" w:cs="Times New Roman"/>
          <w:lang w:val="en-GB"/>
        </w:rPr>
      </w:pPr>
      <w:r w:rsidRPr="00030A25">
        <w:rPr>
          <w:rFonts w:ascii="Times New Roman" w:hAnsi="Times New Roman" w:cs="Times New Roman"/>
          <w:lang w:val="en-GB"/>
        </w:rPr>
        <w:t>{$match: {</w:t>
      </w:r>
    </w:p>
    <w:p w14:paraId="31147442" w14:textId="6C2F3A52" w:rsidR="00FB7A94" w:rsidRPr="00030A25" w:rsidRDefault="00FB7A94" w:rsidP="00417571">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Venue.Type": "Sports Stadium",</w:t>
      </w:r>
      <w:r w:rsidR="00E166CC">
        <w:rPr>
          <w:rFonts w:ascii="Times New Roman" w:hAnsi="Times New Roman" w:cs="Times New Roman"/>
          <w:lang w:val="en-GB"/>
        </w:rPr>
        <w:t xml:space="preserve"> </w:t>
      </w:r>
    </w:p>
    <w:p w14:paraId="78BCC4D1" w14:textId="0A88FB57" w:rsidR="00FB7A94" w:rsidRPr="00030A25" w:rsidRDefault="00FB7A94" w:rsidP="00417571">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Actual_Crowd": { $gt: 20000 },</w:t>
      </w:r>
    </w:p>
    <w:p w14:paraId="7CD772A5" w14:textId="46670995" w:rsidR="00FB7A94" w:rsidRPr="00030A25" w:rsidRDefault="00FB7A94" w:rsidP="00417571">
      <w:pPr>
        <w:spacing w:after="0" w:line="240" w:lineRule="auto"/>
        <w:ind w:left="720"/>
        <w:rPr>
          <w:rFonts w:ascii="Times New Roman" w:hAnsi="Times New Roman" w:cs="Times New Roman"/>
          <w:lang w:val="en-GB"/>
        </w:rPr>
      </w:pPr>
      <w:r w:rsidRPr="00030A25">
        <w:rPr>
          <w:rFonts w:ascii="Times New Roman" w:hAnsi="Times New Roman" w:cs="Times New Roman"/>
          <w:lang w:val="en-GB"/>
        </w:rPr>
        <w:t>"Goodie_Bag": { $exists: true, $not: { $size: 2 } },</w:t>
      </w:r>
      <w:r w:rsidR="00E166CC">
        <w:rPr>
          <w:rFonts w:ascii="Times New Roman" w:hAnsi="Times New Roman" w:cs="Times New Roman"/>
          <w:lang w:val="en-GB"/>
        </w:rPr>
        <w:t xml:space="preserve"> /</w:t>
      </w:r>
      <w:r w:rsidR="00E166CC" w:rsidRPr="006C2618">
        <w:rPr>
          <w:rFonts w:ascii="Times New Roman" w:hAnsi="Times New Roman" w:cs="Times New Roman"/>
          <w:color w:val="3333FF"/>
          <w:lang w:val="en-GB"/>
        </w:rPr>
        <w:t xml:space="preserve">/ </w:t>
      </w:r>
      <w:r w:rsidR="00B31102" w:rsidRPr="006C2618">
        <w:rPr>
          <w:rFonts w:ascii="Times New Roman" w:hAnsi="Times New Roman" w:cs="Times New Roman"/>
          <w:color w:val="3333FF"/>
          <w:lang w:val="en-GB"/>
        </w:rPr>
        <w:t>filter for existing</w:t>
      </w:r>
      <w:r w:rsidR="00E166CC" w:rsidRPr="006C2618">
        <w:rPr>
          <w:rFonts w:ascii="Times New Roman" w:hAnsi="Times New Roman" w:cs="Times New Roman"/>
          <w:color w:val="3333FF"/>
          <w:lang w:val="en-GB"/>
        </w:rPr>
        <w:t xml:space="preserve"> goodie_bag </w:t>
      </w:r>
      <w:r w:rsidR="00B31102" w:rsidRPr="006C2618">
        <w:rPr>
          <w:rFonts w:ascii="Times New Roman" w:hAnsi="Times New Roman" w:cs="Times New Roman"/>
          <w:color w:val="3333FF"/>
          <w:lang w:val="en-GB"/>
        </w:rPr>
        <w:t>arrays</w:t>
      </w:r>
      <w:r w:rsidR="00282503" w:rsidRPr="006C2618">
        <w:rPr>
          <w:rFonts w:ascii="Times New Roman" w:hAnsi="Times New Roman" w:cs="Times New Roman"/>
          <w:color w:val="3333FF"/>
          <w:lang w:val="en-GB"/>
        </w:rPr>
        <w:t xml:space="preserve">, </w:t>
      </w:r>
      <w:r w:rsidR="00B31102" w:rsidRPr="006C2618">
        <w:rPr>
          <w:rFonts w:ascii="Times New Roman" w:hAnsi="Times New Roman" w:cs="Times New Roman"/>
          <w:color w:val="3333FF"/>
          <w:lang w:val="en-GB"/>
        </w:rPr>
        <w:t xml:space="preserve"> </w:t>
      </w:r>
      <w:r w:rsidR="006C2618" w:rsidRPr="006C2618">
        <w:rPr>
          <w:rFonts w:ascii="Times New Roman" w:hAnsi="Times New Roman" w:cs="Times New Roman"/>
          <w:color w:val="3333FF"/>
          <w:lang w:val="en-GB"/>
        </w:rPr>
        <w:t>where size is not 2</w:t>
      </w:r>
    </w:p>
    <w:p w14:paraId="7056135B" w14:textId="7024F9D8" w:rsidR="00FB7A94" w:rsidRPr="00030A25" w:rsidRDefault="00FB7A94" w:rsidP="00417571">
      <w:pPr>
        <w:spacing w:after="0" w:line="240" w:lineRule="auto"/>
        <w:ind w:left="720"/>
        <w:rPr>
          <w:rFonts w:ascii="Times New Roman" w:hAnsi="Times New Roman" w:cs="Times New Roman"/>
          <w:lang w:val="en-GB"/>
        </w:rPr>
      </w:pPr>
      <w:r w:rsidRPr="00030A25">
        <w:rPr>
          <w:rFonts w:ascii="Times New Roman" w:hAnsi="Times New Roman" w:cs="Times New Roman"/>
          <w:lang w:val="en-GB"/>
        </w:rPr>
        <w:t>"Merchandise": { $exists: true, $not: { $size: 2 } },</w:t>
      </w:r>
      <w:r w:rsidR="006C2618">
        <w:rPr>
          <w:rFonts w:ascii="Times New Roman" w:hAnsi="Times New Roman" w:cs="Times New Roman"/>
          <w:lang w:val="en-GB"/>
        </w:rPr>
        <w:t xml:space="preserve"> /</w:t>
      </w:r>
      <w:r w:rsidR="006C2618" w:rsidRPr="006C2618">
        <w:rPr>
          <w:rFonts w:ascii="Times New Roman" w:hAnsi="Times New Roman" w:cs="Times New Roman"/>
          <w:color w:val="3333FF"/>
          <w:lang w:val="en-GB"/>
        </w:rPr>
        <w:t xml:space="preserve">/ filter for existing merchandise arrays, where size is not </w:t>
      </w:r>
      <w:r w:rsidR="005B18CE">
        <w:rPr>
          <w:rFonts w:ascii="Times New Roman" w:hAnsi="Times New Roman" w:cs="Times New Roman"/>
          <w:color w:val="3333FF"/>
          <w:lang w:val="en-GB"/>
        </w:rPr>
        <w:t>two</w:t>
      </w:r>
    </w:p>
    <w:p w14:paraId="31318E29" w14:textId="22444570" w:rsidR="00FB7A94" w:rsidRPr="00030A25" w:rsidRDefault="00FB7A94" w:rsidP="006402A5">
      <w:pPr>
        <w:spacing w:after="0" w:line="240" w:lineRule="auto"/>
        <w:rPr>
          <w:rFonts w:ascii="Times New Roman" w:hAnsi="Times New Roman" w:cs="Times New Roman"/>
          <w:lang w:val="en-GB"/>
        </w:rPr>
      </w:pPr>
      <w:r w:rsidRPr="00030A25">
        <w:rPr>
          <w:rFonts w:ascii="Times New Roman" w:hAnsi="Times New Roman" w:cs="Times New Roman"/>
          <w:lang w:val="en-GB"/>
        </w:rPr>
        <w:t>$or: [</w:t>
      </w:r>
    </w:p>
    <w:p w14:paraId="5527775C" w14:textId="53DD0001" w:rsidR="00FB7A94" w:rsidRPr="00030A25" w:rsidRDefault="00FB7A94" w:rsidP="006402A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 "Concert_Year": { $lt: 2010 } },</w:t>
      </w:r>
      <w:r w:rsidR="00417571">
        <w:rPr>
          <w:rFonts w:ascii="Times New Roman" w:hAnsi="Times New Roman" w:cs="Times New Roman"/>
          <w:lang w:val="en-GB"/>
        </w:rPr>
        <w:t xml:space="preserve"> </w:t>
      </w:r>
    </w:p>
    <w:p w14:paraId="661AF4AA" w14:textId="758B1480" w:rsidR="00FB7A94" w:rsidRPr="00030A25" w:rsidRDefault="00FB7A94" w:rsidP="006402A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 "Concert_Year": { $gt: 2015 } }</w:t>
      </w:r>
    </w:p>
    <w:p w14:paraId="3328FB58" w14:textId="75C627B9" w:rsidR="00FB7A94" w:rsidRPr="00030A25" w:rsidRDefault="00FB7A94" w:rsidP="006402A5">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463F33CA" w14:textId="41C5664C" w:rsidR="00FB7A94" w:rsidRPr="00030A25" w:rsidRDefault="00FB7A94" w:rsidP="006402A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erformer": { $in: ["Enya", "Allie Sherlock"] }</w:t>
      </w:r>
    </w:p>
    <w:p w14:paraId="3B6C43BA" w14:textId="5B8D09C8" w:rsidR="00FB7A94" w:rsidRPr="00030A25" w:rsidRDefault="00FB7A94" w:rsidP="006402A5">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436F120F" w14:textId="3C8CE765" w:rsidR="00FB7A94" w:rsidRPr="00030A25" w:rsidRDefault="00FB7A94" w:rsidP="006402A5">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1714B1FA" w14:textId="744B71CD" w:rsidR="00FB7A94" w:rsidRPr="00030A25" w:rsidRDefault="00FB7A94" w:rsidP="006402A5">
      <w:pPr>
        <w:spacing w:after="0" w:line="240" w:lineRule="auto"/>
        <w:rPr>
          <w:rFonts w:ascii="Times New Roman" w:hAnsi="Times New Roman" w:cs="Times New Roman"/>
          <w:lang w:val="en-GB"/>
        </w:rPr>
      </w:pPr>
      <w:r w:rsidRPr="00030A25">
        <w:rPr>
          <w:rFonts w:ascii="Times New Roman" w:hAnsi="Times New Roman" w:cs="Times New Roman"/>
          <w:lang w:val="en-GB"/>
        </w:rPr>
        <w:t>$project: {</w:t>
      </w:r>
    </w:p>
    <w:p w14:paraId="0FFC8636" w14:textId="74E1578B" w:rsidR="00FB7A94" w:rsidRPr="00030A25" w:rsidRDefault="00FB7A94" w:rsidP="006402A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VenueName: "$Venue.Name",</w:t>
      </w:r>
    </w:p>
    <w:p w14:paraId="65B5768B" w14:textId="634B6B57" w:rsidR="00FB7A94" w:rsidRPr="00030A25" w:rsidRDefault="00FB7A94" w:rsidP="006402A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erformer: 1,</w:t>
      </w:r>
    </w:p>
    <w:p w14:paraId="7D91A3C9" w14:textId="51023814" w:rsidR="00FB7A94" w:rsidRPr="00030A25" w:rsidRDefault="00FB7A94" w:rsidP="006402A5">
      <w:pPr>
        <w:spacing w:after="0" w:line="240" w:lineRule="auto"/>
        <w:ind w:left="720"/>
        <w:rPr>
          <w:rFonts w:ascii="Times New Roman" w:hAnsi="Times New Roman" w:cs="Times New Roman"/>
          <w:lang w:val="en-GB"/>
        </w:rPr>
      </w:pPr>
      <w:r w:rsidRPr="00030A25">
        <w:rPr>
          <w:rFonts w:ascii="Times New Roman" w:hAnsi="Times New Roman" w:cs="Times New Roman"/>
          <w:lang w:val="en-GB"/>
        </w:rPr>
        <w:t>GoodieBagItems: { $slice: ["$Goodie_Bag", 2] },</w:t>
      </w:r>
      <w:r w:rsidR="006402A5">
        <w:rPr>
          <w:rFonts w:ascii="Times New Roman" w:hAnsi="Times New Roman" w:cs="Times New Roman"/>
          <w:lang w:val="en-GB"/>
        </w:rPr>
        <w:t xml:space="preserve"> </w:t>
      </w:r>
      <w:r w:rsidR="006402A5" w:rsidRPr="006402A5">
        <w:rPr>
          <w:rFonts w:ascii="Times New Roman" w:hAnsi="Times New Roman" w:cs="Times New Roman"/>
          <w:color w:val="3333FF"/>
          <w:lang w:val="en-GB"/>
        </w:rPr>
        <w:t>// only show the first two items in goodie bag</w:t>
      </w:r>
    </w:p>
    <w:p w14:paraId="5745486F" w14:textId="0FC16AE9" w:rsidR="00FB7A94" w:rsidRPr="00030A25" w:rsidRDefault="00FB7A94" w:rsidP="006402A5">
      <w:pPr>
        <w:spacing w:after="0" w:line="240" w:lineRule="auto"/>
        <w:ind w:left="720"/>
        <w:rPr>
          <w:rFonts w:ascii="Times New Roman" w:hAnsi="Times New Roman" w:cs="Times New Roman"/>
          <w:lang w:val="en-GB"/>
        </w:rPr>
      </w:pPr>
      <w:r w:rsidRPr="00030A25">
        <w:rPr>
          <w:rFonts w:ascii="Times New Roman" w:hAnsi="Times New Roman" w:cs="Times New Roman"/>
          <w:lang w:val="en-GB"/>
        </w:rPr>
        <w:t>MerchandiseItems: { $slice: ["$Merchandise", 2] }</w:t>
      </w:r>
      <w:r w:rsidR="006402A5">
        <w:rPr>
          <w:rFonts w:ascii="Times New Roman" w:hAnsi="Times New Roman" w:cs="Times New Roman"/>
          <w:lang w:val="en-GB"/>
        </w:rPr>
        <w:t xml:space="preserve"> </w:t>
      </w:r>
      <w:r w:rsidR="006402A5" w:rsidRPr="006402A5">
        <w:rPr>
          <w:rFonts w:ascii="Times New Roman" w:hAnsi="Times New Roman" w:cs="Times New Roman"/>
          <w:color w:val="3333FF"/>
          <w:lang w:val="en-GB"/>
        </w:rPr>
        <w:t>// only show first two items in merchandise array</w:t>
      </w:r>
    </w:p>
    <w:p w14:paraId="3ADB189E" w14:textId="73DCC031" w:rsidR="00FB7A94" w:rsidRPr="00030A25" w:rsidRDefault="00FB7A94" w:rsidP="001335D5">
      <w:pP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40F2268A" w14:textId="1C106163" w:rsidR="00FB7A94" w:rsidRPr="00030A25" w:rsidRDefault="00FB7A94" w:rsidP="001335D5">
      <w:pPr>
        <w:spacing w:after="0" w:line="240" w:lineRule="auto"/>
        <w:rPr>
          <w:rFonts w:ascii="Times New Roman" w:hAnsi="Times New Roman" w:cs="Times New Roman"/>
          <w:lang w:val="en-GB"/>
        </w:rPr>
      </w:pPr>
      <w:r w:rsidRPr="00030A25">
        <w:rPr>
          <w:rFonts w:ascii="Times New Roman" w:hAnsi="Times New Roman" w:cs="Times New Roman"/>
          <w:lang w:val="en-GB"/>
        </w:rPr>
        <w:t>{$group: {</w:t>
      </w:r>
    </w:p>
    <w:p w14:paraId="24BD645D" w14:textId="3042953C" w:rsidR="00FB7A94" w:rsidRPr="00030A25" w:rsidRDefault="00FB7A94" w:rsidP="001335D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_id: {</w:t>
      </w:r>
    </w:p>
    <w:p w14:paraId="10C0014E" w14:textId="78954402" w:rsidR="00FB7A94" w:rsidRPr="00030A25" w:rsidRDefault="00FB7A94" w:rsidP="001335D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VenueName: "$VenueName",</w:t>
      </w:r>
    </w:p>
    <w:p w14:paraId="38F294D4" w14:textId="4E603E08" w:rsidR="00FB7A94" w:rsidRPr="00030A25" w:rsidRDefault="00FB7A94" w:rsidP="001335D5">
      <w:pP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Performer: "$Performer"},</w:t>
      </w:r>
    </w:p>
    <w:p w14:paraId="4D446314" w14:textId="46090C11" w:rsidR="00FB7A94" w:rsidRPr="001335D5" w:rsidRDefault="00FB7A94" w:rsidP="001335D5">
      <w:pPr>
        <w:spacing w:after="0" w:line="240" w:lineRule="auto"/>
        <w:ind w:left="720"/>
        <w:rPr>
          <w:rFonts w:ascii="Times New Roman" w:hAnsi="Times New Roman" w:cs="Times New Roman"/>
          <w:color w:val="3333FF"/>
          <w:lang w:val="en-GB"/>
        </w:rPr>
      </w:pPr>
      <w:r w:rsidRPr="00030A25">
        <w:rPr>
          <w:rFonts w:ascii="Times New Roman" w:hAnsi="Times New Roman" w:cs="Times New Roman"/>
          <w:lang w:val="en-GB"/>
        </w:rPr>
        <w:t>GoodieBagItems: { $first: "$GoodieBagItems" },</w:t>
      </w:r>
      <w:r w:rsidR="00182E31">
        <w:rPr>
          <w:rFonts w:ascii="Times New Roman" w:hAnsi="Times New Roman" w:cs="Times New Roman"/>
          <w:lang w:val="en-GB"/>
        </w:rPr>
        <w:t xml:space="preserve"> </w:t>
      </w:r>
      <w:r w:rsidR="00182E31" w:rsidRPr="001335D5">
        <w:rPr>
          <w:rFonts w:ascii="Times New Roman" w:hAnsi="Times New Roman" w:cs="Times New Roman"/>
          <w:color w:val="3333FF"/>
          <w:lang w:val="en-GB"/>
        </w:rPr>
        <w:t xml:space="preserve">//retains the first goodie bag items </w:t>
      </w:r>
      <w:r w:rsidR="001335D5" w:rsidRPr="001335D5">
        <w:rPr>
          <w:rFonts w:ascii="Times New Roman" w:hAnsi="Times New Roman" w:cs="Times New Roman"/>
          <w:color w:val="3333FF"/>
          <w:lang w:val="en-GB"/>
        </w:rPr>
        <w:t>for each group</w:t>
      </w:r>
    </w:p>
    <w:p w14:paraId="5399DCD7" w14:textId="5F1F55AC" w:rsidR="00FB7A94" w:rsidRPr="001335D5" w:rsidRDefault="00FB7A94" w:rsidP="001335D5">
      <w:pPr>
        <w:spacing w:after="0" w:line="240" w:lineRule="auto"/>
        <w:ind w:left="720"/>
        <w:rPr>
          <w:rFonts w:ascii="Times New Roman" w:hAnsi="Times New Roman" w:cs="Times New Roman"/>
          <w:color w:val="3333FF"/>
          <w:lang w:val="en-GB"/>
        </w:rPr>
      </w:pPr>
      <w:r w:rsidRPr="00030A25">
        <w:rPr>
          <w:rFonts w:ascii="Times New Roman" w:hAnsi="Times New Roman" w:cs="Times New Roman"/>
          <w:lang w:val="en-GB"/>
        </w:rPr>
        <w:t>MerchandiseItems: { $first: "$MerchandiseItems" },</w:t>
      </w:r>
      <w:r w:rsidR="001335D5">
        <w:rPr>
          <w:rFonts w:ascii="Times New Roman" w:hAnsi="Times New Roman" w:cs="Times New Roman"/>
          <w:lang w:val="en-GB"/>
        </w:rPr>
        <w:t xml:space="preserve"> </w:t>
      </w:r>
      <w:r w:rsidR="001335D5" w:rsidRPr="001335D5">
        <w:rPr>
          <w:rFonts w:ascii="Times New Roman" w:hAnsi="Times New Roman" w:cs="Times New Roman"/>
          <w:color w:val="3333FF"/>
          <w:lang w:val="en-GB"/>
        </w:rPr>
        <w:t>// retains the first merchandise items for each group</w:t>
      </w:r>
    </w:p>
    <w:p w14:paraId="50BA177F" w14:textId="56916766" w:rsidR="00FB7A94" w:rsidRPr="00030A25" w:rsidRDefault="00FB7A94" w:rsidP="00987D71">
      <w:pPr>
        <w:pBdr>
          <w:bottom w:val="single" w:sz="6" w:space="1" w:color="auto"/>
        </w:pBdr>
        <w:spacing w:after="0" w:line="240" w:lineRule="auto"/>
        <w:ind w:firstLine="720"/>
        <w:rPr>
          <w:rFonts w:ascii="Times New Roman" w:hAnsi="Times New Roman" w:cs="Times New Roman"/>
          <w:lang w:val="en-GB"/>
        </w:rPr>
      </w:pPr>
      <w:r w:rsidRPr="00030A25">
        <w:rPr>
          <w:rFonts w:ascii="Times New Roman" w:hAnsi="Times New Roman" w:cs="Times New Roman"/>
          <w:lang w:val="en-GB"/>
        </w:rPr>
        <w:t>TotalConcerts: { $sum: 1 },</w:t>
      </w:r>
      <w:r w:rsidR="001335D5">
        <w:rPr>
          <w:rFonts w:ascii="Times New Roman" w:hAnsi="Times New Roman" w:cs="Times New Roman"/>
          <w:lang w:val="en-GB"/>
        </w:rPr>
        <w:t xml:space="preserve"> </w:t>
      </w:r>
      <w:r w:rsidR="00A05BEB" w:rsidRPr="008E7048">
        <w:rPr>
          <w:rFonts w:ascii="Times New Roman" w:hAnsi="Times New Roman" w:cs="Times New Roman"/>
          <w:color w:val="3333FF"/>
          <w:lang w:val="en-GB"/>
        </w:rPr>
        <w:t xml:space="preserve">// </w:t>
      </w:r>
      <w:r w:rsidR="008E7048" w:rsidRPr="008E7048">
        <w:rPr>
          <w:rFonts w:ascii="Times New Roman" w:hAnsi="Times New Roman" w:cs="Times New Roman"/>
          <w:color w:val="3333FF"/>
          <w:lang w:val="en-GB"/>
        </w:rPr>
        <w:t>sum of perfromances</w:t>
      </w:r>
    </w:p>
    <w:p w14:paraId="43511678" w14:textId="0167EF78" w:rsidR="00FB7A94" w:rsidRPr="00030A25" w:rsidRDefault="00FB7A94" w:rsidP="00FB7A94">
      <w:pPr>
        <w:pBdr>
          <w:bottom w:val="single" w:sz="6" w:space="1" w:color="auto"/>
        </w:pBdr>
        <w:spacing w:after="0" w:line="240" w:lineRule="auto"/>
        <w:rPr>
          <w:rFonts w:ascii="Times New Roman" w:hAnsi="Times New Roman" w:cs="Times New Roman"/>
          <w:lang w:val="en-GB"/>
        </w:rPr>
      </w:pPr>
      <w:r w:rsidRPr="00030A25">
        <w:rPr>
          <w:rFonts w:ascii="Times New Roman" w:hAnsi="Times New Roman" w:cs="Times New Roman"/>
          <w:lang w:val="en-GB"/>
        </w:rPr>
        <w:t>}},</w:t>
      </w:r>
    </w:p>
    <w:p w14:paraId="65AF698C" w14:textId="7DE98CA6" w:rsidR="00FB7A94" w:rsidRPr="00030A25" w:rsidRDefault="00FB7A94" w:rsidP="00FB7A94">
      <w:pPr>
        <w:pBdr>
          <w:bottom w:val="single" w:sz="6" w:space="1" w:color="auto"/>
        </w:pBdr>
        <w:spacing w:after="0" w:line="240" w:lineRule="auto"/>
        <w:rPr>
          <w:rFonts w:ascii="Times New Roman" w:hAnsi="Times New Roman" w:cs="Times New Roman"/>
          <w:lang w:val="en-GB"/>
        </w:rPr>
      </w:pPr>
      <w:r w:rsidRPr="00030A25">
        <w:rPr>
          <w:rFonts w:ascii="Times New Roman" w:hAnsi="Times New Roman" w:cs="Times New Roman"/>
          <w:lang w:val="en-GB"/>
        </w:rPr>
        <w:t>{$sort: { "TotalConcerts": -1 }},</w:t>
      </w:r>
    </w:p>
    <w:p w14:paraId="2C27C2AE" w14:textId="206A413A" w:rsidR="00FB7A94" w:rsidRPr="00030A25" w:rsidRDefault="00FB7A94" w:rsidP="00FB7A94">
      <w:pPr>
        <w:pBdr>
          <w:bottom w:val="single" w:sz="6" w:space="1" w:color="auto"/>
        </w:pBdr>
        <w:spacing w:after="0" w:line="240" w:lineRule="auto"/>
        <w:rPr>
          <w:rFonts w:ascii="Times New Roman" w:hAnsi="Times New Roman" w:cs="Times New Roman"/>
          <w:lang w:val="en-GB"/>
        </w:rPr>
      </w:pPr>
      <w:r w:rsidRPr="00030A25">
        <w:rPr>
          <w:rFonts w:ascii="Times New Roman" w:hAnsi="Times New Roman" w:cs="Times New Roman"/>
          <w:lang w:val="en-GB"/>
        </w:rPr>
        <w:t>{$out: "ConcertSumDetails"</w:t>
      </w:r>
    </w:p>
    <w:p w14:paraId="370BA7EF" w14:textId="2FFE83C4" w:rsidR="00D804A9" w:rsidRPr="00030A25" w:rsidRDefault="00FB7A94" w:rsidP="00FB7A94">
      <w:pPr>
        <w:pBdr>
          <w:bottom w:val="single" w:sz="6" w:space="1" w:color="auto"/>
        </w:pBdr>
        <w:spacing w:after="0" w:line="240" w:lineRule="auto"/>
        <w:rPr>
          <w:rFonts w:ascii="Times New Roman" w:hAnsi="Times New Roman" w:cs="Times New Roman"/>
          <w:lang w:val="en-GB"/>
        </w:rPr>
      </w:pPr>
      <w:r w:rsidRPr="00030A25">
        <w:rPr>
          <w:rFonts w:ascii="Times New Roman" w:hAnsi="Times New Roman" w:cs="Times New Roman"/>
          <w:lang w:val="en-GB"/>
        </w:rPr>
        <w:t>}</w:t>
      </w:r>
      <w:r w:rsidR="00733C01" w:rsidRPr="00030A25">
        <w:rPr>
          <w:rFonts w:ascii="Times New Roman" w:hAnsi="Times New Roman" w:cs="Times New Roman"/>
          <w:lang w:val="en-GB"/>
        </w:rPr>
        <w:t xml:space="preserve"> </w:t>
      </w:r>
      <w:r w:rsidRPr="00030A25">
        <w:rPr>
          <w:rFonts w:ascii="Times New Roman" w:hAnsi="Times New Roman" w:cs="Times New Roman"/>
          <w:lang w:val="en-GB"/>
        </w:rPr>
        <w:t>])</w:t>
      </w:r>
    </w:p>
    <w:p w14:paraId="6CB5D9D3" w14:textId="77777777" w:rsidR="00D804A9" w:rsidRPr="00030A25" w:rsidRDefault="00D804A9" w:rsidP="00FB7A94">
      <w:pPr>
        <w:pBdr>
          <w:bottom w:val="single" w:sz="6" w:space="1" w:color="auto"/>
        </w:pBdr>
        <w:spacing w:after="0" w:line="240" w:lineRule="auto"/>
        <w:rPr>
          <w:rFonts w:ascii="Times New Roman" w:hAnsi="Times New Roman" w:cs="Times New Roman"/>
          <w:lang w:val="en-GB"/>
        </w:rPr>
      </w:pPr>
    </w:p>
    <w:p w14:paraId="0C67066D" w14:textId="77777777" w:rsidR="00B5019F" w:rsidRPr="00030A25" w:rsidRDefault="00B5019F" w:rsidP="00B5019F">
      <w:pPr>
        <w:spacing w:after="0" w:line="240" w:lineRule="auto"/>
        <w:rPr>
          <w:rFonts w:ascii="Times New Roman" w:hAnsi="Times New Roman" w:cs="Times New Roman"/>
          <w:lang w:val="en-GB"/>
        </w:rPr>
      </w:pPr>
    </w:p>
    <w:p w14:paraId="676E32BA" w14:textId="77777777" w:rsidR="00B5019F" w:rsidRPr="00030A25" w:rsidRDefault="00B5019F" w:rsidP="00B5019F">
      <w:pPr>
        <w:spacing w:after="0" w:line="240" w:lineRule="auto"/>
        <w:rPr>
          <w:rFonts w:ascii="Times New Roman" w:hAnsi="Times New Roman" w:cs="Times New Roman"/>
          <w:lang w:val="en-GB"/>
        </w:rPr>
      </w:pPr>
      <w:r w:rsidRPr="00030A25">
        <w:rPr>
          <w:rFonts w:ascii="Times New Roman" w:hAnsi="Times New Roman" w:cs="Times New Roman"/>
          <w:lang w:val="en-GB"/>
        </w:rPr>
        <w:t>show collections</w:t>
      </w:r>
    </w:p>
    <w:p w14:paraId="099CED14" w14:textId="77777777" w:rsidR="00B5019F" w:rsidRPr="00030A25" w:rsidRDefault="00B5019F" w:rsidP="00B5019F">
      <w:pPr>
        <w:spacing w:after="0" w:line="240" w:lineRule="auto"/>
        <w:rPr>
          <w:rFonts w:ascii="Times New Roman" w:hAnsi="Times New Roman" w:cs="Times New Roman"/>
          <w:lang w:val="en-GB"/>
        </w:rPr>
      </w:pPr>
      <w:r w:rsidRPr="00030A25">
        <w:rPr>
          <w:rFonts w:ascii="Times New Roman" w:hAnsi="Times New Roman" w:cs="Times New Roman"/>
          <w:lang w:val="en-GB"/>
        </w:rPr>
        <w:t>db.ConcertSumDetails.find()</w:t>
      </w:r>
    </w:p>
    <w:p w14:paraId="643FD422" w14:textId="77777777" w:rsidR="00B5019F" w:rsidRPr="00030A25" w:rsidRDefault="00B5019F" w:rsidP="00B5019F">
      <w:pPr>
        <w:spacing w:after="0" w:line="240" w:lineRule="auto"/>
        <w:rPr>
          <w:rFonts w:ascii="Times New Roman" w:hAnsi="Times New Roman" w:cs="Times New Roman"/>
          <w:lang w:val="en-GB"/>
        </w:rPr>
      </w:pPr>
      <w:r w:rsidRPr="00030A25">
        <w:rPr>
          <w:rFonts w:ascii="Times New Roman" w:hAnsi="Times New Roman" w:cs="Times New Roman"/>
          <w:lang w:val="en-GB"/>
        </w:rPr>
        <w:t>db.ConcertSumDetails.count()</w:t>
      </w:r>
    </w:p>
    <w:p w14:paraId="7FB9FB35" w14:textId="77777777" w:rsidR="00B5019F" w:rsidRPr="00030A25" w:rsidRDefault="00B5019F" w:rsidP="00B5019F">
      <w:pPr>
        <w:spacing w:after="0" w:line="240" w:lineRule="auto"/>
        <w:rPr>
          <w:rFonts w:ascii="Times New Roman" w:hAnsi="Times New Roman" w:cs="Times New Roman"/>
          <w:lang w:val="en-GB"/>
        </w:rPr>
      </w:pPr>
      <w:r w:rsidRPr="00030A25">
        <w:rPr>
          <w:rFonts w:ascii="Times New Roman" w:hAnsi="Times New Roman" w:cs="Times New Roman"/>
          <w:lang w:val="en-GB"/>
        </w:rPr>
        <w:t>db.ConcertSumDetails.drop()</w:t>
      </w:r>
    </w:p>
    <w:p w14:paraId="1CE71ECF" w14:textId="6A51FFAE" w:rsidR="00B5019F" w:rsidRDefault="00124FB9" w:rsidP="00B5019F">
      <w:pPr>
        <w:rPr>
          <w:lang w:val="en-GB"/>
        </w:rPr>
      </w:pPr>
      <w:r w:rsidRPr="00124FB9">
        <w:rPr>
          <w:noProof/>
          <w:lang w:val="en-GB"/>
        </w:rPr>
        <w:lastRenderedPageBreak/>
        <w:drawing>
          <wp:inline distT="0" distB="0" distL="0" distR="0" wp14:anchorId="66CA97C4" wp14:editId="3E60B36C">
            <wp:extent cx="5731510" cy="5177100"/>
            <wp:effectExtent l="0" t="0" r="2540" b="5080"/>
            <wp:docPr id="289848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848366"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5731510" cy="5177100"/>
                    </a:xfrm>
                    <a:prstGeom prst="rect">
                      <a:avLst/>
                    </a:prstGeom>
                  </pic:spPr>
                </pic:pic>
              </a:graphicData>
            </a:graphic>
          </wp:inline>
        </w:drawing>
      </w:r>
    </w:p>
    <w:p w14:paraId="6995BD18" w14:textId="099F6A5C" w:rsidR="00B5019F" w:rsidRDefault="0034743B" w:rsidP="00B5019F">
      <w:pPr>
        <w:rPr>
          <w:lang w:val="en-GB"/>
        </w:rPr>
      </w:pPr>
      <w:r w:rsidRPr="0034743B">
        <w:rPr>
          <w:noProof/>
          <w:lang w:val="en-GB"/>
        </w:rPr>
        <w:lastRenderedPageBreak/>
        <w:drawing>
          <wp:inline distT="0" distB="0" distL="0" distR="0" wp14:anchorId="43BFF66E" wp14:editId="2262E1C7">
            <wp:extent cx="5731510" cy="7132955"/>
            <wp:effectExtent l="0" t="0" r="2540" b="0"/>
            <wp:docPr id="197823617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236179" name="Picture 1" descr="A screenshot of a computer program&#10;&#10;Description automatically generated"/>
                    <pic:cNvPicPr/>
                  </pic:nvPicPr>
                  <pic:blipFill>
                    <a:blip r:embed="rId68"/>
                    <a:stretch>
                      <a:fillRect/>
                    </a:stretch>
                  </pic:blipFill>
                  <pic:spPr>
                    <a:xfrm>
                      <a:off x="0" y="0"/>
                      <a:ext cx="5731510" cy="7132955"/>
                    </a:xfrm>
                    <a:prstGeom prst="rect">
                      <a:avLst/>
                    </a:prstGeom>
                  </pic:spPr>
                </pic:pic>
              </a:graphicData>
            </a:graphic>
          </wp:inline>
        </w:drawing>
      </w:r>
    </w:p>
    <w:p w14:paraId="30843004" w14:textId="467C4F82" w:rsidR="00B5019F" w:rsidRDefault="00B5019F" w:rsidP="00B5019F">
      <w:pPr>
        <w:rPr>
          <w:lang w:val="en-GB"/>
        </w:rPr>
      </w:pPr>
    </w:p>
    <w:p w14:paraId="5A32CB50" w14:textId="34758A8F" w:rsidR="00B5019F" w:rsidRDefault="00B5019F" w:rsidP="00B5019F">
      <w:pPr>
        <w:rPr>
          <w:lang w:val="en-GB"/>
        </w:rPr>
      </w:pPr>
    </w:p>
    <w:p w14:paraId="759EB45D" w14:textId="6DA4EFDF" w:rsidR="00C630C2" w:rsidRDefault="003B2B8E" w:rsidP="00B5019F">
      <w:pPr>
        <w:rPr>
          <w:rFonts w:eastAsiaTheme="majorEastAsia" w:cstheme="majorBidi"/>
          <w:color w:val="0F4761" w:themeColor="accent1" w:themeShade="BF"/>
          <w:sz w:val="28"/>
          <w:szCs w:val="28"/>
          <w:lang w:val="en-GB"/>
        </w:rPr>
      </w:pPr>
      <w:r w:rsidRPr="003B2B8E">
        <w:rPr>
          <w:noProof/>
          <w:lang w:val="en-GB"/>
        </w:rPr>
        <w:drawing>
          <wp:inline distT="0" distB="0" distL="0" distR="0" wp14:anchorId="6B93378B" wp14:editId="09C6C151">
            <wp:extent cx="4972744" cy="1019317"/>
            <wp:effectExtent l="0" t="0" r="0" b="9525"/>
            <wp:docPr id="930137047" name="Picture 1" descr="A close-up of a music conc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37047" name="Picture 1" descr="A close-up of a music concert&#10;&#10;Description automatically generated"/>
                    <pic:cNvPicPr/>
                  </pic:nvPicPr>
                  <pic:blipFill>
                    <a:blip r:embed="rId69"/>
                    <a:stretch>
                      <a:fillRect/>
                    </a:stretch>
                  </pic:blipFill>
                  <pic:spPr>
                    <a:xfrm>
                      <a:off x="0" y="0"/>
                      <a:ext cx="4972744" cy="1019317"/>
                    </a:xfrm>
                    <a:prstGeom prst="rect">
                      <a:avLst/>
                    </a:prstGeom>
                  </pic:spPr>
                </pic:pic>
              </a:graphicData>
            </a:graphic>
          </wp:inline>
        </w:drawing>
      </w:r>
      <w:r w:rsidR="00C630C2">
        <w:rPr>
          <w:lang w:val="en-GB"/>
        </w:rPr>
        <w:br w:type="page"/>
      </w:r>
    </w:p>
    <w:p w14:paraId="6E0C3397" w14:textId="27075A4E" w:rsidR="00D97026" w:rsidRDefault="00D97026" w:rsidP="00FF29A8">
      <w:pPr>
        <w:pStyle w:val="Heading3"/>
      </w:pPr>
      <w:bookmarkStart w:id="38" w:name="_Toc164941380"/>
      <w:r>
        <w:lastRenderedPageBreak/>
        <w:t>Question 5</w:t>
      </w:r>
      <w:bookmarkEnd w:id="38"/>
    </w:p>
    <w:p w14:paraId="440B28A8" w14:textId="6FA52380" w:rsidR="002775BB" w:rsidRDefault="00300291" w:rsidP="002A7E97">
      <w:pPr>
        <w:spacing w:after="0" w:line="240" w:lineRule="auto"/>
        <w:rPr>
          <w:rFonts w:ascii="Times New Roman" w:hAnsi="Times New Roman" w:cs="Times New Roman"/>
        </w:rPr>
      </w:pPr>
      <w:r w:rsidRPr="00030A25">
        <w:rPr>
          <w:rFonts w:ascii="Times New Roman" w:hAnsi="Times New Roman" w:cs="Times New Roman"/>
        </w:rPr>
        <w:t>Provide sponsor</w:t>
      </w:r>
      <w:r w:rsidR="00D40436" w:rsidRPr="00030A25">
        <w:rPr>
          <w:rFonts w:ascii="Times New Roman" w:hAnsi="Times New Roman" w:cs="Times New Roman"/>
        </w:rPr>
        <w:t xml:space="preserve"> details </w:t>
      </w:r>
      <w:r w:rsidRPr="00030A25">
        <w:rPr>
          <w:rFonts w:ascii="Times New Roman" w:hAnsi="Times New Roman" w:cs="Times New Roman"/>
        </w:rPr>
        <w:t>for</w:t>
      </w:r>
      <w:r w:rsidR="00E93D6D" w:rsidRPr="00030A25">
        <w:rPr>
          <w:rFonts w:ascii="Times New Roman" w:hAnsi="Times New Roman" w:cs="Times New Roman"/>
        </w:rPr>
        <w:t xml:space="preserve"> the top three most expensive sponsors regarding security costs for performances</w:t>
      </w:r>
      <w:r w:rsidRPr="00030A25">
        <w:rPr>
          <w:rFonts w:ascii="Times New Roman" w:hAnsi="Times New Roman" w:cs="Times New Roman"/>
        </w:rPr>
        <w:t xml:space="preserve"> from the year 2015</w:t>
      </w:r>
      <w:r w:rsidR="00E93D6D" w:rsidRPr="00030A25">
        <w:rPr>
          <w:rFonts w:ascii="Times New Roman" w:hAnsi="Times New Roman" w:cs="Times New Roman"/>
        </w:rPr>
        <w:t xml:space="preserve">. Calculate the total security cost, </w:t>
      </w:r>
      <w:r w:rsidR="00CB07A8" w:rsidRPr="00030A25">
        <w:rPr>
          <w:rFonts w:ascii="Times New Roman" w:hAnsi="Times New Roman" w:cs="Times New Roman"/>
        </w:rPr>
        <w:t>total ticket revenue, total merchandise sales, maximum ticket prices, minimum ticket prices</w:t>
      </w:r>
      <w:r w:rsidR="00E93D6D" w:rsidRPr="00030A25">
        <w:rPr>
          <w:rFonts w:ascii="Times New Roman" w:hAnsi="Times New Roman" w:cs="Times New Roman"/>
        </w:rPr>
        <w:t xml:space="preserve"> </w:t>
      </w:r>
      <w:r w:rsidR="00245BD2" w:rsidRPr="00030A25">
        <w:rPr>
          <w:rFonts w:ascii="Times New Roman" w:hAnsi="Times New Roman" w:cs="Times New Roman"/>
        </w:rPr>
        <w:t xml:space="preserve">and average crowd </w:t>
      </w:r>
      <w:r w:rsidR="008D18CD">
        <w:rPr>
          <w:rFonts w:ascii="Times New Roman" w:hAnsi="Times New Roman" w:cs="Times New Roman"/>
        </w:rPr>
        <w:t>attendance</w:t>
      </w:r>
      <w:r w:rsidR="00245BD2" w:rsidRPr="00030A25">
        <w:rPr>
          <w:rFonts w:ascii="Times New Roman" w:hAnsi="Times New Roman" w:cs="Times New Roman"/>
        </w:rPr>
        <w:t xml:space="preserve"> for the three sponsors. Also display how many different venue types</w:t>
      </w:r>
      <w:r w:rsidR="000C2E48" w:rsidRPr="00030A25">
        <w:rPr>
          <w:rFonts w:ascii="Times New Roman" w:hAnsi="Times New Roman" w:cs="Times New Roman"/>
        </w:rPr>
        <w:t xml:space="preserve">, and </w:t>
      </w:r>
      <w:r w:rsidR="008C6861" w:rsidRPr="00030A25">
        <w:rPr>
          <w:rFonts w:ascii="Times New Roman" w:hAnsi="Times New Roman" w:cs="Times New Roman"/>
        </w:rPr>
        <w:t xml:space="preserve">years the sponsor has been active. Order by </w:t>
      </w:r>
      <w:r w:rsidR="009803C9" w:rsidRPr="00030A25">
        <w:rPr>
          <w:rFonts w:ascii="Times New Roman" w:hAnsi="Times New Roman" w:cs="Times New Roman"/>
        </w:rPr>
        <w:t xml:space="preserve">security cost in descending order </w:t>
      </w:r>
      <w:r w:rsidR="002775BB" w:rsidRPr="00030A25">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K6HzD33k","properties":{"formattedCitation":"[33]","plainCitation":"[33]","noteIndex":0},"citationItems":[{"id":393,"uris":["http://zotero.org/users/12587876/items/SN4ZNFH7"],"itemData":{"id":393,"type":"motion_picture","abstract":"</w:instrText>
      </w:r>
      <w:r w:rsidR="002951A1">
        <w:rPr>
          <w:rFonts w:ascii="Segoe UI Emoji" w:hAnsi="Segoe UI Emoji" w:cs="Segoe UI Emoji"/>
        </w:rPr>
        <w:instrText>🔥</w:instrText>
      </w:r>
      <w:r w:rsidR="002951A1">
        <w:rPr>
          <w:rFonts w:ascii="Times New Roman" w:hAnsi="Times New Roman" w:cs="Times New Roman"/>
        </w:rPr>
        <w:instrText xml:space="preserve"> Wanna learn more? All software development courses that I teach https://stashchuk.com\n</w:instrText>
      </w:r>
      <w:r w:rsidR="002951A1">
        <w:rPr>
          <w:rFonts w:ascii="Segoe UI Emoji" w:hAnsi="Segoe UI Emoji" w:cs="Segoe UI Emoji"/>
        </w:rPr>
        <w:instrText>🎦</w:instrText>
      </w:r>
      <w:r w:rsidR="002951A1">
        <w:rPr>
          <w:rFonts w:ascii="Times New Roman" w:hAnsi="Times New Roman" w:cs="Times New Roman"/>
        </w:rPr>
        <w:instrText xml:space="preserve"> YouTube https://www.youtube.com/CodingTutoria...\n</w:instrText>
      </w:r>
      <w:r w:rsidR="002951A1">
        <w:rPr>
          <w:rFonts w:ascii="Segoe UI Emoji" w:hAnsi="Segoe UI Emoji" w:cs="Segoe UI Emoji"/>
        </w:rPr>
        <w:instrText>🙍</w:instrText>
      </w:r>
      <w:r w:rsidR="002951A1">
        <w:rPr>
          <w:rFonts w:ascii="Times New Roman" w:hAnsi="Times New Roman" w:cs="Times New Roman"/>
        </w:rPr>
        <w:instrText xml:space="preserve"> LinkedIn   / bogdanstashchuk  \n</w:instrText>
      </w:r>
      <w:r w:rsidR="002951A1">
        <w:rPr>
          <w:rFonts w:ascii="Segoe UI Emoji" w:hAnsi="Segoe UI Emoji" w:cs="Segoe UI Emoji"/>
        </w:rPr>
        <w:instrText>📪</w:instrText>
      </w:r>
      <w:r w:rsidR="002951A1">
        <w:rPr>
          <w:rFonts w:ascii="Times New Roman" w:hAnsi="Times New Roman" w:cs="Times New Roman"/>
        </w:rPr>
        <w:instrText xml:space="preserve"> Twitter    / bogdanstashchuk  \n\n</w:instrText>
      </w:r>
      <w:r w:rsidR="002951A1">
        <w:rPr>
          <w:rFonts w:ascii="Segoe UI Emoji" w:hAnsi="Segoe UI Emoji" w:cs="Segoe UI Emoji"/>
        </w:rPr>
        <w:instrText>🔥</w:instrText>
      </w:r>
      <w:r w:rsidR="002951A1">
        <w:rPr>
          <w:rFonts w:ascii="Times New Roman" w:hAnsi="Times New Roman" w:cs="Times New Roman"/>
        </w:rPr>
        <w:instrText xml:space="preserve"> Discord community\n  / discord  \n\n</w:instrText>
      </w:r>
      <w:r w:rsidR="002951A1">
        <w:rPr>
          <w:rFonts w:ascii="Segoe UI Emoji" w:hAnsi="Segoe UI Emoji" w:cs="Segoe UI Emoji"/>
        </w:rPr>
        <w:instrText>🔥</w:instrText>
      </w:r>
      <w:r w:rsidR="002951A1">
        <w:rPr>
          <w:rFonts w:ascii="Times New Roman" w:hAnsi="Times New Roman" w:cs="Times New Roman"/>
        </w:rPr>
        <w:instrText xml:space="preserve"> Udemy Profile\nhttps://www.udemy.com/user/bogdanstas...\n\nSUBSCRIBE IN SOCIAL NETWORKS\n</w:instrText>
      </w:r>
      <w:r w:rsidR="002951A1">
        <w:rPr>
          <w:rFonts w:ascii="Segoe UI Emoji" w:hAnsi="Segoe UI Emoji" w:cs="Segoe UI Emoji"/>
        </w:rPr>
        <w:instrText>🎦</w:instrText>
      </w:r>
      <w:r w:rsidR="002951A1">
        <w:rPr>
          <w:rFonts w:ascii="Times New Roman" w:hAnsi="Times New Roman" w:cs="Times New Roman"/>
        </w:rPr>
        <w:instrText xml:space="preserve"> YouTube https://www.youtube.com/CodingTutoria...\n</w:instrText>
      </w:r>
      <w:r w:rsidR="002951A1">
        <w:rPr>
          <w:rFonts w:ascii="Segoe UI Emoji" w:hAnsi="Segoe UI Emoji" w:cs="Segoe UI Emoji"/>
        </w:rPr>
        <w:instrText>🙍</w:instrText>
      </w:r>
      <w:r w:rsidR="002951A1">
        <w:rPr>
          <w:rFonts w:ascii="Times New Roman" w:hAnsi="Times New Roman" w:cs="Times New Roman"/>
        </w:rPr>
        <w:instrText xml:space="preserve"> LinkedIn   / bogdanstashchuk  \n</w:instrText>
      </w:r>
      <w:r w:rsidR="002951A1">
        <w:rPr>
          <w:rFonts w:ascii="Segoe UI Emoji" w:hAnsi="Segoe UI Emoji" w:cs="Segoe UI Emoji"/>
        </w:rPr>
        <w:instrText>📪</w:instrText>
      </w:r>
      <w:r w:rsidR="002951A1">
        <w:rPr>
          <w:rFonts w:ascii="Times New Roman" w:hAnsi="Times New Roman" w:cs="Times New Roman"/>
        </w:rPr>
        <w:instrText xml:space="preserve"> Twitter    / bogdanstashchuk  \n\nEmail </w:instrText>
      </w:r>
      <w:r w:rsidR="002951A1">
        <w:rPr>
          <w:rFonts w:ascii="Segoe UI Emoji" w:hAnsi="Segoe UI Emoji" w:cs="Segoe UI Emoji"/>
        </w:rPr>
        <w:instrText>📧</w:instrText>
      </w:r>
      <w:r w:rsidR="002951A1">
        <w:rPr>
          <w:rFonts w:ascii="Times New Roman" w:hAnsi="Times New Roman" w:cs="Times New Roman"/>
        </w:rPr>
        <w:instrText xml:space="preserve"> in case you want to send me a notice\nbstashchuk@gmail.com","dimensions":"4:08","source":"YouTube","title":"18 Different documents count methods - MongoDB Aggregation Tutorial","URL":"https://www.youtube.com/watch?v=GiQsQX5HGjs","director":[{"literal":"Bogdan Stashchuk"}],"accessed":{"date-parts":[["2024",4,20]]},"issued":{"date-parts":[["2018",5,16]]},"citation-key":"bogdanstashchuk18d"}}],"schema":"https://github.com/citation-style-language/schema/raw/master/csl-citation.json"} </w:instrText>
      </w:r>
      <w:r w:rsidR="002775BB" w:rsidRPr="00030A25">
        <w:rPr>
          <w:rFonts w:ascii="Times New Roman" w:hAnsi="Times New Roman" w:cs="Times New Roman"/>
        </w:rPr>
        <w:fldChar w:fldCharType="separate"/>
      </w:r>
      <w:r w:rsidR="002951A1" w:rsidRPr="002951A1">
        <w:rPr>
          <w:rFonts w:ascii="Times New Roman" w:hAnsi="Times New Roman" w:cs="Times New Roman"/>
        </w:rPr>
        <w:t>[33]</w:t>
      </w:r>
      <w:r w:rsidR="002775BB" w:rsidRPr="00030A25">
        <w:rPr>
          <w:rFonts w:ascii="Times New Roman" w:hAnsi="Times New Roman" w:cs="Times New Roman"/>
        </w:rPr>
        <w:fldChar w:fldCharType="end"/>
      </w:r>
      <w:r w:rsidR="009803C9" w:rsidRPr="00030A25">
        <w:rPr>
          <w:rFonts w:ascii="Times New Roman" w:hAnsi="Times New Roman" w:cs="Times New Roman"/>
        </w:rPr>
        <w:t>,</w:t>
      </w:r>
      <w:r w:rsidR="005A420E" w:rsidRPr="00030A25">
        <w:rPr>
          <w:rFonts w:ascii="Times New Roman" w:hAnsi="Times New Roman" w:cs="Times New Roman"/>
        </w:rPr>
        <w:t xml:space="preserve"> </w:t>
      </w:r>
      <w:r w:rsidR="005A420E" w:rsidRPr="00030A25">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W0Jhy76S","properties":{"formattedCitation":"[34]","plainCitation":"[34]","noteIndex":0},"citationItems":[{"id":395,"uris":["http://zotero.org/users/12587876/items/23GTZYL2"],"itemData":{"id":395,"type":"webpage","abstract":"A Computer Science portal for geeks. It contains well written, well thought and well explained computer science and programming articles, quizzes and practice/competitive programming/company interview Questions.","container-title":"GeeksforGeeks","language":"en-US","note":"section: MongoDB","title":"MongoDB - $addToSet Operator","URL":"https://www.geeksforgeeks.org/mongodb-addtoset-operator/","accessed":{"date-parts":[["2024",4,20]]},"issued":{"date-parts":[["2020",5,28]]},"citation-key":"MongoDB20"}}],"schema":"https://github.com/citation-style-language/schema/raw/master/csl-citation.json"} </w:instrText>
      </w:r>
      <w:r w:rsidR="005A420E" w:rsidRPr="00030A25">
        <w:rPr>
          <w:rFonts w:ascii="Times New Roman" w:hAnsi="Times New Roman" w:cs="Times New Roman"/>
        </w:rPr>
        <w:fldChar w:fldCharType="separate"/>
      </w:r>
      <w:r w:rsidR="002951A1" w:rsidRPr="002951A1">
        <w:rPr>
          <w:rFonts w:ascii="Times New Roman" w:hAnsi="Times New Roman" w:cs="Times New Roman"/>
        </w:rPr>
        <w:t>[34]</w:t>
      </w:r>
      <w:r w:rsidR="005A420E" w:rsidRPr="00030A25">
        <w:rPr>
          <w:rFonts w:ascii="Times New Roman" w:hAnsi="Times New Roman" w:cs="Times New Roman"/>
        </w:rPr>
        <w:fldChar w:fldCharType="end"/>
      </w:r>
      <w:r w:rsidR="009803C9" w:rsidRPr="00030A25">
        <w:rPr>
          <w:rFonts w:ascii="Times New Roman" w:hAnsi="Times New Roman" w:cs="Times New Roman"/>
        </w:rPr>
        <w:t>.</w:t>
      </w:r>
    </w:p>
    <w:p w14:paraId="56A58E7F" w14:textId="77777777" w:rsidR="00030A25" w:rsidRPr="00030A25" w:rsidRDefault="00030A25" w:rsidP="002A7E97">
      <w:pPr>
        <w:spacing w:after="0" w:line="240" w:lineRule="auto"/>
        <w:rPr>
          <w:rFonts w:ascii="Times New Roman" w:hAnsi="Times New Roman" w:cs="Times New Roman"/>
        </w:rPr>
      </w:pPr>
    </w:p>
    <w:p w14:paraId="6F68431B" w14:textId="5EBE4287" w:rsidR="007D1791"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Q5</w:t>
      </w:r>
    </w:p>
    <w:p w14:paraId="7F240090" w14:textId="77777777" w:rsidR="002A7E97"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db.ConcertVenueLog.aggregate([</w:t>
      </w:r>
    </w:p>
    <w:p w14:paraId="7E4B9086" w14:textId="25864E7D" w:rsidR="002A7E97" w:rsidRPr="00030A25" w:rsidRDefault="002A7E97" w:rsidP="002A7E97">
      <w:pPr>
        <w:spacing w:after="0" w:line="240" w:lineRule="auto"/>
        <w:ind w:left="720"/>
        <w:rPr>
          <w:rFonts w:ascii="Times New Roman" w:hAnsi="Times New Roman" w:cs="Times New Roman"/>
        </w:rPr>
      </w:pPr>
      <w:r w:rsidRPr="00030A25">
        <w:rPr>
          <w:rFonts w:ascii="Times New Roman" w:hAnsi="Times New Roman" w:cs="Times New Roman"/>
        </w:rPr>
        <w:t>{$match: {</w:t>
      </w:r>
    </w:p>
    <w:p w14:paraId="33F4621C" w14:textId="21BBB4F9" w:rsidR="002A7E97" w:rsidRPr="00030A25" w:rsidRDefault="002A7E97" w:rsidP="002A7E97">
      <w:pPr>
        <w:spacing w:after="0" w:line="240" w:lineRule="auto"/>
        <w:ind w:left="720"/>
        <w:rPr>
          <w:rFonts w:ascii="Times New Roman" w:hAnsi="Times New Roman" w:cs="Times New Roman"/>
        </w:rPr>
      </w:pPr>
      <w:r w:rsidRPr="00030A25">
        <w:rPr>
          <w:rFonts w:ascii="Times New Roman" w:hAnsi="Times New Roman" w:cs="Times New Roman"/>
        </w:rPr>
        <w:t xml:space="preserve">"Concert_Year": { $gte: 2015 } </w:t>
      </w:r>
    </w:p>
    <w:p w14:paraId="4DA90E1B" w14:textId="60F79275" w:rsidR="002A7E97"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w:t>
      </w:r>
    </w:p>
    <w:p w14:paraId="2E0B18F6" w14:textId="002B8C8D" w:rsidR="002A7E97" w:rsidRPr="00030A25" w:rsidRDefault="002A7E97" w:rsidP="002A7E97">
      <w:pPr>
        <w:spacing w:after="0" w:line="240" w:lineRule="auto"/>
        <w:ind w:left="720"/>
        <w:rPr>
          <w:rFonts w:ascii="Times New Roman" w:hAnsi="Times New Roman" w:cs="Times New Roman"/>
        </w:rPr>
      </w:pPr>
      <w:r w:rsidRPr="00030A25">
        <w:rPr>
          <w:rFonts w:ascii="Times New Roman" w:hAnsi="Times New Roman" w:cs="Times New Roman"/>
        </w:rPr>
        <w:t>{$group: {</w:t>
      </w:r>
    </w:p>
    <w:p w14:paraId="7AC9556D" w14:textId="5181FDE5"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_id: "$Sponsor.Name",</w:t>
      </w:r>
    </w:p>
    <w:p w14:paraId="18DF426B" w14:textId="752307BF"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SecurityCost: { $sum: "$Security_Cost" },</w:t>
      </w:r>
    </w:p>
    <w:p w14:paraId="4803B440" w14:textId="3BB5EF37"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Revenue: { $sum: { $multiply: ["$Actual_Crowd", "$Ticket_Price"] } },</w:t>
      </w:r>
    </w:p>
    <w:p w14:paraId="5126C9A0" w14:textId="435D7A41"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MerchandiseSales: { $sum: "$Merchandise_Sales" },</w:t>
      </w:r>
    </w:p>
    <w:p w14:paraId="5811D8D0" w14:textId="42CE9D26"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maxTicketPrice: { $max: "$Ticket_Price" },</w:t>
      </w:r>
      <w:r w:rsidR="008E7048">
        <w:rPr>
          <w:rFonts w:ascii="Times New Roman" w:hAnsi="Times New Roman" w:cs="Times New Roman"/>
        </w:rPr>
        <w:t xml:space="preserve"> </w:t>
      </w:r>
      <w:r w:rsidR="008E7048" w:rsidRPr="00591DAF">
        <w:rPr>
          <w:rFonts w:ascii="Times New Roman" w:hAnsi="Times New Roman" w:cs="Times New Roman"/>
          <w:color w:val="3333FF"/>
        </w:rPr>
        <w:t>//maximum ticket price</w:t>
      </w:r>
    </w:p>
    <w:p w14:paraId="3FB78DA9" w14:textId="1EABDA2F"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minTicketPrice: { $min: "$Ticket_Price" },</w:t>
      </w:r>
      <w:r w:rsidR="008E7048">
        <w:rPr>
          <w:rFonts w:ascii="Times New Roman" w:hAnsi="Times New Roman" w:cs="Times New Roman"/>
        </w:rPr>
        <w:t xml:space="preserve"> </w:t>
      </w:r>
      <w:r w:rsidR="008E7048" w:rsidRPr="00591DAF">
        <w:rPr>
          <w:rFonts w:ascii="Times New Roman" w:hAnsi="Times New Roman" w:cs="Times New Roman"/>
          <w:color w:val="3333FF"/>
        </w:rPr>
        <w:t>//minimum ticket price</w:t>
      </w:r>
    </w:p>
    <w:p w14:paraId="7FC26E06" w14:textId="1DC26A06" w:rsidR="002A7E97" w:rsidRPr="00591DAF" w:rsidRDefault="002A7E97" w:rsidP="002A7E97">
      <w:pPr>
        <w:spacing w:after="0" w:line="240" w:lineRule="auto"/>
        <w:ind w:left="1440"/>
        <w:rPr>
          <w:rFonts w:ascii="Times New Roman" w:hAnsi="Times New Roman" w:cs="Times New Roman"/>
          <w:color w:val="3333FF"/>
        </w:rPr>
      </w:pPr>
      <w:r w:rsidRPr="00030A25">
        <w:rPr>
          <w:rFonts w:ascii="Times New Roman" w:hAnsi="Times New Roman" w:cs="Times New Roman"/>
        </w:rPr>
        <w:t>averageCrowd: { $avg: "$Actual_Crowd" },</w:t>
      </w:r>
      <w:r w:rsidR="008E7048">
        <w:rPr>
          <w:rFonts w:ascii="Times New Roman" w:hAnsi="Times New Roman" w:cs="Times New Roman"/>
        </w:rPr>
        <w:t xml:space="preserve"> </w:t>
      </w:r>
      <w:r w:rsidR="008E7048" w:rsidRPr="00591DAF">
        <w:rPr>
          <w:rFonts w:ascii="Times New Roman" w:hAnsi="Times New Roman" w:cs="Times New Roman"/>
          <w:color w:val="3333FF"/>
        </w:rPr>
        <w:t xml:space="preserve">//average </w:t>
      </w:r>
      <w:r w:rsidR="00591DAF" w:rsidRPr="00591DAF">
        <w:rPr>
          <w:rFonts w:ascii="Times New Roman" w:hAnsi="Times New Roman" w:cs="Times New Roman"/>
          <w:color w:val="3333FF"/>
        </w:rPr>
        <w:t>crowd attendance</w:t>
      </w:r>
    </w:p>
    <w:p w14:paraId="6103D004" w14:textId="7003F0BC" w:rsidR="002A7E97" w:rsidRPr="008E7048" w:rsidRDefault="002A7E97" w:rsidP="008E7048">
      <w:pPr>
        <w:spacing w:after="0" w:line="240" w:lineRule="auto"/>
        <w:ind w:left="1440"/>
        <w:rPr>
          <w:rFonts w:ascii="Times New Roman" w:hAnsi="Times New Roman" w:cs="Times New Roman"/>
          <w:color w:val="3333FF"/>
        </w:rPr>
      </w:pPr>
      <w:r w:rsidRPr="00030A25">
        <w:rPr>
          <w:rFonts w:ascii="Times New Roman" w:hAnsi="Times New Roman" w:cs="Times New Roman"/>
        </w:rPr>
        <w:t>venueTypes: { $addToSet: "$Venue.Type" },</w:t>
      </w:r>
      <w:r w:rsidR="008E7048">
        <w:rPr>
          <w:rFonts w:ascii="Times New Roman" w:hAnsi="Times New Roman" w:cs="Times New Roman"/>
        </w:rPr>
        <w:t xml:space="preserve"> </w:t>
      </w:r>
      <w:r w:rsidR="008E7048" w:rsidRPr="008E7048">
        <w:rPr>
          <w:rFonts w:ascii="Times New Roman" w:hAnsi="Times New Roman" w:cs="Times New Roman"/>
          <w:color w:val="3333FF"/>
        </w:rPr>
        <w:t>// create new array to find unique Type values</w:t>
      </w:r>
    </w:p>
    <w:p w14:paraId="6A5022C3" w14:textId="74D8B4C1" w:rsidR="002A7E97" w:rsidRPr="008E7048" w:rsidRDefault="002A7E97" w:rsidP="008E7048">
      <w:pPr>
        <w:spacing w:after="0" w:line="240" w:lineRule="auto"/>
        <w:ind w:left="1440"/>
        <w:rPr>
          <w:rFonts w:ascii="Times New Roman" w:hAnsi="Times New Roman" w:cs="Times New Roman"/>
          <w:color w:val="3333FF"/>
        </w:rPr>
      </w:pPr>
      <w:r w:rsidRPr="00030A25">
        <w:rPr>
          <w:rFonts w:ascii="Times New Roman" w:hAnsi="Times New Roman" w:cs="Times New Roman"/>
        </w:rPr>
        <w:t xml:space="preserve">concertYears: { $addToSet: "$Concert_Year" } </w:t>
      </w:r>
      <w:r w:rsidR="008E7048" w:rsidRPr="008E7048">
        <w:rPr>
          <w:rFonts w:ascii="Times New Roman" w:hAnsi="Times New Roman" w:cs="Times New Roman"/>
          <w:color w:val="3333FF"/>
        </w:rPr>
        <w:t>// create new array to find unique Year values</w:t>
      </w:r>
    </w:p>
    <w:p w14:paraId="38903BD7" w14:textId="1DD81088" w:rsidR="002A7E97"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w:t>
      </w:r>
    </w:p>
    <w:p w14:paraId="13BB82E9" w14:textId="046F057A" w:rsidR="002A7E97" w:rsidRPr="00030A25" w:rsidRDefault="002A7E97" w:rsidP="002A7E97">
      <w:pPr>
        <w:spacing w:after="0" w:line="240" w:lineRule="auto"/>
        <w:ind w:left="720"/>
        <w:rPr>
          <w:rFonts w:ascii="Times New Roman" w:hAnsi="Times New Roman" w:cs="Times New Roman"/>
        </w:rPr>
      </w:pPr>
      <w:r w:rsidRPr="00030A25">
        <w:rPr>
          <w:rFonts w:ascii="Times New Roman" w:hAnsi="Times New Roman" w:cs="Times New Roman"/>
        </w:rPr>
        <w:t>{$project: {</w:t>
      </w:r>
    </w:p>
    <w:p w14:paraId="1B99DA25" w14:textId="1501352A"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 xml:space="preserve"> _id: 1,</w:t>
      </w:r>
    </w:p>
    <w:p w14:paraId="78528B70" w14:textId="565B5E65"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SecurityCost: 1,</w:t>
      </w:r>
    </w:p>
    <w:p w14:paraId="11BC4B44" w14:textId="52829616"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Revenue: 1,</w:t>
      </w:r>
    </w:p>
    <w:p w14:paraId="7FA021AD" w14:textId="31C63936"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totalMerchandiseSales: 1,</w:t>
      </w:r>
    </w:p>
    <w:p w14:paraId="3D38EFF8" w14:textId="2F8E530F"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maxTicketPrice: 1,</w:t>
      </w:r>
    </w:p>
    <w:p w14:paraId="4C5ADC54" w14:textId="6D71B77A"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minTicketPrice: 1,</w:t>
      </w:r>
    </w:p>
    <w:p w14:paraId="54C3572F" w14:textId="2DD2D718"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averageCrowd: 1,</w:t>
      </w:r>
    </w:p>
    <w:p w14:paraId="64F489A7" w14:textId="4DCD8414"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 xml:space="preserve">venueTypesCount: { $size: "$venueTypes" }, </w:t>
      </w:r>
      <w:r w:rsidR="00591DAF">
        <w:rPr>
          <w:rFonts w:ascii="Times New Roman" w:hAnsi="Times New Roman" w:cs="Times New Roman"/>
        </w:rPr>
        <w:t>/</w:t>
      </w:r>
      <w:r w:rsidR="00591DAF" w:rsidRPr="00591DAF">
        <w:rPr>
          <w:rFonts w:ascii="Times New Roman" w:hAnsi="Times New Roman" w:cs="Times New Roman"/>
          <w:color w:val="3333FF"/>
        </w:rPr>
        <w:t>/ display size of array</w:t>
      </w:r>
    </w:p>
    <w:p w14:paraId="1451B4DF" w14:textId="012D64C1" w:rsidR="002A7E97" w:rsidRPr="00030A25" w:rsidRDefault="002A7E97" w:rsidP="002A7E97">
      <w:pPr>
        <w:spacing w:after="0" w:line="240" w:lineRule="auto"/>
        <w:ind w:left="1440"/>
        <w:rPr>
          <w:rFonts w:ascii="Times New Roman" w:hAnsi="Times New Roman" w:cs="Times New Roman"/>
        </w:rPr>
      </w:pPr>
      <w:r w:rsidRPr="00030A25">
        <w:rPr>
          <w:rFonts w:ascii="Times New Roman" w:hAnsi="Times New Roman" w:cs="Times New Roman"/>
        </w:rPr>
        <w:t xml:space="preserve">concertYearsCount: { $size: "$concertYears" } </w:t>
      </w:r>
      <w:r w:rsidR="00591DAF" w:rsidRPr="00591DAF">
        <w:rPr>
          <w:rFonts w:ascii="Times New Roman" w:hAnsi="Times New Roman" w:cs="Times New Roman"/>
          <w:color w:val="3333FF"/>
        </w:rPr>
        <w:t xml:space="preserve"> //display size of array</w:t>
      </w:r>
    </w:p>
    <w:p w14:paraId="65814587" w14:textId="265D1307" w:rsidR="002A7E97"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w:t>
      </w:r>
    </w:p>
    <w:p w14:paraId="1CBD3A2E" w14:textId="5C977324" w:rsidR="002A7E97" w:rsidRPr="00030A25" w:rsidRDefault="002A7E97" w:rsidP="002A7E97">
      <w:pPr>
        <w:spacing w:after="0" w:line="240" w:lineRule="auto"/>
        <w:ind w:firstLine="720"/>
        <w:rPr>
          <w:rFonts w:ascii="Times New Roman" w:hAnsi="Times New Roman" w:cs="Times New Roman"/>
        </w:rPr>
      </w:pPr>
      <w:r w:rsidRPr="00030A25">
        <w:rPr>
          <w:rFonts w:ascii="Times New Roman" w:hAnsi="Times New Roman" w:cs="Times New Roman"/>
        </w:rPr>
        <w:t>{$sort: { totalSecurityCost: -1 }},</w:t>
      </w:r>
    </w:p>
    <w:p w14:paraId="6558CBE2" w14:textId="5A9E868B" w:rsidR="002A7E97" w:rsidRPr="00030A25" w:rsidRDefault="002A7E97" w:rsidP="002A7E97">
      <w:pPr>
        <w:spacing w:after="0" w:line="240" w:lineRule="auto"/>
        <w:ind w:firstLine="720"/>
        <w:rPr>
          <w:rFonts w:ascii="Times New Roman" w:hAnsi="Times New Roman" w:cs="Times New Roman"/>
        </w:rPr>
      </w:pPr>
      <w:r w:rsidRPr="00030A25">
        <w:rPr>
          <w:rFonts w:ascii="Times New Roman" w:hAnsi="Times New Roman" w:cs="Times New Roman"/>
        </w:rPr>
        <w:t>{$limit: 3}</w:t>
      </w:r>
      <w:r w:rsidR="00591DAF">
        <w:rPr>
          <w:rFonts w:ascii="Times New Roman" w:hAnsi="Times New Roman" w:cs="Times New Roman"/>
        </w:rPr>
        <w:t xml:space="preserve"> </w:t>
      </w:r>
      <w:r w:rsidR="00591DAF" w:rsidRPr="00591DAF">
        <w:rPr>
          <w:rFonts w:ascii="Times New Roman" w:hAnsi="Times New Roman" w:cs="Times New Roman"/>
          <w:color w:val="3333FF"/>
        </w:rPr>
        <w:t>//limit to top three</w:t>
      </w:r>
    </w:p>
    <w:p w14:paraId="6CA24AF7" w14:textId="1A9290CB" w:rsidR="002A7E97" w:rsidRPr="00030A25" w:rsidRDefault="002A7E97" w:rsidP="002A7E97">
      <w:pPr>
        <w:spacing w:after="0" w:line="240" w:lineRule="auto"/>
        <w:rPr>
          <w:rFonts w:ascii="Times New Roman" w:hAnsi="Times New Roman" w:cs="Times New Roman"/>
        </w:rPr>
      </w:pPr>
      <w:r w:rsidRPr="00030A25">
        <w:rPr>
          <w:rFonts w:ascii="Times New Roman" w:hAnsi="Times New Roman" w:cs="Times New Roman"/>
        </w:rPr>
        <w:t>])</w:t>
      </w:r>
    </w:p>
    <w:p w14:paraId="53A286F5" w14:textId="77777777" w:rsidR="00087EE5" w:rsidRPr="00030A25" w:rsidRDefault="00087EE5" w:rsidP="002A7E97">
      <w:pPr>
        <w:pBdr>
          <w:bottom w:val="single" w:sz="6" w:space="1" w:color="auto"/>
        </w:pBdr>
        <w:spacing w:after="0" w:line="240" w:lineRule="auto"/>
        <w:rPr>
          <w:rFonts w:ascii="Times New Roman" w:hAnsi="Times New Roman" w:cs="Times New Roman"/>
        </w:rPr>
      </w:pPr>
    </w:p>
    <w:p w14:paraId="4B75403B" w14:textId="77777777" w:rsidR="00087EE5" w:rsidRPr="00030A25" w:rsidRDefault="00087EE5" w:rsidP="002A7E97">
      <w:pPr>
        <w:spacing w:after="0" w:line="240" w:lineRule="auto"/>
        <w:rPr>
          <w:rFonts w:ascii="Times New Roman" w:hAnsi="Times New Roman" w:cs="Times New Roman"/>
        </w:rPr>
      </w:pPr>
    </w:p>
    <w:p w14:paraId="7232308A" w14:textId="77777777" w:rsidR="00434C7C" w:rsidRPr="00030A25" w:rsidRDefault="00434C7C">
      <w:pPr>
        <w:rPr>
          <w:rFonts w:ascii="Times New Roman" w:hAnsi="Times New Roman" w:cs="Times New Roman"/>
        </w:rPr>
      </w:pPr>
      <w:r w:rsidRPr="00030A25">
        <w:rPr>
          <w:rFonts w:ascii="Times New Roman" w:hAnsi="Times New Roman" w:cs="Times New Roman"/>
        </w:rPr>
        <w:br w:type="page"/>
      </w:r>
    </w:p>
    <w:p w14:paraId="46FFA994" w14:textId="0041AA62"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lastRenderedPageBreak/>
        <w:t>//Q5</w:t>
      </w:r>
    </w:p>
    <w:p w14:paraId="59197525" w14:textId="77777777"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t>db.ConcertVenueLog.aggregate([</w:t>
      </w:r>
    </w:p>
    <w:p w14:paraId="40AFF93D" w14:textId="77777777" w:rsidR="00087EE5" w:rsidRPr="00030A25" w:rsidRDefault="00087EE5" w:rsidP="00087EE5">
      <w:pPr>
        <w:spacing w:after="0" w:line="240" w:lineRule="auto"/>
        <w:ind w:left="720"/>
        <w:rPr>
          <w:rFonts w:ascii="Times New Roman" w:hAnsi="Times New Roman" w:cs="Times New Roman"/>
        </w:rPr>
      </w:pPr>
      <w:r w:rsidRPr="00030A25">
        <w:rPr>
          <w:rFonts w:ascii="Times New Roman" w:hAnsi="Times New Roman" w:cs="Times New Roman"/>
        </w:rPr>
        <w:t>{$match: {</w:t>
      </w:r>
    </w:p>
    <w:p w14:paraId="39F9691C" w14:textId="77777777" w:rsidR="00087EE5" w:rsidRPr="00030A25" w:rsidRDefault="00087EE5" w:rsidP="00087EE5">
      <w:pPr>
        <w:spacing w:after="0" w:line="240" w:lineRule="auto"/>
        <w:ind w:left="720"/>
        <w:rPr>
          <w:rFonts w:ascii="Times New Roman" w:hAnsi="Times New Roman" w:cs="Times New Roman"/>
        </w:rPr>
      </w:pPr>
      <w:r w:rsidRPr="00030A25">
        <w:rPr>
          <w:rFonts w:ascii="Times New Roman" w:hAnsi="Times New Roman" w:cs="Times New Roman"/>
        </w:rPr>
        <w:t xml:space="preserve">"Concert_Year": { $gte: 2015 } </w:t>
      </w:r>
    </w:p>
    <w:p w14:paraId="304229BE" w14:textId="77777777"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t>}},</w:t>
      </w:r>
    </w:p>
    <w:p w14:paraId="75483E4E" w14:textId="77777777" w:rsidR="00087EE5" w:rsidRPr="00030A25" w:rsidRDefault="00087EE5" w:rsidP="00087EE5">
      <w:pPr>
        <w:spacing w:after="0" w:line="240" w:lineRule="auto"/>
        <w:ind w:left="720"/>
        <w:rPr>
          <w:rFonts w:ascii="Times New Roman" w:hAnsi="Times New Roman" w:cs="Times New Roman"/>
        </w:rPr>
      </w:pPr>
      <w:r w:rsidRPr="00030A25">
        <w:rPr>
          <w:rFonts w:ascii="Times New Roman" w:hAnsi="Times New Roman" w:cs="Times New Roman"/>
        </w:rPr>
        <w:t>{$group: {</w:t>
      </w:r>
    </w:p>
    <w:p w14:paraId="6F8B1FD5"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_id: "$Sponsor.Name",</w:t>
      </w:r>
    </w:p>
    <w:p w14:paraId="475124FE"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SecurityCost: { $sum: "$Security_Cost" },</w:t>
      </w:r>
    </w:p>
    <w:p w14:paraId="0F04EC6F"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Revenue: { $sum: { $multiply: ["$Actual_Crowd", "$Ticket_Price"] } },</w:t>
      </w:r>
    </w:p>
    <w:p w14:paraId="4AEF0EBA"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MerchandiseSales: { $sum: "$Merchandise_Sales" },</w:t>
      </w:r>
    </w:p>
    <w:p w14:paraId="5014DC72"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maxTicketPrice: { $max: "$Ticket_Price" },</w:t>
      </w:r>
    </w:p>
    <w:p w14:paraId="4B59EA50"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minTicketPrice: { $min: "$Ticket_Price" },</w:t>
      </w:r>
    </w:p>
    <w:p w14:paraId="537EE44A"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averageCrowd: { $avg: "$Actual_Crowd" },</w:t>
      </w:r>
    </w:p>
    <w:p w14:paraId="4608D3EF" w14:textId="77777777" w:rsidR="00087EE5" w:rsidRPr="00030A25" w:rsidRDefault="00087EE5" w:rsidP="00087EE5">
      <w:pPr>
        <w:spacing w:after="0" w:line="240" w:lineRule="auto"/>
        <w:ind w:left="720" w:firstLine="720"/>
        <w:rPr>
          <w:rFonts w:ascii="Times New Roman" w:hAnsi="Times New Roman" w:cs="Times New Roman"/>
        </w:rPr>
      </w:pPr>
      <w:r w:rsidRPr="00030A25">
        <w:rPr>
          <w:rFonts w:ascii="Times New Roman" w:hAnsi="Times New Roman" w:cs="Times New Roman"/>
        </w:rPr>
        <w:t>venueTypes: { $addToSet: "$Venue.Type" },</w:t>
      </w:r>
    </w:p>
    <w:p w14:paraId="5BB744A0" w14:textId="77777777" w:rsidR="00087EE5" w:rsidRPr="00030A25" w:rsidRDefault="00087EE5" w:rsidP="00087EE5">
      <w:pPr>
        <w:spacing w:after="0" w:line="240" w:lineRule="auto"/>
        <w:ind w:left="720" w:firstLine="720"/>
        <w:rPr>
          <w:rFonts w:ascii="Times New Roman" w:hAnsi="Times New Roman" w:cs="Times New Roman"/>
        </w:rPr>
      </w:pPr>
      <w:r w:rsidRPr="00030A25">
        <w:rPr>
          <w:rFonts w:ascii="Times New Roman" w:hAnsi="Times New Roman" w:cs="Times New Roman"/>
        </w:rPr>
        <w:t xml:space="preserve">concertYears: { $addToSet: "$Concert_Year" } </w:t>
      </w:r>
    </w:p>
    <w:p w14:paraId="20D08EEF" w14:textId="77777777"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t>}},</w:t>
      </w:r>
    </w:p>
    <w:p w14:paraId="7C08345F" w14:textId="77777777" w:rsidR="00087EE5" w:rsidRPr="00030A25" w:rsidRDefault="00087EE5" w:rsidP="00087EE5">
      <w:pPr>
        <w:spacing w:after="0" w:line="240" w:lineRule="auto"/>
        <w:ind w:left="720"/>
        <w:rPr>
          <w:rFonts w:ascii="Times New Roman" w:hAnsi="Times New Roman" w:cs="Times New Roman"/>
        </w:rPr>
      </w:pPr>
      <w:r w:rsidRPr="00030A25">
        <w:rPr>
          <w:rFonts w:ascii="Times New Roman" w:hAnsi="Times New Roman" w:cs="Times New Roman"/>
        </w:rPr>
        <w:t>{$project: {</w:t>
      </w:r>
    </w:p>
    <w:p w14:paraId="61CE20A3"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 xml:space="preserve"> _id: 1,</w:t>
      </w:r>
    </w:p>
    <w:p w14:paraId="3BC6FE6F"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SecurityCost: 1,</w:t>
      </w:r>
    </w:p>
    <w:p w14:paraId="5C1BAD68"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Revenue: 1,</w:t>
      </w:r>
    </w:p>
    <w:p w14:paraId="2CD85AC1"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totalMerchandiseSales: 1,</w:t>
      </w:r>
    </w:p>
    <w:p w14:paraId="031E6E24"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maxTicketPrice: 1,</w:t>
      </w:r>
    </w:p>
    <w:p w14:paraId="41740E41"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minTicketPrice: 1,</w:t>
      </w:r>
    </w:p>
    <w:p w14:paraId="1C53AFC8"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averageCrowd: 1,</w:t>
      </w:r>
    </w:p>
    <w:p w14:paraId="518B3FCE"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 xml:space="preserve">venueTypesCount: { $size: "$venueTypes" }, </w:t>
      </w:r>
    </w:p>
    <w:p w14:paraId="661BABDC" w14:textId="77777777" w:rsidR="00087EE5" w:rsidRPr="00030A25" w:rsidRDefault="00087EE5" w:rsidP="00087EE5">
      <w:pPr>
        <w:spacing w:after="0" w:line="240" w:lineRule="auto"/>
        <w:ind w:left="1440"/>
        <w:rPr>
          <w:rFonts w:ascii="Times New Roman" w:hAnsi="Times New Roman" w:cs="Times New Roman"/>
        </w:rPr>
      </w:pPr>
      <w:r w:rsidRPr="00030A25">
        <w:rPr>
          <w:rFonts w:ascii="Times New Roman" w:hAnsi="Times New Roman" w:cs="Times New Roman"/>
        </w:rPr>
        <w:t xml:space="preserve">concertYearsCount: { $size: "$concertYears" } </w:t>
      </w:r>
    </w:p>
    <w:p w14:paraId="4E9CF196" w14:textId="77777777"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t>}},</w:t>
      </w:r>
    </w:p>
    <w:p w14:paraId="75ECD916" w14:textId="77777777" w:rsidR="00087EE5" w:rsidRPr="00030A25" w:rsidRDefault="00087EE5" w:rsidP="00087EE5">
      <w:pPr>
        <w:spacing w:after="0" w:line="240" w:lineRule="auto"/>
        <w:ind w:firstLine="720"/>
        <w:rPr>
          <w:rFonts w:ascii="Times New Roman" w:hAnsi="Times New Roman" w:cs="Times New Roman"/>
        </w:rPr>
      </w:pPr>
      <w:r w:rsidRPr="00030A25">
        <w:rPr>
          <w:rFonts w:ascii="Times New Roman" w:hAnsi="Times New Roman" w:cs="Times New Roman"/>
        </w:rPr>
        <w:t>{$sort: { totalSecurityCost: -1 }},</w:t>
      </w:r>
    </w:p>
    <w:p w14:paraId="1A5119C7" w14:textId="77777777" w:rsidR="00087EE5" w:rsidRPr="00030A25" w:rsidRDefault="00087EE5" w:rsidP="00087EE5">
      <w:pPr>
        <w:spacing w:after="0" w:line="240" w:lineRule="auto"/>
        <w:ind w:firstLine="720"/>
        <w:rPr>
          <w:rFonts w:ascii="Times New Roman" w:hAnsi="Times New Roman" w:cs="Times New Roman"/>
        </w:rPr>
      </w:pPr>
      <w:r w:rsidRPr="00030A25">
        <w:rPr>
          <w:rFonts w:ascii="Times New Roman" w:hAnsi="Times New Roman" w:cs="Times New Roman"/>
        </w:rPr>
        <w:t>{$limit: 3}</w:t>
      </w:r>
    </w:p>
    <w:p w14:paraId="3456B9A4" w14:textId="613D2D5D" w:rsidR="00087EE5" w:rsidRPr="00030A25" w:rsidRDefault="00087EE5" w:rsidP="00087EE5">
      <w:pPr>
        <w:spacing w:after="0" w:line="240" w:lineRule="auto"/>
        <w:rPr>
          <w:rFonts w:ascii="Times New Roman" w:hAnsi="Times New Roman" w:cs="Times New Roman"/>
        </w:rPr>
      </w:pPr>
      <w:r w:rsidRPr="00030A25">
        <w:rPr>
          <w:rFonts w:ascii="Times New Roman" w:hAnsi="Times New Roman" w:cs="Times New Roman"/>
        </w:rPr>
        <w:t>]).</w:t>
      </w:r>
      <w:r w:rsidR="00647008" w:rsidRPr="00030A25">
        <w:rPr>
          <w:rFonts w:ascii="Times New Roman" w:hAnsi="Times New Roman" w:cs="Times New Roman"/>
        </w:rPr>
        <w:t>toArray</w:t>
      </w:r>
      <w:r w:rsidR="00747976" w:rsidRPr="00030A25">
        <w:rPr>
          <w:rFonts w:ascii="Times New Roman" w:hAnsi="Times New Roman" w:cs="Times New Roman"/>
        </w:rPr>
        <w:t>()</w:t>
      </w:r>
      <w:r w:rsidR="00647008" w:rsidRPr="00030A25">
        <w:rPr>
          <w:rFonts w:ascii="Times New Roman" w:hAnsi="Times New Roman" w:cs="Times New Roman"/>
        </w:rPr>
        <w:t>.length</w:t>
      </w:r>
      <w:r w:rsidR="0063143A">
        <w:rPr>
          <w:rFonts w:ascii="Times New Roman" w:hAnsi="Times New Roman" w:cs="Times New Roman"/>
        </w:rPr>
        <w:t xml:space="preserve"> </w:t>
      </w:r>
      <w:r w:rsidR="0063143A" w:rsidRPr="0063143A">
        <w:rPr>
          <w:rFonts w:ascii="Times New Roman" w:hAnsi="Times New Roman" w:cs="Times New Roman"/>
          <w:color w:val="3333FF"/>
        </w:rPr>
        <w:t>//adjusted count to account for arrays</w:t>
      </w:r>
    </w:p>
    <w:p w14:paraId="0D672AA2" w14:textId="77777777" w:rsidR="00087EE5" w:rsidRPr="00030A25" w:rsidRDefault="00087EE5" w:rsidP="002A7E97">
      <w:pPr>
        <w:spacing w:after="0" w:line="240" w:lineRule="auto"/>
        <w:rPr>
          <w:rFonts w:ascii="Times New Roman" w:hAnsi="Times New Roman" w:cs="Times New Roman"/>
        </w:rPr>
      </w:pPr>
    </w:p>
    <w:p w14:paraId="0686E3BF" w14:textId="5344036D" w:rsidR="008C4B07" w:rsidRPr="007D1791" w:rsidRDefault="008C4B07" w:rsidP="002A7E97">
      <w:pPr>
        <w:spacing w:after="0" w:line="240" w:lineRule="auto"/>
      </w:pPr>
    </w:p>
    <w:p w14:paraId="3614BB55" w14:textId="77777777" w:rsidR="00747976" w:rsidRDefault="00087EE5" w:rsidP="002A7E97">
      <w:pPr>
        <w:spacing w:after="0" w:line="240" w:lineRule="auto"/>
      </w:pPr>
      <w:r w:rsidRPr="00087EE5">
        <w:rPr>
          <w:noProof/>
        </w:rPr>
        <w:lastRenderedPageBreak/>
        <w:drawing>
          <wp:inline distT="0" distB="0" distL="0" distR="0" wp14:anchorId="6C31414A" wp14:editId="5E19A1C4">
            <wp:extent cx="4768472" cy="5234964"/>
            <wp:effectExtent l="0" t="0" r="0" b="3810"/>
            <wp:docPr id="134342795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27954" name="Picture 1" descr="A screenshot of a computer code&#10;&#10;Description automatically generated"/>
                    <pic:cNvPicPr/>
                  </pic:nvPicPr>
                  <pic:blipFill>
                    <a:blip r:embed="rId70"/>
                    <a:stretch>
                      <a:fillRect/>
                    </a:stretch>
                  </pic:blipFill>
                  <pic:spPr>
                    <a:xfrm>
                      <a:off x="0" y="0"/>
                      <a:ext cx="4768729" cy="5235246"/>
                    </a:xfrm>
                    <a:prstGeom prst="rect">
                      <a:avLst/>
                    </a:prstGeom>
                  </pic:spPr>
                </pic:pic>
              </a:graphicData>
            </a:graphic>
          </wp:inline>
        </w:drawing>
      </w:r>
    </w:p>
    <w:p w14:paraId="4FBABFE5" w14:textId="77777777" w:rsidR="009A5577" w:rsidRDefault="00E95CF0" w:rsidP="002A7E97">
      <w:pPr>
        <w:spacing w:after="0" w:line="240" w:lineRule="auto"/>
      </w:pPr>
      <w:r w:rsidRPr="00E95CF0">
        <w:rPr>
          <w:noProof/>
        </w:rPr>
        <w:lastRenderedPageBreak/>
        <w:drawing>
          <wp:inline distT="0" distB="0" distL="0" distR="0" wp14:anchorId="2065AA86" wp14:editId="611F822A">
            <wp:extent cx="3745149" cy="4245553"/>
            <wp:effectExtent l="0" t="0" r="8255" b="3175"/>
            <wp:docPr id="131692087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20879" name="Picture 1" descr="A screenshot of a computer code&#10;&#10;Description automatically generated"/>
                    <pic:cNvPicPr/>
                  </pic:nvPicPr>
                  <pic:blipFill>
                    <a:blip r:embed="rId71"/>
                    <a:stretch>
                      <a:fillRect/>
                    </a:stretch>
                  </pic:blipFill>
                  <pic:spPr>
                    <a:xfrm>
                      <a:off x="0" y="0"/>
                      <a:ext cx="3748473" cy="4249322"/>
                    </a:xfrm>
                    <a:prstGeom prst="rect">
                      <a:avLst/>
                    </a:prstGeom>
                  </pic:spPr>
                </pic:pic>
              </a:graphicData>
            </a:graphic>
          </wp:inline>
        </w:drawing>
      </w:r>
      <w:r w:rsidR="00747976" w:rsidRPr="00747976">
        <w:t xml:space="preserve"> </w:t>
      </w:r>
    </w:p>
    <w:p w14:paraId="60203AE6" w14:textId="59EEE685" w:rsidR="00D97026" w:rsidRDefault="009A5577" w:rsidP="002A7E97">
      <w:pPr>
        <w:spacing w:after="0" w:line="240" w:lineRule="auto"/>
        <w:rPr>
          <w:rFonts w:asciiTheme="majorHAnsi" w:eastAsiaTheme="majorEastAsia" w:hAnsiTheme="majorHAnsi" w:cstheme="majorBidi"/>
          <w:color w:val="0F4761" w:themeColor="accent1" w:themeShade="BF"/>
          <w:sz w:val="32"/>
          <w:szCs w:val="32"/>
        </w:rPr>
      </w:pPr>
      <w:r w:rsidRPr="009A5577">
        <w:rPr>
          <w:noProof/>
        </w:rPr>
        <w:drawing>
          <wp:inline distT="0" distB="0" distL="0" distR="0" wp14:anchorId="3D0E728E" wp14:editId="3664047F">
            <wp:extent cx="3336587" cy="4052850"/>
            <wp:effectExtent l="0" t="0" r="0" b="5080"/>
            <wp:docPr id="180637940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79406" name="Picture 1" descr="A screenshot of a computer code&#10;&#10;Description automatically generated"/>
                    <pic:cNvPicPr/>
                  </pic:nvPicPr>
                  <pic:blipFill>
                    <a:blip r:embed="rId72"/>
                    <a:stretch>
                      <a:fillRect/>
                    </a:stretch>
                  </pic:blipFill>
                  <pic:spPr>
                    <a:xfrm>
                      <a:off x="0" y="0"/>
                      <a:ext cx="3336587" cy="4052850"/>
                    </a:xfrm>
                    <a:prstGeom prst="rect">
                      <a:avLst/>
                    </a:prstGeom>
                  </pic:spPr>
                </pic:pic>
              </a:graphicData>
            </a:graphic>
          </wp:inline>
        </w:drawing>
      </w:r>
      <w:r w:rsidR="00D97026">
        <w:br w:type="page"/>
      </w:r>
    </w:p>
    <w:p w14:paraId="4C436551" w14:textId="6869D15A" w:rsidR="0070210B" w:rsidRDefault="00D97026" w:rsidP="00FF29A8">
      <w:pPr>
        <w:pStyle w:val="Heading3"/>
      </w:pPr>
      <w:bookmarkStart w:id="39" w:name="_Toc164941381"/>
      <w:r>
        <w:lastRenderedPageBreak/>
        <w:t>Question 6</w:t>
      </w:r>
      <w:r w:rsidR="00255503">
        <w:t xml:space="preserve"> [</w:t>
      </w:r>
      <w:r w:rsidR="004D1049">
        <w:t>Screencast_1]</w:t>
      </w:r>
      <w:bookmarkEnd w:id="39"/>
    </w:p>
    <w:p w14:paraId="2511F639" w14:textId="77777777" w:rsidR="00B019E4" w:rsidRDefault="004E4E17" w:rsidP="00A315DF">
      <w:pPr>
        <w:spacing w:after="0" w:line="240" w:lineRule="auto"/>
        <w:rPr>
          <w:rFonts w:ascii="Times New Roman" w:hAnsi="Times New Roman" w:cs="Times New Roman"/>
        </w:rPr>
      </w:pPr>
      <w:r w:rsidRPr="004E4E17">
        <w:rPr>
          <w:rFonts w:ascii="Times New Roman" w:hAnsi="Times New Roman" w:cs="Times New Roman"/>
        </w:rPr>
        <w:t>How much ticket revenue was generated from Irish Rap concerts held in venues with a capacity between 10,000 and 20,000, during the years 2015 to 2023</w:t>
      </w:r>
      <w:r>
        <w:rPr>
          <w:rFonts w:ascii="Times New Roman" w:hAnsi="Times New Roman" w:cs="Times New Roman"/>
        </w:rPr>
        <w:t xml:space="preserve">? </w:t>
      </w:r>
    </w:p>
    <w:p w14:paraId="01D6FBD1" w14:textId="544E38B2" w:rsidR="00B019E4" w:rsidRDefault="00797C5F" w:rsidP="00A315DF">
      <w:pPr>
        <w:spacing w:after="0" w:line="240" w:lineRule="auto"/>
        <w:rPr>
          <w:rFonts w:ascii="Times New Roman" w:hAnsi="Times New Roman" w:cs="Times New Roman"/>
        </w:rPr>
      </w:pPr>
      <w:r>
        <w:rPr>
          <w:rFonts w:ascii="Times New Roman" w:hAnsi="Times New Roman" w:cs="Times New Roman"/>
        </w:rPr>
        <w:t>If the concert too</w:t>
      </w:r>
      <w:r w:rsidR="00AD26FB">
        <w:rPr>
          <w:rFonts w:ascii="Times New Roman" w:hAnsi="Times New Roman" w:cs="Times New Roman"/>
        </w:rPr>
        <w:t>k</w:t>
      </w:r>
      <w:r>
        <w:rPr>
          <w:rFonts w:ascii="Times New Roman" w:hAnsi="Times New Roman" w:cs="Times New Roman"/>
        </w:rPr>
        <w:t xml:space="preserve"> place between 2020 and 2023, adjust the ticket revenue by 20% </w:t>
      </w:r>
      <w:r w:rsidR="00796518">
        <w:rPr>
          <w:rFonts w:ascii="Times New Roman" w:hAnsi="Times New Roman" w:cs="Times New Roman"/>
        </w:rPr>
        <w:t xml:space="preserve">to account for </w:t>
      </w:r>
      <w:r w:rsidR="007E0616">
        <w:rPr>
          <w:rFonts w:ascii="Times New Roman" w:hAnsi="Times New Roman" w:cs="Times New Roman"/>
        </w:rPr>
        <w:t xml:space="preserve">the circumstance that </w:t>
      </w:r>
      <w:r w:rsidR="008D18CD">
        <w:rPr>
          <w:rFonts w:ascii="Times New Roman" w:hAnsi="Times New Roman" w:cs="Times New Roman"/>
        </w:rPr>
        <w:t>COVID-19</w:t>
      </w:r>
      <w:r w:rsidR="007E0616">
        <w:rPr>
          <w:rFonts w:ascii="Times New Roman" w:hAnsi="Times New Roman" w:cs="Times New Roman"/>
        </w:rPr>
        <w:t xml:space="preserve"> restrictions had not taken place</w:t>
      </w:r>
      <w:r w:rsidR="002E787D">
        <w:rPr>
          <w:rFonts w:ascii="Times New Roman" w:hAnsi="Times New Roman" w:cs="Times New Roman"/>
        </w:rPr>
        <w:t xml:space="preserve"> </w:t>
      </w:r>
      <w:r w:rsidR="00504289">
        <w:rPr>
          <w:rFonts w:ascii="Times New Roman" w:hAnsi="Times New Roman" w:cs="Times New Roman"/>
        </w:rPr>
        <w:t>and more attendees would have been permitted</w:t>
      </w:r>
      <w:r w:rsidR="00850818">
        <w:rPr>
          <w:rFonts w:ascii="Times New Roman" w:hAnsi="Times New Roman" w:cs="Times New Roman"/>
        </w:rPr>
        <w:t>.</w:t>
      </w:r>
      <w:r w:rsidR="003E2FAA">
        <w:rPr>
          <w:rFonts w:ascii="Times New Roman" w:hAnsi="Times New Roman" w:cs="Times New Roman"/>
        </w:rPr>
        <w:t xml:space="preserve"> </w:t>
      </w:r>
    </w:p>
    <w:p w14:paraId="2C76B196" w14:textId="10F097B8" w:rsidR="004E4E17" w:rsidRDefault="003E2FAA" w:rsidP="00A315DF">
      <w:pPr>
        <w:spacing w:after="0" w:line="240" w:lineRule="auto"/>
        <w:rPr>
          <w:rFonts w:ascii="Times New Roman" w:hAnsi="Times New Roman" w:cs="Times New Roman"/>
        </w:rPr>
      </w:pPr>
      <w:r>
        <w:rPr>
          <w:rFonts w:ascii="Times New Roman" w:hAnsi="Times New Roman" w:cs="Times New Roman"/>
        </w:rPr>
        <w:t xml:space="preserve">State clearly if </w:t>
      </w:r>
      <w:r w:rsidR="008D18CD">
        <w:rPr>
          <w:rFonts w:ascii="Times New Roman" w:hAnsi="Times New Roman" w:cs="Times New Roman"/>
        </w:rPr>
        <w:t>restrictions</w:t>
      </w:r>
      <w:r w:rsidR="00760526">
        <w:rPr>
          <w:rFonts w:ascii="Times New Roman" w:hAnsi="Times New Roman" w:cs="Times New Roman"/>
        </w:rPr>
        <w:t xml:space="preserve"> were in place or not.</w:t>
      </w:r>
    </w:p>
    <w:p w14:paraId="22D5EE99" w14:textId="77777777" w:rsidR="00704E23" w:rsidRDefault="00704E23" w:rsidP="00A315DF">
      <w:pPr>
        <w:spacing w:after="0" w:line="240" w:lineRule="auto"/>
        <w:rPr>
          <w:rFonts w:ascii="Times New Roman" w:hAnsi="Times New Roman" w:cs="Times New Roman"/>
        </w:rPr>
      </w:pPr>
    </w:p>
    <w:p w14:paraId="326367B8" w14:textId="467FB605" w:rsidR="00A92A6D" w:rsidRPr="00875A6B" w:rsidRDefault="00A92A6D" w:rsidP="00A315DF">
      <w:pPr>
        <w:spacing w:after="0" w:line="240" w:lineRule="auto"/>
        <w:rPr>
          <w:rFonts w:ascii="Times New Roman" w:hAnsi="Times New Roman" w:cs="Times New Roman"/>
        </w:rPr>
      </w:pPr>
      <w:r w:rsidRPr="00875A6B">
        <w:rPr>
          <w:rFonts w:ascii="Times New Roman" w:hAnsi="Times New Roman" w:cs="Times New Roman"/>
        </w:rPr>
        <w:t>//Q6</w:t>
      </w:r>
    </w:p>
    <w:p w14:paraId="2E3FFB6C" w14:textId="549D5219" w:rsidR="00A2233B" w:rsidRPr="00991E5C" w:rsidRDefault="00A2233B" w:rsidP="00A315DF">
      <w:pPr>
        <w:spacing w:after="0" w:line="240" w:lineRule="auto"/>
        <w:rPr>
          <w:rFonts w:ascii="Times New Roman" w:hAnsi="Times New Roman" w:cs="Times New Roman"/>
        </w:rPr>
      </w:pPr>
      <w:r w:rsidRPr="00991E5C">
        <w:rPr>
          <w:rFonts w:ascii="Times New Roman" w:hAnsi="Times New Roman" w:cs="Times New Roman"/>
        </w:rPr>
        <w:t>db.ConcertVenueLog.aggregate([</w:t>
      </w:r>
    </w:p>
    <w:p w14:paraId="13049F07" w14:textId="23CAAFA1" w:rsidR="00A2233B" w:rsidRPr="00991E5C" w:rsidRDefault="00A2233B" w:rsidP="00A315DF">
      <w:pPr>
        <w:spacing w:after="0" w:line="240" w:lineRule="auto"/>
        <w:ind w:left="720"/>
        <w:rPr>
          <w:rFonts w:ascii="Times New Roman" w:hAnsi="Times New Roman" w:cs="Times New Roman"/>
        </w:rPr>
      </w:pPr>
      <w:r w:rsidRPr="00991E5C">
        <w:rPr>
          <w:rFonts w:ascii="Times New Roman" w:hAnsi="Times New Roman" w:cs="Times New Roman"/>
        </w:rPr>
        <w:t>{$match: {</w:t>
      </w:r>
    </w:p>
    <w:p w14:paraId="33559AD9" w14:textId="1D216FD9"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Music_Type": "Irish Rap",</w:t>
      </w:r>
    </w:p>
    <w:p w14:paraId="76223F5C" w14:textId="6774C190"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Venue.Capacity": { $gte: 10000, $lte: 20000 },</w:t>
      </w:r>
    </w:p>
    <w:p w14:paraId="1AE5A608" w14:textId="6EAFDE22"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ncert_Year": { $gte: 2015, $lte: 2023 }</w:t>
      </w:r>
    </w:p>
    <w:p w14:paraId="07C9AFFF" w14:textId="27D0B16E" w:rsidR="00A2233B" w:rsidRPr="00991E5C" w:rsidRDefault="00A2233B" w:rsidP="00875A6B">
      <w:pPr>
        <w:spacing w:after="0" w:line="240" w:lineRule="auto"/>
        <w:rPr>
          <w:rFonts w:ascii="Times New Roman" w:hAnsi="Times New Roman" w:cs="Times New Roman"/>
        </w:rPr>
      </w:pPr>
      <w:r w:rsidRPr="00991E5C">
        <w:rPr>
          <w:rFonts w:ascii="Times New Roman" w:hAnsi="Times New Roman" w:cs="Times New Roman"/>
        </w:rPr>
        <w:t>}},</w:t>
      </w:r>
    </w:p>
    <w:p w14:paraId="1E52A4CC" w14:textId="3D393951" w:rsidR="00A2233B" w:rsidRPr="00991E5C" w:rsidRDefault="00A2233B" w:rsidP="00A315DF">
      <w:pPr>
        <w:spacing w:after="0" w:line="240" w:lineRule="auto"/>
        <w:ind w:left="720"/>
        <w:rPr>
          <w:rFonts w:ascii="Times New Roman" w:hAnsi="Times New Roman" w:cs="Times New Roman"/>
        </w:rPr>
      </w:pPr>
      <w:r w:rsidRPr="00991E5C">
        <w:rPr>
          <w:rFonts w:ascii="Times New Roman" w:hAnsi="Times New Roman" w:cs="Times New Roman"/>
        </w:rPr>
        <w:t>{$addFields: {</w:t>
      </w:r>
      <w:r w:rsidR="00346318">
        <w:rPr>
          <w:rFonts w:ascii="Times New Roman" w:hAnsi="Times New Roman" w:cs="Times New Roman"/>
        </w:rPr>
        <w:t xml:space="preserve"> </w:t>
      </w:r>
      <w:r w:rsidR="00346318" w:rsidRPr="00346318">
        <w:rPr>
          <w:rFonts w:ascii="Times New Roman" w:hAnsi="Times New Roman" w:cs="Times New Roman"/>
          <w:color w:val="3333FF"/>
        </w:rPr>
        <w:t>// creates new field</w:t>
      </w:r>
    </w:p>
    <w:p w14:paraId="6388F083" w14:textId="26C5ED0F"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Ticket_Revenue: { $multiply: ["$Ticket_Price", "$Actual_Crowd"] },</w:t>
      </w:r>
      <w:r w:rsidR="00346318">
        <w:rPr>
          <w:rFonts w:ascii="Times New Roman" w:hAnsi="Times New Roman" w:cs="Times New Roman"/>
        </w:rPr>
        <w:t xml:space="preserve"> </w:t>
      </w:r>
      <w:r w:rsidR="00346318" w:rsidRPr="00346318">
        <w:rPr>
          <w:rFonts w:ascii="Times New Roman" w:hAnsi="Times New Roman" w:cs="Times New Roman"/>
          <w:color w:val="3333FF"/>
        </w:rPr>
        <w:t>//new field</w:t>
      </w:r>
    </w:p>
    <w:p w14:paraId="177FB998" w14:textId="500B5F6C"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vid_Restrictions: {</w:t>
      </w:r>
      <w:r w:rsidR="00346318">
        <w:rPr>
          <w:rFonts w:ascii="Times New Roman" w:hAnsi="Times New Roman" w:cs="Times New Roman"/>
        </w:rPr>
        <w:t xml:space="preserve"> </w:t>
      </w:r>
      <w:r w:rsidR="00346318" w:rsidRPr="00346318">
        <w:rPr>
          <w:rFonts w:ascii="Times New Roman" w:hAnsi="Times New Roman" w:cs="Times New Roman"/>
          <w:color w:val="3333FF"/>
        </w:rPr>
        <w:t xml:space="preserve">// new field </w:t>
      </w:r>
    </w:p>
    <w:p w14:paraId="19FFB431" w14:textId="19B005CB"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nd: {</w:t>
      </w:r>
      <w:r w:rsidR="0063143A">
        <w:rPr>
          <w:rFonts w:ascii="Times New Roman" w:hAnsi="Times New Roman" w:cs="Times New Roman"/>
        </w:rPr>
        <w:t xml:space="preserve"> </w:t>
      </w:r>
      <w:r w:rsidR="0063143A" w:rsidRPr="00346318">
        <w:rPr>
          <w:rFonts w:ascii="Times New Roman" w:hAnsi="Times New Roman" w:cs="Times New Roman"/>
          <w:color w:val="3333FF"/>
        </w:rPr>
        <w:t>// condition</w:t>
      </w:r>
    </w:p>
    <w:p w14:paraId="01B08995" w14:textId="60C00D7A" w:rsidR="00A2233B" w:rsidRPr="00991E5C" w:rsidRDefault="00A2233B" w:rsidP="00346318">
      <w:pPr>
        <w:spacing w:after="0" w:line="240" w:lineRule="auto"/>
        <w:ind w:left="2160"/>
        <w:rPr>
          <w:rFonts w:ascii="Times New Roman" w:hAnsi="Times New Roman" w:cs="Times New Roman"/>
        </w:rPr>
      </w:pPr>
      <w:r w:rsidRPr="00991E5C">
        <w:rPr>
          <w:rFonts w:ascii="Times New Roman" w:hAnsi="Times New Roman" w:cs="Times New Roman"/>
        </w:rPr>
        <w:t>if: { $gte: ["$Concert_Year", 2020] },</w:t>
      </w:r>
      <w:r w:rsidR="0063143A" w:rsidRPr="00346318">
        <w:rPr>
          <w:rFonts w:ascii="Times New Roman" w:hAnsi="Times New Roman" w:cs="Times New Roman"/>
          <w:color w:val="3333FF"/>
        </w:rPr>
        <w:t xml:space="preserve"> // if </w:t>
      </w:r>
      <w:r w:rsidR="00346318" w:rsidRPr="00346318">
        <w:rPr>
          <w:rFonts w:ascii="Times New Roman" w:hAnsi="Times New Roman" w:cs="Times New Roman"/>
          <w:color w:val="3333FF"/>
        </w:rPr>
        <w:t xml:space="preserve"> Concert Year greater than or equal to 2020</w:t>
      </w:r>
    </w:p>
    <w:p w14:paraId="6C9ABB12" w14:textId="0770ABCE" w:rsidR="00A2233B" w:rsidRPr="00991E5C" w:rsidRDefault="00A2233B" w:rsidP="008B5E14">
      <w:pPr>
        <w:spacing w:after="0" w:line="240" w:lineRule="auto"/>
        <w:ind w:left="1440" w:firstLine="720"/>
        <w:rPr>
          <w:rFonts w:ascii="Times New Roman" w:hAnsi="Times New Roman" w:cs="Times New Roman"/>
        </w:rPr>
      </w:pPr>
      <w:r w:rsidRPr="00991E5C">
        <w:rPr>
          <w:rFonts w:ascii="Times New Roman" w:hAnsi="Times New Roman" w:cs="Times New Roman"/>
        </w:rPr>
        <w:t>then: "Yes",</w:t>
      </w:r>
      <w:r w:rsidR="00346318">
        <w:rPr>
          <w:rFonts w:ascii="Times New Roman" w:hAnsi="Times New Roman" w:cs="Times New Roman"/>
        </w:rPr>
        <w:t xml:space="preserve"> </w:t>
      </w:r>
      <w:r w:rsidR="00346318" w:rsidRPr="00346318">
        <w:rPr>
          <w:rFonts w:ascii="Times New Roman" w:hAnsi="Times New Roman" w:cs="Times New Roman"/>
          <w:color w:val="3333FF"/>
        </w:rPr>
        <w:t>// then display yes</w:t>
      </w:r>
    </w:p>
    <w:p w14:paraId="07078640" w14:textId="518A57B2" w:rsidR="00A2233B" w:rsidRPr="00991E5C" w:rsidRDefault="00A2233B" w:rsidP="008B5E14">
      <w:pPr>
        <w:spacing w:after="0" w:line="240" w:lineRule="auto"/>
        <w:ind w:left="1440" w:firstLine="720"/>
        <w:rPr>
          <w:rFonts w:ascii="Times New Roman" w:hAnsi="Times New Roman" w:cs="Times New Roman"/>
        </w:rPr>
      </w:pPr>
      <w:r w:rsidRPr="00991E5C">
        <w:rPr>
          <w:rFonts w:ascii="Times New Roman" w:hAnsi="Times New Roman" w:cs="Times New Roman"/>
        </w:rPr>
        <w:t>else: "No"</w:t>
      </w:r>
      <w:r w:rsidR="00346318">
        <w:rPr>
          <w:rFonts w:ascii="Times New Roman" w:hAnsi="Times New Roman" w:cs="Times New Roman"/>
        </w:rPr>
        <w:t xml:space="preserve"> </w:t>
      </w:r>
      <w:r w:rsidR="00346318" w:rsidRPr="00346318">
        <w:rPr>
          <w:rFonts w:ascii="Times New Roman" w:hAnsi="Times New Roman" w:cs="Times New Roman"/>
          <w:color w:val="3333FF"/>
        </w:rPr>
        <w:t>// else display no</w:t>
      </w:r>
    </w:p>
    <w:p w14:paraId="4D9E8AD8" w14:textId="72420FDB" w:rsidR="00A2233B" w:rsidRPr="00991E5C" w:rsidRDefault="00A2233B" w:rsidP="00875A6B">
      <w:pPr>
        <w:spacing w:after="0" w:line="240" w:lineRule="auto"/>
        <w:rPr>
          <w:rFonts w:ascii="Times New Roman" w:hAnsi="Times New Roman" w:cs="Times New Roman"/>
        </w:rPr>
      </w:pPr>
      <w:r w:rsidRPr="00991E5C">
        <w:rPr>
          <w:rFonts w:ascii="Times New Roman" w:hAnsi="Times New Roman" w:cs="Times New Roman"/>
        </w:rPr>
        <w:t>}}}},</w:t>
      </w:r>
    </w:p>
    <w:p w14:paraId="6F09FCDC" w14:textId="4C710BBA" w:rsidR="00A2233B" w:rsidRPr="00991E5C" w:rsidRDefault="00A2233B" w:rsidP="00A315DF">
      <w:pPr>
        <w:spacing w:after="0" w:line="240" w:lineRule="auto"/>
        <w:ind w:left="720"/>
        <w:rPr>
          <w:rFonts w:ascii="Times New Roman" w:hAnsi="Times New Roman" w:cs="Times New Roman"/>
        </w:rPr>
      </w:pPr>
      <w:r w:rsidRPr="00991E5C">
        <w:rPr>
          <w:rFonts w:ascii="Times New Roman" w:hAnsi="Times New Roman" w:cs="Times New Roman"/>
        </w:rPr>
        <w:t xml:space="preserve">{$addFields: </w:t>
      </w:r>
      <w:r w:rsidR="00346318" w:rsidRPr="00346318">
        <w:rPr>
          <w:rFonts w:ascii="Times New Roman" w:hAnsi="Times New Roman" w:cs="Times New Roman"/>
          <w:color w:val="3333FF"/>
        </w:rPr>
        <w:t>// creates new field</w:t>
      </w:r>
    </w:p>
    <w:p w14:paraId="0EF85CCA" w14:textId="634F29F8"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Adjusted_Ticket_Revenue: {</w:t>
      </w:r>
    </w:p>
    <w:p w14:paraId="0B7B3443" w14:textId="4E161100" w:rsidR="00346318"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nd: {</w:t>
      </w:r>
      <w:r w:rsidR="00346318">
        <w:rPr>
          <w:rFonts w:ascii="Times New Roman" w:hAnsi="Times New Roman" w:cs="Times New Roman"/>
        </w:rPr>
        <w:t xml:space="preserve"> </w:t>
      </w:r>
      <w:r w:rsidR="00346318" w:rsidRPr="00346318">
        <w:rPr>
          <w:rFonts w:ascii="Times New Roman" w:hAnsi="Times New Roman" w:cs="Times New Roman"/>
          <w:color w:val="3333FF"/>
        </w:rPr>
        <w:t>// condition</w:t>
      </w:r>
    </w:p>
    <w:p w14:paraId="1C3575B5" w14:textId="4568B3D1" w:rsidR="00A2233B" w:rsidRPr="00991E5C" w:rsidRDefault="00A2233B" w:rsidP="00346318">
      <w:pPr>
        <w:spacing w:after="0" w:line="240" w:lineRule="auto"/>
        <w:ind w:left="1440" w:firstLine="720"/>
        <w:rPr>
          <w:rFonts w:ascii="Times New Roman" w:hAnsi="Times New Roman" w:cs="Times New Roman"/>
        </w:rPr>
      </w:pPr>
      <w:r w:rsidRPr="00991E5C">
        <w:rPr>
          <w:rFonts w:ascii="Times New Roman" w:hAnsi="Times New Roman" w:cs="Times New Roman"/>
        </w:rPr>
        <w:t>if: { $eq: ["$Covid_Restrictions", "Yes"] },</w:t>
      </w:r>
      <w:r w:rsidR="00346318">
        <w:rPr>
          <w:rFonts w:ascii="Times New Roman" w:hAnsi="Times New Roman" w:cs="Times New Roman"/>
        </w:rPr>
        <w:t xml:space="preserve"> </w:t>
      </w:r>
      <w:r w:rsidR="00346318" w:rsidRPr="00346318">
        <w:rPr>
          <w:rFonts w:ascii="Times New Roman" w:hAnsi="Times New Roman" w:cs="Times New Roman"/>
          <w:color w:val="3333FF"/>
        </w:rPr>
        <w:t>if field is equal to yes</w:t>
      </w:r>
    </w:p>
    <w:p w14:paraId="49F164F0" w14:textId="55F26546" w:rsidR="00A2233B" w:rsidRPr="00991E5C" w:rsidRDefault="00A2233B" w:rsidP="008B5E14">
      <w:pPr>
        <w:spacing w:after="0" w:line="240" w:lineRule="auto"/>
        <w:ind w:left="1440" w:firstLine="720"/>
        <w:rPr>
          <w:rFonts w:ascii="Times New Roman" w:hAnsi="Times New Roman" w:cs="Times New Roman"/>
        </w:rPr>
      </w:pPr>
      <w:r w:rsidRPr="00991E5C">
        <w:rPr>
          <w:rFonts w:ascii="Times New Roman" w:hAnsi="Times New Roman" w:cs="Times New Roman"/>
        </w:rPr>
        <w:t>then: { $multiply: ["$Ticket_Revenue", 1.2] },</w:t>
      </w:r>
      <w:r w:rsidR="00346318">
        <w:rPr>
          <w:rFonts w:ascii="Times New Roman" w:hAnsi="Times New Roman" w:cs="Times New Roman"/>
        </w:rPr>
        <w:t xml:space="preserve"> </w:t>
      </w:r>
      <w:r w:rsidR="00346318" w:rsidRPr="00393018">
        <w:rPr>
          <w:rFonts w:ascii="Times New Roman" w:hAnsi="Times New Roman" w:cs="Times New Roman"/>
          <w:color w:val="3333FF"/>
        </w:rPr>
        <w:t xml:space="preserve">//multiply by </w:t>
      </w:r>
      <w:r w:rsidR="00393018" w:rsidRPr="00393018">
        <w:rPr>
          <w:rFonts w:ascii="Times New Roman" w:hAnsi="Times New Roman" w:cs="Times New Roman"/>
          <w:color w:val="3333FF"/>
        </w:rPr>
        <w:t>1.2</w:t>
      </w:r>
    </w:p>
    <w:p w14:paraId="4CBA3044" w14:textId="22626BD2" w:rsidR="00A2233B" w:rsidRPr="00991E5C" w:rsidRDefault="00A2233B" w:rsidP="008B5E14">
      <w:pPr>
        <w:spacing w:after="0" w:line="240" w:lineRule="auto"/>
        <w:ind w:left="1440" w:firstLine="720"/>
        <w:rPr>
          <w:rFonts w:ascii="Times New Roman" w:hAnsi="Times New Roman" w:cs="Times New Roman"/>
        </w:rPr>
      </w:pPr>
      <w:r w:rsidRPr="00991E5C">
        <w:rPr>
          <w:rFonts w:ascii="Times New Roman" w:hAnsi="Times New Roman" w:cs="Times New Roman"/>
        </w:rPr>
        <w:t>else: "$Ticket_Revenue"</w:t>
      </w:r>
      <w:r w:rsidR="00393018">
        <w:rPr>
          <w:rFonts w:ascii="Times New Roman" w:hAnsi="Times New Roman" w:cs="Times New Roman"/>
        </w:rPr>
        <w:t xml:space="preserve"> // </w:t>
      </w:r>
      <w:r w:rsidR="00393018" w:rsidRPr="00393018">
        <w:rPr>
          <w:rFonts w:ascii="Times New Roman" w:hAnsi="Times New Roman" w:cs="Times New Roman"/>
          <w:color w:val="3333FF"/>
        </w:rPr>
        <w:t>else display Ticket Revenue field</w:t>
      </w:r>
    </w:p>
    <w:p w14:paraId="57D08BC3" w14:textId="46DA2C70" w:rsidR="00A2233B" w:rsidRPr="00991E5C" w:rsidRDefault="00A2233B" w:rsidP="00875A6B">
      <w:pPr>
        <w:spacing w:after="0" w:line="240" w:lineRule="auto"/>
        <w:rPr>
          <w:rFonts w:ascii="Times New Roman" w:hAnsi="Times New Roman" w:cs="Times New Roman"/>
        </w:rPr>
      </w:pPr>
      <w:r w:rsidRPr="00991E5C">
        <w:rPr>
          <w:rFonts w:ascii="Times New Roman" w:hAnsi="Times New Roman" w:cs="Times New Roman"/>
        </w:rPr>
        <w:t>} } }},</w:t>
      </w:r>
    </w:p>
    <w:p w14:paraId="56E1ED19" w14:textId="1C4A0250" w:rsidR="00A2233B" w:rsidRPr="00991E5C" w:rsidRDefault="00A2233B" w:rsidP="00A315DF">
      <w:pPr>
        <w:spacing w:after="0" w:line="240" w:lineRule="auto"/>
        <w:ind w:left="720"/>
        <w:rPr>
          <w:rFonts w:ascii="Times New Roman" w:hAnsi="Times New Roman" w:cs="Times New Roman"/>
        </w:rPr>
      </w:pPr>
      <w:r w:rsidRPr="00991E5C">
        <w:rPr>
          <w:rFonts w:ascii="Times New Roman" w:hAnsi="Times New Roman" w:cs="Times New Roman"/>
        </w:rPr>
        <w:t>{$project: {</w:t>
      </w:r>
    </w:p>
    <w:p w14:paraId="3451B286" w14:textId="4B1C4818"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_id: 0,</w:t>
      </w:r>
    </w:p>
    <w:p w14:paraId="3D3A7B5F" w14:textId="041F0802"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ncert_Year: 1,</w:t>
      </w:r>
    </w:p>
    <w:p w14:paraId="079BCA4D" w14:textId="15F9FAD4"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Performer: 1,</w:t>
      </w:r>
    </w:p>
    <w:p w14:paraId="7EAC96D4" w14:textId="63968158"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Ticket_Price: 1,</w:t>
      </w:r>
    </w:p>
    <w:p w14:paraId="3E233F52" w14:textId="400EF806"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Actual_Crowd: 1,</w:t>
      </w:r>
    </w:p>
    <w:p w14:paraId="694113D0" w14:textId="7B3AF752"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Ticket_Revenue: 1,</w:t>
      </w:r>
    </w:p>
    <w:p w14:paraId="00A20967" w14:textId="5839E5EC"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Adjusted_Ticket_Revenue: 1,</w:t>
      </w:r>
    </w:p>
    <w:p w14:paraId="634F6B0A" w14:textId="04EB4424"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Covid_Restrictions: 1</w:t>
      </w:r>
    </w:p>
    <w:p w14:paraId="03499B8D" w14:textId="6C6A441F" w:rsidR="00A2233B" w:rsidRPr="00991E5C" w:rsidRDefault="00A2233B" w:rsidP="00875A6B">
      <w:pPr>
        <w:spacing w:after="0" w:line="240" w:lineRule="auto"/>
        <w:rPr>
          <w:rFonts w:ascii="Times New Roman" w:hAnsi="Times New Roman" w:cs="Times New Roman"/>
        </w:rPr>
      </w:pPr>
      <w:r w:rsidRPr="00991E5C">
        <w:rPr>
          <w:rFonts w:ascii="Times New Roman" w:hAnsi="Times New Roman" w:cs="Times New Roman"/>
        </w:rPr>
        <w:t>}},</w:t>
      </w:r>
    </w:p>
    <w:p w14:paraId="0C8DE26E" w14:textId="5A029E86" w:rsidR="00A2233B" w:rsidRPr="00991E5C" w:rsidRDefault="00A2233B" w:rsidP="00A315DF">
      <w:pPr>
        <w:spacing w:after="0" w:line="240" w:lineRule="auto"/>
        <w:ind w:left="720" w:firstLine="720"/>
        <w:rPr>
          <w:rFonts w:ascii="Times New Roman" w:hAnsi="Times New Roman" w:cs="Times New Roman"/>
        </w:rPr>
      </w:pPr>
      <w:r w:rsidRPr="00991E5C">
        <w:rPr>
          <w:rFonts w:ascii="Times New Roman" w:hAnsi="Times New Roman" w:cs="Times New Roman"/>
        </w:rPr>
        <w:t>{$sort: { Adjusted_Ticket_Revenue: -1 }</w:t>
      </w:r>
    </w:p>
    <w:p w14:paraId="7F3B4DEE" w14:textId="29BF08C3" w:rsidR="00A2233B" w:rsidRPr="00875A6B" w:rsidRDefault="00A2233B" w:rsidP="00875A6B">
      <w:pPr>
        <w:spacing w:after="0" w:line="240" w:lineRule="auto"/>
        <w:rPr>
          <w:rFonts w:ascii="Times New Roman" w:hAnsi="Times New Roman" w:cs="Times New Roman"/>
        </w:rPr>
      </w:pPr>
      <w:r w:rsidRPr="00991E5C">
        <w:rPr>
          <w:rFonts w:ascii="Times New Roman" w:hAnsi="Times New Roman" w:cs="Times New Roman"/>
        </w:rPr>
        <w:t>} ])</w:t>
      </w:r>
    </w:p>
    <w:p w14:paraId="7F851C71" w14:textId="77777777" w:rsidR="00A2233B" w:rsidRPr="00875A6B" w:rsidRDefault="00A2233B" w:rsidP="00A315DF">
      <w:pPr>
        <w:spacing w:after="0" w:line="240" w:lineRule="auto"/>
        <w:rPr>
          <w:rFonts w:ascii="Times New Roman" w:hAnsi="Times New Roman" w:cs="Times New Roman"/>
        </w:rPr>
      </w:pPr>
    </w:p>
    <w:p w14:paraId="2D5D986E" w14:textId="77777777" w:rsidR="00A2233B" w:rsidRPr="00875A6B" w:rsidRDefault="00A2233B" w:rsidP="00A2233B">
      <w:pPr>
        <w:pBdr>
          <w:bottom w:val="single" w:sz="6" w:space="0" w:color="auto"/>
        </w:pBdr>
        <w:spacing w:after="0" w:line="240" w:lineRule="auto"/>
        <w:rPr>
          <w:rFonts w:ascii="Times New Roman" w:hAnsi="Times New Roman" w:cs="Times New Roman"/>
        </w:rPr>
      </w:pPr>
    </w:p>
    <w:p w14:paraId="53D1F571" w14:textId="77777777" w:rsidR="00A2233B" w:rsidRPr="00875A6B" w:rsidRDefault="00A2233B" w:rsidP="00492AB6">
      <w:pPr>
        <w:spacing w:after="0" w:line="240" w:lineRule="auto"/>
        <w:rPr>
          <w:rFonts w:ascii="Times New Roman" w:hAnsi="Times New Roman" w:cs="Times New Roman"/>
        </w:rPr>
      </w:pPr>
    </w:p>
    <w:p w14:paraId="74F94F14" w14:textId="77777777" w:rsidR="000749A2" w:rsidRPr="00875A6B" w:rsidRDefault="000749A2">
      <w:pPr>
        <w:rPr>
          <w:rFonts w:ascii="Times New Roman" w:hAnsi="Times New Roman" w:cs="Times New Roman"/>
        </w:rPr>
      </w:pPr>
      <w:r w:rsidRPr="00875A6B">
        <w:rPr>
          <w:rFonts w:ascii="Times New Roman" w:hAnsi="Times New Roman" w:cs="Times New Roman"/>
        </w:rPr>
        <w:br w:type="page"/>
      </w:r>
    </w:p>
    <w:p w14:paraId="0360821C" w14:textId="3842C7D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lastRenderedPageBreak/>
        <w:t>//Q6</w:t>
      </w:r>
    </w:p>
    <w:p w14:paraId="286C0FEA"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db.ConcertVenueLog.aggregate([</w:t>
      </w:r>
    </w:p>
    <w:p w14:paraId="54AB5022"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match: {</w:t>
      </w:r>
    </w:p>
    <w:p w14:paraId="4B2E172C"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Music_Type": "Irish Rap",</w:t>
      </w:r>
    </w:p>
    <w:p w14:paraId="423BBF43"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Venue.Capacity": { $gte: 10000, $lte: 20000 },</w:t>
      </w:r>
    </w:p>
    <w:p w14:paraId="092543BC"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ncert_Year": { $gte: 2015, $lte: 2023 }</w:t>
      </w:r>
    </w:p>
    <w:p w14:paraId="75A44754"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w:t>
      </w:r>
    </w:p>
    <w:p w14:paraId="3A515F05"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addFields: {</w:t>
      </w:r>
    </w:p>
    <w:p w14:paraId="5EB7263F"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Ticket_Revenue: { $multiply: ["$Ticket_Price", "$Actual_Crowd"] },</w:t>
      </w:r>
    </w:p>
    <w:p w14:paraId="33431A27"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vid_Restrictions: {</w:t>
      </w:r>
    </w:p>
    <w:p w14:paraId="304F06C9"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nd: {</w:t>
      </w:r>
    </w:p>
    <w:p w14:paraId="62C424D5"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if: { $gte: ["$Concert_Year", 2020] },</w:t>
      </w:r>
    </w:p>
    <w:p w14:paraId="19C5FB17"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then: "Yes",</w:t>
      </w:r>
    </w:p>
    <w:p w14:paraId="5B3E508F"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else: "No"</w:t>
      </w:r>
    </w:p>
    <w:p w14:paraId="00A5686D"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w:t>
      </w:r>
    </w:p>
    <w:p w14:paraId="64A3D558"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 xml:space="preserve">{$addFields: </w:t>
      </w:r>
    </w:p>
    <w:p w14:paraId="7C3C7033"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Adjusted_Ticket_Revenue: {</w:t>
      </w:r>
    </w:p>
    <w:p w14:paraId="35A95B06"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nd: {if: { $eq: ["$Covid_Restrictions", "Yes"] },</w:t>
      </w:r>
    </w:p>
    <w:p w14:paraId="3D15D0D1"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then: { $multiply: ["$Ticket_Revenue", 1.2] },</w:t>
      </w:r>
    </w:p>
    <w:p w14:paraId="1C658998" w14:textId="77777777" w:rsidR="00875A6B" w:rsidRDefault="000749A2" w:rsidP="00875A6B">
      <w:pPr>
        <w:spacing w:after="0" w:line="240" w:lineRule="auto"/>
        <w:ind w:firstLine="720"/>
        <w:rPr>
          <w:rFonts w:ascii="Times New Roman" w:hAnsi="Times New Roman" w:cs="Times New Roman"/>
        </w:rPr>
      </w:pPr>
      <w:r w:rsidRPr="00875A6B">
        <w:rPr>
          <w:rFonts w:ascii="Times New Roman" w:hAnsi="Times New Roman" w:cs="Times New Roman"/>
        </w:rPr>
        <w:t>else: "$Ticket_Revenue"</w:t>
      </w:r>
    </w:p>
    <w:p w14:paraId="4A1FB62D" w14:textId="3CA4E157" w:rsidR="000749A2" w:rsidRPr="00875A6B" w:rsidRDefault="000749A2" w:rsidP="00875A6B">
      <w:pPr>
        <w:spacing w:after="0" w:line="240" w:lineRule="auto"/>
        <w:rPr>
          <w:rFonts w:ascii="Times New Roman" w:hAnsi="Times New Roman" w:cs="Times New Roman"/>
        </w:rPr>
      </w:pPr>
      <w:r w:rsidRPr="00875A6B">
        <w:rPr>
          <w:rFonts w:ascii="Times New Roman" w:hAnsi="Times New Roman" w:cs="Times New Roman"/>
        </w:rPr>
        <w:t>} } }},</w:t>
      </w:r>
    </w:p>
    <w:p w14:paraId="3D9CB391"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project: {</w:t>
      </w:r>
    </w:p>
    <w:p w14:paraId="3FA185A3"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_id: 0,</w:t>
      </w:r>
    </w:p>
    <w:p w14:paraId="32908E64"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ncert_Year: 1,</w:t>
      </w:r>
    </w:p>
    <w:p w14:paraId="6EB35370"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Performer: 1,</w:t>
      </w:r>
    </w:p>
    <w:p w14:paraId="7094E9F8"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Ticket_Price: 1,</w:t>
      </w:r>
    </w:p>
    <w:p w14:paraId="1BE0B9B8"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Actual_Crowd: 1,</w:t>
      </w:r>
    </w:p>
    <w:p w14:paraId="17418D9B"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Ticket_Revenue: 1,</w:t>
      </w:r>
    </w:p>
    <w:p w14:paraId="48E22AE8"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Adjusted_Ticket_Revenue: 1,</w:t>
      </w:r>
    </w:p>
    <w:p w14:paraId="2794D795"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Covid_Restrictions: 1</w:t>
      </w:r>
    </w:p>
    <w:p w14:paraId="141F25AE" w14:textId="77777777" w:rsidR="000749A2"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w:t>
      </w:r>
    </w:p>
    <w:p w14:paraId="09F540AF" w14:textId="77777777" w:rsidR="000749A2" w:rsidRPr="00875A6B" w:rsidRDefault="000749A2" w:rsidP="00506FA4">
      <w:pPr>
        <w:spacing w:after="0" w:line="240" w:lineRule="auto"/>
        <w:ind w:firstLine="720"/>
        <w:rPr>
          <w:rFonts w:ascii="Times New Roman" w:hAnsi="Times New Roman" w:cs="Times New Roman"/>
        </w:rPr>
      </w:pPr>
      <w:r w:rsidRPr="00875A6B">
        <w:rPr>
          <w:rFonts w:ascii="Times New Roman" w:hAnsi="Times New Roman" w:cs="Times New Roman"/>
        </w:rPr>
        <w:t>{$sort: { Adjusted_Ticket_Revenue: -1 }</w:t>
      </w:r>
    </w:p>
    <w:p w14:paraId="37B83921" w14:textId="77777777" w:rsidR="00A315DF" w:rsidRPr="00875A6B" w:rsidRDefault="000749A2" w:rsidP="00506FA4">
      <w:pPr>
        <w:spacing w:after="0" w:line="240" w:lineRule="auto"/>
        <w:rPr>
          <w:rFonts w:ascii="Times New Roman" w:hAnsi="Times New Roman" w:cs="Times New Roman"/>
        </w:rPr>
      </w:pPr>
      <w:r w:rsidRPr="00875A6B">
        <w:rPr>
          <w:rFonts w:ascii="Times New Roman" w:hAnsi="Times New Roman" w:cs="Times New Roman"/>
        </w:rPr>
        <w:t>}</w:t>
      </w:r>
      <w:r w:rsidR="00A315DF" w:rsidRPr="00875A6B">
        <w:rPr>
          <w:rFonts w:ascii="Times New Roman" w:hAnsi="Times New Roman" w:cs="Times New Roman"/>
        </w:rPr>
        <w:t xml:space="preserve">, </w:t>
      </w:r>
    </w:p>
    <w:p w14:paraId="275D0DE8" w14:textId="77777777" w:rsidR="00A315DF" w:rsidRPr="00875A6B" w:rsidRDefault="00A315DF" w:rsidP="00A315DF">
      <w:pPr>
        <w:spacing w:after="0" w:line="240" w:lineRule="auto"/>
        <w:ind w:firstLine="720"/>
        <w:rPr>
          <w:rFonts w:ascii="Times New Roman" w:hAnsi="Times New Roman" w:cs="Times New Roman"/>
        </w:rPr>
      </w:pPr>
      <w:r w:rsidRPr="00875A6B">
        <w:rPr>
          <w:rFonts w:ascii="Times New Roman" w:hAnsi="Times New Roman" w:cs="Times New Roman"/>
        </w:rPr>
        <w:t>{$count: "count"}</w:t>
      </w:r>
    </w:p>
    <w:p w14:paraId="20BF1D18" w14:textId="1256CF58" w:rsidR="000749A2" w:rsidRPr="00875A6B" w:rsidRDefault="000749A2" w:rsidP="00A315DF">
      <w:pPr>
        <w:spacing w:after="0" w:line="240" w:lineRule="auto"/>
        <w:rPr>
          <w:rFonts w:ascii="Times New Roman" w:hAnsi="Times New Roman" w:cs="Times New Roman"/>
        </w:rPr>
      </w:pPr>
      <w:r w:rsidRPr="00875A6B">
        <w:rPr>
          <w:rFonts w:ascii="Times New Roman" w:hAnsi="Times New Roman" w:cs="Times New Roman"/>
        </w:rPr>
        <w:t>])</w:t>
      </w:r>
    </w:p>
    <w:p w14:paraId="5ECBD8F0" w14:textId="77777777" w:rsidR="000749A2" w:rsidRPr="00875A6B" w:rsidRDefault="000749A2" w:rsidP="0020020E">
      <w:pPr>
        <w:spacing w:after="0" w:line="240" w:lineRule="auto"/>
        <w:rPr>
          <w:rFonts w:ascii="Times New Roman" w:hAnsi="Times New Roman" w:cs="Times New Roman"/>
        </w:rPr>
      </w:pPr>
    </w:p>
    <w:p w14:paraId="20D15A9F" w14:textId="51B5E893" w:rsidR="005845D5" w:rsidRDefault="005845D5" w:rsidP="0020020E">
      <w:pPr>
        <w:spacing w:after="0" w:line="240" w:lineRule="auto"/>
      </w:pPr>
      <w:r w:rsidRPr="005845D5">
        <w:rPr>
          <w:noProof/>
        </w:rPr>
        <w:lastRenderedPageBreak/>
        <w:drawing>
          <wp:inline distT="0" distB="0" distL="0" distR="0" wp14:anchorId="4AA832D5" wp14:editId="2547E5C4">
            <wp:extent cx="3387226" cy="3715966"/>
            <wp:effectExtent l="0" t="0" r="3810" b="0"/>
            <wp:docPr id="205284607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46079" name="Picture 1" descr="A screen shot of a computer program&#10;&#10;Description automatically generated"/>
                    <pic:cNvPicPr/>
                  </pic:nvPicPr>
                  <pic:blipFill>
                    <a:blip r:embed="rId73"/>
                    <a:stretch>
                      <a:fillRect/>
                    </a:stretch>
                  </pic:blipFill>
                  <pic:spPr>
                    <a:xfrm>
                      <a:off x="0" y="0"/>
                      <a:ext cx="3391134" cy="3720254"/>
                    </a:xfrm>
                    <a:prstGeom prst="rect">
                      <a:avLst/>
                    </a:prstGeom>
                  </pic:spPr>
                </pic:pic>
              </a:graphicData>
            </a:graphic>
          </wp:inline>
        </w:drawing>
      </w:r>
    </w:p>
    <w:p w14:paraId="760981BC" w14:textId="77777777" w:rsidR="00751543" w:rsidRDefault="00751543" w:rsidP="00A4428F">
      <w:pPr>
        <w:spacing w:after="0" w:line="240" w:lineRule="auto"/>
      </w:pPr>
    </w:p>
    <w:p w14:paraId="03E920ED" w14:textId="77777777" w:rsidR="00751543" w:rsidRDefault="00751543" w:rsidP="00A4428F">
      <w:pPr>
        <w:spacing w:after="0" w:line="240" w:lineRule="auto"/>
      </w:pPr>
    </w:p>
    <w:p w14:paraId="3363C99A" w14:textId="3D7703BE" w:rsidR="00751543" w:rsidRDefault="005845D5" w:rsidP="00A4428F">
      <w:pPr>
        <w:spacing w:after="0" w:line="240" w:lineRule="auto"/>
      </w:pPr>
      <w:r w:rsidRPr="000749A2">
        <w:rPr>
          <w:rFonts w:asciiTheme="majorHAnsi" w:eastAsiaTheme="majorEastAsia" w:hAnsiTheme="majorHAnsi" w:cstheme="majorBidi"/>
          <w:noProof/>
          <w:color w:val="0F4761" w:themeColor="accent1" w:themeShade="BF"/>
          <w:sz w:val="32"/>
          <w:szCs w:val="32"/>
        </w:rPr>
        <w:drawing>
          <wp:inline distT="0" distB="0" distL="0" distR="0" wp14:anchorId="19D76359" wp14:editId="6B0A2E65">
            <wp:extent cx="6050260" cy="4542817"/>
            <wp:effectExtent l="0" t="0" r="8255" b="0"/>
            <wp:docPr id="73135196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51967" name="Picture 1" descr="A screen shot of a computer program&#10;&#10;Description automatically generated"/>
                    <pic:cNvPicPr/>
                  </pic:nvPicPr>
                  <pic:blipFill>
                    <a:blip r:embed="rId74"/>
                    <a:stretch>
                      <a:fillRect/>
                    </a:stretch>
                  </pic:blipFill>
                  <pic:spPr>
                    <a:xfrm>
                      <a:off x="0" y="0"/>
                      <a:ext cx="6060510" cy="4550513"/>
                    </a:xfrm>
                    <a:prstGeom prst="rect">
                      <a:avLst/>
                    </a:prstGeom>
                  </pic:spPr>
                </pic:pic>
              </a:graphicData>
            </a:graphic>
          </wp:inline>
        </w:drawing>
      </w:r>
    </w:p>
    <w:p w14:paraId="30FD3047" w14:textId="7BEBE2C6" w:rsidR="00CB621B" w:rsidRDefault="00CB621B" w:rsidP="00A4428F">
      <w:pPr>
        <w:spacing w:after="0" w:line="240" w:lineRule="auto"/>
        <w:rPr>
          <w:rFonts w:asciiTheme="majorHAnsi" w:eastAsiaTheme="majorEastAsia" w:hAnsiTheme="majorHAnsi" w:cstheme="majorBidi"/>
          <w:color w:val="0F4761" w:themeColor="accent1" w:themeShade="BF"/>
          <w:sz w:val="32"/>
          <w:szCs w:val="32"/>
        </w:rPr>
      </w:pPr>
    </w:p>
    <w:p w14:paraId="62C1C434" w14:textId="39375A55" w:rsidR="003F3606" w:rsidRDefault="00D97026" w:rsidP="00FF29A8">
      <w:pPr>
        <w:pStyle w:val="Heading3"/>
      </w:pPr>
      <w:bookmarkStart w:id="40" w:name="_Toc164941382"/>
      <w:r>
        <w:lastRenderedPageBreak/>
        <w:t>Question 7</w:t>
      </w:r>
      <w:bookmarkEnd w:id="40"/>
    </w:p>
    <w:p w14:paraId="540DC7DA" w14:textId="77874CCB" w:rsidR="00794078" w:rsidRDefault="00F61656" w:rsidP="00386625">
      <w:pPr>
        <w:spacing w:after="0" w:line="240" w:lineRule="auto"/>
        <w:rPr>
          <w:rFonts w:ascii="Times New Roman" w:hAnsi="Times New Roman" w:cs="Times New Roman"/>
        </w:rPr>
      </w:pPr>
      <w:r w:rsidRPr="00875A6B">
        <w:rPr>
          <w:rFonts w:ascii="Times New Roman" w:hAnsi="Times New Roman" w:cs="Times New Roman"/>
        </w:rPr>
        <w:t>Divide concerts</w:t>
      </w:r>
      <w:r w:rsidR="000C4442" w:rsidRPr="00875A6B">
        <w:rPr>
          <w:rFonts w:ascii="Times New Roman" w:hAnsi="Times New Roman" w:cs="Times New Roman"/>
        </w:rPr>
        <w:t xml:space="preserve"> performed between 2020 and 2023</w:t>
      </w:r>
      <w:r w:rsidR="003747F3" w:rsidRPr="00875A6B">
        <w:rPr>
          <w:rFonts w:ascii="Times New Roman" w:hAnsi="Times New Roman" w:cs="Times New Roman"/>
        </w:rPr>
        <w:t xml:space="preserve">, </w:t>
      </w:r>
      <w:r w:rsidRPr="00875A6B">
        <w:rPr>
          <w:rFonts w:ascii="Times New Roman" w:hAnsi="Times New Roman" w:cs="Times New Roman"/>
        </w:rPr>
        <w:t xml:space="preserve">into five distinct </w:t>
      </w:r>
      <w:r w:rsidR="00AA194F" w:rsidRPr="00875A6B">
        <w:rPr>
          <w:rFonts w:ascii="Times New Roman" w:hAnsi="Times New Roman" w:cs="Times New Roman"/>
        </w:rPr>
        <w:t>groups based on actual_crowd size a</w:t>
      </w:r>
      <w:r w:rsidR="003747F3" w:rsidRPr="00875A6B">
        <w:rPr>
          <w:rFonts w:ascii="Times New Roman" w:hAnsi="Times New Roman" w:cs="Times New Roman"/>
        </w:rPr>
        <w:t xml:space="preserve">nd allow </w:t>
      </w:r>
      <w:r w:rsidR="008D18CD">
        <w:rPr>
          <w:rFonts w:ascii="Times New Roman" w:hAnsi="Times New Roman" w:cs="Times New Roman"/>
        </w:rPr>
        <w:t>MongoDB</w:t>
      </w:r>
      <w:r w:rsidR="003747F3" w:rsidRPr="00875A6B">
        <w:rPr>
          <w:rFonts w:ascii="Times New Roman" w:hAnsi="Times New Roman" w:cs="Times New Roman"/>
        </w:rPr>
        <w:t xml:space="preserve"> to determine the boundaries.</w:t>
      </w:r>
      <w:r w:rsidR="00FD319E" w:rsidRPr="00875A6B">
        <w:rPr>
          <w:rFonts w:ascii="Times New Roman" w:hAnsi="Times New Roman" w:cs="Times New Roman"/>
        </w:rPr>
        <w:t xml:space="preserve"> For each bucket, calculate the </w:t>
      </w:r>
      <w:r w:rsidR="000B717C" w:rsidRPr="00875A6B">
        <w:rPr>
          <w:rFonts w:ascii="Times New Roman" w:hAnsi="Times New Roman" w:cs="Times New Roman"/>
        </w:rPr>
        <w:t xml:space="preserve">sum of concerts, average ticket price, </w:t>
      </w:r>
      <w:r w:rsidR="004202A1" w:rsidRPr="00875A6B">
        <w:rPr>
          <w:rFonts w:ascii="Times New Roman" w:hAnsi="Times New Roman" w:cs="Times New Roman"/>
        </w:rPr>
        <w:t>ticket</w:t>
      </w:r>
      <w:r w:rsidR="000B717C" w:rsidRPr="00875A6B">
        <w:rPr>
          <w:rFonts w:ascii="Times New Roman" w:hAnsi="Times New Roman" w:cs="Times New Roman"/>
        </w:rPr>
        <w:t xml:space="preserve"> revenue (actual crowd </w:t>
      </w:r>
      <w:r w:rsidR="001121F1" w:rsidRPr="00875A6B">
        <w:rPr>
          <w:rFonts w:ascii="Times New Roman" w:hAnsi="Times New Roman" w:cs="Times New Roman"/>
        </w:rPr>
        <w:t>multiplied</w:t>
      </w:r>
      <w:r w:rsidR="000B717C" w:rsidRPr="00875A6B">
        <w:rPr>
          <w:rFonts w:ascii="Times New Roman" w:hAnsi="Times New Roman" w:cs="Times New Roman"/>
        </w:rPr>
        <w:t xml:space="preserve"> by </w:t>
      </w:r>
      <w:r w:rsidR="004202A1" w:rsidRPr="00875A6B">
        <w:rPr>
          <w:rFonts w:ascii="Times New Roman" w:hAnsi="Times New Roman" w:cs="Times New Roman"/>
        </w:rPr>
        <w:t xml:space="preserve">ticket price), </w:t>
      </w:r>
      <w:r w:rsidR="001121F1" w:rsidRPr="00875A6B">
        <w:rPr>
          <w:rFonts w:ascii="Times New Roman" w:hAnsi="Times New Roman" w:cs="Times New Roman"/>
        </w:rPr>
        <w:t>minimum</w:t>
      </w:r>
      <w:r w:rsidR="004202A1" w:rsidRPr="00875A6B">
        <w:rPr>
          <w:rFonts w:ascii="Times New Roman" w:hAnsi="Times New Roman" w:cs="Times New Roman"/>
        </w:rPr>
        <w:t xml:space="preserve"> crowd attendance and maximum crowd attendance</w:t>
      </w:r>
      <w:r w:rsidR="00AA194F" w:rsidRPr="00875A6B">
        <w:rPr>
          <w:rFonts w:ascii="Times New Roman" w:hAnsi="Times New Roman" w:cs="Times New Roman"/>
        </w:rPr>
        <w:t xml:space="preserve"> </w:t>
      </w:r>
      <w:r w:rsidR="00AA194F" w:rsidRPr="00875A6B">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hrQhAQME","properties":{"formattedCitation":"[35]","plainCitation":"[35]","noteIndex":0},"citationItems":[{"id":397,"uris":["http://zotero.org/users/12587876/items/JKDANXUM"],"itemData":{"id":397,"type":"motion_picture","abstract":"MongoDB movieDetails Aggregation Framework 10 $bucketAuto","dimensions":"9:02","source":"YouTube","title":"MongoDB movieDetails Aggregation Framework 10 $bucketAuto","URL":"https://www.youtube.com/watch?v=gXdD-ebW2Nk","director":[{"literal":"Noel Tierney"}],"accessed":{"date-parts":[["2024",4,21]]},"issued":{"date-parts":[["2021",12,16]]},"citation-key":"noeltierney21e"}}],"schema":"https://github.com/citation-style-language/schema/raw/master/csl-citation.json"} </w:instrText>
      </w:r>
      <w:r w:rsidR="00AA194F" w:rsidRPr="00875A6B">
        <w:rPr>
          <w:rFonts w:ascii="Times New Roman" w:hAnsi="Times New Roman" w:cs="Times New Roman"/>
        </w:rPr>
        <w:fldChar w:fldCharType="separate"/>
      </w:r>
      <w:r w:rsidR="002951A1" w:rsidRPr="002951A1">
        <w:rPr>
          <w:rFonts w:ascii="Times New Roman" w:hAnsi="Times New Roman" w:cs="Times New Roman"/>
        </w:rPr>
        <w:t>[35]</w:t>
      </w:r>
      <w:r w:rsidR="00AA194F" w:rsidRPr="00875A6B">
        <w:rPr>
          <w:rFonts w:ascii="Times New Roman" w:hAnsi="Times New Roman" w:cs="Times New Roman"/>
        </w:rPr>
        <w:fldChar w:fldCharType="end"/>
      </w:r>
      <w:r w:rsidR="007E1468" w:rsidRPr="00875A6B">
        <w:rPr>
          <w:rFonts w:ascii="Times New Roman" w:hAnsi="Times New Roman" w:cs="Times New Roman"/>
        </w:rPr>
        <w:t>.</w:t>
      </w:r>
    </w:p>
    <w:p w14:paraId="6A8D3258" w14:textId="77777777" w:rsidR="00875A6B" w:rsidRPr="00875A6B" w:rsidRDefault="00875A6B" w:rsidP="00386625">
      <w:pPr>
        <w:spacing w:after="0" w:line="240" w:lineRule="auto"/>
        <w:rPr>
          <w:rFonts w:ascii="Times New Roman" w:hAnsi="Times New Roman" w:cs="Times New Roman"/>
        </w:rPr>
      </w:pPr>
    </w:p>
    <w:p w14:paraId="764DAE08" w14:textId="0BDDB8F8" w:rsidR="003F3606" w:rsidRPr="00875A6B" w:rsidRDefault="00386625" w:rsidP="00386625">
      <w:pPr>
        <w:spacing w:after="0" w:line="240" w:lineRule="auto"/>
        <w:rPr>
          <w:rFonts w:ascii="Times New Roman" w:hAnsi="Times New Roman" w:cs="Times New Roman"/>
        </w:rPr>
      </w:pPr>
      <w:r w:rsidRPr="00875A6B">
        <w:rPr>
          <w:rFonts w:ascii="Times New Roman" w:hAnsi="Times New Roman" w:cs="Times New Roman"/>
        </w:rPr>
        <w:t>//Q7</w:t>
      </w:r>
    </w:p>
    <w:p w14:paraId="482D1A33" w14:textId="77777777" w:rsidR="00386625" w:rsidRPr="00875A6B" w:rsidRDefault="00386625" w:rsidP="00386625">
      <w:pPr>
        <w:spacing w:after="0" w:line="240" w:lineRule="auto"/>
        <w:rPr>
          <w:rFonts w:ascii="Times New Roman" w:hAnsi="Times New Roman" w:cs="Times New Roman"/>
        </w:rPr>
      </w:pPr>
      <w:r w:rsidRPr="00875A6B">
        <w:rPr>
          <w:rFonts w:ascii="Times New Roman" w:hAnsi="Times New Roman" w:cs="Times New Roman"/>
        </w:rPr>
        <w:t>db.ConcertVenueLog.aggregate([</w:t>
      </w:r>
    </w:p>
    <w:p w14:paraId="5C7F996D" w14:textId="34FFA0F2" w:rsidR="00386625" w:rsidRPr="00875A6B" w:rsidRDefault="00386625" w:rsidP="00B461C9">
      <w:pPr>
        <w:spacing w:after="0" w:line="240" w:lineRule="auto"/>
        <w:ind w:firstLine="720"/>
        <w:rPr>
          <w:rFonts w:ascii="Times New Roman" w:hAnsi="Times New Roman" w:cs="Times New Roman"/>
        </w:rPr>
      </w:pPr>
      <w:r w:rsidRPr="00875A6B">
        <w:rPr>
          <w:rFonts w:ascii="Times New Roman" w:hAnsi="Times New Roman" w:cs="Times New Roman"/>
        </w:rPr>
        <w:t>{$match: {</w:t>
      </w:r>
    </w:p>
    <w:p w14:paraId="262DE0FC" w14:textId="2FE8F700" w:rsidR="00386625" w:rsidRPr="00875A6B" w:rsidRDefault="00386625" w:rsidP="00B461C9">
      <w:pPr>
        <w:spacing w:after="0" w:line="240" w:lineRule="auto"/>
        <w:ind w:left="720" w:firstLine="720"/>
        <w:rPr>
          <w:rFonts w:ascii="Times New Roman" w:hAnsi="Times New Roman" w:cs="Times New Roman"/>
        </w:rPr>
      </w:pPr>
      <w:r w:rsidRPr="00875A6B">
        <w:rPr>
          <w:rFonts w:ascii="Times New Roman" w:hAnsi="Times New Roman" w:cs="Times New Roman"/>
        </w:rPr>
        <w:t>"Concert_Year": { $gte: 2020, $lte: 2023 }</w:t>
      </w:r>
    </w:p>
    <w:p w14:paraId="78261127" w14:textId="108A8C05" w:rsidR="00386625" w:rsidRPr="00875A6B" w:rsidRDefault="00386625" w:rsidP="00386625">
      <w:pPr>
        <w:spacing w:after="0" w:line="240" w:lineRule="auto"/>
        <w:rPr>
          <w:rFonts w:ascii="Times New Roman" w:hAnsi="Times New Roman" w:cs="Times New Roman"/>
        </w:rPr>
      </w:pPr>
      <w:r w:rsidRPr="00875A6B">
        <w:rPr>
          <w:rFonts w:ascii="Times New Roman" w:hAnsi="Times New Roman" w:cs="Times New Roman"/>
        </w:rPr>
        <w:t>}},</w:t>
      </w:r>
    </w:p>
    <w:p w14:paraId="591B45CC" w14:textId="69EC350F" w:rsidR="00386625" w:rsidRPr="00875A6B" w:rsidRDefault="00386625" w:rsidP="00B461C9">
      <w:pPr>
        <w:spacing w:after="0" w:line="240" w:lineRule="auto"/>
        <w:ind w:left="720"/>
        <w:rPr>
          <w:rFonts w:ascii="Times New Roman" w:hAnsi="Times New Roman" w:cs="Times New Roman"/>
        </w:rPr>
      </w:pPr>
      <w:r w:rsidRPr="00875A6B">
        <w:rPr>
          <w:rFonts w:ascii="Times New Roman" w:hAnsi="Times New Roman" w:cs="Times New Roman"/>
        </w:rPr>
        <w:t>{$bucketAuto: {</w:t>
      </w:r>
      <w:r w:rsidR="00901612">
        <w:rPr>
          <w:rFonts w:ascii="Times New Roman" w:hAnsi="Times New Roman" w:cs="Times New Roman"/>
        </w:rPr>
        <w:t xml:space="preserve"> </w:t>
      </w:r>
      <w:r w:rsidR="00901612" w:rsidRPr="00901612">
        <w:rPr>
          <w:rFonts w:ascii="Times New Roman" w:hAnsi="Times New Roman" w:cs="Times New Roman"/>
          <w:color w:val="3333FF"/>
        </w:rPr>
        <w:t>//</w:t>
      </w:r>
      <w:r w:rsidR="00901612" w:rsidRPr="00901612">
        <w:rPr>
          <w:color w:val="3333FF"/>
        </w:rPr>
        <w:t xml:space="preserve"> automatically groups documents into buckets</w:t>
      </w:r>
    </w:p>
    <w:p w14:paraId="065183EC" w14:textId="19DBACFD" w:rsidR="00386625" w:rsidRPr="00875A6B" w:rsidRDefault="00386625" w:rsidP="00B461C9">
      <w:pPr>
        <w:spacing w:after="0" w:line="240" w:lineRule="auto"/>
        <w:ind w:left="720" w:firstLine="720"/>
        <w:rPr>
          <w:rFonts w:ascii="Times New Roman" w:hAnsi="Times New Roman" w:cs="Times New Roman"/>
        </w:rPr>
      </w:pPr>
      <w:r w:rsidRPr="00875A6B">
        <w:rPr>
          <w:rFonts w:ascii="Times New Roman" w:hAnsi="Times New Roman" w:cs="Times New Roman"/>
        </w:rPr>
        <w:t>groupBy: "$Actual_Crowd",</w:t>
      </w:r>
      <w:r w:rsidR="00901612">
        <w:rPr>
          <w:rFonts w:ascii="Times New Roman" w:hAnsi="Times New Roman" w:cs="Times New Roman"/>
        </w:rPr>
        <w:t xml:space="preserve"> </w:t>
      </w:r>
      <w:r w:rsidR="00901612" w:rsidRPr="00901612">
        <w:rPr>
          <w:rFonts w:ascii="Times New Roman" w:hAnsi="Times New Roman" w:cs="Times New Roman"/>
          <w:color w:val="3333FF"/>
        </w:rPr>
        <w:t>// buckets grouped by Actual Crowd</w:t>
      </w:r>
    </w:p>
    <w:p w14:paraId="003E9BED" w14:textId="2AFED4CD" w:rsidR="00386625" w:rsidRPr="00875A6B" w:rsidRDefault="00386625" w:rsidP="00B461C9">
      <w:pPr>
        <w:spacing w:after="0" w:line="240" w:lineRule="auto"/>
        <w:ind w:left="720" w:firstLine="720"/>
        <w:rPr>
          <w:rFonts w:ascii="Times New Roman" w:hAnsi="Times New Roman" w:cs="Times New Roman"/>
        </w:rPr>
      </w:pPr>
      <w:r w:rsidRPr="00875A6B">
        <w:rPr>
          <w:rFonts w:ascii="Times New Roman" w:hAnsi="Times New Roman" w:cs="Times New Roman"/>
        </w:rPr>
        <w:t>buckets: 5,</w:t>
      </w:r>
      <w:r w:rsidR="00901612">
        <w:rPr>
          <w:rFonts w:ascii="Times New Roman" w:hAnsi="Times New Roman" w:cs="Times New Roman"/>
        </w:rPr>
        <w:t xml:space="preserve"> </w:t>
      </w:r>
      <w:r w:rsidR="00901612" w:rsidRPr="00901612">
        <w:rPr>
          <w:rFonts w:ascii="Times New Roman" w:hAnsi="Times New Roman" w:cs="Times New Roman"/>
          <w:color w:val="3333FF"/>
        </w:rPr>
        <w:t>// amount of buckets specified</w:t>
      </w:r>
    </w:p>
    <w:p w14:paraId="7CF0867F" w14:textId="0096633E" w:rsidR="00386625" w:rsidRPr="00875A6B" w:rsidRDefault="00386625" w:rsidP="00B461C9">
      <w:pPr>
        <w:spacing w:after="0" w:line="240" w:lineRule="auto"/>
        <w:ind w:left="720" w:firstLine="720"/>
        <w:rPr>
          <w:rFonts w:ascii="Times New Roman" w:hAnsi="Times New Roman" w:cs="Times New Roman"/>
        </w:rPr>
      </w:pPr>
      <w:r w:rsidRPr="00875A6B">
        <w:rPr>
          <w:rFonts w:ascii="Times New Roman" w:hAnsi="Times New Roman" w:cs="Times New Roman"/>
        </w:rPr>
        <w:t>output: {</w:t>
      </w:r>
    </w:p>
    <w:p w14:paraId="3264A735" w14:textId="71BBE464" w:rsidR="00386625" w:rsidRPr="00875A6B" w:rsidRDefault="00386625" w:rsidP="00B461C9">
      <w:pPr>
        <w:spacing w:after="0" w:line="240" w:lineRule="auto"/>
        <w:ind w:left="2160"/>
        <w:rPr>
          <w:rFonts w:ascii="Times New Roman" w:hAnsi="Times New Roman" w:cs="Times New Roman"/>
        </w:rPr>
      </w:pPr>
      <w:r w:rsidRPr="00875A6B">
        <w:rPr>
          <w:rFonts w:ascii="Times New Roman" w:hAnsi="Times New Roman" w:cs="Times New Roman"/>
        </w:rPr>
        <w:t>"Concerts_In_Range": { $sum: 1 },</w:t>
      </w:r>
      <w:r w:rsidR="006A11BC">
        <w:rPr>
          <w:rFonts w:ascii="Times New Roman" w:hAnsi="Times New Roman" w:cs="Times New Roman"/>
        </w:rPr>
        <w:t xml:space="preserve"> </w:t>
      </w:r>
      <w:r w:rsidR="006A11BC" w:rsidRPr="006A11BC">
        <w:rPr>
          <w:rFonts w:ascii="Times New Roman" w:hAnsi="Times New Roman" w:cs="Times New Roman"/>
          <w:color w:val="3333FF"/>
        </w:rPr>
        <w:t>//amount of concerts between 2020 and 2023</w:t>
      </w:r>
    </w:p>
    <w:p w14:paraId="5A6F61DC" w14:textId="2A724931" w:rsidR="00386625" w:rsidRPr="00875A6B" w:rsidRDefault="00386625" w:rsidP="00B461C9">
      <w:pPr>
        <w:spacing w:after="0" w:line="240" w:lineRule="auto"/>
        <w:ind w:left="2160"/>
        <w:rPr>
          <w:rFonts w:ascii="Times New Roman" w:hAnsi="Times New Roman" w:cs="Times New Roman"/>
        </w:rPr>
      </w:pPr>
      <w:r w:rsidRPr="00875A6B">
        <w:rPr>
          <w:rFonts w:ascii="Times New Roman" w:hAnsi="Times New Roman" w:cs="Times New Roman"/>
        </w:rPr>
        <w:t>"Average_Ticket_Price": { $avg: "$Ticket_Price" },</w:t>
      </w:r>
    </w:p>
    <w:p w14:paraId="7E0A2B4E" w14:textId="0C87C8E9" w:rsidR="00386625" w:rsidRPr="00875A6B" w:rsidRDefault="00386625" w:rsidP="00B461C9">
      <w:pPr>
        <w:spacing w:after="0" w:line="240" w:lineRule="auto"/>
        <w:ind w:left="2160"/>
        <w:rPr>
          <w:rFonts w:ascii="Times New Roman" w:hAnsi="Times New Roman" w:cs="Times New Roman"/>
        </w:rPr>
      </w:pPr>
      <w:r w:rsidRPr="00875A6B">
        <w:rPr>
          <w:rFonts w:ascii="Times New Roman" w:hAnsi="Times New Roman" w:cs="Times New Roman"/>
        </w:rPr>
        <w:t>"Total_Revenue": { $sum: { $multiply: ["$Actual_Crowd", "$Ticket_Price"]</w:t>
      </w:r>
      <w:r w:rsidR="00FB76BA" w:rsidRPr="00875A6B">
        <w:rPr>
          <w:rFonts w:ascii="Times New Roman" w:hAnsi="Times New Roman" w:cs="Times New Roman"/>
        </w:rPr>
        <w:t xml:space="preserve"> </w:t>
      </w:r>
      <w:r w:rsidRPr="00875A6B">
        <w:rPr>
          <w:rFonts w:ascii="Times New Roman" w:hAnsi="Times New Roman" w:cs="Times New Roman"/>
        </w:rPr>
        <w:t>} },</w:t>
      </w:r>
    </w:p>
    <w:p w14:paraId="672C4F3D" w14:textId="4827B719" w:rsidR="00386625" w:rsidRPr="00875A6B" w:rsidRDefault="00386625" w:rsidP="00B461C9">
      <w:pPr>
        <w:spacing w:after="0" w:line="240" w:lineRule="auto"/>
        <w:ind w:left="2160"/>
        <w:rPr>
          <w:rFonts w:ascii="Times New Roman" w:hAnsi="Times New Roman" w:cs="Times New Roman"/>
        </w:rPr>
      </w:pPr>
      <w:r w:rsidRPr="00875A6B">
        <w:rPr>
          <w:rFonts w:ascii="Times New Roman" w:hAnsi="Times New Roman" w:cs="Times New Roman"/>
        </w:rPr>
        <w:t xml:space="preserve">"Min_Actual_Crowd": { $min: "$Actual_Crowd" }, </w:t>
      </w:r>
    </w:p>
    <w:p w14:paraId="29E8B366" w14:textId="6ECFC460" w:rsidR="00386625" w:rsidRPr="00875A6B" w:rsidRDefault="00386625" w:rsidP="00B461C9">
      <w:pPr>
        <w:spacing w:after="0" w:line="240" w:lineRule="auto"/>
        <w:ind w:left="2160"/>
        <w:rPr>
          <w:rFonts w:ascii="Times New Roman" w:hAnsi="Times New Roman" w:cs="Times New Roman"/>
        </w:rPr>
      </w:pPr>
      <w:r w:rsidRPr="00875A6B">
        <w:rPr>
          <w:rFonts w:ascii="Times New Roman" w:hAnsi="Times New Roman" w:cs="Times New Roman"/>
        </w:rPr>
        <w:t xml:space="preserve">"Max_Actual_Crowd": { $max: "$Actual_Crowd" }  </w:t>
      </w:r>
    </w:p>
    <w:p w14:paraId="1972281F" w14:textId="4DDAB755" w:rsidR="00DD3794" w:rsidRPr="00875A6B" w:rsidRDefault="00386625" w:rsidP="00386625">
      <w:pPr>
        <w:pBdr>
          <w:bottom w:val="single" w:sz="6" w:space="1" w:color="auto"/>
        </w:pBdr>
        <w:spacing w:after="0" w:line="240" w:lineRule="auto"/>
        <w:rPr>
          <w:rFonts w:ascii="Times New Roman" w:hAnsi="Times New Roman" w:cs="Times New Roman"/>
        </w:rPr>
      </w:pPr>
      <w:r w:rsidRPr="00875A6B">
        <w:rPr>
          <w:rFonts w:ascii="Times New Roman" w:hAnsi="Times New Roman" w:cs="Times New Roman"/>
        </w:rPr>
        <w:t>}}}</w:t>
      </w:r>
      <w:r w:rsidR="00B461C9" w:rsidRPr="00875A6B">
        <w:rPr>
          <w:rFonts w:ascii="Times New Roman" w:hAnsi="Times New Roman" w:cs="Times New Roman"/>
        </w:rPr>
        <w:t xml:space="preserve"> </w:t>
      </w:r>
      <w:r w:rsidRPr="00875A6B">
        <w:rPr>
          <w:rFonts w:ascii="Times New Roman" w:hAnsi="Times New Roman" w:cs="Times New Roman"/>
        </w:rPr>
        <w:t>])</w:t>
      </w:r>
    </w:p>
    <w:p w14:paraId="6AA666C6" w14:textId="77777777" w:rsidR="00FB76BA" w:rsidRPr="00875A6B" w:rsidRDefault="00FB76BA" w:rsidP="00386625">
      <w:pPr>
        <w:pBdr>
          <w:bottom w:val="single" w:sz="6" w:space="1" w:color="auto"/>
        </w:pBdr>
        <w:spacing w:after="0" w:line="240" w:lineRule="auto"/>
        <w:rPr>
          <w:rFonts w:ascii="Times New Roman" w:hAnsi="Times New Roman" w:cs="Times New Roman"/>
        </w:rPr>
      </w:pPr>
    </w:p>
    <w:p w14:paraId="7009CDB7" w14:textId="77777777" w:rsidR="00FB76BA" w:rsidRPr="00875A6B" w:rsidRDefault="00FB76BA" w:rsidP="00386625">
      <w:pPr>
        <w:spacing w:after="0" w:line="240" w:lineRule="auto"/>
        <w:rPr>
          <w:rFonts w:ascii="Times New Roman" w:hAnsi="Times New Roman" w:cs="Times New Roman"/>
        </w:rPr>
      </w:pPr>
    </w:p>
    <w:p w14:paraId="5B519A7F" w14:textId="77777777" w:rsidR="00DD3794" w:rsidRPr="00875A6B" w:rsidRDefault="00DD3794" w:rsidP="00DD3794">
      <w:pPr>
        <w:spacing w:after="0" w:line="240" w:lineRule="auto"/>
        <w:rPr>
          <w:rFonts w:ascii="Times New Roman" w:hAnsi="Times New Roman" w:cs="Times New Roman"/>
        </w:rPr>
      </w:pPr>
      <w:r w:rsidRPr="00875A6B">
        <w:rPr>
          <w:rFonts w:ascii="Times New Roman" w:hAnsi="Times New Roman" w:cs="Times New Roman"/>
        </w:rPr>
        <w:t>//Q7</w:t>
      </w:r>
    </w:p>
    <w:p w14:paraId="64A0DACB" w14:textId="77777777" w:rsidR="00DD3794" w:rsidRPr="00875A6B" w:rsidRDefault="00DD3794" w:rsidP="00DD3794">
      <w:pPr>
        <w:spacing w:after="0" w:line="240" w:lineRule="auto"/>
        <w:rPr>
          <w:rFonts w:ascii="Times New Roman" w:hAnsi="Times New Roman" w:cs="Times New Roman"/>
        </w:rPr>
      </w:pPr>
      <w:r w:rsidRPr="00875A6B">
        <w:rPr>
          <w:rFonts w:ascii="Times New Roman" w:hAnsi="Times New Roman" w:cs="Times New Roman"/>
        </w:rPr>
        <w:t>db.ConcertVenueLog.aggregate([</w:t>
      </w:r>
    </w:p>
    <w:p w14:paraId="51283236" w14:textId="4F87CCBB" w:rsidR="00DD3794" w:rsidRPr="00875A6B" w:rsidRDefault="00DD3794" w:rsidP="00FB76BA">
      <w:pPr>
        <w:spacing w:after="0" w:line="240" w:lineRule="auto"/>
        <w:ind w:firstLine="720"/>
        <w:rPr>
          <w:rFonts w:ascii="Times New Roman" w:hAnsi="Times New Roman" w:cs="Times New Roman"/>
        </w:rPr>
      </w:pPr>
      <w:r w:rsidRPr="00875A6B">
        <w:rPr>
          <w:rFonts w:ascii="Times New Roman" w:hAnsi="Times New Roman" w:cs="Times New Roman"/>
        </w:rPr>
        <w:t>{$match: {</w:t>
      </w:r>
    </w:p>
    <w:p w14:paraId="0E1B31F0" w14:textId="3941F1BC" w:rsidR="00DD3794" w:rsidRPr="00875A6B" w:rsidRDefault="00DD3794" w:rsidP="00FB76BA">
      <w:pPr>
        <w:spacing w:after="0" w:line="240" w:lineRule="auto"/>
        <w:ind w:left="720" w:firstLine="720"/>
        <w:rPr>
          <w:rFonts w:ascii="Times New Roman" w:hAnsi="Times New Roman" w:cs="Times New Roman"/>
        </w:rPr>
      </w:pPr>
      <w:r w:rsidRPr="00875A6B">
        <w:rPr>
          <w:rFonts w:ascii="Times New Roman" w:hAnsi="Times New Roman" w:cs="Times New Roman"/>
        </w:rPr>
        <w:t>"Concert_Year": { $gte: 2020, $lte: 2023 }</w:t>
      </w:r>
    </w:p>
    <w:p w14:paraId="6C3193EF" w14:textId="190031AE" w:rsidR="00DD3794" w:rsidRPr="00875A6B" w:rsidRDefault="00DD3794" w:rsidP="00DD3794">
      <w:pPr>
        <w:spacing w:after="0" w:line="240" w:lineRule="auto"/>
        <w:rPr>
          <w:rFonts w:ascii="Times New Roman" w:hAnsi="Times New Roman" w:cs="Times New Roman"/>
        </w:rPr>
      </w:pPr>
      <w:r w:rsidRPr="00875A6B">
        <w:rPr>
          <w:rFonts w:ascii="Times New Roman" w:hAnsi="Times New Roman" w:cs="Times New Roman"/>
        </w:rPr>
        <w:t>}},</w:t>
      </w:r>
    </w:p>
    <w:p w14:paraId="721E2EEA" w14:textId="44B72CE3" w:rsidR="00DD3794" w:rsidRPr="00875A6B" w:rsidRDefault="00DD3794" w:rsidP="00FB76BA">
      <w:pPr>
        <w:spacing w:after="0" w:line="240" w:lineRule="auto"/>
        <w:ind w:firstLine="720"/>
        <w:rPr>
          <w:rFonts w:ascii="Times New Roman" w:hAnsi="Times New Roman" w:cs="Times New Roman"/>
        </w:rPr>
      </w:pPr>
      <w:r w:rsidRPr="00875A6B">
        <w:rPr>
          <w:rFonts w:ascii="Times New Roman" w:hAnsi="Times New Roman" w:cs="Times New Roman"/>
        </w:rPr>
        <w:t>{$bucketAuto: {</w:t>
      </w:r>
    </w:p>
    <w:p w14:paraId="0AFAB442" w14:textId="3D1D94D8" w:rsidR="00DD3794" w:rsidRPr="00875A6B" w:rsidRDefault="00DD3794" w:rsidP="00FB76BA">
      <w:pPr>
        <w:spacing w:after="0" w:line="240" w:lineRule="auto"/>
        <w:ind w:left="1440"/>
        <w:rPr>
          <w:rFonts w:ascii="Times New Roman" w:hAnsi="Times New Roman" w:cs="Times New Roman"/>
        </w:rPr>
      </w:pPr>
      <w:r w:rsidRPr="00875A6B">
        <w:rPr>
          <w:rFonts w:ascii="Times New Roman" w:hAnsi="Times New Roman" w:cs="Times New Roman"/>
        </w:rPr>
        <w:t>groupBy: "$Actual_Crowd",</w:t>
      </w:r>
    </w:p>
    <w:p w14:paraId="4EE1F528" w14:textId="3535CFED" w:rsidR="00DD3794" w:rsidRPr="00875A6B" w:rsidRDefault="00DD3794" w:rsidP="00FB76BA">
      <w:pPr>
        <w:spacing w:after="0" w:line="240" w:lineRule="auto"/>
        <w:ind w:left="1440"/>
        <w:rPr>
          <w:rFonts w:ascii="Times New Roman" w:hAnsi="Times New Roman" w:cs="Times New Roman"/>
        </w:rPr>
      </w:pPr>
      <w:r w:rsidRPr="00875A6B">
        <w:rPr>
          <w:rFonts w:ascii="Times New Roman" w:hAnsi="Times New Roman" w:cs="Times New Roman"/>
        </w:rPr>
        <w:t>buckets: 5,</w:t>
      </w:r>
    </w:p>
    <w:p w14:paraId="4D86EDAD" w14:textId="6D8D8C3B" w:rsidR="00DD3794" w:rsidRPr="00875A6B" w:rsidRDefault="00DD3794" w:rsidP="00FB76BA">
      <w:pPr>
        <w:spacing w:after="0" w:line="240" w:lineRule="auto"/>
        <w:ind w:left="1440"/>
        <w:rPr>
          <w:rFonts w:ascii="Times New Roman" w:hAnsi="Times New Roman" w:cs="Times New Roman"/>
        </w:rPr>
      </w:pPr>
      <w:r w:rsidRPr="00875A6B">
        <w:rPr>
          <w:rFonts w:ascii="Times New Roman" w:hAnsi="Times New Roman" w:cs="Times New Roman"/>
        </w:rPr>
        <w:t>output: {</w:t>
      </w:r>
    </w:p>
    <w:p w14:paraId="4C58E023" w14:textId="6DE2E590" w:rsidR="00DD3794" w:rsidRPr="00875A6B" w:rsidRDefault="00DD3794" w:rsidP="00FB76BA">
      <w:pPr>
        <w:spacing w:after="0" w:line="240" w:lineRule="auto"/>
        <w:ind w:left="2160"/>
        <w:rPr>
          <w:rFonts w:ascii="Times New Roman" w:hAnsi="Times New Roman" w:cs="Times New Roman"/>
        </w:rPr>
      </w:pPr>
      <w:r w:rsidRPr="00875A6B">
        <w:rPr>
          <w:rFonts w:ascii="Times New Roman" w:hAnsi="Times New Roman" w:cs="Times New Roman"/>
        </w:rPr>
        <w:t>"Concerts_In_Range": { $sum: 1 },</w:t>
      </w:r>
    </w:p>
    <w:p w14:paraId="089B73D6" w14:textId="20437147" w:rsidR="00DD3794" w:rsidRPr="00875A6B" w:rsidRDefault="00DD3794" w:rsidP="00FB76BA">
      <w:pPr>
        <w:spacing w:after="0" w:line="240" w:lineRule="auto"/>
        <w:ind w:left="2160"/>
        <w:rPr>
          <w:rFonts w:ascii="Times New Roman" w:hAnsi="Times New Roman" w:cs="Times New Roman"/>
        </w:rPr>
      </w:pPr>
      <w:r w:rsidRPr="00875A6B">
        <w:rPr>
          <w:rFonts w:ascii="Times New Roman" w:hAnsi="Times New Roman" w:cs="Times New Roman"/>
        </w:rPr>
        <w:t>"Average_Ticket_Price": { $avg: "$Ticket_Price" },</w:t>
      </w:r>
    </w:p>
    <w:p w14:paraId="4EB79968" w14:textId="13D12FAF" w:rsidR="00DD3794" w:rsidRPr="00875A6B" w:rsidRDefault="00DD3794" w:rsidP="00FB76BA">
      <w:pPr>
        <w:spacing w:after="0" w:line="240" w:lineRule="auto"/>
        <w:ind w:left="2160"/>
        <w:rPr>
          <w:rFonts w:ascii="Times New Roman" w:hAnsi="Times New Roman" w:cs="Times New Roman"/>
        </w:rPr>
      </w:pPr>
      <w:r w:rsidRPr="00875A6B">
        <w:rPr>
          <w:rFonts w:ascii="Times New Roman" w:hAnsi="Times New Roman" w:cs="Times New Roman"/>
        </w:rPr>
        <w:t>"Total_Revenue": { $sum: { $multiply: ["$Actual_Crowd", "$Ticket_Price"] } },</w:t>
      </w:r>
    </w:p>
    <w:p w14:paraId="7484FB40" w14:textId="3F42E3EE" w:rsidR="00DD3794" w:rsidRPr="00875A6B" w:rsidRDefault="00DD3794" w:rsidP="00FB76BA">
      <w:pPr>
        <w:spacing w:after="0" w:line="240" w:lineRule="auto"/>
        <w:ind w:left="2160"/>
        <w:rPr>
          <w:rFonts w:ascii="Times New Roman" w:hAnsi="Times New Roman" w:cs="Times New Roman"/>
        </w:rPr>
      </w:pPr>
      <w:r w:rsidRPr="00875A6B">
        <w:rPr>
          <w:rFonts w:ascii="Times New Roman" w:hAnsi="Times New Roman" w:cs="Times New Roman"/>
        </w:rPr>
        <w:t xml:space="preserve">"Min_Actual_Crowd": { $min: "$Actual_Crowd" }, </w:t>
      </w:r>
    </w:p>
    <w:p w14:paraId="2CA7C99A" w14:textId="544593E1" w:rsidR="00DD3794" w:rsidRPr="00875A6B" w:rsidRDefault="00DD3794" w:rsidP="00FB76BA">
      <w:pPr>
        <w:spacing w:after="0" w:line="240" w:lineRule="auto"/>
        <w:ind w:left="2160"/>
        <w:rPr>
          <w:rFonts w:ascii="Times New Roman" w:hAnsi="Times New Roman" w:cs="Times New Roman"/>
        </w:rPr>
      </w:pPr>
      <w:r w:rsidRPr="00875A6B">
        <w:rPr>
          <w:rFonts w:ascii="Times New Roman" w:hAnsi="Times New Roman" w:cs="Times New Roman"/>
        </w:rPr>
        <w:t xml:space="preserve">"Max_Actual_Crowd": { $max: "$Actual_Crowd" }  </w:t>
      </w:r>
    </w:p>
    <w:p w14:paraId="42E64E46" w14:textId="1353C542" w:rsidR="00DD3794" w:rsidRPr="00875A6B" w:rsidRDefault="00DD3794" w:rsidP="00DD3794">
      <w:pPr>
        <w:spacing w:after="0" w:line="240" w:lineRule="auto"/>
        <w:rPr>
          <w:rFonts w:ascii="Times New Roman" w:hAnsi="Times New Roman" w:cs="Times New Roman"/>
        </w:rPr>
      </w:pPr>
      <w:r w:rsidRPr="00875A6B">
        <w:rPr>
          <w:rFonts w:ascii="Times New Roman" w:hAnsi="Times New Roman" w:cs="Times New Roman"/>
        </w:rPr>
        <w:t>}}},</w:t>
      </w:r>
    </w:p>
    <w:p w14:paraId="08FBB364" w14:textId="3C15CAAC" w:rsidR="00DD3794" w:rsidRPr="00875A6B" w:rsidRDefault="00DD3794" w:rsidP="00FB76BA">
      <w:pPr>
        <w:spacing w:after="0" w:line="240" w:lineRule="auto"/>
        <w:ind w:firstLine="720"/>
        <w:rPr>
          <w:rFonts w:ascii="Times New Roman" w:hAnsi="Times New Roman" w:cs="Times New Roman"/>
        </w:rPr>
      </w:pPr>
      <w:r w:rsidRPr="00875A6B">
        <w:rPr>
          <w:rFonts w:ascii="Times New Roman" w:hAnsi="Times New Roman" w:cs="Times New Roman"/>
        </w:rPr>
        <w:t>{</w:t>
      </w:r>
      <w:r w:rsidR="000051A4" w:rsidRPr="00875A6B">
        <w:rPr>
          <w:rFonts w:ascii="Times New Roman" w:hAnsi="Times New Roman" w:cs="Times New Roman"/>
        </w:rPr>
        <w:t>$count: "count"}</w:t>
      </w:r>
    </w:p>
    <w:p w14:paraId="1B913025" w14:textId="1855A51B" w:rsidR="003F3606" w:rsidRDefault="00DD3794" w:rsidP="00DD3794">
      <w:pPr>
        <w:spacing w:after="0" w:line="240" w:lineRule="auto"/>
      </w:pPr>
      <w:r w:rsidRPr="00875A6B">
        <w:rPr>
          <w:rFonts w:ascii="Times New Roman" w:hAnsi="Times New Roman" w:cs="Times New Roman"/>
        </w:rPr>
        <w:t>])</w:t>
      </w:r>
      <w:r w:rsidR="003F3606">
        <w:br w:type="page"/>
      </w:r>
    </w:p>
    <w:p w14:paraId="5F0695EE" w14:textId="403FA231" w:rsidR="00DD3794" w:rsidRDefault="00DD3794" w:rsidP="00386625">
      <w:pPr>
        <w:spacing w:after="0" w:line="240" w:lineRule="auto"/>
        <w:rPr>
          <w:rFonts w:asciiTheme="majorHAnsi" w:eastAsiaTheme="majorEastAsia" w:hAnsiTheme="majorHAnsi" w:cstheme="majorBidi"/>
          <w:color w:val="0F4761" w:themeColor="accent1" w:themeShade="BF"/>
          <w:sz w:val="32"/>
          <w:szCs w:val="32"/>
        </w:rPr>
      </w:pPr>
      <w:r w:rsidRPr="00DD3794">
        <w:rPr>
          <w:rFonts w:asciiTheme="majorHAnsi" w:eastAsiaTheme="majorEastAsia" w:hAnsiTheme="majorHAnsi" w:cstheme="majorBidi"/>
          <w:noProof/>
          <w:color w:val="0F4761" w:themeColor="accent1" w:themeShade="BF"/>
          <w:sz w:val="32"/>
          <w:szCs w:val="32"/>
        </w:rPr>
        <w:lastRenderedPageBreak/>
        <w:drawing>
          <wp:inline distT="0" distB="0" distL="0" distR="0" wp14:anchorId="643E093D" wp14:editId="34058CEE">
            <wp:extent cx="5731384" cy="5466945"/>
            <wp:effectExtent l="0" t="0" r="3175" b="635"/>
            <wp:docPr id="6988383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838396" name="Picture 1" descr="A screenshot of a computer program&#10;&#10;Description automatically generated"/>
                    <pic:cNvPicPr/>
                  </pic:nvPicPr>
                  <pic:blipFill>
                    <a:blip r:embed="rId75"/>
                    <a:stretch>
                      <a:fillRect/>
                    </a:stretch>
                  </pic:blipFill>
                  <pic:spPr>
                    <a:xfrm>
                      <a:off x="0" y="0"/>
                      <a:ext cx="5746878" cy="5481724"/>
                    </a:xfrm>
                    <a:prstGeom prst="rect">
                      <a:avLst/>
                    </a:prstGeom>
                  </pic:spPr>
                </pic:pic>
              </a:graphicData>
            </a:graphic>
          </wp:inline>
        </w:drawing>
      </w:r>
    </w:p>
    <w:p w14:paraId="7D22C047" w14:textId="5295A367" w:rsidR="00D97026" w:rsidRDefault="005B528E" w:rsidP="005E5FF1">
      <w:r w:rsidRPr="005B528E">
        <w:rPr>
          <w:noProof/>
        </w:rPr>
        <w:drawing>
          <wp:inline distT="0" distB="0" distL="0" distR="0" wp14:anchorId="51AA7518" wp14:editId="6D13DBC1">
            <wp:extent cx="5731510" cy="2655651"/>
            <wp:effectExtent l="0" t="0" r="2540" b="0"/>
            <wp:docPr id="8869541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54177" name="Picture 1" descr="A screenshot of a computer program&#10;&#10;Description automatically generated"/>
                    <pic:cNvPicPr/>
                  </pic:nvPicPr>
                  <pic:blipFill>
                    <a:blip r:embed="rId76"/>
                    <a:stretch>
                      <a:fillRect/>
                    </a:stretch>
                  </pic:blipFill>
                  <pic:spPr>
                    <a:xfrm>
                      <a:off x="0" y="0"/>
                      <a:ext cx="5732796" cy="2656247"/>
                    </a:xfrm>
                    <a:prstGeom prst="rect">
                      <a:avLst/>
                    </a:prstGeom>
                  </pic:spPr>
                </pic:pic>
              </a:graphicData>
            </a:graphic>
          </wp:inline>
        </w:drawing>
      </w:r>
    </w:p>
    <w:p w14:paraId="63AD4F3D" w14:textId="77777777" w:rsidR="00FB76BA" w:rsidRDefault="00FB76BA">
      <w:pPr>
        <w:rPr>
          <w:rFonts w:asciiTheme="majorHAnsi" w:eastAsiaTheme="majorEastAsia" w:hAnsiTheme="majorHAnsi" w:cstheme="majorBidi"/>
          <w:color w:val="0F4761" w:themeColor="accent1" w:themeShade="BF"/>
          <w:sz w:val="32"/>
          <w:szCs w:val="32"/>
        </w:rPr>
      </w:pPr>
      <w:r>
        <w:br w:type="page"/>
      </w:r>
    </w:p>
    <w:p w14:paraId="088EB199" w14:textId="2DE274F3" w:rsidR="00D97026" w:rsidRDefault="00D97026" w:rsidP="00FF29A8">
      <w:pPr>
        <w:pStyle w:val="Heading3"/>
      </w:pPr>
      <w:bookmarkStart w:id="41" w:name="_Toc164941383"/>
      <w:r>
        <w:lastRenderedPageBreak/>
        <w:t>Question 8</w:t>
      </w:r>
      <w:bookmarkEnd w:id="41"/>
    </w:p>
    <w:p w14:paraId="6B8AB61D" w14:textId="1DDEA23E" w:rsidR="00875A6B" w:rsidRDefault="00822AB4" w:rsidP="00875A6B">
      <w:pPr>
        <w:spacing w:after="0" w:line="240" w:lineRule="auto"/>
        <w:rPr>
          <w:rFonts w:ascii="Times New Roman" w:hAnsi="Times New Roman" w:cs="Times New Roman"/>
        </w:rPr>
      </w:pPr>
      <w:r>
        <w:rPr>
          <w:rFonts w:ascii="Times New Roman" w:hAnsi="Times New Roman" w:cs="Times New Roman"/>
        </w:rPr>
        <w:t>Calculate the ratio</w:t>
      </w:r>
      <w:r w:rsidR="00390AE4">
        <w:rPr>
          <w:rFonts w:ascii="Times New Roman" w:hAnsi="Times New Roman" w:cs="Times New Roman"/>
        </w:rPr>
        <w:t xml:space="preserve"> of crowd attendance to ticket price</w:t>
      </w:r>
      <w:r>
        <w:rPr>
          <w:rFonts w:ascii="Times New Roman" w:hAnsi="Times New Roman" w:cs="Times New Roman"/>
        </w:rPr>
        <w:t xml:space="preserve"> for Andrea Corr’s </w:t>
      </w:r>
      <w:r w:rsidR="008D18CD">
        <w:rPr>
          <w:rFonts w:ascii="Times New Roman" w:hAnsi="Times New Roman" w:cs="Times New Roman"/>
        </w:rPr>
        <w:t>performances</w:t>
      </w:r>
      <w:r w:rsidR="00390AE4">
        <w:rPr>
          <w:rFonts w:ascii="Times New Roman" w:hAnsi="Times New Roman" w:cs="Times New Roman"/>
        </w:rPr>
        <w:t xml:space="preserve"> for the year 2020.</w:t>
      </w:r>
    </w:p>
    <w:p w14:paraId="2138372D" w14:textId="77777777" w:rsidR="00875A6B" w:rsidRDefault="00875A6B" w:rsidP="00875A6B">
      <w:pPr>
        <w:spacing w:after="0" w:line="240" w:lineRule="auto"/>
        <w:rPr>
          <w:rFonts w:ascii="Times New Roman" w:hAnsi="Times New Roman" w:cs="Times New Roman"/>
        </w:rPr>
      </w:pPr>
    </w:p>
    <w:p w14:paraId="789E1205" w14:textId="4379582B" w:rsidR="00EE311F" w:rsidRPr="00875A6B" w:rsidRDefault="00EE311F" w:rsidP="007C42CF">
      <w:pPr>
        <w:spacing w:after="0" w:line="240" w:lineRule="auto"/>
        <w:rPr>
          <w:rFonts w:ascii="Times New Roman" w:hAnsi="Times New Roman" w:cs="Times New Roman"/>
        </w:rPr>
      </w:pPr>
      <w:r w:rsidRPr="00875A6B">
        <w:rPr>
          <w:rFonts w:ascii="Times New Roman" w:hAnsi="Times New Roman" w:cs="Times New Roman"/>
        </w:rPr>
        <w:t>//Q8</w:t>
      </w:r>
    </w:p>
    <w:p w14:paraId="7C4FA731" w14:textId="77777777" w:rsidR="00B82A3A" w:rsidRPr="00875A6B" w:rsidRDefault="00B82A3A" w:rsidP="007C42CF">
      <w:pPr>
        <w:spacing w:after="0" w:line="240" w:lineRule="auto"/>
        <w:rPr>
          <w:rFonts w:ascii="Times New Roman" w:hAnsi="Times New Roman" w:cs="Times New Roman"/>
        </w:rPr>
      </w:pPr>
      <w:r w:rsidRPr="00875A6B">
        <w:rPr>
          <w:rFonts w:ascii="Times New Roman" w:hAnsi="Times New Roman" w:cs="Times New Roman"/>
        </w:rPr>
        <w:t>db.ConcertVenueLog.aggregate([</w:t>
      </w:r>
    </w:p>
    <w:p w14:paraId="77283CC3" w14:textId="5737EC8A" w:rsidR="00B82A3A" w:rsidRPr="00875A6B" w:rsidRDefault="00B82A3A" w:rsidP="007C42CF">
      <w:pPr>
        <w:spacing w:after="0" w:line="240" w:lineRule="auto"/>
        <w:ind w:left="720"/>
        <w:rPr>
          <w:rFonts w:ascii="Times New Roman" w:hAnsi="Times New Roman" w:cs="Times New Roman"/>
        </w:rPr>
      </w:pPr>
      <w:r w:rsidRPr="00875A6B">
        <w:rPr>
          <w:rFonts w:ascii="Times New Roman" w:hAnsi="Times New Roman" w:cs="Times New Roman"/>
        </w:rPr>
        <w:t>{$match: {</w:t>
      </w:r>
    </w:p>
    <w:p w14:paraId="5DAFF6E1" w14:textId="49F68F38" w:rsidR="00B82A3A" w:rsidRPr="00875A6B" w:rsidRDefault="00B82A3A" w:rsidP="007C42CF">
      <w:pPr>
        <w:spacing w:after="0" w:line="240" w:lineRule="auto"/>
        <w:ind w:left="1440"/>
        <w:rPr>
          <w:rFonts w:ascii="Times New Roman" w:hAnsi="Times New Roman" w:cs="Times New Roman"/>
        </w:rPr>
      </w:pPr>
      <w:r w:rsidRPr="00875A6B">
        <w:rPr>
          <w:rFonts w:ascii="Times New Roman" w:hAnsi="Times New Roman" w:cs="Times New Roman"/>
        </w:rPr>
        <w:t>"Performer": "Andrea Corr",</w:t>
      </w:r>
    </w:p>
    <w:p w14:paraId="429F0143" w14:textId="3207C413" w:rsidR="00B82A3A" w:rsidRPr="00875A6B" w:rsidRDefault="00B82A3A" w:rsidP="007C42CF">
      <w:pPr>
        <w:spacing w:after="0" w:line="240" w:lineRule="auto"/>
        <w:ind w:left="1440"/>
        <w:rPr>
          <w:rFonts w:ascii="Times New Roman" w:hAnsi="Times New Roman" w:cs="Times New Roman"/>
        </w:rPr>
      </w:pPr>
      <w:r w:rsidRPr="00875A6B">
        <w:rPr>
          <w:rFonts w:ascii="Times New Roman" w:hAnsi="Times New Roman" w:cs="Times New Roman"/>
        </w:rPr>
        <w:t>"Concert_Year": 2020</w:t>
      </w:r>
    </w:p>
    <w:p w14:paraId="47D48A46" w14:textId="05C1C4C5" w:rsidR="00B82A3A" w:rsidRPr="00875A6B" w:rsidRDefault="00B82A3A" w:rsidP="007C42CF">
      <w:pPr>
        <w:spacing w:after="0" w:line="240" w:lineRule="auto"/>
        <w:rPr>
          <w:rFonts w:ascii="Times New Roman" w:hAnsi="Times New Roman" w:cs="Times New Roman"/>
        </w:rPr>
      </w:pPr>
      <w:r w:rsidRPr="00875A6B">
        <w:rPr>
          <w:rFonts w:ascii="Times New Roman" w:hAnsi="Times New Roman" w:cs="Times New Roman"/>
        </w:rPr>
        <w:t>}},</w:t>
      </w:r>
    </w:p>
    <w:p w14:paraId="2F40FD9C" w14:textId="43316E23" w:rsidR="00B82A3A" w:rsidRPr="00875A6B" w:rsidRDefault="00B82A3A" w:rsidP="007C42CF">
      <w:pPr>
        <w:spacing w:after="0" w:line="240" w:lineRule="auto"/>
        <w:ind w:firstLine="720"/>
        <w:rPr>
          <w:rFonts w:ascii="Times New Roman" w:hAnsi="Times New Roman" w:cs="Times New Roman"/>
        </w:rPr>
      </w:pPr>
      <w:r w:rsidRPr="00875A6B">
        <w:rPr>
          <w:rFonts w:ascii="Times New Roman" w:hAnsi="Times New Roman" w:cs="Times New Roman"/>
        </w:rPr>
        <w:t>{$project: {</w:t>
      </w:r>
    </w:p>
    <w:p w14:paraId="6B4E1EF0" w14:textId="547A7A96" w:rsidR="00B82A3A" w:rsidRPr="00875A6B" w:rsidRDefault="00B82A3A" w:rsidP="007C42CF">
      <w:pPr>
        <w:spacing w:after="0" w:line="240" w:lineRule="auto"/>
        <w:ind w:left="1440"/>
        <w:rPr>
          <w:rFonts w:ascii="Times New Roman" w:hAnsi="Times New Roman" w:cs="Times New Roman"/>
        </w:rPr>
      </w:pPr>
      <w:r w:rsidRPr="00875A6B">
        <w:rPr>
          <w:rFonts w:ascii="Times New Roman" w:hAnsi="Times New Roman" w:cs="Times New Roman"/>
        </w:rPr>
        <w:t xml:space="preserve"> _id: 0,</w:t>
      </w:r>
    </w:p>
    <w:p w14:paraId="2F05D227" w14:textId="1F9CCC65" w:rsidR="00B82A3A" w:rsidRPr="00875A6B" w:rsidRDefault="00B82A3A" w:rsidP="007C42CF">
      <w:pPr>
        <w:spacing w:after="0" w:line="240" w:lineRule="auto"/>
        <w:ind w:left="1440"/>
        <w:rPr>
          <w:rFonts w:ascii="Times New Roman" w:hAnsi="Times New Roman" w:cs="Times New Roman"/>
        </w:rPr>
      </w:pPr>
      <w:r w:rsidRPr="00875A6B">
        <w:rPr>
          <w:rFonts w:ascii="Times New Roman" w:hAnsi="Times New Roman" w:cs="Times New Roman"/>
        </w:rPr>
        <w:t>ratio: { $divide: ["$Actual_Crowd", "$Ticket_Price"] }</w:t>
      </w:r>
      <w:r w:rsidR="006A11BC">
        <w:rPr>
          <w:rFonts w:ascii="Times New Roman" w:hAnsi="Times New Roman" w:cs="Times New Roman"/>
        </w:rPr>
        <w:t xml:space="preserve"> </w:t>
      </w:r>
      <w:r w:rsidR="006A11BC" w:rsidRPr="00797CDA">
        <w:rPr>
          <w:rFonts w:ascii="Times New Roman" w:hAnsi="Times New Roman" w:cs="Times New Roman"/>
          <w:color w:val="3333FF"/>
        </w:rPr>
        <w:t xml:space="preserve">// calculated ratio for </w:t>
      </w:r>
      <w:r w:rsidR="00797CDA" w:rsidRPr="00797CDA">
        <w:rPr>
          <w:rFonts w:ascii="Times New Roman" w:hAnsi="Times New Roman" w:cs="Times New Roman"/>
          <w:color w:val="3333FF"/>
        </w:rPr>
        <w:t>ticket price to actual crowd</w:t>
      </w:r>
    </w:p>
    <w:p w14:paraId="61B32571" w14:textId="77777777" w:rsidR="008D7AB9" w:rsidRPr="00875A6B" w:rsidRDefault="00B82A3A" w:rsidP="007C42CF">
      <w:pPr>
        <w:pBdr>
          <w:bottom w:val="single" w:sz="6" w:space="1" w:color="auto"/>
        </w:pBdr>
        <w:spacing w:after="0" w:line="240" w:lineRule="auto"/>
        <w:rPr>
          <w:rFonts w:ascii="Times New Roman" w:hAnsi="Times New Roman" w:cs="Times New Roman"/>
        </w:rPr>
      </w:pPr>
      <w:r w:rsidRPr="00875A6B">
        <w:rPr>
          <w:rFonts w:ascii="Times New Roman" w:hAnsi="Times New Roman" w:cs="Times New Roman"/>
        </w:rPr>
        <w:t>}}</w:t>
      </w:r>
      <w:r w:rsidR="008D7AB9" w:rsidRPr="00875A6B">
        <w:rPr>
          <w:rFonts w:ascii="Times New Roman" w:hAnsi="Times New Roman" w:cs="Times New Roman"/>
        </w:rPr>
        <w:t xml:space="preserve"> </w:t>
      </w:r>
      <w:r w:rsidRPr="00875A6B">
        <w:rPr>
          <w:rFonts w:ascii="Times New Roman" w:hAnsi="Times New Roman" w:cs="Times New Roman"/>
        </w:rPr>
        <w:t>])</w:t>
      </w:r>
    </w:p>
    <w:p w14:paraId="2D9F73EF" w14:textId="77777777" w:rsidR="007A2867" w:rsidRPr="00875A6B" w:rsidRDefault="007A2867" w:rsidP="007C42CF">
      <w:pPr>
        <w:pBdr>
          <w:bottom w:val="single" w:sz="6" w:space="1" w:color="auto"/>
        </w:pBdr>
        <w:spacing w:after="0" w:line="240" w:lineRule="auto"/>
        <w:rPr>
          <w:rFonts w:ascii="Times New Roman" w:hAnsi="Times New Roman" w:cs="Times New Roman"/>
        </w:rPr>
      </w:pPr>
    </w:p>
    <w:p w14:paraId="2E51DF7A" w14:textId="77777777" w:rsidR="00B91B1F" w:rsidRDefault="00B91B1F" w:rsidP="007C42CF">
      <w:pPr>
        <w:spacing w:after="0" w:line="240" w:lineRule="auto"/>
        <w:rPr>
          <w:rFonts w:ascii="Times New Roman" w:hAnsi="Times New Roman" w:cs="Times New Roman"/>
        </w:rPr>
      </w:pPr>
    </w:p>
    <w:p w14:paraId="03A77A2F" w14:textId="0C51846C" w:rsidR="007A2867" w:rsidRPr="00875A6B" w:rsidRDefault="007A2867" w:rsidP="007C42CF">
      <w:pPr>
        <w:spacing w:after="0" w:line="240" w:lineRule="auto"/>
        <w:rPr>
          <w:rFonts w:ascii="Times New Roman" w:hAnsi="Times New Roman" w:cs="Times New Roman"/>
        </w:rPr>
      </w:pPr>
      <w:r w:rsidRPr="00875A6B">
        <w:rPr>
          <w:rFonts w:ascii="Times New Roman" w:hAnsi="Times New Roman" w:cs="Times New Roman"/>
        </w:rPr>
        <w:t>//Q8</w:t>
      </w:r>
    </w:p>
    <w:p w14:paraId="4B070EAD" w14:textId="77777777" w:rsidR="007A2867" w:rsidRPr="00875A6B" w:rsidRDefault="007A2867" w:rsidP="007C42CF">
      <w:pPr>
        <w:spacing w:after="0" w:line="240" w:lineRule="auto"/>
        <w:rPr>
          <w:rFonts w:ascii="Times New Roman" w:hAnsi="Times New Roman" w:cs="Times New Roman"/>
        </w:rPr>
      </w:pPr>
      <w:r w:rsidRPr="00875A6B">
        <w:rPr>
          <w:rFonts w:ascii="Times New Roman" w:hAnsi="Times New Roman" w:cs="Times New Roman"/>
        </w:rPr>
        <w:t>db.ConcertVenueLog.aggregate([</w:t>
      </w:r>
    </w:p>
    <w:p w14:paraId="68CAE620" w14:textId="77777777" w:rsidR="007A2867" w:rsidRPr="00875A6B" w:rsidRDefault="007A2867" w:rsidP="007C42CF">
      <w:pPr>
        <w:spacing w:after="0" w:line="240" w:lineRule="auto"/>
        <w:ind w:left="720"/>
        <w:rPr>
          <w:rFonts w:ascii="Times New Roman" w:hAnsi="Times New Roman" w:cs="Times New Roman"/>
        </w:rPr>
      </w:pPr>
      <w:r w:rsidRPr="00875A6B">
        <w:rPr>
          <w:rFonts w:ascii="Times New Roman" w:hAnsi="Times New Roman" w:cs="Times New Roman"/>
        </w:rPr>
        <w:t>{$match: {</w:t>
      </w:r>
    </w:p>
    <w:p w14:paraId="4AEB4D50" w14:textId="77777777" w:rsidR="007A2867" w:rsidRPr="00875A6B" w:rsidRDefault="007A2867" w:rsidP="007C42CF">
      <w:pPr>
        <w:spacing w:after="0" w:line="240" w:lineRule="auto"/>
        <w:ind w:left="1440"/>
        <w:rPr>
          <w:rFonts w:ascii="Times New Roman" w:hAnsi="Times New Roman" w:cs="Times New Roman"/>
        </w:rPr>
      </w:pPr>
      <w:r w:rsidRPr="00875A6B">
        <w:rPr>
          <w:rFonts w:ascii="Times New Roman" w:hAnsi="Times New Roman" w:cs="Times New Roman"/>
        </w:rPr>
        <w:t>"Performer": "Andrea Corr",</w:t>
      </w:r>
    </w:p>
    <w:p w14:paraId="4001E149" w14:textId="77777777" w:rsidR="007A2867" w:rsidRPr="00875A6B" w:rsidRDefault="007A2867" w:rsidP="007C42CF">
      <w:pPr>
        <w:spacing w:after="0" w:line="240" w:lineRule="auto"/>
        <w:ind w:left="1440"/>
        <w:rPr>
          <w:rFonts w:ascii="Times New Roman" w:hAnsi="Times New Roman" w:cs="Times New Roman"/>
        </w:rPr>
      </w:pPr>
      <w:r w:rsidRPr="00875A6B">
        <w:rPr>
          <w:rFonts w:ascii="Times New Roman" w:hAnsi="Times New Roman" w:cs="Times New Roman"/>
        </w:rPr>
        <w:t>"Concert_Year": 2020</w:t>
      </w:r>
    </w:p>
    <w:p w14:paraId="232C8497" w14:textId="77777777" w:rsidR="007A2867" w:rsidRPr="00875A6B" w:rsidRDefault="007A2867" w:rsidP="007C42CF">
      <w:pPr>
        <w:spacing w:after="0" w:line="240" w:lineRule="auto"/>
        <w:rPr>
          <w:rFonts w:ascii="Times New Roman" w:hAnsi="Times New Roman" w:cs="Times New Roman"/>
        </w:rPr>
      </w:pPr>
      <w:r w:rsidRPr="00875A6B">
        <w:rPr>
          <w:rFonts w:ascii="Times New Roman" w:hAnsi="Times New Roman" w:cs="Times New Roman"/>
        </w:rPr>
        <w:t>}},</w:t>
      </w:r>
    </w:p>
    <w:p w14:paraId="7DE74AE0" w14:textId="77777777" w:rsidR="007A2867" w:rsidRPr="00875A6B" w:rsidRDefault="007A2867" w:rsidP="007C42CF">
      <w:pPr>
        <w:spacing w:after="0" w:line="240" w:lineRule="auto"/>
        <w:ind w:firstLine="720"/>
        <w:rPr>
          <w:rFonts w:ascii="Times New Roman" w:hAnsi="Times New Roman" w:cs="Times New Roman"/>
        </w:rPr>
      </w:pPr>
      <w:r w:rsidRPr="00875A6B">
        <w:rPr>
          <w:rFonts w:ascii="Times New Roman" w:hAnsi="Times New Roman" w:cs="Times New Roman"/>
        </w:rPr>
        <w:t>{$project: {</w:t>
      </w:r>
    </w:p>
    <w:p w14:paraId="2D307228" w14:textId="77777777" w:rsidR="007A2867" w:rsidRPr="00875A6B" w:rsidRDefault="007A2867" w:rsidP="007C42CF">
      <w:pPr>
        <w:spacing w:after="0" w:line="240" w:lineRule="auto"/>
        <w:ind w:left="1440"/>
        <w:rPr>
          <w:rFonts w:ascii="Times New Roman" w:hAnsi="Times New Roman" w:cs="Times New Roman"/>
        </w:rPr>
      </w:pPr>
      <w:r w:rsidRPr="00875A6B">
        <w:rPr>
          <w:rFonts w:ascii="Times New Roman" w:hAnsi="Times New Roman" w:cs="Times New Roman"/>
        </w:rPr>
        <w:t xml:space="preserve"> _id: 0,</w:t>
      </w:r>
    </w:p>
    <w:p w14:paraId="369828E5" w14:textId="77777777" w:rsidR="007A2867" w:rsidRPr="00875A6B" w:rsidRDefault="007A2867" w:rsidP="007C42CF">
      <w:pPr>
        <w:spacing w:after="0" w:line="240" w:lineRule="auto"/>
        <w:ind w:left="1440"/>
        <w:rPr>
          <w:rFonts w:ascii="Times New Roman" w:hAnsi="Times New Roman" w:cs="Times New Roman"/>
        </w:rPr>
      </w:pPr>
      <w:r w:rsidRPr="00875A6B">
        <w:rPr>
          <w:rFonts w:ascii="Times New Roman" w:hAnsi="Times New Roman" w:cs="Times New Roman"/>
        </w:rPr>
        <w:t>ratio: { $divide: ["$Actual_Crowd", "$Ticket_Price"] }</w:t>
      </w:r>
    </w:p>
    <w:p w14:paraId="2F0098AB" w14:textId="77777777" w:rsidR="007A2867" w:rsidRPr="00875A6B" w:rsidRDefault="007A2867" w:rsidP="007C42CF">
      <w:pPr>
        <w:spacing w:after="0" w:line="240" w:lineRule="auto"/>
        <w:rPr>
          <w:rFonts w:ascii="Times New Roman" w:hAnsi="Times New Roman" w:cs="Times New Roman"/>
        </w:rPr>
      </w:pPr>
      <w:r w:rsidRPr="00875A6B">
        <w:rPr>
          <w:rFonts w:ascii="Times New Roman" w:hAnsi="Times New Roman" w:cs="Times New Roman"/>
        </w:rPr>
        <w:t>}},</w:t>
      </w:r>
    </w:p>
    <w:p w14:paraId="4731D2C6" w14:textId="1D42B256" w:rsidR="007A2867" w:rsidRPr="00875A6B" w:rsidRDefault="007A2867" w:rsidP="007C42CF">
      <w:pPr>
        <w:spacing w:after="0" w:line="240" w:lineRule="auto"/>
        <w:ind w:firstLine="720"/>
        <w:rPr>
          <w:rFonts w:ascii="Times New Roman" w:hAnsi="Times New Roman" w:cs="Times New Roman"/>
        </w:rPr>
      </w:pPr>
      <w:r w:rsidRPr="00875A6B">
        <w:rPr>
          <w:rFonts w:ascii="Times New Roman" w:hAnsi="Times New Roman" w:cs="Times New Roman"/>
        </w:rPr>
        <w:t>{$count: "count"</w:t>
      </w:r>
      <w:r w:rsidR="0077314D" w:rsidRPr="00875A6B">
        <w:rPr>
          <w:rFonts w:ascii="Times New Roman" w:hAnsi="Times New Roman" w:cs="Times New Roman"/>
        </w:rPr>
        <w:t>}</w:t>
      </w:r>
    </w:p>
    <w:p w14:paraId="0665B428" w14:textId="3EB880CB" w:rsidR="007A2867" w:rsidRPr="00875A6B" w:rsidRDefault="007A2867" w:rsidP="007C42CF">
      <w:pPr>
        <w:spacing w:after="0" w:line="240" w:lineRule="auto"/>
        <w:rPr>
          <w:rFonts w:ascii="Times New Roman" w:hAnsi="Times New Roman" w:cs="Times New Roman"/>
        </w:rPr>
      </w:pPr>
      <w:r w:rsidRPr="00875A6B">
        <w:rPr>
          <w:rFonts w:ascii="Times New Roman" w:hAnsi="Times New Roman" w:cs="Times New Roman"/>
        </w:rPr>
        <w:t>])</w:t>
      </w:r>
    </w:p>
    <w:p w14:paraId="1909FC1C" w14:textId="281C83AB" w:rsidR="007A2867" w:rsidRDefault="00390AE4" w:rsidP="00B82A3A">
      <w:r w:rsidRPr="007A2867">
        <w:rPr>
          <w:noProof/>
        </w:rPr>
        <w:lastRenderedPageBreak/>
        <w:drawing>
          <wp:inline distT="0" distB="0" distL="0" distR="0" wp14:anchorId="68F40B30" wp14:editId="755E28FF">
            <wp:extent cx="4958778" cy="2179423"/>
            <wp:effectExtent l="0" t="0" r="0" b="0"/>
            <wp:docPr id="208459810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598106" name="Picture 1" descr="A screenshot of a computer code&#10;&#10;Description automatically generated"/>
                    <pic:cNvPicPr/>
                  </pic:nvPicPr>
                  <pic:blipFill>
                    <a:blip r:embed="rId77"/>
                    <a:stretch>
                      <a:fillRect/>
                    </a:stretch>
                  </pic:blipFill>
                  <pic:spPr>
                    <a:xfrm>
                      <a:off x="0" y="0"/>
                      <a:ext cx="4961149" cy="2180465"/>
                    </a:xfrm>
                    <a:prstGeom prst="rect">
                      <a:avLst/>
                    </a:prstGeom>
                  </pic:spPr>
                </pic:pic>
              </a:graphicData>
            </a:graphic>
          </wp:inline>
        </w:drawing>
      </w:r>
      <w:r w:rsidRPr="0077314D">
        <w:rPr>
          <w:noProof/>
        </w:rPr>
        <w:drawing>
          <wp:inline distT="0" distB="0" distL="0" distR="0" wp14:anchorId="2736E9CE" wp14:editId="43E77789">
            <wp:extent cx="4580803" cy="1876926"/>
            <wp:effectExtent l="0" t="0" r="0" b="9525"/>
            <wp:docPr id="197471276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12767" name="Picture 1" descr="A screenshot of a computer code&#10;&#10;Description automatically generated"/>
                    <pic:cNvPicPr/>
                  </pic:nvPicPr>
                  <pic:blipFill>
                    <a:blip r:embed="rId78"/>
                    <a:stretch>
                      <a:fillRect/>
                    </a:stretch>
                  </pic:blipFill>
                  <pic:spPr>
                    <a:xfrm>
                      <a:off x="0" y="0"/>
                      <a:ext cx="4594152" cy="1882395"/>
                    </a:xfrm>
                    <a:prstGeom prst="rect">
                      <a:avLst/>
                    </a:prstGeom>
                  </pic:spPr>
                </pic:pic>
              </a:graphicData>
            </a:graphic>
          </wp:inline>
        </w:drawing>
      </w:r>
    </w:p>
    <w:p w14:paraId="0F63A358" w14:textId="77777777" w:rsidR="00154FB3" w:rsidRDefault="00154FB3">
      <w:pPr>
        <w:rPr>
          <w:rFonts w:asciiTheme="majorHAnsi" w:eastAsiaTheme="majorEastAsia" w:hAnsiTheme="majorHAnsi" w:cstheme="majorBidi"/>
          <w:color w:val="0F4761" w:themeColor="accent1" w:themeShade="BF"/>
          <w:sz w:val="40"/>
          <w:szCs w:val="40"/>
        </w:rPr>
      </w:pPr>
      <w:r>
        <w:br w:type="page"/>
      </w:r>
    </w:p>
    <w:p w14:paraId="254ED4C5" w14:textId="4036BFAA" w:rsidR="00755DF0" w:rsidRDefault="00755DF0" w:rsidP="00755DF0">
      <w:pPr>
        <w:pStyle w:val="Heading1"/>
        <w:spacing w:after="0" w:line="240" w:lineRule="auto"/>
        <w:jc w:val="center"/>
      </w:pPr>
      <w:bookmarkStart w:id="42" w:name="_Toc164941384"/>
      <w:r>
        <w:lastRenderedPageBreak/>
        <w:t>4.0 Stage 4</w:t>
      </w:r>
      <w:bookmarkEnd w:id="42"/>
    </w:p>
    <w:p w14:paraId="40B11CCF" w14:textId="4259D962" w:rsidR="00BD13EE" w:rsidRPr="00755DF0" w:rsidRDefault="00755DF0" w:rsidP="00755DF0">
      <w:pPr>
        <w:pStyle w:val="Heading2"/>
        <w:spacing w:after="0" w:line="240" w:lineRule="auto"/>
      </w:pPr>
      <w:bookmarkStart w:id="43" w:name="_Toc164941385"/>
      <w:r>
        <w:t>4.</w:t>
      </w:r>
      <w:r w:rsidR="008F5658">
        <w:t xml:space="preserve">1 </w:t>
      </w:r>
      <w:r w:rsidR="00BD13EE" w:rsidRPr="00755DF0">
        <w:t>Compass– Overview</w:t>
      </w:r>
      <w:bookmarkEnd w:id="43"/>
      <w:r w:rsidR="00BD13EE" w:rsidRPr="00755DF0">
        <w:t xml:space="preserve"> </w:t>
      </w:r>
    </w:p>
    <w:p w14:paraId="3C12AF9A" w14:textId="77777777" w:rsidR="00004851" w:rsidRDefault="009A3173" w:rsidP="00A31E2B">
      <w:pPr>
        <w:spacing w:before="100" w:beforeAutospacing="1" w:after="100" w:afterAutospacing="1" w:line="360" w:lineRule="auto"/>
        <w:jc w:val="both"/>
        <w:rPr>
          <w:rFonts w:ascii="Times New Roman" w:hAnsi="Times New Roman" w:cs="Times New Roman"/>
          <w:sz w:val="24"/>
          <w:szCs w:val="24"/>
          <w:lang w:val="en-GB"/>
        </w:rPr>
      </w:pPr>
      <w:r w:rsidRPr="00A31E2B">
        <w:rPr>
          <w:rFonts w:ascii="Times New Roman" w:hAnsi="Times New Roman" w:cs="Times New Roman"/>
          <w:sz w:val="24"/>
          <w:szCs w:val="24"/>
          <w:lang w:val="en-GB"/>
        </w:rPr>
        <w:t>MongoDB Compass is downloaded together with MongoDB Shell. Once you open Compass, it will request a connection string. You can use a local host 27017 and simply press "connect" to be directed to the main Compass page.</w:t>
      </w:r>
      <w:r w:rsidR="004D38BC">
        <w:rPr>
          <w:rFonts w:ascii="Times New Roman" w:hAnsi="Times New Roman" w:cs="Times New Roman"/>
          <w:sz w:val="24"/>
          <w:szCs w:val="24"/>
          <w:lang w:val="en-GB"/>
        </w:rPr>
        <w:t xml:space="preserve"> </w:t>
      </w:r>
    </w:p>
    <w:p w14:paraId="38D6AD57" w14:textId="1E9BFD8F" w:rsidR="00066185" w:rsidRDefault="00BA22F8" w:rsidP="009D0F39">
      <w:pPr>
        <w:keepNext/>
        <w:spacing w:before="100" w:beforeAutospacing="1" w:after="100" w:afterAutospacing="1"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i">
            <w:drawing>
              <wp:anchor distT="0" distB="0" distL="114300" distR="114300" simplePos="0" relativeHeight="251665920" behindDoc="0" locked="0" layoutInCell="1" allowOverlap="1" wp14:anchorId="73944D04" wp14:editId="3225CC55">
                <wp:simplePos x="0" y="0"/>
                <wp:positionH relativeFrom="column">
                  <wp:posOffset>1155879</wp:posOffset>
                </wp:positionH>
                <wp:positionV relativeFrom="paragraph">
                  <wp:posOffset>828863</wp:posOffset>
                </wp:positionV>
                <wp:extent cx="532765" cy="76039"/>
                <wp:effectExtent l="95250" t="152400" r="19685" b="153035"/>
                <wp:wrapNone/>
                <wp:docPr id="786418405" name="Ink 2"/>
                <wp:cNvGraphicFramePr/>
                <a:graphic xmlns:a="http://schemas.openxmlformats.org/drawingml/2006/main">
                  <a:graphicData uri="http://schemas.microsoft.com/office/word/2010/wordprocessingInk">
                    <w14:contentPart bwMode="auto" r:id="rId79">
                      <w14:nvContentPartPr>
                        <w14:cNvContentPartPr/>
                      </w14:nvContentPartPr>
                      <w14:xfrm>
                        <a:off x="0" y="0"/>
                        <a:ext cx="532765" cy="76039"/>
                      </w14:xfrm>
                    </w14:contentPart>
                  </a:graphicData>
                </a:graphic>
                <wp14:sizeRelV relativeFrom="margin">
                  <wp14:pctHeight>0</wp14:pctHeight>
                </wp14:sizeRelV>
              </wp:anchor>
            </w:drawing>
          </mc:Choice>
          <mc:Fallback>
            <w:pict>
              <v:shapetype w14:anchorId="597EFF0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86.75pt;margin-top:56.8pt;width:50.45pt;height:22.95pt;z-index:251665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">
                <v:imagedata r:id="rId80" o:title=""/>
              </v:shape>
            </w:pict>
          </mc:Fallback>
        </mc:AlternateContent>
      </w:r>
      <w:r w:rsidR="00066185">
        <w:rPr>
          <w:rFonts w:ascii="Times New Roman" w:hAnsi="Times New Roman" w:cs="Times New Roman"/>
          <w:noProof/>
          <w:sz w:val="24"/>
          <w:szCs w:val="24"/>
          <w:lang w:val="en-GB"/>
        </w:rPr>
        <mc:AlternateContent>
          <mc:Choice Requires="wpi">
            <w:drawing>
              <wp:anchor distT="0" distB="0" distL="114300" distR="114300" simplePos="0" relativeHeight="251663872" behindDoc="0" locked="0" layoutInCell="1" allowOverlap="1" wp14:anchorId="2F89B57F" wp14:editId="0204D1DE">
                <wp:simplePos x="0" y="0"/>
                <wp:positionH relativeFrom="column">
                  <wp:posOffset>1003660</wp:posOffset>
                </wp:positionH>
                <wp:positionV relativeFrom="paragraph">
                  <wp:posOffset>1175975</wp:posOffset>
                </wp:positionV>
                <wp:extent cx="360" cy="360"/>
                <wp:effectExtent l="95250" t="152400" r="114300" b="152400"/>
                <wp:wrapNone/>
                <wp:docPr id="902031389" name="Ink 1"/>
                <wp:cNvGraphicFramePr/>
                <a:graphic xmlns:a="http://schemas.openxmlformats.org/drawingml/2006/main">
                  <a:graphicData uri="http://schemas.microsoft.com/office/word/2010/wordprocessingInk">
                    <w14:contentPart bwMode="auto" r:id="rId81">
                      <w14:nvContentPartPr>
                        <w14:cNvContentPartPr/>
                      </w14:nvContentPartPr>
                      <w14:xfrm>
                        <a:off x="0" y="0"/>
                        <a:ext cx="360" cy="360"/>
                      </w14:xfrm>
                    </w14:contentPart>
                  </a:graphicData>
                </a:graphic>
              </wp:anchor>
            </w:drawing>
          </mc:Choice>
          <mc:Fallback>
            <w:pict>
              <v:shape w14:anchorId="4B908B1E" id="Ink 1" o:spid="_x0000_s1026" type="#_x0000_t75" style="position:absolute;margin-left:74.8pt;margin-top:84.1pt;width:8.55pt;height:17.05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ALvsOF&#10;4gEAAJ4EAAAQAAAAAAAAAAAAAAAAANQDAABkcnMvaW5rL2luazEueG1sUEsBAi0AFAAGAAgAAAAh&#10;AF3rzLjeAAAACwEAAA8AAAAAAAAAAAAAAAAA5AUAAGRycy9kb3ducmV2LnhtbFBLAQItABQABgAI&#10;AAAAIQB5GLydvwAAACEBAAAZAAAAAAAAAAAAAAAAAO8GAABkcnMvX3JlbHMvZTJvRG9jLnhtbC5y&#10;ZWxzUEsFBgAAAAAGAAYAeAEAAOUHAAAAAA==&#10;">
                <v:imagedata r:id="rId82" o:title=""/>
              </v:shape>
            </w:pict>
          </mc:Fallback>
        </mc:AlternateContent>
      </w:r>
      <w:r w:rsidR="004D38BC">
        <w:rPr>
          <w:rFonts w:ascii="Times New Roman" w:hAnsi="Times New Roman" w:cs="Times New Roman"/>
          <w:sz w:val="24"/>
          <w:szCs w:val="24"/>
          <w:lang w:val="en-GB"/>
        </w:rPr>
        <w:t xml:space="preserve">A database is created by selecting the </w:t>
      </w:r>
      <w:r w:rsidR="003957B9">
        <w:rPr>
          <w:rFonts w:ascii="Times New Roman" w:hAnsi="Times New Roman" w:cs="Times New Roman"/>
          <w:sz w:val="24"/>
          <w:szCs w:val="24"/>
          <w:lang w:val="en-GB"/>
        </w:rPr>
        <w:t>‘+’ icon beside Databases</w:t>
      </w:r>
      <w:r w:rsidR="00922374">
        <w:rPr>
          <w:rFonts w:ascii="Times New Roman" w:hAnsi="Times New Roman" w:cs="Times New Roman"/>
          <w:sz w:val="24"/>
          <w:szCs w:val="24"/>
          <w:lang w:val="en-GB"/>
        </w:rPr>
        <w:t xml:space="preserve"> and a collection is created by selecting the ‘+’ icon beside the newly created </w:t>
      </w:r>
      <w:r w:rsidR="00672C49">
        <w:rPr>
          <w:rFonts w:ascii="Times New Roman" w:hAnsi="Times New Roman" w:cs="Times New Roman"/>
          <w:sz w:val="24"/>
          <w:szCs w:val="24"/>
          <w:lang w:val="en-GB"/>
        </w:rPr>
        <w:t>database</w:t>
      </w:r>
      <w:r w:rsidR="00066185">
        <w:rPr>
          <w:rFonts w:ascii="Times New Roman" w:hAnsi="Times New Roman" w:cs="Times New Roman"/>
          <w:sz w:val="24"/>
          <w:szCs w:val="24"/>
          <w:lang w:val="en-GB"/>
        </w:rPr>
        <w:t xml:space="preserve"> or ‘Create Collection’</w:t>
      </w:r>
      <w:r w:rsidR="00672C49">
        <w:rPr>
          <w:rFonts w:ascii="Times New Roman" w:hAnsi="Times New Roman" w:cs="Times New Roman"/>
          <w:sz w:val="24"/>
          <w:szCs w:val="24"/>
          <w:lang w:val="en-GB"/>
        </w:rPr>
        <w:t xml:space="preserve">. </w:t>
      </w:r>
      <w:r w:rsidR="00066185" w:rsidRPr="005D50F7">
        <w:rPr>
          <w:noProof/>
          <w:lang w:val="en-GB"/>
        </w:rPr>
        <w:drawing>
          <wp:inline distT="0" distB="0" distL="0" distR="0" wp14:anchorId="39069D89" wp14:editId="62FB55EB">
            <wp:extent cx="5731510" cy="1196340"/>
            <wp:effectExtent l="0" t="0" r="2540" b="3810"/>
            <wp:docPr id="15132766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276628" name="Picture 1" descr="A screenshot of a computer&#10;&#10;Description automatically generated"/>
                    <pic:cNvPicPr/>
                  </pic:nvPicPr>
                  <pic:blipFill>
                    <a:blip r:embed="rId83"/>
                    <a:stretch>
                      <a:fillRect/>
                    </a:stretch>
                  </pic:blipFill>
                  <pic:spPr>
                    <a:xfrm>
                      <a:off x="0" y="0"/>
                      <a:ext cx="5731510" cy="1196340"/>
                    </a:xfrm>
                    <a:prstGeom prst="rect">
                      <a:avLst/>
                    </a:prstGeom>
                  </pic:spPr>
                </pic:pic>
              </a:graphicData>
            </a:graphic>
          </wp:inline>
        </w:drawing>
      </w:r>
    </w:p>
    <w:p w14:paraId="3472A1A3" w14:textId="77777777" w:rsidR="00231221" w:rsidRDefault="00231221" w:rsidP="00231221">
      <w:pPr>
        <w:pStyle w:val="Caption"/>
        <w:jc w:val="center"/>
        <w:rPr>
          <w:lang w:val="en-GB"/>
        </w:rPr>
      </w:pPr>
      <w:r>
        <w:t>Figure 1; Database Overview</w:t>
      </w:r>
    </w:p>
    <w:p w14:paraId="7A02EFAA" w14:textId="14E02659" w:rsidR="00066185" w:rsidRPr="0037596A" w:rsidRDefault="00231221" w:rsidP="009D0F39">
      <w:pPr>
        <w:keepNext/>
        <w:spacing w:before="100" w:beforeAutospacing="1" w:after="100" w:afterAutospacing="1" w:line="360" w:lineRule="auto"/>
        <w:jc w:val="both"/>
        <w:rPr>
          <w:rFonts w:ascii="Times New Roman" w:hAnsi="Times New Roman" w:cs="Times New Roman"/>
          <w:sz w:val="24"/>
          <w:szCs w:val="24"/>
          <w:lang w:val="en-GB"/>
        </w:rPr>
      </w:pPr>
      <w:r w:rsidRPr="0037596A">
        <w:rPr>
          <w:rFonts w:ascii="Times New Roman" w:hAnsi="Times New Roman" w:cs="Times New Roman"/>
          <w:sz w:val="24"/>
          <w:szCs w:val="24"/>
          <w:lang w:val="en-GB"/>
        </w:rPr>
        <w:t xml:space="preserve">Inside the new collection, data can be imported from the library  using ‘Add Data’ and read into Compass </w:t>
      </w:r>
      <w:r w:rsidRPr="0037596A">
        <w:rPr>
          <w:rFonts w:ascii="Times New Roman" w:hAnsi="Times New Roman" w:cs="Times New Roman"/>
          <w:sz w:val="24"/>
          <w:szCs w:val="24"/>
          <w:lang w:val="en-GB"/>
        </w:rPr>
        <w:fldChar w:fldCharType="begin"/>
      </w:r>
      <w:r w:rsidR="002951A1">
        <w:rPr>
          <w:rFonts w:ascii="Times New Roman" w:hAnsi="Times New Roman" w:cs="Times New Roman"/>
          <w:sz w:val="24"/>
          <w:szCs w:val="24"/>
          <w:lang w:val="en-GB"/>
        </w:rPr>
        <w:instrText xml:space="preserve"> ADDIN ZOTERO_ITEM CSL_CITATION {"citationID":"zdjWiBqY","properties":{"formattedCitation":"[36]","plainCitation":"[36]","noteIndex":0},"citationItems":[{"id":398,"uris":["http://zotero.org/users/12587876/items/W38LUUQX"],"itemData":{"id":398,"type":"motion_picture","abstrac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View this course &amp; other premium courses without ads on the Net Ninja Pro site:\nhttps://net-ninja-pro.teachable.com/p...\n\n</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Access the course files on GitHub:\nhttps://github.com/iamshaunjp/complet...\n(lesson code available from lesson 15 onwards)\n\n</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Modern JavaScript Course:\nOn Net Ninja Pro - https://netninja.dev/p/modern-javascr...\nOn Udemy - https://www.thenetninja.co.uk/udemy/m...\nOn YouTube -    • Modern JavaScript Tutorial #1 - Intro...  \n\n</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Node.js Crash Course:\nOn Net Ninja Pro - https://netninja.dev/p/node-js-crash-...\nOn YouTube -    • Node JS Tutorial for Beginners  \n\n</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VS Code - https://code.visualstudio.com/\n</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w:instrText>
      </w:r>
      <w:r w:rsidR="002951A1">
        <w:rPr>
          <w:rFonts w:ascii="Segoe UI Emoji" w:hAnsi="Segoe UI Emoji" w:cs="Segoe UI Emoji"/>
          <w:sz w:val="24"/>
          <w:szCs w:val="24"/>
          <w:lang w:val="en-GB"/>
        </w:rPr>
        <w:instrText>💻</w:instrText>
      </w:r>
      <w:r w:rsidR="002951A1">
        <w:rPr>
          <w:rFonts w:ascii="Times New Roman" w:hAnsi="Times New Roman" w:cs="Times New Roman"/>
          <w:sz w:val="24"/>
          <w:szCs w:val="24"/>
          <w:lang w:val="en-GB"/>
        </w:rPr>
        <w:instrText xml:space="preserve"> Download MongoDB - https://www.mongodb.com/try/download/...","dimensions":"10:28","source":"YouTube","title":"Complete MongoDB Tutorial #4 - Using MongoDB Compass","URL":"https://www.youtube.com/watch?v=bJSj1a84I20","director":[{"literal":"Net Ninja"}],"accessed":{"date-parts":[["2024",4,21]]},"issued":{"date-parts":[["2022",3,22]]},"citation-key":"netninja22"}}],"schema":"https://github.com/citation-style-language/schema/raw/master/csl-citation.json"} </w:instrText>
      </w:r>
      <w:r w:rsidRPr="0037596A">
        <w:rPr>
          <w:rFonts w:ascii="Times New Roman" w:hAnsi="Times New Roman" w:cs="Times New Roman"/>
          <w:sz w:val="24"/>
          <w:szCs w:val="24"/>
          <w:lang w:val="en-GB"/>
        </w:rPr>
        <w:fldChar w:fldCharType="separate"/>
      </w:r>
      <w:r w:rsidR="002951A1" w:rsidRPr="002951A1">
        <w:rPr>
          <w:rFonts w:ascii="Times New Roman" w:hAnsi="Times New Roman" w:cs="Times New Roman"/>
          <w:sz w:val="24"/>
        </w:rPr>
        <w:t>[36]</w:t>
      </w:r>
      <w:r w:rsidRPr="0037596A">
        <w:rPr>
          <w:rFonts w:ascii="Times New Roman" w:hAnsi="Times New Roman" w:cs="Times New Roman"/>
          <w:sz w:val="24"/>
          <w:szCs w:val="24"/>
          <w:lang w:val="en-GB"/>
        </w:rPr>
        <w:fldChar w:fldCharType="end"/>
      </w:r>
      <w:r w:rsidRPr="0037596A">
        <w:rPr>
          <w:rFonts w:ascii="Times New Roman" w:hAnsi="Times New Roman" w:cs="Times New Roman"/>
          <w:sz w:val="24"/>
          <w:szCs w:val="24"/>
          <w:lang w:val="en-GB"/>
        </w:rPr>
        <w:t>.</w:t>
      </w:r>
    </w:p>
    <w:p w14:paraId="26D3FE60" w14:textId="1EC4ABE3" w:rsidR="009D0F39" w:rsidRDefault="00004851" w:rsidP="009D0F39">
      <w:pPr>
        <w:keepNext/>
        <w:spacing w:before="100" w:beforeAutospacing="1" w:after="100" w:afterAutospacing="1" w:line="360" w:lineRule="auto"/>
        <w:jc w:val="both"/>
      </w:pPr>
      <w:r w:rsidRPr="00004851">
        <w:rPr>
          <w:rFonts w:ascii="Times New Roman" w:hAnsi="Times New Roman" w:cs="Times New Roman"/>
          <w:noProof/>
          <w:sz w:val="24"/>
          <w:szCs w:val="24"/>
          <w:lang w:val="en-GB"/>
        </w:rPr>
        <w:drawing>
          <wp:inline distT="0" distB="0" distL="0" distR="0" wp14:anchorId="6DEE6F02" wp14:editId="1CE03712">
            <wp:extent cx="5731510" cy="2310765"/>
            <wp:effectExtent l="0" t="0" r="2540" b="0"/>
            <wp:docPr id="2049276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276688" name="Picture 1" descr="A screenshot of a computer&#10;&#10;Description automatically generated"/>
                    <pic:cNvPicPr/>
                  </pic:nvPicPr>
                  <pic:blipFill>
                    <a:blip r:embed="rId84"/>
                    <a:stretch>
                      <a:fillRect/>
                    </a:stretch>
                  </pic:blipFill>
                  <pic:spPr>
                    <a:xfrm>
                      <a:off x="0" y="0"/>
                      <a:ext cx="5731510" cy="2310765"/>
                    </a:xfrm>
                    <a:prstGeom prst="rect">
                      <a:avLst/>
                    </a:prstGeom>
                  </pic:spPr>
                </pic:pic>
              </a:graphicData>
            </a:graphic>
          </wp:inline>
        </w:drawing>
      </w:r>
    </w:p>
    <w:p w14:paraId="2648EEE4" w14:textId="2568C310" w:rsidR="00CB0F28" w:rsidRDefault="009D0F39" w:rsidP="009D0F39">
      <w:pPr>
        <w:pStyle w:val="Caption"/>
        <w:jc w:val="center"/>
      </w:pPr>
      <w:r>
        <w:t xml:space="preserve">Figure </w:t>
      </w:r>
      <w:r w:rsidR="00231221">
        <w:t>2</w:t>
      </w:r>
      <w:r>
        <w:t>; Importing Data</w:t>
      </w:r>
    </w:p>
    <w:p w14:paraId="2F4C11C3" w14:textId="77777777" w:rsidR="009D0F39" w:rsidRPr="009D0F39" w:rsidRDefault="009D0F39" w:rsidP="009D0F39"/>
    <w:p w14:paraId="6E95263F" w14:textId="13C32149" w:rsidR="00CB0F28" w:rsidRDefault="00CB0F28" w:rsidP="00D22CDB">
      <w:pPr>
        <w:rPr>
          <w:lang w:val="en-GB"/>
        </w:rPr>
      </w:pPr>
    </w:p>
    <w:p w14:paraId="3B07A45D" w14:textId="101D778A" w:rsidR="00A31E2B" w:rsidRDefault="00A31E2B" w:rsidP="00A31E2B">
      <w:pPr>
        <w:keepNext/>
      </w:pPr>
    </w:p>
    <w:p w14:paraId="0185A868" w14:textId="77777777" w:rsidR="00BA22F8" w:rsidRDefault="00BA22F8">
      <w:pPr>
        <w:rPr>
          <w:lang w:val="en-GB"/>
        </w:rPr>
      </w:pPr>
      <w:r>
        <w:rPr>
          <w:lang w:val="en-GB"/>
        </w:rPr>
        <w:br w:type="page"/>
      </w:r>
    </w:p>
    <w:p w14:paraId="6028EBC2" w14:textId="5B1DC379" w:rsidR="00BA22F8" w:rsidRDefault="008F5658" w:rsidP="00BA22F8">
      <w:pPr>
        <w:pStyle w:val="Heading2"/>
        <w:rPr>
          <w:lang w:val="en-GB"/>
        </w:rPr>
      </w:pPr>
      <w:bookmarkStart w:id="44" w:name="_Toc164941386"/>
      <w:r>
        <w:lastRenderedPageBreak/>
        <w:t xml:space="preserve">4.2 </w:t>
      </w:r>
      <w:r w:rsidR="00BA22F8">
        <w:t>Compass Simple Queries</w:t>
      </w:r>
      <w:bookmarkEnd w:id="44"/>
    </w:p>
    <w:p w14:paraId="7624827B" w14:textId="1559C110" w:rsidR="00171624" w:rsidRDefault="00171624" w:rsidP="00171624">
      <w:pPr>
        <w:pStyle w:val="Heading3"/>
        <w:rPr>
          <w:lang w:val="en-GB"/>
        </w:rPr>
      </w:pPr>
      <w:bookmarkStart w:id="45" w:name="_Toc164941387"/>
      <w:r>
        <w:rPr>
          <w:lang w:val="en-GB"/>
        </w:rPr>
        <w:t>Question 1</w:t>
      </w:r>
      <w:bookmarkEnd w:id="45"/>
    </w:p>
    <w:p w14:paraId="68007040" w14:textId="758122E4" w:rsidR="00905643" w:rsidRPr="0037596A" w:rsidRDefault="00905643" w:rsidP="0037596A">
      <w:pPr>
        <w:spacing w:line="240" w:lineRule="auto"/>
        <w:rPr>
          <w:rFonts w:ascii="Times New Roman" w:hAnsi="Times New Roman" w:cs="Times New Roman"/>
          <w:lang w:val="en-GB"/>
        </w:rPr>
      </w:pPr>
      <w:r w:rsidRPr="0037596A">
        <w:rPr>
          <w:rFonts w:ascii="Times New Roman" w:hAnsi="Times New Roman" w:cs="Times New Roman"/>
          <w:lang w:val="en-GB"/>
        </w:rPr>
        <w:t>[Adapted from MongoDB Simple Queries Q1]</w:t>
      </w:r>
    </w:p>
    <w:p w14:paraId="61755D67" w14:textId="63658E71" w:rsidR="00905643" w:rsidRPr="0037596A" w:rsidRDefault="00905643" w:rsidP="0037596A">
      <w:pPr>
        <w:pStyle w:val="NormalWeb"/>
        <w:spacing w:before="0" w:beforeAutospacing="0" w:after="0" w:afterAutospacing="0"/>
        <w:rPr>
          <w:sz w:val="22"/>
          <w:szCs w:val="22"/>
        </w:rPr>
      </w:pPr>
      <w:r w:rsidRPr="0037596A">
        <w:rPr>
          <w:sz w:val="22"/>
          <w:szCs w:val="22"/>
        </w:rPr>
        <w:t xml:space="preserve">List the concert details for the performer Stephanie Rainey for the year 2005 where Alt Pop was performed </w:t>
      </w:r>
      <w:r w:rsidRPr="0037596A">
        <w:rPr>
          <w:sz w:val="22"/>
          <w:szCs w:val="22"/>
        </w:rPr>
        <w:fldChar w:fldCharType="begin"/>
      </w:r>
      <w:r w:rsidR="00A45D68" w:rsidRPr="0037596A">
        <w:rPr>
          <w:sz w:val="22"/>
          <w:szCs w:val="22"/>
        </w:rPr>
        <w:instrText xml:space="preserve"> ADDIN ZOTERO_ITEM CSL_CITATION {"citationID":"phG3DQdO","properties":{"formattedCitation":"[9]","plainCitation":"[9]","noteIndex":0},"citationItems":[{"id":381,"uris":["http://zotero.org/users/12587876/items/HL8M4RAJ"],"itemData":{"id":381,"type":"motion_picture","abstract":"MongoDB Queries playlist -     • MongoDB Queries  \n</w:instrText>
      </w:r>
      <w:r w:rsidR="00A45D68" w:rsidRPr="0037596A">
        <w:rPr>
          <w:rFonts w:ascii="Segoe UI Emoji" w:hAnsi="Segoe UI Emoji" w:cs="Segoe UI Emoji"/>
          <w:sz w:val="22"/>
          <w:szCs w:val="22"/>
        </w:rPr>
        <w:instrText>⭐️</w:instrText>
      </w:r>
      <w:r w:rsidR="00A45D68" w:rsidRPr="0037596A">
        <w:rPr>
          <w:sz w:val="22"/>
          <w:szCs w:val="22"/>
        </w:rPr>
        <w:instrText xml:space="preserve"> Check my bestselling and highest rated courses https://stashchuk.com\n\n</w:instrText>
      </w:r>
      <w:r w:rsidR="00A45D68" w:rsidRPr="0037596A">
        <w:rPr>
          <w:rFonts w:ascii="Segoe UI Emoji" w:hAnsi="Segoe UI Emoji" w:cs="Segoe UI Emoji"/>
          <w:sz w:val="22"/>
          <w:szCs w:val="22"/>
        </w:rPr>
        <w:instrText>🎦</w:instrText>
      </w:r>
      <w:r w:rsidR="00A45D68" w:rsidRPr="0037596A">
        <w:rPr>
          <w:sz w:val="22"/>
          <w:szCs w:val="22"/>
        </w:rPr>
        <w:instrText xml:space="preserve"> YouTube https://www.youtube.com/CodingTutoria...\n</w:instrText>
      </w:r>
      <w:r w:rsidR="00A45D68" w:rsidRPr="0037596A">
        <w:rPr>
          <w:rFonts w:ascii="Segoe UI Emoji" w:hAnsi="Segoe UI Emoji" w:cs="Segoe UI Emoji"/>
          <w:sz w:val="22"/>
          <w:szCs w:val="22"/>
        </w:rPr>
        <w:instrText>🙍</w:instrText>
      </w:r>
      <w:r w:rsidR="00A45D68" w:rsidRPr="0037596A">
        <w:rPr>
          <w:sz w:val="22"/>
          <w:szCs w:val="22"/>
        </w:rPr>
        <w:instrText xml:space="preserve"> LinkedIn   / bogdanstashchuk  \n</w:instrText>
      </w:r>
      <w:r w:rsidR="00A45D68" w:rsidRPr="0037596A">
        <w:rPr>
          <w:rFonts w:ascii="Segoe UI Emoji" w:hAnsi="Segoe UI Emoji" w:cs="Segoe UI Emoji"/>
          <w:sz w:val="22"/>
          <w:szCs w:val="22"/>
        </w:rPr>
        <w:instrText>📪</w:instrText>
      </w:r>
      <w:r w:rsidR="00A45D68" w:rsidRPr="0037596A">
        <w:rPr>
          <w:sz w:val="22"/>
          <w:szCs w:val="22"/>
        </w:rPr>
        <w:instrText xml:space="preserve"> Twitter    / bogdanstashchuk  \n\n</w:instrText>
      </w:r>
      <w:r w:rsidR="00A45D68" w:rsidRPr="0037596A">
        <w:rPr>
          <w:rFonts w:ascii="Segoe UI Emoji" w:hAnsi="Segoe UI Emoji" w:cs="Segoe UI Emoji"/>
          <w:sz w:val="22"/>
          <w:szCs w:val="22"/>
        </w:rPr>
        <w:instrText>🔥</w:instrText>
      </w:r>
      <w:r w:rsidR="00A45D68" w:rsidRPr="0037596A">
        <w:rPr>
          <w:sz w:val="22"/>
          <w:szCs w:val="22"/>
        </w:rPr>
        <w:instrText xml:space="preserve"> Discord community\n  / discord  \n\n</w:instrText>
      </w:r>
      <w:r w:rsidR="00A45D68" w:rsidRPr="0037596A">
        <w:rPr>
          <w:rFonts w:ascii="Segoe UI Emoji" w:hAnsi="Segoe UI Emoji" w:cs="Segoe UI Emoji"/>
          <w:sz w:val="22"/>
          <w:szCs w:val="22"/>
        </w:rPr>
        <w:instrText>🔥</w:instrText>
      </w:r>
      <w:r w:rsidR="00A45D68" w:rsidRPr="0037596A">
        <w:rPr>
          <w:sz w:val="22"/>
          <w:szCs w:val="22"/>
        </w:rPr>
        <w:instrText xml:space="preserve"> Udemy Profile\nhttps://www.udemy.com/user/bogdanstas...\n\nSUBSCRIBE IN SOCIAL NETWORKS\n</w:instrText>
      </w:r>
      <w:r w:rsidR="00A45D68" w:rsidRPr="0037596A">
        <w:rPr>
          <w:rFonts w:ascii="Segoe UI Emoji" w:hAnsi="Segoe UI Emoji" w:cs="Segoe UI Emoji"/>
          <w:sz w:val="22"/>
          <w:szCs w:val="22"/>
        </w:rPr>
        <w:instrText>🎦</w:instrText>
      </w:r>
      <w:r w:rsidR="00A45D68" w:rsidRPr="0037596A">
        <w:rPr>
          <w:sz w:val="22"/>
          <w:szCs w:val="22"/>
        </w:rPr>
        <w:instrText xml:space="preserve"> YouTube https://www.youtube.com/CodingTutoria...\n</w:instrText>
      </w:r>
      <w:r w:rsidR="00A45D68" w:rsidRPr="0037596A">
        <w:rPr>
          <w:rFonts w:ascii="Segoe UI Emoji" w:hAnsi="Segoe UI Emoji" w:cs="Segoe UI Emoji"/>
          <w:sz w:val="22"/>
          <w:szCs w:val="22"/>
        </w:rPr>
        <w:instrText>🙍</w:instrText>
      </w:r>
      <w:r w:rsidR="00A45D68" w:rsidRPr="0037596A">
        <w:rPr>
          <w:sz w:val="22"/>
          <w:szCs w:val="22"/>
        </w:rPr>
        <w:instrText xml:space="preserve"> LinkedIn   / bogdanstashchuk  \n</w:instrText>
      </w:r>
      <w:r w:rsidR="00A45D68" w:rsidRPr="0037596A">
        <w:rPr>
          <w:rFonts w:ascii="Segoe UI Emoji" w:hAnsi="Segoe UI Emoji" w:cs="Segoe UI Emoji"/>
          <w:sz w:val="22"/>
          <w:szCs w:val="22"/>
        </w:rPr>
        <w:instrText>📪</w:instrText>
      </w:r>
      <w:r w:rsidR="00A45D68" w:rsidRPr="0037596A">
        <w:rPr>
          <w:sz w:val="22"/>
          <w:szCs w:val="22"/>
        </w:rPr>
        <w:instrText xml:space="preserve"> Twitter    / bogdanstashchuk  \n\nEmail </w:instrText>
      </w:r>
      <w:r w:rsidR="00A45D68" w:rsidRPr="0037596A">
        <w:rPr>
          <w:rFonts w:ascii="Segoe UI Emoji" w:hAnsi="Segoe UI Emoji" w:cs="Segoe UI Emoji"/>
          <w:sz w:val="22"/>
          <w:szCs w:val="22"/>
        </w:rPr>
        <w:instrText>📧</w:instrText>
      </w:r>
      <w:r w:rsidR="00A45D68" w:rsidRPr="0037596A">
        <w:rPr>
          <w:sz w:val="22"/>
          <w:szCs w:val="22"/>
        </w:rPr>
        <w:instrText xml:space="preserve"> in case you want to send me a notice\nbstashchuk@gmail.com","dimensions":"8:11","source":"YouTube","title":"08 MongoDB Queries - $and Operator","URL":"https://www.youtube.com/watch?v=3CXvEaOuLq0","director":[{"literal":"Bogdan Stashchuk"}],"accessed":{"date-parts":[["2024",4,20]]},"issued":{"date-parts":[["2020",1,5]]},"citation-key":"bogdanstashchuk20"}}],"schema":"https://github.com/citation-style-language/schema/raw/master/csl-citation.json"} </w:instrText>
      </w:r>
      <w:r w:rsidRPr="0037596A">
        <w:rPr>
          <w:sz w:val="22"/>
          <w:szCs w:val="22"/>
        </w:rPr>
        <w:fldChar w:fldCharType="separate"/>
      </w:r>
      <w:r w:rsidR="00A45D68" w:rsidRPr="0037596A">
        <w:rPr>
          <w:sz w:val="22"/>
        </w:rPr>
        <w:t>[9]</w:t>
      </w:r>
      <w:r w:rsidRPr="0037596A">
        <w:rPr>
          <w:sz w:val="22"/>
          <w:szCs w:val="22"/>
        </w:rPr>
        <w:fldChar w:fldCharType="end"/>
      </w:r>
      <w:r w:rsidRPr="0037596A">
        <w:rPr>
          <w:sz w:val="22"/>
          <w:szCs w:val="22"/>
        </w:rPr>
        <w:t>.</w:t>
      </w:r>
    </w:p>
    <w:p w14:paraId="6E8D21AE" w14:textId="77777777" w:rsidR="00905643" w:rsidRPr="0037596A" w:rsidRDefault="00905643" w:rsidP="0037596A">
      <w:pPr>
        <w:pStyle w:val="NormalWeb"/>
        <w:spacing w:before="0" w:beforeAutospacing="0" w:after="0" w:afterAutospacing="0"/>
        <w:rPr>
          <w:sz w:val="22"/>
          <w:szCs w:val="22"/>
        </w:rPr>
      </w:pPr>
    </w:p>
    <w:p w14:paraId="375208FF" w14:textId="5F0C32CE" w:rsidR="00905643" w:rsidRPr="0037596A" w:rsidRDefault="00905643" w:rsidP="0037596A">
      <w:pPr>
        <w:pStyle w:val="NormalWeb"/>
        <w:spacing w:before="0" w:beforeAutospacing="0" w:after="0" w:afterAutospacing="0"/>
        <w:rPr>
          <w:sz w:val="22"/>
          <w:szCs w:val="22"/>
        </w:rPr>
      </w:pPr>
      <w:r w:rsidRPr="0037596A">
        <w:rPr>
          <w:sz w:val="22"/>
          <w:szCs w:val="22"/>
        </w:rPr>
        <w:t>//</w:t>
      </w:r>
      <w:r w:rsidR="00D72B40" w:rsidRPr="0037596A">
        <w:rPr>
          <w:sz w:val="22"/>
          <w:szCs w:val="22"/>
        </w:rPr>
        <w:t>Q1 Compass Version</w:t>
      </w:r>
    </w:p>
    <w:p w14:paraId="12E8D28F" w14:textId="0A494F6F" w:rsidR="00A8008B" w:rsidRPr="0037596A" w:rsidRDefault="00A8008B" w:rsidP="0037596A">
      <w:pPr>
        <w:spacing w:after="0" w:line="240" w:lineRule="auto"/>
        <w:rPr>
          <w:rFonts w:ascii="Times New Roman" w:eastAsia="Times New Roman" w:hAnsi="Times New Roman" w:cs="Times New Roman"/>
          <w:lang w:eastAsia="en-IE"/>
        </w:rPr>
      </w:pPr>
      <w:r w:rsidRPr="0037596A">
        <w:rPr>
          <w:rFonts w:ascii="Times New Roman" w:eastAsia="Times New Roman" w:hAnsi="Times New Roman" w:cs="Times New Roman"/>
          <w:lang w:eastAsia="en-IE"/>
        </w:rPr>
        <w:t>{"$and": [</w:t>
      </w:r>
    </w:p>
    <w:p w14:paraId="4B687CA0" w14:textId="11135447" w:rsidR="00A8008B" w:rsidRPr="0037596A" w:rsidRDefault="00A8008B" w:rsidP="0037596A">
      <w:pPr>
        <w:spacing w:after="0" w:line="240" w:lineRule="auto"/>
        <w:ind w:left="720"/>
        <w:rPr>
          <w:rFonts w:ascii="Times New Roman" w:eastAsia="Times New Roman" w:hAnsi="Times New Roman" w:cs="Times New Roman"/>
          <w:lang w:eastAsia="en-IE"/>
        </w:rPr>
      </w:pPr>
      <w:r w:rsidRPr="0037596A">
        <w:rPr>
          <w:rFonts w:ascii="Times New Roman" w:eastAsia="Times New Roman" w:hAnsi="Times New Roman" w:cs="Times New Roman"/>
          <w:lang w:eastAsia="en-IE"/>
        </w:rPr>
        <w:t>{"Concert_Year": 2005},</w:t>
      </w:r>
    </w:p>
    <w:p w14:paraId="57704C6F" w14:textId="5D8F377C" w:rsidR="00A8008B" w:rsidRPr="0037596A" w:rsidRDefault="00A8008B" w:rsidP="0037596A">
      <w:pPr>
        <w:spacing w:after="0" w:line="240" w:lineRule="auto"/>
        <w:ind w:left="720"/>
        <w:rPr>
          <w:rFonts w:ascii="Times New Roman" w:eastAsia="Times New Roman" w:hAnsi="Times New Roman" w:cs="Times New Roman"/>
          <w:lang w:eastAsia="en-IE"/>
        </w:rPr>
      </w:pPr>
      <w:r w:rsidRPr="0037596A">
        <w:rPr>
          <w:rFonts w:ascii="Times New Roman" w:eastAsia="Times New Roman" w:hAnsi="Times New Roman" w:cs="Times New Roman"/>
          <w:lang w:eastAsia="en-IE"/>
        </w:rPr>
        <w:t>{"Performer": "Stephanie Rainey"},</w:t>
      </w:r>
    </w:p>
    <w:p w14:paraId="0F5F215E" w14:textId="57B90DB4" w:rsidR="00A8008B" w:rsidRPr="0037596A" w:rsidRDefault="00A8008B" w:rsidP="0037596A">
      <w:pPr>
        <w:spacing w:after="0" w:line="240" w:lineRule="auto"/>
        <w:ind w:left="720"/>
        <w:rPr>
          <w:rFonts w:ascii="Times New Roman" w:eastAsia="Times New Roman" w:hAnsi="Times New Roman" w:cs="Times New Roman"/>
          <w:lang w:eastAsia="en-IE"/>
        </w:rPr>
      </w:pPr>
      <w:r w:rsidRPr="0037596A">
        <w:rPr>
          <w:rFonts w:ascii="Times New Roman" w:eastAsia="Times New Roman" w:hAnsi="Times New Roman" w:cs="Times New Roman"/>
          <w:lang w:eastAsia="en-IE"/>
        </w:rPr>
        <w:t>{"Music_Type": "Alt Pop"}</w:t>
      </w:r>
    </w:p>
    <w:p w14:paraId="7B6A33C3" w14:textId="00397568" w:rsidR="00171624" w:rsidRPr="0037596A" w:rsidRDefault="00A8008B" w:rsidP="0037596A">
      <w:pPr>
        <w:spacing w:after="0" w:line="240" w:lineRule="auto"/>
        <w:rPr>
          <w:rFonts w:ascii="Times New Roman" w:hAnsi="Times New Roman" w:cs="Times New Roman"/>
          <w:lang w:val="en-GB"/>
        </w:rPr>
      </w:pPr>
      <w:r w:rsidRPr="0037596A">
        <w:rPr>
          <w:rFonts w:ascii="Times New Roman" w:eastAsia="Times New Roman" w:hAnsi="Times New Roman" w:cs="Times New Roman"/>
          <w:lang w:eastAsia="en-IE"/>
        </w:rPr>
        <w:t>]}</w:t>
      </w:r>
    </w:p>
    <w:p w14:paraId="0B99ED2E" w14:textId="77777777" w:rsidR="00171624" w:rsidRDefault="00171624" w:rsidP="003F5D8D">
      <w:pPr>
        <w:spacing w:after="0" w:line="240" w:lineRule="auto"/>
        <w:rPr>
          <w:rFonts w:ascii="Times New Roman" w:hAnsi="Times New Roman" w:cs="Times New Roman"/>
          <w:lang w:val="en-GB"/>
        </w:rPr>
      </w:pPr>
    </w:p>
    <w:p w14:paraId="6AA5067B" w14:textId="77777777" w:rsidR="00171624" w:rsidRDefault="00171624" w:rsidP="003F5D8D">
      <w:pPr>
        <w:spacing w:after="0" w:line="240" w:lineRule="auto"/>
        <w:rPr>
          <w:rFonts w:ascii="Times New Roman" w:hAnsi="Times New Roman" w:cs="Times New Roman"/>
          <w:lang w:val="en-GB"/>
        </w:rPr>
      </w:pPr>
    </w:p>
    <w:p w14:paraId="2877FE76" w14:textId="77777777" w:rsidR="00171624" w:rsidRDefault="00171624" w:rsidP="003F5D8D">
      <w:pPr>
        <w:spacing w:after="0" w:line="240" w:lineRule="auto"/>
        <w:rPr>
          <w:rFonts w:ascii="Times New Roman" w:hAnsi="Times New Roman" w:cs="Times New Roman"/>
          <w:lang w:val="en-GB"/>
        </w:rPr>
      </w:pPr>
    </w:p>
    <w:p w14:paraId="596007A0" w14:textId="3040D8AE" w:rsidR="00171624" w:rsidRDefault="00171624" w:rsidP="003F5D8D">
      <w:pPr>
        <w:spacing w:after="0" w:line="240" w:lineRule="auto"/>
        <w:rPr>
          <w:rFonts w:ascii="Times New Roman" w:hAnsi="Times New Roman" w:cs="Times New Roman"/>
          <w:lang w:val="en-GB"/>
        </w:rPr>
      </w:pPr>
      <w:r w:rsidRPr="00171624">
        <w:rPr>
          <w:rFonts w:ascii="Times New Roman" w:hAnsi="Times New Roman" w:cs="Times New Roman"/>
          <w:noProof/>
          <w:lang w:val="en-GB"/>
        </w:rPr>
        <w:drawing>
          <wp:inline distT="0" distB="0" distL="0" distR="0" wp14:anchorId="42C54F8C" wp14:editId="00F2966A">
            <wp:extent cx="5731510" cy="2094230"/>
            <wp:effectExtent l="0" t="0" r="2540" b="1270"/>
            <wp:docPr id="785132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32807" name="Picture 1" descr="A screenshot of a computer&#10;&#10;Description automatically generated"/>
                    <pic:cNvPicPr/>
                  </pic:nvPicPr>
                  <pic:blipFill>
                    <a:blip r:embed="rId85"/>
                    <a:stretch>
                      <a:fillRect/>
                    </a:stretch>
                  </pic:blipFill>
                  <pic:spPr>
                    <a:xfrm>
                      <a:off x="0" y="0"/>
                      <a:ext cx="5731510" cy="2094230"/>
                    </a:xfrm>
                    <a:prstGeom prst="rect">
                      <a:avLst/>
                    </a:prstGeom>
                  </pic:spPr>
                </pic:pic>
              </a:graphicData>
            </a:graphic>
          </wp:inline>
        </w:drawing>
      </w:r>
    </w:p>
    <w:p w14:paraId="13AD5864" w14:textId="7C24BECE" w:rsidR="00171624" w:rsidRDefault="00171624">
      <w:pPr>
        <w:rPr>
          <w:rFonts w:ascii="Times New Roman" w:hAnsi="Times New Roman" w:cs="Times New Roman"/>
          <w:lang w:val="en-GB"/>
        </w:rPr>
      </w:pPr>
      <w:r>
        <w:rPr>
          <w:rFonts w:ascii="Times New Roman" w:hAnsi="Times New Roman" w:cs="Times New Roman"/>
          <w:lang w:val="en-GB"/>
        </w:rPr>
        <w:br w:type="page"/>
      </w:r>
    </w:p>
    <w:p w14:paraId="28B8D3CE" w14:textId="688D1642" w:rsidR="00171624" w:rsidRPr="003F5D8D" w:rsidRDefault="00171624" w:rsidP="00171624">
      <w:pPr>
        <w:pStyle w:val="Heading3"/>
        <w:rPr>
          <w:sz w:val="22"/>
          <w:szCs w:val="22"/>
          <w:lang w:val="en-GB"/>
        </w:rPr>
      </w:pPr>
      <w:bookmarkStart w:id="46" w:name="_Toc164941388"/>
      <w:r>
        <w:rPr>
          <w:lang w:val="en-GB"/>
        </w:rPr>
        <w:lastRenderedPageBreak/>
        <w:t>Question 2</w:t>
      </w:r>
      <w:bookmarkEnd w:id="46"/>
    </w:p>
    <w:p w14:paraId="18DDDED5" w14:textId="02F4DAC1" w:rsidR="00D22CDB" w:rsidRPr="009F2262" w:rsidRDefault="00D22CDB" w:rsidP="0037596A">
      <w:pPr>
        <w:rPr>
          <w:rFonts w:ascii="Times New Roman" w:hAnsi="Times New Roman" w:cs="Times New Roman"/>
          <w:lang w:val="en-GB"/>
        </w:rPr>
      </w:pPr>
      <w:r w:rsidRPr="009F2262">
        <w:rPr>
          <w:rFonts w:ascii="Times New Roman" w:hAnsi="Times New Roman" w:cs="Times New Roman"/>
          <w:lang w:val="en-GB"/>
        </w:rPr>
        <w:t>[Adapted from MongoDB Simple Queries</w:t>
      </w:r>
      <w:r w:rsidR="002731EB" w:rsidRPr="009F2262">
        <w:rPr>
          <w:rFonts w:ascii="Times New Roman" w:hAnsi="Times New Roman" w:cs="Times New Roman"/>
          <w:lang w:val="en-GB"/>
        </w:rPr>
        <w:t xml:space="preserve"> Q8</w:t>
      </w:r>
      <w:r w:rsidR="00A64DC7" w:rsidRPr="009F2262">
        <w:rPr>
          <w:rFonts w:ascii="Times New Roman" w:hAnsi="Times New Roman" w:cs="Times New Roman"/>
          <w:lang w:val="en-GB"/>
        </w:rPr>
        <w:t>]</w:t>
      </w:r>
    </w:p>
    <w:p w14:paraId="64923E48" w14:textId="5612FDEA" w:rsidR="00D22CDB" w:rsidRPr="009F2262" w:rsidRDefault="00D22CDB" w:rsidP="0037596A">
      <w:pPr>
        <w:rPr>
          <w:rFonts w:ascii="Times New Roman" w:hAnsi="Times New Roman" w:cs="Times New Roman"/>
          <w:lang w:val="en-GB"/>
        </w:rPr>
      </w:pPr>
      <w:r w:rsidRPr="009F2262">
        <w:rPr>
          <w:rFonts w:ascii="Times New Roman" w:hAnsi="Times New Roman" w:cs="Times New Roman"/>
          <w:lang w:val="en-GB"/>
        </w:rPr>
        <w:t xml:space="preserve">Query which concerts have (i) goodie bags containing either USB Keys or Highlighters, and do not have a headquarters in the UK, (ii) have a sponsor sector belonging to Energy or Travel (iii) have a Poor atmosphere (iv) have an actual </w:t>
      </w:r>
      <w:r w:rsidR="00BA22F8" w:rsidRPr="009F2262">
        <w:rPr>
          <w:rFonts w:ascii="Times New Roman" w:hAnsi="Times New Roman" w:cs="Times New Roman"/>
          <w:lang w:val="en-GB"/>
        </w:rPr>
        <w:t>attendance</w:t>
      </w:r>
      <w:r w:rsidRPr="009F2262">
        <w:rPr>
          <w:rFonts w:ascii="Times New Roman" w:hAnsi="Times New Roman" w:cs="Times New Roman"/>
          <w:lang w:val="en-GB"/>
        </w:rPr>
        <w:t xml:space="preserve"> greater </w:t>
      </w:r>
      <w:r w:rsidR="00BA22F8" w:rsidRPr="009F2262">
        <w:rPr>
          <w:rFonts w:ascii="Times New Roman" w:hAnsi="Times New Roman" w:cs="Times New Roman"/>
          <w:lang w:val="en-GB"/>
        </w:rPr>
        <w:t>than</w:t>
      </w:r>
      <w:r w:rsidRPr="009F2262">
        <w:rPr>
          <w:rFonts w:ascii="Times New Roman" w:hAnsi="Times New Roman" w:cs="Times New Roman"/>
          <w:lang w:val="en-GB"/>
        </w:rPr>
        <w:t xml:space="preserve"> an expected </w:t>
      </w:r>
      <w:r w:rsidR="00BA22F8" w:rsidRPr="009F2262">
        <w:rPr>
          <w:rFonts w:ascii="Times New Roman" w:hAnsi="Times New Roman" w:cs="Times New Roman"/>
          <w:lang w:val="en-GB"/>
        </w:rPr>
        <w:t>attendance</w:t>
      </w:r>
      <w:r w:rsidRPr="009F2262">
        <w:rPr>
          <w:rFonts w:ascii="Times New Roman" w:hAnsi="Times New Roman" w:cs="Times New Roman"/>
          <w:lang w:val="en-GB"/>
        </w:rPr>
        <w:t xml:space="preserve"> and (v) have a </w:t>
      </w:r>
      <w:r w:rsidR="00BA22F8" w:rsidRPr="009F2262">
        <w:rPr>
          <w:rFonts w:ascii="Times New Roman" w:hAnsi="Times New Roman" w:cs="Times New Roman"/>
          <w:lang w:val="en-GB"/>
        </w:rPr>
        <w:t>security</w:t>
      </w:r>
      <w:r w:rsidRPr="009F2262">
        <w:rPr>
          <w:rFonts w:ascii="Times New Roman" w:hAnsi="Times New Roman" w:cs="Times New Roman"/>
          <w:lang w:val="en-GB"/>
        </w:rPr>
        <w:t xml:space="preserve"> cost less than 5000. Sort by actual crowd in descending order </w:t>
      </w:r>
      <w:r w:rsidRPr="009F2262">
        <w:rPr>
          <w:rFonts w:ascii="Times New Roman" w:hAnsi="Times New Roman" w:cs="Times New Roman"/>
          <w:lang w:val="en-GB"/>
        </w:rPr>
        <w:fldChar w:fldCharType="begin"/>
      </w:r>
      <w:r w:rsidR="00A45D68" w:rsidRPr="009F2262">
        <w:rPr>
          <w:rFonts w:ascii="Times New Roman" w:hAnsi="Times New Roman" w:cs="Times New Roman"/>
          <w:lang w:val="en-GB"/>
        </w:rPr>
        <w:instrText xml:space="preserve"> ADDIN ZOTERO_ITEM CSL_CITATION {"citationID":"uSC4wmU9","properties":{"formattedCitation":"[18]","plainCitation":"[18]","noteIndex":0},"citationItems":[{"id":357,"uris":["http://zotero.org/users/12587876/items/8KBHAU77"],"itemData":{"id":357,"type":"post","container-title":"Stack Overflow","title":"Answer to \"Mongo field A greater than field B\"","URL":"https://stackoverflow.com/a/16042568","author":[{"family":"000","given":""}],"accessed":{"date-parts":[["2024",4,13]]},"issued":{"date-parts":[["2013",4,16]]},"citation-key":"00013"}}],"schema":"https://github.com/citation-style-language/schema/raw/master/csl-citation.json"} </w:instrText>
      </w:r>
      <w:r w:rsidRPr="009F2262">
        <w:rPr>
          <w:rFonts w:ascii="Times New Roman" w:hAnsi="Times New Roman" w:cs="Times New Roman"/>
          <w:lang w:val="en-GB"/>
        </w:rPr>
        <w:fldChar w:fldCharType="separate"/>
      </w:r>
      <w:r w:rsidR="00A45D68" w:rsidRPr="009F2262">
        <w:rPr>
          <w:rFonts w:ascii="Times New Roman" w:hAnsi="Times New Roman" w:cs="Times New Roman"/>
        </w:rPr>
        <w:t>[18]</w:t>
      </w:r>
      <w:r w:rsidRPr="009F2262">
        <w:rPr>
          <w:rFonts w:ascii="Times New Roman" w:hAnsi="Times New Roman" w:cs="Times New Roman"/>
          <w:lang w:val="en-GB"/>
        </w:rPr>
        <w:fldChar w:fldCharType="end"/>
      </w:r>
      <w:r w:rsidRPr="009F2262">
        <w:rPr>
          <w:rFonts w:ascii="Times New Roman" w:hAnsi="Times New Roman" w:cs="Times New Roman"/>
          <w:lang w:val="en-GB"/>
        </w:rPr>
        <w:t>.</w:t>
      </w:r>
    </w:p>
    <w:p w14:paraId="3C21F13B" w14:textId="295B7574" w:rsidR="00D930D6" w:rsidRPr="009F2262" w:rsidRDefault="00D930D6"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r w:rsidR="00D72B40" w:rsidRPr="009F2262">
        <w:rPr>
          <w:rFonts w:ascii="Times New Roman" w:hAnsi="Times New Roman" w:cs="Times New Roman"/>
          <w:lang w:val="en-GB"/>
        </w:rPr>
        <w:t>Q2</w:t>
      </w:r>
      <w:r w:rsidRPr="009F2262">
        <w:rPr>
          <w:rFonts w:ascii="Times New Roman" w:hAnsi="Times New Roman" w:cs="Times New Roman"/>
          <w:lang w:val="en-GB"/>
        </w:rPr>
        <w:t xml:space="preserve"> Compass Version</w:t>
      </w:r>
    </w:p>
    <w:p w14:paraId="44B68047" w14:textId="2E1EBF74"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and": [</w:t>
      </w:r>
    </w:p>
    <w:p w14:paraId="1E7C07BC" w14:textId="15B50835" w:rsidR="00622C0E" w:rsidRPr="009F2262" w:rsidRDefault="00622C0E"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 xml:space="preserve"> {"Goodie_Bag": {</w:t>
      </w:r>
    </w:p>
    <w:p w14:paraId="17417052" w14:textId="11E3D649" w:rsidR="00622C0E" w:rsidRPr="009F2262" w:rsidRDefault="00622C0E"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elemMatch": {</w:t>
      </w:r>
    </w:p>
    <w:p w14:paraId="447EB608" w14:textId="7B54E3F1" w:rsidR="00622C0E" w:rsidRPr="009F2262" w:rsidRDefault="00622C0E"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in": ["USB Key", "Highlighter"]</w:t>
      </w:r>
    </w:p>
    <w:p w14:paraId="24F065A7" w14:textId="3A94AF57"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6CD4E102" w14:textId="0CC249D2"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Sponsor.Headquarters": {</w:t>
      </w:r>
    </w:p>
    <w:p w14:paraId="3DC905F5" w14:textId="20FD1158" w:rsidR="00622C0E" w:rsidRPr="009F2262" w:rsidRDefault="00622C0E" w:rsidP="0037596A">
      <w:pPr>
        <w:spacing w:after="0" w:line="240" w:lineRule="auto"/>
        <w:ind w:left="1440"/>
        <w:rPr>
          <w:rFonts w:ascii="Times New Roman" w:hAnsi="Times New Roman" w:cs="Times New Roman"/>
          <w:lang w:val="en-GB"/>
        </w:rPr>
      </w:pPr>
      <w:r w:rsidRPr="009F2262">
        <w:rPr>
          <w:rFonts w:ascii="Times New Roman" w:hAnsi="Times New Roman" w:cs="Times New Roman"/>
          <w:lang w:val="en-GB"/>
        </w:rPr>
        <w:t>"$ne": "UK"</w:t>
      </w:r>
    </w:p>
    <w:p w14:paraId="7F05E246" w14:textId="7D07D166"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208035EE" w14:textId="5EC399C3"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or": [</w:t>
      </w:r>
    </w:p>
    <w:p w14:paraId="79B57397" w14:textId="25EE2C98" w:rsidR="00622C0E" w:rsidRPr="009F2262" w:rsidRDefault="00622C0E"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Sponsor.Sector": "Energy"},</w:t>
      </w:r>
    </w:p>
    <w:p w14:paraId="3852432E" w14:textId="6B1326ED" w:rsidR="00622C0E" w:rsidRPr="009F2262" w:rsidRDefault="00622C0E"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Sponsor.Sector": "Travel"}</w:t>
      </w:r>
    </w:p>
    <w:p w14:paraId="4D7BF754" w14:textId="6B1027BA"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6114F7CB" w14:textId="436E4CD1"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Atmosphere": {</w:t>
      </w:r>
    </w:p>
    <w:p w14:paraId="7C731EB4" w14:textId="3F587CBC" w:rsidR="00622C0E" w:rsidRPr="009F2262" w:rsidRDefault="00622C0E"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eq": "Poor"</w:t>
      </w:r>
    </w:p>
    <w:p w14:paraId="7C0B08B1" w14:textId="24AE2B09"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55C655A5" w14:textId="077EAA1A"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expr": {</w:t>
      </w:r>
    </w:p>
    <w:p w14:paraId="34D07801" w14:textId="2E8515DF" w:rsidR="00622C0E" w:rsidRPr="009F2262" w:rsidRDefault="00622C0E"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gt": ["$Actual_Crowd", "$Expected_Crowd"]</w:t>
      </w:r>
    </w:p>
    <w:p w14:paraId="42C3AF34" w14:textId="59EE164B"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77844AD8" w14:textId="12F1001D" w:rsidR="00622C0E" w:rsidRPr="009F2262" w:rsidRDefault="00622C0E"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Security_Cost": {</w:t>
      </w:r>
    </w:p>
    <w:p w14:paraId="29382F24" w14:textId="16F90D45" w:rsidR="00622C0E" w:rsidRPr="009F2262" w:rsidRDefault="00622C0E"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lt": 5000</w:t>
      </w:r>
    </w:p>
    <w:p w14:paraId="4DC1D803" w14:textId="13DA11A7" w:rsidR="00FA6CD0" w:rsidRPr="009F2262" w:rsidRDefault="00622C0E" w:rsidP="0037596A">
      <w:pPr>
        <w:spacing w:after="0" w:line="240" w:lineRule="auto"/>
        <w:rPr>
          <w:rFonts w:ascii="Times New Roman" w:hAnsi="Times New Roman" w:cs="Times New Roman"/>
        </w:rPr>
      </w:pPr>
      <w:r w:rsidRPr="009F2262">
        <w:rPr>
          <w:rFonts w:ascii="Times New Roman" w:hAnsi="Times New Roman" w:cs="Times New Roman"/>
          <w:lang w:val="en-GB"/>
        </w:rPr>
        <w:t>}} ]}</w:t>
      </w:r>
    </w:p>
    <w:p w14:paraId="09DAF807" w14:textId="31F71F96" w:rsidR="00242646" w:rsidRDefault="004369F7">
      <w:pPr>
        <w:rPr>
          <w:rFonts w:asciiTheme="majorHAnsi" w:eastAsiaTheme="majorEastAsia" w:hAnsiTheme="majorHAnsi" w:cstheme="majorBidi"/>
          <w:color w:val="0F4761" w:themeColor="accent1" w:themeShade="BF"/>
          <w:sz w:val="32"/>
          <w:szCs w:val="32"/>
        </w:rPr>
      </w:pPr>
      <w:r w:rsidRPr="004369F7">
        <w:rPr>
          <w:noProof/>
        </w:rPr>
        <w:drawing>
          <wp:inline distT="0" distB="0" distL="0" distR="0" wp14:anchorId="7083989A" wp14:editId="59BAC541">
            <wp:extent cx="5731510" cy="2894330"/>
            <wp:effectExtent l="0" t="0" r="2540" b="1270"/>
            <wp:docPr id="11557670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767024" name="Picture 1" descr="A screenshot of a computer&#10;&#10;Description automatically generated"/>
                    <pic:cNvPicPr/>
                  </pic:nvPicPr>
                  <pic:blipFill>
                    <a:blip r:embed="rId86"/>
                    <a:stretch>
                      <a:fillRect/>
                    </a:stretch>
                  </pic:blipFill>
                  <pic:spPr>
                    <a:xfrm>
                      <a:off x="0" y="0"/>
                      <a:ext cx="5731510" cy="2894330"/>
                    </a:xfrm>
                    <a:prstGeom prst="rect">
                      <a:avLst/>
                    </a:prstGeom>
                  </pic:spPr>
                </pic:pic>
              </a:graphicData>
            </a:graphic>
          </wp:inline>
        </w:drawing>
      </w:r>
      <w:r w:rsidR="00242646">
        <w:br w:type="page"/>
      </w:r>
    </w:p>
    <w:p w14:paraId="65E34042" w14:textId="77777777" w:rsidR="006B5949" w:rsidRDefault="006B5949" w:rsidP="006B5949">
      <w:pPr>
        <w:pStyle w:val="Heading3"/>
      </w:pPr>
      <w:bookmarkStart w:id="47" w:name="_Toc164941389"/>
      <w:r>
        <w:lastRenderedPageBreak/>
        <w:t>Question 3</w:t>
      </w:r>
      <w:bookmarkEnd w:id="47"/>
    </w:p>
    <w:p w14:paraId="1278526E" w14:textId="15B4108D" w:rsidR="00CE687A" w:rsidRPr="009F2262" w:rsidRDefault="00CE687A" w:rsidP="0037596A">
      <w:pPr>
        <w:rPr>
          <w:rFonts w:ascii="Times New Roman" w:hAnsi="Times New Roman" w:cs="Times New Roman"/>
          <w:lang w:val="en-GB"/>
        </w:rPr>
      </w:pPr>
      <w:r w:rsidRPr="009F2262">
        <w:rPr>
          <w:rFonts w:ascii="Times New Roman" w:hAnsi="Times New Roman" w:cs="Times New Roman"/>
          <w:lang w:val="en-GB"/>
        </w:rPr>
        <w:t>[Adapted from MongoDB Simple Queries Q16]</w:t>
      </w:r>
    </w:p>
    <w:p w14:paraId="5A2507A1" w14:textId="7F2D2D3F" w:rsidR="006B5949" w:rsidRPr="009F2262" w:rsidRDefault="006B5949"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 xml:space="preserve">Calculate the average spending per person at a concert. Group by performer and average spending per person. Only display the average spending and clearly state if the performer’s fans are profitable to the vendor and sponsors of the concert. They are considered profitable if they spend over €25 at a random performer’s concert. Order by average spending per capita in descending order </w:t>
      </w:r>
      <w:r w:rsidRPr="009F2262">
        <w:rPr>
          <w:rFonts w:ascii="Times New Roman" w:hAnsi="Times New Roman" w:cs="Times New Roman"/>
          <w:lang w:val="en-GB"/>
        </w:rPr>
        <w:fldChar w:fldCharType="begin"/>
      </w:r>
      <w:r w:rsidR="00A45D68" w:rsidRPr="009F2262">
        <w:rPr>
          <w:rFonts w:ascii="Times New Roman" w:hAnsi="Times New Roman" w:cs="Times New Roman"/>
          <w:lang w:val="en-GB"/>
        </w:rPr>
        <w:instrText xml:space="preserve"> ADDIN ZOTERO_ITEM CSL_CITATION {"citationID":"OHH3El7D","properties":{"formattedCitation":"[27]","plainCitation":"[27]","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schema":"https://github.com/citation-style-language/schema/raw/master/csl-citation.json"} </w:instrText>
      </w:r>
      <w:r w:rsidRPr="009F2262">
        <w:rPr>
          <w:rFonts w:ascii="Times New Roman" w:hAnsi="Times New Roman" w:cs="Times New Roman"/>
          <w:lang w:val="en-GB"/>
        </w:rPr>
        <w:fldChar w:fldCharType="separate"/>
      </w:r>
      <w:r w:rsidR="00A45D68" w:rsidRPr="009F2262">
        <w:rPr>
          <w:rFonts w:ascii="Times New Roman" w:hAnsi="Times New Roman" w:cs="Times New Roman"/>
        </w:rPr>
        <w:t>[27]</w:t>
      </w:r>
      <w:r w:rsidRPr="009F2262">
        <w:rPr>
          <w:rFonts w:ascii="Times New Roman" w:hAnsi="Times New Roman" w:cs="Times New Roman"/>
          <w:lang w:val="en-GB"/>
        </w:rPr>
        <w:fldChar w:fldCharType="end"/>
      </w:r>
      <w:r w:rsidRPr="009F2262">
        <w:rPr>
          <w:rFonts w:ascii="Times New Roman" w:hAnsi="Times New Roman" w:cs="Times New Roman"/>
          <w:lang w:val="en-GB"/>
        </w:rPr>
        <w:t>.</w:t>
      </w:r>
      <w:r w:rsidR="00E161A6" w:rsidRPr="009F2262">
        <w:rPr>
          <w:rFonts w:ascii="Times New Roman" w:hAnsi="Times New Roman" w:cs="Times New Roman"/>
          <w:lang w:val="en-GB"/>
        </w:rPr>
        <w:t xml:space="preserve"> </w:t>
      </w:r>
    </w:p>
    <w:p w14:paraId="59A29BA8" w14:textId="2D44C9AA" w:rsidR="006B5949" w:rsidRPr="009F2262" w:rsidRDefault="006B5949"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Q</w:t>
      </w:r>
      <w:r w:rsidR="00CE687A" w:rsidRPr="009F2262">
        <w:rPr>
          <w:rFonts w:ascii="Times New Roman" w:hAnsi="Times New Roman" w:cs="Times New Roman"/>
          <w:lang w:val="en-GB"/>
        </w:rPr>
        <w:t>3</w:t>
      </w:r>
    </w:p>
    <w:p w14:paraId="537776AF" w14:textId="6BAE2A9B" w:rsidR="00BA00C8" w:rsidRPr="009F2262" w:rsidRDefault="00E161A6" w:rsidP="0037596A">
      <w:pPr>
        <w:spacing w:after="0" w:line="240" w:lineRule="auto"/>
        <w:rPr>
          <w:rFonts w:ascii="Times New Roman" w:hAnsi="Times New Roman" w:cs="Times New Roman"/>
          <w:lang w:val="en-GB"/>
        </w:rPr>
      </w:pPr>
      <w:r w:rsidRPr="009F2262">
        <w:rPr>
          <w:rFonts w:ascii="Times New Roman" w:hAnsi="Times New Roman" w:cs="Times New Roman"/>
          <w:i/>
          <w:iCs/>
          <w:lang w:val="en-GB"/>
        </w:rPr>
        <w:t>[Stage 1]</w:t>
      </w:r>
      <w:r w:rsidR="00BA00C8" w:rsidRPr="009F2262">
        <w:rPr>
          <w:rFonts w:ascii="Times New Roman" w:hAnsi="Times New Roman" w:cs="Times New Roman"/>
          <w:i/>
          <w:iCs/>
          <w:lang w:val="en-GB"/>
        </w:rPr>
        <w:t xml:space="preserve"> -</w:t>
      </w:r>
      <w:r w:rsidR="00BA00C8" w:rsidRPr="009F2262">
        <w:rPr>
          <w:rFonts w:ascii="Times New Roman" w:hAnsi="Times New Roman" w:cs="Times New Roman"/>
          <w:lang w:val="en-GB"/>
        </w:rPr>
        <w:t xml:space="preserve"> $project</w:t>
      </w:r>
    </w:p>
    <w:p w14:paraId="6FE9376F" w14:textId="77777777" w:rsidR="00BA00C8" w:rsidRPr="009F2262" w:rsidRDefault="00BA00C8"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61008B78" w14:textId="571A10BB" w:rsidR="00BA00C8" w:rsidRPr="009F2262" w:rsidRDefault="00BA00C8"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Performer: 1,</w:t>
      </w:r>
    </w:p>
    <w:p w14:paraId="6CF35508" w14:textId="226BA030" w:rsidR="00BA00C8" w:rsidRPr="009F2262" w:rsidRDefault="00BA00C8"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Actual_Crowd: 1,</w:t>
      </w:r>
    </w:p>
    <w:p w14:paraId="4E11F6F6" w14:textId="05FEF125" w:rsidR="00BA00C8" w:rsidRPr="009F2262" w:rsidRDefault="00BA00C8"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Total_Spending_Per_Person: {</w:t>
      </w:r>
    </w:p>
    <w:p w14:paraId="223C1A4E" w14:textId="253F0BD7" w:rsidR="00BA00C8" w:rsidRPr="009F2262" w:rsidRDefault="00BA00C8" w:rsidP="0037596A">
      <w:pPr>
        <w:spacing w:after="0" w:line="240" w:lineRule="auto"/>
        <w:ind w:left="1440"/>
        <w:rPr>
          <w:rFonts w:ascii="Times New Roman" w:hAnsi="Times New Roman" w:cs="Times New Roman"/>
          <w:lang w:val="en-GB"/>
        </w:rPr>
      </w:pPr>
      <w:r w:rsidRPr="009F2262">
        <w:rPr>
          <w:rFonts w:ascii="Times New Roman" w:hAnsi="Times New Roman" w:cs="Times New Roman"/>
          <w:lang w:val="en-GB"/>
        </w:rPr>
        <w:t>$divide: [</w:t>
      </w:r>
    </w:p>
    <w:p w14:paraId="76C9DB21" w14:textId="2D2D0656" w:rsidR="00BA00C8" w:rsidRPr="009F2262" w:rsidRDefault="00BA00C8" w:rsidP="0037596A">
      <w:pPr>
        <w:spacing w:after="0" w:line="240" w:lineRule="auto"/>
        <w:ind w:left="2160"/>
        <w:rPr>
          <w:rFonts w:ascii="Times New Roman" w:hAnsi="Times New Roman" w:cs="Times New Roman"/>
          <w:lang w:val="en-GB"/>
        </w:rPr>
      </w:pPr>
      <w:r w:rsidRPr="009F2262">
        <w:rPr>
          <w:rFonts w:ascii="Times New Roman" w:hAnsi="Times New Roman" w:cs="Times New Roman"/>
          <w:lang w:val="en-GB"/>
        </w:rPr>
        <w:t>{ $sum: ["$Food_Sales", "$Merchandise_Sales", "$Drink_Sales"] },</w:t>
      </w:r>
    </w:p>
    <w:p w14:paraId="38E8750E" w14:textId="4D970F53" w:rsidR="00BA00C8" w:rsidRPr="009F2262" w:rsidRDefault="00BA00C8" w:rsidP="0037596A">
      <w:pPr>
        <w:spacing w:after="0" w:line="240" w:lineRule="auto"/>
        <w:ind w:left="2160"/>
        <w:rPr>
          <w:rFonts w:ascii="Times New Roman" w:hAnsi="Times New Roman" w:cs="Times New Roman"/>
          <w:lang w:val="en-GB"/>
        </w:rPr>
      </w:pPr>
      <w:r w:rsidRPr="009F2262">
        <w:rPr>
          <w:rFonts w:ascii="Times New Roman" w:hAnsi="Times New Roman" w:cs="Times New Roman"/>
          <w:lang w:val="en-GB"/>
        </w:rPr>
        <w:t>"$Actual_Crowd"</w:t>
      </w:r>
    </w:p>
    <w:p w14:paraId="36C4E682" w14:textId="77777777" w:rsidR="003C6A3A" w:rsidRPr="009F2262" w:rsidRDefault="00BA00C8"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r w:rsidR="0086258C" w:rsidRPr="009F2262">
        <w:rPr>
          <w:rFonts w:ascii="Times New Roman" w:hAnsi="Times New Roman" w:cs="Times New Roman"/>
          <w:lang w:val="en-GB"/>
        </w:rPr>
        <w:t xml:space="preserve"> </w:t>
      </w:r>
      <w:r w:rsidRPr="009F2262">
        <w:rPr>
          <w:rFonts w:ascii="Times New Roman" w:hAnsi="Times New Roman" w:cs="Times New Roman"/>
          <w:lang w:val="en-GB"/>
        </w:rPr>
        <w:t>}</w:t>
      </w:r>
    </w:p>
    <w:p w14:paraId="3BC606EE" w14:textId="6808DAF5" w:rsidR="00BA00C8" w:rsidRPr="009F2262" w:rsidRDefault="0086258C"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7F6C60BD" w14:textId="77777777" w:rsidR="00563584" w:rsidRPr="009F2262" w:rsidRDefault="00563584" w:rsidP="0037596A">
      <w:pPr>
        <w:spacing w:after="0" w:line="240" w:lineRule="auto"/>
        <w:rPr>
          <w:rFonts w:ascii="Times New Roman" w:hAnsi="Times New Roman" w:cs="Times New Roman"/>
          <w:lang w:val="en-GB"/>
        </w:rPr>
      </w:pPr>
    </w:p>
    <w:p w14:paraId="49150850" w14:textId="22FBF8B5" w:rsidR="00563584" w:rsidRPr="009F2262" w:rsidRDefault="00563584" w:rsidP="0037596A">
      <w:pPr>
        <w:spacing w:after="0" w:line="240" w:lineRule="auto"/>
        <w:rPr>
          <w:rFonts w:ascii="Times New Roman" w:hAnsi="Times New Roman" w:cs="Times New Roman"/>
          <w:lang w:val="en-GB"/>
        </w:rPr>
      </w:pPr>
      <w:r w:rsidRPr="009F2262">
        <w:rPr>
          <w:rFonts w:ascii="Times New Roman" w:hAnsi="Times New Roman" w:cs="Times New Roman"/>
          <w:i/>
          <w:iCs/>
          <w:lang w:val="en-GB"/>
        </w:rPr>
        <w:t>[S</w:t>
      </w:r>
      <w:r w:rsidR="00EA3A15" w:rsidRPr="009F2262">
        <w:rPr>
          <w:rFonts w:ascii="Times New Roman" w:hAnsi="Times New Roman" w:cs="Times New Roman"/>
          <w:i/>
          <w:iCs/>
          <w:lang w:val="en-GB"/>
        </w:rPr>
        <w:t>tag</w:t>
      </w:r>
      <w:r w:rsidRPr="009F2262">
        <w:rPr>
          <w:rFonts w:ascii="Times New Roman" w:hAnsi="Times New Roman" w:cs="Times New Roman"/>
          <w:i/>
          <w:iCs/>
          <w:lang w:val="en-GB"/>
        </w:rPr>
        <w:t>e 2]</w:t>
      </w:r>
      <w:r w:rsidRPr="009F2262">
        <w:rPr>
          <w:rFonts w:ascii="Times New Roman" w:hAnsi="Times New Roman" w:cs="Times New Roman"/>
          <w:lang w:val="en-GB"/>
        </w:rPr>
        <w:t xml:space="preserve"> - </w:t>
      </w:r>
      <w:r w:rsidR="005F4FA4" w:rsidRPr="009F2262">
        <w:rPr>
          <w:rFonts w:ascii="Times New Roman" w:hAnsi="Times New Roman" w:cs="Times New Roman"/>
          <w:lang w:val="en-GB"/>
        </w:rPr>
        <w:t>$group</w:t>
      </w:r>
    </w:p>
    <w:p w14:paraId="22D2CFE8" w14:textId="77777777" w:rsidR="005F4FA4" w:rsidRPr="009F2262" w:rsidRDefault="005F4FA4"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5C140BD9" w14:textId="45993D55" w:rsidR="005F4FA4" w:rsidRPr="009F2262" w:rsidRDefault="005F4FA4"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_id: "$Performer",</w:t>
      </w:r>
    </w:p>
    <w:p w14:paraId="08176518" w14:textId="62476293" w:rsidR="005F4FA4" w:rsidRPr="009F2262" w:rsidRDefault="005F4FA4"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Average_Spending_Per_Person: { $avg: "$Total_Spending_Per_Person" }</w:t>
      </w:r>
    </w:p>
    <w:p w14:paraId="4B1743BA" w14:textId="728944B9" w:rsidR="005F4FA4" w:rsidRPr="009F2262" w:rsidRDefault="005F4FA4"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1243C377" w14:textId="77777777" w:rsidR="00B61464" w:rsidRPr="009F2262" w:rsidRDefault="00B61464" w:rsidP="0037596A">
      <w:pPr>
        <w:spacing w:after="0" w:line="240" w:lineRule="auto"/>
        <w:rPr>
          <w:rFonts w:ascii="Times New Roman" w:hAnsi="Times New Roman" w:cs="Times New Roman"/>
          <w:lang w:val="en-GB"/>
        </w:rPr>
      </w:pPr>
    </w:p>
    <w:p w14:paraId="5B07587D" w14:textId="57349F22" w:rsidR="00B61464" w:rsidRPr="009F2262" w:rsidRDefault="00B61464" w:rsidP="0037596A">
      <w:pPr>
        <w:spacing w:after="0" w:line="240" w:lineRule="auto"/>
        <w:rPr>
          <w:rFonts w:ascii="Times New Roman" w:hAnsi="Times New Roman" w:cs="Times New Roman"/>
          <w:lang w:val="en-GB"/>
        </w:rPr>
      </w:pPr>
      <w:r w:rsidRPr="009F2262">
        <w:rPr>
          <w:rFonts w:ascii="Times New Roman" w:hAnsi="Times New Roman" w:cs="Times New Roman"/>
          <w:i/>
          <w:iCs/>
          <w:lang w:val="en-GB"/>
        </w:rPr>
        <w:t>[Stage 3]</w:t>
      </w:r>
      <w:r w:rsidRPr="009F2262">
        <w:rPr>
          <w:rFonts w:ascii="Times New Roman" w:hAnsi="Times New Roman" w:cs="Times New Roman"/>
          <w:lang w:val="en-GB"/>
        </w:rPr>
        <w:t xml:space="preserve"> - $project</w:t>
      </w:r>
    </w:p>
    <w:p w14:paraId="18946959" w14:textId="77777777" w:rsidR="00B61464" w:rsidRPr="009F2262" w:rsidRDefault="00B61464"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109A44EA" w14:textId="10798F8D" w:rsidR="00B61464" w:rsidRPr="009F2262" w:rsidRDefault="00B61464"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 xml:space="preserve"> _id: 1,</w:t>
      </w:r>
    </w:p>
    <w:p w14:paraId="095286B9" w14:textId="6C32C5E1" w:rsidR="00B61464" w:rsidRPr="009F2262" w:rsidRDefault="00B61464"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Average_Spending_Per_Person: 1,</w:t>
      </w:r>
    </w:p>
    <w:p w14:paraId="3E072626" w14:textId="7F59AABC" w:rsidR="00B61464" w:rsidRPr="009F2262" w:rsidRDefault="00B61464"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Profitable: {</w:t>
      </w:r>
    </w:p>
    <w:p w14:paraId="334F4976" w14:textId="2D93212F" w:rsidR="00B61464" w:rsidRPr="009F2262" w:rsidRDefault="00B61464" w:rsidP="0037596A">
      <w:pPr>
        <w:spacing w:after="0" w:line="240" w:lineRule="auto"/>
        <w:ind w:left="720"/>
        <w:rPr>
          <w:rFonts w:ascii="Times New Roman" w:hAnsi="Times New Roman" w:cs="Times New Roman"/>
          <w:lang w:val="en-GB"/>
        </w:rPr>
      </w:pPr>
      <w:r w:rsidRPr="009F2262">
        <w:rPr>
          <w:rFonts w:ascii="Times New Roman" w:hAnsi="Times New Roman" w:cs="Times New Roman"/>
          <w:lang w:val="en-GB"/>
        </w:rPr>
        <w:t>$cond: {</w:t>
      </w:r>
    </w:p>
    <w:p w14:paraId="03C1FC8D" w14:textId="6A95DE91" w:rsidR="00B61464" w:rsidRPr="009F2262" w:rsidRDefault="00B61464" w:rsidP="0037596A">
      <w:pPr>
        <w:spacing w:after="0" w:line="240" w:lineRule="auto"/>
        <w:ind w:left="1440"/>
        <w:rPr>
          <w:rFonts w:ascii="Times New Roman" w:hAnsi="Times New Roman" w:cs="Times New Roman"/>
          <w:lang w:val="en-GB"/>
        </w:rPr>
      </w:pPr>
      <w:r w:rsidRPr="009F2262">
        <w:rPr>
          <w:rFonts w:ascii="Times New Roman" w:hAnsi="Times New Roman" w:cs="Times New Roman"/>
          <w:lang w:val="en-GB"/>
        </w:rPr>
        <w:t>if: { $gte: ["$Average_Spending_Per_Person", 25] },</w:t>
      </w:r>
    </w:p>
    <w:p w14:paraId="4402680B" w14:textId="39A3773D" w:rsidR="00B61464" w:rsidRPr="009F2262" w:rsidRDefault="00B61464" w:rsidP="0037596A">
      <w:pPr>
        <w:spacing w:after="0" w:line="240" w:lineRule="auto"/>
        <w:ind w:left="1440" w:firstLine="720"/>
        <w:rPr>
          <w:rFonts w:ascii="Times New Roman" w:hAnsi="Times New Roman" w:cs="Times New Roman"/>
          <w:lang w:val="en-GB"/>
        </w:rPr>
      </w:pPr>
      <w:r w:rsidRPr="009F2262">
        <w:rPr>
          <w:rFonts w:ascii="Times New Roman" w:hAnsi="Times New Roman" w:cs="Times New Roman"/>
          <w:lang w:val="en-GB"/>
        </w:rPr>
        <w:t>then: "Yes",</w:t>
      </w:r>
    </w:p>
    <w:p w14:paraId="2B5E3807" w14:textId="5CA9AAF2" w:rsidR="00B61464" w:rsidRPr="009F2262" w:rsidRDefault="00B61464" w:rsidP="0037596A">
      <w:pPr>
        <w:spacing w:after="0" w:line="240" w:lineRule="auto"/>
        <w:ind w:left="2160" w:firstLine="720"/>
        <w:rPr>
          <w:rFonts w:ascii="Times New Roman" w:hAnsi="Times New Roman" w:cs="Times New Roman"/>
          <w:lang w:val="en-GB"/>
        </w:rPr>
      </w:pPr>
      <w:r w:rsidRPr="009F2262">
        <w:rPr>
          <w:rFonts w:ascii="Times New Roman" w:hAnsi="Times New Roman" w:cs="Times New Roman"/>
          <w:lang w:val="en-GB"/>
        </w:rPr>
        <w:t>else: "No"</w:t>
      </w:r>
    </w:p>
    <w:p w14:paraId="6084AAF7" w14:textId="352E58F0" w:rsidR="00B61464" w:rsidRPr="009F2262" w:rsidRDefault="00B61464"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1046C74D" w14:textId="5C9FB7FF" w:rsidR="00B61464" w:rsidRPr="009F2262" w:rsidRDefault="00B61464"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6A314C8F" w14:textId="77777777" w:rsidR="00EA3A15" w:rsidRPr="009F2262" w:rsidRDefault="00EA3A15" w:rsidP="0037596A">
      <w:pPr>
        <w:spacing w:after="0" w:line="240" w:lineRule="auto"/>
        <w:rPr>
          <w:rFonts w:ascii="Times New Roman" w:hAnsi="Times New Roman" w:cs="Times New Roman"/>
          <w:lang w:val="en-GB"/>
        </w:rPr>
      </w:pPr>
    </w:p>
    <w:p w14:paraId="0797A6F2" w14:textId="7398D433" w:rsidR="00EA3A15" w:rsidRPr="009F2262" w:rsidRDefault="00EA3A15" w:rsidP="0037596A">
      <w:pPr>
        <w:spacing w:after="0" w:line="240" w:lineRule="auto"/>
        <w:rPr>
          <w:rFonts w:ascii="Times New Roman" w:hAnsi="Times New Roman" w:cs="Times New Roman"/>
          <w:lang w:val="en-GB"/>
        </w:rPr>
      </w:pPr>
      <w:r w:rsidRPr="009F2262">
        <w:rPr>
          <w:rFonts w:ascii="Times New Roman" w:hAnsi="Times New Roman" w:cs="Times New Roman"/>
          <w:i/>
          <w:iCs/>
          <w:lang w:val="en-GB"/>
        </w:rPr>
        <w:t>[Stage 4]</w:t>
      </w:r>
      <w:r w:rsidRPr="009F2262">
        <w:rPr>
          <w:rFonts w:ascii="Times New Roman" w:hAnsi="Times New Roman" w:cs="Times New Roman"/>
          <w:lang w:val="en-GB"/>
        </w:rPr>
        <w:t xml:space="preserve"> - $sort</w:t>
      </w:r>
    </w:p>
    <w:p w14:paraId="24770E28" w14:textId="77777777" w:rsidR="00EA3A15" w:rsidRPr="009F2262" w:rsidRDefault="00EA3A15"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0666D233" w14:textId="119C21EF" w:rsidR="00EA3A15" w:rsidRPr="009F2262" w:rsidRDefault="00EA3A15" w:rsidP="0037596A">
      <w:pPr>
        <w:spacing w:after="0" w:line="240" w:lineRule="auto"/>
        <w:ind w:firstLine="720"/>
        <w:rPr>
          <w:rFonts w:ascii="Times New Roman" w:hAnsi="Times New Roman" w:cs="Times New Roman"/>
          <w:lang w:val="en-GB"/>
        </w:rPr>
      </w:pPr>
      <w:r w:rsidRPr="009F2262">
        <w:rPr>
          <w:rFonts w:ascii="Times New Roman" w:hAnsi="Times New Roman" w:cs="Times New Roman"/>
          <w:lang w:val="en-GB"/>
        </w:rPr>
        <w:t>Average_Spending_Per_Person: -1</w:t>
      </w:r>
    </w:p>
    <w:p w14:paraId="42722310" w14:textId="319AB4D0" w:rsidR="00EA3A15" w:rsidRPr="009F2262" w:rsidRDefault="00EA3A15" w:rsidP="0037596A">
      <w:pPr>
        <w:spacing w:after="0" w:line="240" w:lineRule="auto"/>
        <w:rPr>
          <w:rFonts w:ascii="Times New Roman" w:hAnsi="Times New Roman" w:cs="Times New Roman"/>
          <w:lang w:val="en-GB"/>
        </w:rPr>
      </w:pPr>
      <w:r w:rsidRPr="009F2262">
        <w:rPr>
          <w:rFonts w:ascii="Times New Roman" w:hAnsi="Times New Roman" w:cs="Times New Roman"/>
          <w:lang w:val="en-GB"/>
        </w:rPr>
        <w:t>}</w:t>
      </w:r>
    </w:p>
    <w:p w14:paraId="17F311E2" w14:textId="2387DD17" w:rsidR="006B5949" w:rsidRDefault="006B5949" w:rsidP="0037596A">
      <w:r>
        <w:br w:type="page"/>
      </w:r>
    </w:p>
    <w:p w14:paraId="085A1260" w14:textId="5B8E4A40" w:rsidR="00F80584" w:rsidRPr="00F80584" w:rsidRDefault="00F80584" w:rsidP="00F80584">
      <w:r w:rsidRPr="00F80584">
        <w:rPr>
          <w:noProof/>
        </w:rPr>
        <w:lastRenderedPageBreak/>
        <w:drawing>
          <wp:inline distT="0" distB="0" distL="0" distR="0" wp14:anchorId="7CC3642B" wp14:editId="6C68E941">
            <wp:extent cx="5731510" cy="2522855"/>
            <wp:effectExtent l="0" t="0" r="2540" b="0"/>
            <wp:docPr id="8200721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72116" name="Picture 1" descr="A screenshot of a computer&#10;&#10;Description automatically generated"/>
                    <pic:cNvPicPr/>
                  </pic:nvPicPr>
                  <pic:blipFill>
                    <a:blip r:embed="rId87"/>
                    <a:stretch>
                      <a:fillRect/>
                    </a:stretch>
                  </pic:blipFill>
                  <pic:spPr>
                    <a:xfrm>
                      <a:off x="0" y="0"/>
                      <a:ext cx="5731510" cy="2522855"/>
                    </a:xfrm>
                    <a:prstGeom prst="rect">
                      <a:avLst/>
                    </a:prstGeom>
                  </pic:spPr>
                </pic:pic>
              </a:graphicData>
            </a:graphic>
          </wp:inline>
        </w:drawing>
      </w:r>
    </w:p>
    <w:p w14:paraId="6850E10B" w14:textId="77777777" w:rsidR="00F8149B" w:rsidRDefault="00F8149B">
      <w:pPr>
        <w:rPr>
          <w:rFonts w:asciiTheme="majorHAnsi" w:eastAsiaTheme="majorEastAsia" w:hAnsiTheme="majorHAnsi" w:cstheme="majorBidi"/>
          <w:color w:val="0F4761" w:themeColor="accent1" w:themeShade="BF"/>
          <w:sz w:val="32"/>
          <w:szCs w:val="32"/>
        </w:rPr>
      </w:pPr>
      <w:r>
        <w:br w:type="page"/>
      </w:r>
    </w:p>
    <w:p w14:paraId="65AB0531" w14:textId="44520D29" w:rsidR="00BD13EE" w:rsidRDefault="008F5658" w:rsidP="0077378A">
      <w:pPr>
        <w:pStyle w:val="Heading2"/>
        <w:spacing w:line="240" w:lineRule="auto"/>
      </w:pPr>
      <w:bookmarkStart w:id="48" w:name="_Toc164941390"/>
      <w:r>
        <w:lastRenderedPageBreak/>
        <w:t xml:space="preserve">4.3 </w:t>
      </w:r>
      <w:r w:rsidR="00BD13EE">
        <w:t>Compass– Aggregation Framework</w:t>
      </w:r>
      <w:bookmarkEnd w:id="48"/>
      <w:r w:rsidR="00BD13EE">
        <w:t xml:space="preserve"> </w:t>
      </w:r>
    </w:p>
    <w:p w14:paraId="4FEC87ED" w14:textId="6B8442FC" w:rsidR="00F8149B" w:rsidRDefault="009C6184" w:rsidP="0077378A">
      <w:pPr>
        <w:pStyle w:val="Heading3"/>
        <w:spacing w:line="240" w:lineRule="auto"/>
      </w:pPr>
      <w:bookmarkStart w:id="49" w:name="_Toc164941391"/>
      <w:r>
        <w:t>Question 1</w:t>
      </w:r>
      <w:bookmarkEnd w:id="49"/>
    </w:p>
    <w:p w14:paraId="71BFF330" w14:textId="262FADF8" w:rsidR="00B32FEB" w:rsidRPr="009F1AED" w:rsidRDefault="00B32FEB" w:rsidP="00B32FEB">
      <w:pPr>
        <w:rPr>
          <w:rFonts w:ascii="Times New Roman" w:hAnsi="Times New Roman" w:cs="Times New Roman"/>
        </w:rPr>
      </w:pPr>
      <w:r w:rsidRPr="009F1AED">
        <w:rPr>
          <w:rFonts w:ascii="Times New Roman" w:hAnsi="Times New Roman" w:cs="Times New Roman"/>
        </w:rPr>
        <w:t>[</w:t>
      </w:r>
      <w:r w:rsidR="00601A56" w:rsidRPr="009F1AED">
        <w:rPr>
          <w:rFonts w:ascii="Times New Roman" w:hAnsi="Times New Roman" w:cs="Times New Roman"/>
        </w:rPr>
        <w:t>Adapted from MongoDB Aggregation Framework Q1]</w:t>
      </w:r>
    </w:p>
    <w:p w14:paraId="3D771EED" w14:textId="61047306" w:rsidR="00A6360C" w:rsidRPr="009F1AED" w:rsidRDefault="00A6360C" w:rsidP="00A6360C">
      <w:pPr>
        <w:rPr>
          <w:rFonts w:ascii="Times New Roman" w:hAnsi="Times New Roman" w:cs="Times New Roman"/>
          <w:lang w:val="en-GB"/>
        </w:rPr>
      </w:pPr>
      <w:r w:rsidRPr="009F1AED">
        <w:rPr>
          <w:rFonts w:ascii="Times New Roman" w:hAnsi="Times New Roman" w:cs="Times New Roman"/>
          <w:lang w:val="en-GB"/>
        </w:rPr>
        <w:t xml:space="preserve">Find and display concerts where the sponsors were either Electric Ireland, Supermacs or Aer Lingus. For each sponsor, calculate the average actual crowd attendance, the average ticket revenue, the average expected crowd, and the average difference in crowd attendance. Only display the sponsor name, the average crowd attendance, the average ticket revenue, the average expected crowd and the average difference in crowd numbers. Order by average crowd attendance in ascending order </w:t>
      </w:r>
      <w:r w:rsidRPr="009F1AED">
        <w:rPr>
          <w:rFonts w:ascii="Times New Roman" w:hAnsi="Times New Roman" w:cs="Times New Roman"/>
          <w:lang w:val="en-GB"/>
        </w:rPr>
        <w:fldChar w:fldCharType="begin"/>
      </w:r>
      <w:r w:rsidR="00A45D68" w:rsidRPr="009F1AED">
        <w:rPr>
          <w:rFonts w:ascii="Times New Roman" w:hAnsi="Times New Roman" w:cs="Times New Roman"/>
          <w:lang w:val="en-GB"/>
        </w:rPr>
        <w:instrText xml:space="preserve"> ADDIN ZOTERO_ITEM CSL_CITATION {"citationID":"PHB5sdU7","properties":{"formattedCitation":"[27]","plainCitation":"[27]","noteIndex":0},"citationItems":[{"id":365,"uris":["http://zotero.org/users/12587876/items/FKC4AHHE"],"itemData":{"id":365,"type":"motion_picture","abstract":"MongoDB movieDetails Aggregation Framework Calculations $multiply $divide $subtract $add","dimensions":"11:48","source":"YouTube","title":"MongoDB movieDetails Aggregation Framework 08 Calculations $multiply $divide $subtract $add","URL":"https://www.youtube.com/watch?v=JNiDYpm2IM4","director":[{"literal":"Noel Tierney"}],"accessed":{"date-parts":[["2024",4,17]]},"issued":{"date-parts":[["2021",12,16]]},"citation-key":"noeltierney21"}}],"schema":"https://github.com/citation-style-language/schema/raw/master/csl-citation.json"} </w:instrText>
      </w:r>
      <w:r w:rsidRPr="009F1AED">
        <w:rPr>
          <w:rFonts w:ascii="Times New Roman" w:hAnsi="Times New Roman" w:cs="Times New Roman"/>
          <w:lang w:val="en-GB"/>
        </w:rPr>
        <w:fldChar w:fldCharType="separate"/>
      </w:r>
      <w:r w:rsidR="00A45D68" w:rsidRPr="009F1AED">
        <w:rPr>
          <w:rFonts w:ascii="Times New Roman" w:hAnsi="Times New Roman" w:cs="Times New Roman"/>
        </w:rPr>
        <w:t>[27]</w:t>
      </w:r>
      <w:r w:rsidRPr="009F1AED">
        <w:rPr>
          <w:rFonts w:ascii="Times New Roman" w:hAnsi="Times New Roman" w:cs="Times New Roman"/>
          <w:lang w:val="en-GB"/>
        </w:rPr>
        <w:fldChar w:fldCharType="end"/>
      </w:r>
      <w:r w:rsidRPr="009F1AED">
        <w:rPr>
          <w:rFonts w:ascii="Times New Roman" w:hAnsi="Times New Roman" w:cs="Times New Roman"/>
          <w:lang w:val="en-GB"/>
        </w:rPr>
        <w:t xml:space="preserve">. </w:t>
      </w:r>
    </w:p>
    <w:p w14:paraId="6FFC22D2" w14:textId="7C9C37E9" w:rsidR="009C6184" w:rsidRPr="009F1AED" w:rsidRDefault="00DB01DE" w:rsidP="00DB01DE">
      <w:pPr>
        <w:spacing w:after="0" w:line="240" w:lineRule="auto"/>
        <w:rPr>
          <w:rFonts w:ascii="Times New Roman" w:hAnsi="Times New Roman" w:cs="Times New Roman"/>
          <w:lang w:val="en-GB"/>
        </w:rPr>
      </w:pPr>
      <w:r w:rsidRPr="009F1AED">
        <w:rPr>
          <w:rFonts w:ascii="Times New Roman" w:hAnsi="Times New Roman" w:cs="Times New Roman"/>
          <w:lang w:val="en-GB"/>
        </w:rPr>
        <w:t>//</w:t>
      </w:r>
      <w:r w:rsidR="00015EAD">
        <w:rPr>
          <w:rFonts w:ascii="Times New Roman" w:hAnsi="Times New Roman" w:cs="Times New Roman"/>
          <w:lang w:val="en-GB"/>
        </w:rPr>
        <w:t xml:space="preserve"> Stage Version </w:t>
      </w:r>
      <w:r w:rsidRPr="009F1AED">
        <w:rPr>
          <w:rFonts w:ascii="Times New Roman" w:hAnsi="Times New Roman" w:cs="Times New Roman"/>
          <w:lang w:val="en-GB"/>
        </w:rPr>
        <w:t>Q1</w:t>
      </w:r>
    </w:p>
    <w:p w14:paraId="4F4B3CC3" w14:textId="4DF6E66D" w:rsidR="00DB01DE" w:rsidRPr="009F1AED" w:rsidRDefault="00DB01DE"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Stage 1] - $match</w:t>
      </w:r>
    </w:p>
    <w:p w14:paraId="289CF004" w14:textId="77777777" w:rsidR="00DB01DE" w:rsidRPr="009F1AED" w:rsidRDefault="00DB01DE"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27B08ACB" w14:textId="57E388FA" w:rsidR="00DB01DE" w:rsidRPr="009F1AED" w:rsidRDefault="00DB01DE" w:rsidP="009F1AED">
      <w:pPr>
        <w:spacing w:after="0" w:line="240" w:lineRule="auto"/>
        <w:ind w:firstLine="720"/>
        <w:rPr>
          <w:rFonts w:ascii="Times New Roman" w:hAnsi="Times New Roman" w:cs="Times New Roman"/>
          <w:lang w:val="en-GB"/>
        </w:rPr>
      </w:pPr>
      <w:r w:rsidRPr="009F1AED">
        <w:rPr>
          <w:rFonts w:ascii="Times New Roman" w:hAnsi="Times New Roman" w:cs="Times New Roman"/>
          <w:lang w:val="en-GB"/>
        </w:rPr>
        <w:t xml:space="preserve">"Sponsor.Name":{$in: ["Electric Ireland", "Supermacs", "Aer Lingus"]} </w:t>
      </w:r>
    </w:p>
    <w:p w14:paraId="6581FF04" w14:textId="59D01BA9" w:rsidR="00DB01DE" w:rsidRPr="009F1AED" w:rsidRDefault="00DB01DE"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1685F8F6" w14:textId="77777777" w:rsidR="00DB01DE" w:rsidRPr="009F1AED" w:rsidRDefault="00DB01DE" w:rsidP="009F1AED">
      <w:pPr>
        <w:spacing w:after="0" w:line="240" w:lineRule="auto"/>
        <w:rPr>
          <w:rFonts w:ascii="Times New Roman" w:hAnsi="Times New Roman" w:cs="Times New Roman"/>
          <w:lang w:val="en-GB"/>
        </w:rPr>
      </w:pPr>
    </w:p>
    <w:p w14:paraId="769CBAB9" w14:textId="22177E8C" w:rsidR="00DB01DE" w:rsidRPr="009F1AED" w:rsidRDefault="00327A15"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 xml:space="preserve">[Stage 2] - </w:t>
      </w:r>
      <w:r w:rsidR="00532767" w:rsidRPr="009F1AED">
        <w:rPr>
          <w:rFonts w:ascii="Times New Roman" w:hAnsi="Times New Roman" w:cs="Times New Roman"/>
          <w:lang w:val="en-GB"/>
        </w:rPr>
        <w:t>$group</w:t>
      </w:r>
    </w:p>
    <w:p w14:paraId="0299328D" w14:textId="77777777" w:rsidR="00CE1219" w:rsidRPr="009F1AED" w:rsidRDefault="00CE1219"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4A34FC13" w14:textId="13E833B8" w:rsidR="00CE1219" w:rsidRPr="009F1AED" w:rsidRDefault="00CE1219"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 xml:space="preserve"> _id: "$Sponsor.Name",</w:t>
      </w:r>
    </w:p>
    <w:p w14:paraId="6DB74F3A" w14:textId="1D351577" w:rsidR="00CE1219" w:rsidRPr="009F1AED" w:rsidRDefault="00CE1219"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CrowdAttendance: { $avg: "$Actual_Crowd" },</w:t>
      </w:r>
    </w:p>
    <w:p w14:paraId="2C674B40" w14:textId="3288EA84" w:rsidR="00CE1219" w:rsidRPr="009F1AED" w:rsidRDefault="00CE1219"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IncomePerConcert: { $avg: { $multiply: ["$Actual_Crowd", "$Ticket_Price"] } },</w:t>
      </w:r>
    </w:p>
    <w:p w14:paraId="11BE8E60" w14:textId="3451357F" w:rsidR="00CE1219" w:rsidRPr="009F1AED" w:rsidRDefault="00CE1219"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ExpectedCrowd: { $avg: "$Expected_Crowd" },</w:t>
      </w:r>
    </w:p>
    <w:p w14:paraId="5668AE39" w14:textId="475D6B13" w:rsidR="00CE1219" w:rsidRPr="009F1AED" w:rsidRDefault="00CE1219"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DifferenceCrowd: { $avg: { $subtract: ["$Actual_Crowd", "$Expected_Crowd"] } }</w:t>
      </w:r>
    </w:p>
    <w:p w14:paraId="14B300DD" w14:textId="17621190" w:rsidR="00532767" w:rsidRPr="009F1AED" w:rsidRDefault="00CE1219"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163446D0" w14:textId="77777777" w:rsidR="00532767" w:rsidRPr="009F1AED" w:rsidRDefault="00532767" w:rsidP="009F1AED">
      <w:pPr>
        <w:spacing w:after="0" w:line="240" w:lineRule="auto"/>
        <w:rPr>
          <w:rFonts w:ascii="Times New Roman" w:hAnsi="Times New Roman" w:cs="Times New Roman"/>
          <w:lang w:val="en-GB"/>
        </w:rPr>
      </w:pPr>
    </w:p>
    <w:p w14:paraId="3D8C4D69" w14:textId="6B65A3EB" w:rsidR="00532767" w:rsidRPr="009F1AED" w:rsidRDefault="00532767"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Stage 3] - $project</w:t>
      </w:r>
    </w:p>
    <w:p w14:paraId="3228502E" w14:textId="77777777" w:rsidR="00A32553" w:rsidRPr="009F1AED" w:rsidRDefault="00A32553"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4F98C748"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_id: 0,</w:t>
      </w:r>
    </w:p>
    <w:p w14:paraId="3321F571"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Sponsor: "$_id",</w:t>
      </w:r>
    </w:p>
    <w:p w14:paraId="38D1B330"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CrowdAttendance: 1,</w:t>
      </w:r>
    </w:p>
    <w:p w14:paraId="5FD408AF"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IncomePerConcert: 1,</w:t>
      </w:r>
    </w:p>
    <w:p w14:paraId="645E1004"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ExpectedCrowd: 1,</w:t>
      </w:r>
    </w:p>
    <w:p w14:paraId="07995F9E" w14:textId="77777777" w:rsidR="00A32553" w:rsidRPr="009F1AED" w:rsidRDefault="00A32553" w:rsidP="009F1AED">
      <w:pPr>
        <w:spacing w:after="0" w:line="240" w:lineRule="auto"/>
        <w:ind w:left="720"/>
        <w:rPr>
          <w:rFonts w:ascii="Times New Roman" w:hAnsi="Times New Roman" w:cs="Times New Roman"/>
          <w:lang w:val="en-GB"/>
        </w:rPr>
      </w:pPr>
      <w:r w:rsidRPr="009F1AED">
        <w:rPr>
          <w:rFonts w:ascii="Times New Roman" w:hAnsi="Times New Roman" w:cs="Times New Roman"/>
          <w:lang w:val="en-GB"/>
        </w:rPr>
        <w:t>avgDifferenceCrowd: 1</w:t>
      </w:r>
    </w:p>
    <w:p w14:paraId="39A38F63" w14:textId="21F5F509" w:rsidR="00A32553" w:rsidRPr="009F1AED" w:rsidRDefault="00A32553"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2FC4977F" w14:textId="77777777" w:rsidR="00A32553" w:rsidRPr="009F1AED" w:rsidRDefault="00A32553" w:rsidP="009F1AED">
      <w:pPr>
        <w:spacing w:after="0" w:line="240" w:lineRule="auto"/>
        <w:rPr>
          <w:rFonts w:ascii="Times New Roman" w:hAnsi="Times New Roman" w:cs="Times New Roman"/>
          <w:lang w:val="en-GB"/>
        </w:rPr>
      </w:pPr>
    </w:p>
    <w:p w14:paraId="570D62CB" w14:textId="7AFABBAD" w:rsidR="000B128B" w:rsidRPr="009F1AED" w:rsidRDefault="000B128B"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Stage 4] - $sort</w:t>
      </w:r>
    </w:p>
    <w:p w14:paraId="501D7351" w14:textId="77777777" w:rsidR="00F36707" w:rsidRPr="009F1AED" w:rsidRDefault="00F36707"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14DDD5E0" w14:textId="77777777" w:rsidR="00F36707" w:rsidRPr="009F1AED" w:rsidRDefault="00F36707"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avgCrowdAttendance: 1</w:t>
      </w:r>
    </w:p>
    <w:p w14:paraId="6FBCCB80" w14:textId="1D62B7FC" w:rsidR="000B128B" w:rsidRDefault="00F36707" w:rsidP="009F1AED">
      <w:pPr>
        <w:spacing w:after="0" w:line="240" w:lineRule="auto"/>
        <w:rPr>
          <w:rFonts w:ascii="Times New Roman" w:hAnsi="Times New Roman" w:cs="Times New Roman"/>
          <w:lang w:val="en-GB"/>
        </w:rPr>
      </w:pPr>
      <w:r w:rsidRPr="009F1AED">
        <w:rPr>
          <w:rFonts w:ascii="Times New Roman" w:hAnsi="Times New Roman" w:cs="Times New Roman"/>
          <w:lang w:val="en-GB"/>
        </w:rPr>
        <w:t>}</w:t>
      </w:r>
    </w:p>
    <w:p w14:paraId="27A3796E" w14:textId="77777777" w:rsidR="00F5627E" w:rsidRDefault="00F5627E" w:rsidP="009F1AED">
      <w:pPr>
        <w:pBdr>
          <w:bottom w:val="single" w:sz="6" w:space="1" w:color="auto"/>
        </w:pBdr>
        <w:spacing w:after="0" w:line="240" w:lineRule="auto"/>
        <w:rPr>
          <w:rFonts w:ascii="Times New Roman" w:hAnsi="Times New Roman" w:cs="Times New Roman"/>
          <w:lang w:val="en-GB"/>
        </w:rPr>
      </w:pPr>
    </w:p>
    <w:p w14:paraId="31665413" w14:textId="77777777" w:rsidR="00F5627E" w:rsidRDefault="00F5627E" w:rsidP="009F1AED">
      <w:pPr>
        <w:spacing w:after="0" w:line="240" w:lineRule="auto"/>
        <w:rPr>
          <w:rFonts w:ascii="Times New Roman" w:hAnsi="Times New Roman" w:cs="Times New Roman"/>
          <w:lang w:val="en-GB"/>
        </w:rPr>
      </w:pPr>
    </w:p>
    <w:p w14:paraId="2E7079A6" w14:textId="77777777" w:rsidR="00333508" w:rsidRDefault="00333508">
      <w:pPr>
        <w:rPr>
          <w:rFonts w:ascii="Times New Roman" w:hAnsi="Times New Roman" w:cs="Times New Roman"/>
          <w:lang w:val="en-GB"/>
        </w:rPr>
      </w:pPr>
      <w:r>
        <w:rPr>
          <w:rFonts w:ascii="Times New Roman" w:hAnsi="Times New Roman" w:cs="Times New Roman"/>
          <w:lang w:val="en-GB"/>
        </w:rPr>
        <w:br w:type="page"/>
      </w:r>
    </w:p>
    <w:p w14:paraId="18CCBE20" w14:textId="7B3283A5" w:rsidR="00015EAD" w:rsidRDefault="00015EAD" w:rsidP="00F5627E">
      <w:pPr>
        <w:spacing w:after="0" w:line="240" w:lineRule="auto"/>
        <w:rPr>
          <w:rFonts w:ascii="Times New Roman" w:hAnsi="Times New Roman" w:cs="Times New Roman"/>
          <w:lang w:val="en-GB"/>
        </w:rPr>
      </w:pPr>
      <w:r>
        <w:rPr>
          <w:rFonts w:ascii="Times New Roman" w:hAnsi="Times New Roman" w:cs="Times New Roman"/>
          <w:lang w:val="en-GB"/>
        </w:rPr>
        <w:lastRenderedPageBreak/>
        <w:t>//</w:t>
      </w:r>
      <w:r w:rsidRPr="00015EAD">
        <w:rPr>
          <w:rFonts w:ascii="Times New Roman" w:hAnsi="Times New Roman" w:cs="Times New Roman"/>
          <w:lang w:val="en-GB"/>
        </w:rPr>
        <w:t xml:space="preserve"> </w:t>
      </w:r>
      <w:r>
        <w:rPr>
          <w:rFonts w:ascii="Times New Roman" w:hAnsi="Times New Roman" w:cs="Times New Roman"/>
          <w:lang w:val="en-GB"/>
        </w:rPr>
        <w:t xml:space="preserve">Text Version </w:t>
      </w:r>
      <w:r w:rsidRPr="009F1AED">
        <w:rPr>
          <w:rFonts w:ascii="Times New Roman" w:hAnsi="Times New Roman" w:cs="Times New Roman"/>
          <w:lang w:val="en-GB"/>
        </w:rPr>
        <w:t>Q1</w:t>
      </w:r>
    </w:p>
    <w:p w14:paraId="0C0ED7A1" w14:textId="0E42192E" w:rsidR="00F5627E" w:rsidRPr="00F5627E"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54696BB6" w14:textId="6FE38CF7" w:rsidR="00F5627E" w:rsidRPr="00F5627E" w:rsidRDefault="00F5627E" w:rsidP="00DF0B45">
      <w:pPr>
        <w:spacing w:after="0" w:line="240" w:lineRule="auto"/>
        <w:ind w:firstLine="720"/>
        <w:rPr>
          <w:rFonts w:ascii="Times New Roman" w:hAnsi="Times New Roman" w:cs="Times New Roman"/>
          <w:lang w:val="en-GB"/>
        </w:rPr>
      </w:pPr>
      <w:r w:rsidRPr="00F5627E">
        <w:rPr>
          <w:rFonts w:ascii="Times New Roman" w:hAnsi="Times New Roman" w:cs="Times New Roman"/>
          <w:lang w:val="en-GB"/>
        </w:rPr>
        <w:t>{$match: {"Sponsor.Name": {$in: ["Electric Ireland","Supermacs","Aer Lingus",],},},},</w:t>
      </w:r>
    </w:p>
    <w:p w14:paraId="6B5601F3" w14:textId="332EF874" w:rsidR="00F5627E" w:rsidRPr="00F5627E"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5D95C980" w14:textId="24A2BCB6" w:rsidR="00F5627E" w:rsidRPr="00F5627E" w:rsidRDefault="00F5627E" w:rsidP="00DF0B45">
      <w:pPr>
        <w:spacing w:after="0" w:line="240" w:lineRule="auto"/>
        <w:ind w:firstLine="720"/>
        <w:rPr>
          <w:rFonts w:ascii="Times New Roman" w:hAnsi="Times New Roman" w:cs="Times New Roman"/>
          <w:lang w:val="en-GB"/>
        </w:rPr>
      </w:pPr>
      <w:r w:rsidRPr="00F5627E">
        <w:rPr>
          <w:rFonts w:ascii="Times New Roman" w:hAnsi="Times New Roman" w:cs="Times New Roman"/>
          <w:lang w:val="en-GB"/>
        </w:rPr>
        <w:t>$group: {</w:t>
      </w:r>
    </w:p>
    <w:p w14:paraId="56602803" w14:textId="3882F97B" w:rsidR="00F5627E" w:rsidRPr="00F5627E" w:rsidRDefault="00F5627E" w:rsidP="00DF0B45">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_id: "$Sponsor.Name",</w:t>
      </w:r>
    </w:p>
    <w:p w14:paraId="41EBE63D" w14:textId="37FE2EF8" w:rsidR="00F5627E" w:rsidRPr="00F5627E" w:rsidRDefault="00F5627E" w:rsidP="00DF0B45">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CrowdAttendance: {</w:t>
      </w:r>
    </w:p>
    <w:p w14:paraId="394DFE7C" w14:textId="52ABC9C4" w:rsidR="00F5627E" w:rsidRPr="00F5627E" w:rsidRDefault="00F5627E" w:rsidP="00DF0B45">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 "$Actual_Crowd",},</w:t>
      </w:r>
    </w:p>
    <w:p w14:paraId="28C261B9" w14:textId="658D1D1D" w:rsidR="00F5627E" w:rsidRPr="00F5627E" w:rsidRDefault="00F5627E" w:rsidP="001F4576">
      <w:pPr>
        <w:spacing w:after="0" w:line="240" w:lineRule="auto"/>
        <w:ind w:left="720" w:firstLine="720"/>
        <w:rPr>
          <w:rFonts w:ascii="Times New Roman" w:hAnsi="Times New Roman" w:cs="Times New Roman"/>
          <w:lang w:val="en-GB"/>
        </w:rPr>
      </w:pPr>
      <w:r w:rsidRPr="00F5627E">
        <w:rPr>
          <w:rFonts w:ascii="Times New Roman" w:hAnsi="Times New Roman" w:cs="Times New Roman"/>
          <w:lang w:val="en-GB"/>
        </w:rPr>
        <w:t>avgIncomePerConcert: {$avg: {$multiply: ["$Actual_Crowd", "$Ticket_Price", ], },</w:t>
      </w:r>
      <w:r w:rsidR="00015EAD">
        <w:rPr>
          <w:rFonts w:ascii="Times New Roman" w:hAnsi="Times New Roman" w:cs="Times New Roman"/>
          <w:lang w:val="en-GB"/>
        </w:rPr>
        <w:t xml:space="preserve"> </w:t>
      </w:r>
      <w:r w:rsidRPr="00F5627E">
        <w:rPr>
          <w:rFonts w:ascii="Times New Roman" w:hAnsi="Times New Roman" w:cs="Times New Roman"/>
          <w:lang w:val="en-GB"/>
        </w:rPr>
        <w:t>},</w:t>
      </w:r>
    </w:p>
    <w:p w14:paraId="5BC24E07" w14:textId="33E83901" w:rsidR="00F5627E" w:rsidRPr="00F5627E" w:rsidRDefault="00F5627E" w:rsidP="001F4576">
      <w:pPr>
        <w:spacing w:after="0" w:line="240" w:lineRule="auto"/>
        <w:ind w:left="720" w:firstLine="720"/>
        <w:rPr>
          <w:rFonts w:ascii="Times New Roman" w:hAnsi="Times New Roman" w:cs="Times New Roman"/>
          <w:lang w:val="en-GB"/>
        </w:rPr>
      </w:pPr>
      <w:r w:rsidRPr="00F5627E">
        <w:rPr>
          <w:rFonts w:ascii="Times New Roman" w:hAnsi="Times New Roman" w:cs="Times New Roman"/>
          <w:lang w:val="en-GB"/>
        </w:rPr>
        <w:t>avgExpectedCrowd: {</w:t>
      </w:r>
      <w:r w:rsidR="00EA4E5F">
        <w:rPr>
          <w:rFonts w:ascii="Times New Roman" w:hAnsi="Times New Roman" w:cs="Times New Roman"/>
          <w:lang w:val="en-GB"/>
        </w:rPr>
        <w:t xml:space="preserve"> </w:t>
      </w:r>
      <w:r w:rsidRPr="00F5627E">
        <w:rPr>
          <w:rFonts w:ascii="Times New Roman" w:hAnsi="Times New Roman" w:cs="Times New Roman"/>
          <w:lang w:val="en-GB"/>
        </w:rPr>
        <w:t>$avg: "$Expected_Crowd",  },</w:t>
      </w:r>
    </w:p>
    <w:p w14:paraId="47484194" w14:textId="7D505855" w:rsidR="00F5627E" w:rsidRPr="00F5627E" w:rsidRDefault="00F5627E" w:rsidP="001F4576">
      <w:pPr>
        <w:spacing w:after="0" w:line="240" w:lineRule="auto"/>
        <w:ind w:left="720" w:firstLine="720"/>
        <w:rPr>
          <w:rFonts w:ascii="Times New Roman" w:hAnsi="Times New Roman" w:cs="Times New Roman"/>
          <w:lang w:val="en-GB"/>
        </w:rPr>
      </w:pPr>
      <w:r w:rsidRPr="00F5627E">
        <w:rPr>
          <w:rFonts w:ascii="Times New Roman" w:hAnsi="Times New Roman" w:cs="Times New Roman"/>
          <w:lang w:val="en-GB"/>
        </w:rPr>
        <w:t>avgDifferenceCrowd: {$avg: { $subtract: [  "$Actual_Crowd", "$Expected_Crowd",  ], }, },</w:t>
      </w:r>
    </w:p>
    <w:p w14:paraId="63E7FABD" w14:textId="77777777" w:rsidR="001F4576"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47D1F4E0" w14:textId="777F2629" w:rsidR="00F5627E" w:rsidRPr="00F5627E"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5CAC1D4D" w14:textId="10FC65D2" w:rsidR="00F5627E" w:rsidRPr="00F5627E" w:rsidRDefault="00F5627E" w:rsidP="001F4576">
      <w:pPr>
        <w:spacing w:after="0" w:line="240" w:lineRule="auto"/>
        <w:ind w:firstLine="720"/>
        <w:rPr>
          <w:rFonts w:ascii="Times New Roman" w:hAnsi="Times New Roman" w:cs="Times New Roman"/>
          <w:lang w:val="en-GB"/>
        </w:rPr>
      </w:pPr>
      <w:r w:rsidRPr="00F5627E">
        <w:rPr>
          <w:rFonts w:ascii="Times New Roman" w:hAnsi="Times New Roman" w:cs="Times New Roman"/>
          <w:lang w:val="en-GB"/>
        </w:rPr>
        <w:t>$project: {</w:t>
      </w:r>
    </w:p>
    <w:p w14:paraId="51ECEA57" w14:textId="6303C306"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_id: 0,</w:t>
      </w:r>
    </w:p>
    <w:p w14:paraId="08E6DD81" w14:textId="118703A6"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Sponsor: "$_id",</w:t>
      </w:r>
    </w:p>
    <w:p w14:paraId="1BCC65CC" w14:textId="0420D36D"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CrowdAttendance: 1,</w:t>
      </w:r>
    </w:p>
    <w:p w14:paraId="0B6A04FA" w14:textId="74EA512D"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IncomePerConcert: 1,</w:t>
      </w:r>
    </w:p>
    <w:p w14:paraId="7D4D9154" w14:textId="565769CF"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ExpectedCrowd: 1,</w:t>
      </w:r>
    </w:p>
    <w:p w14:paraId="23CD51A8" w14:textId="3A4B24E3" w:rsidR="00F5627E" w:rsidRPr="00F5627E" w:rsidRDefault="00F5627E" w:rsidP="001F4576">
      <w:pPr>
        <w:spacing w:after="0" w:line="240" w:lineRule="auto"/>
        <w:ind w:left="1440"/>
        <w:rPr>
          <w:rFonts w:ascii="Times New Roman" w:hAnsi="Times New Roman" w:cs="Times New Roman"/>
          <w:lang w:val="en-GB"/>
        </w:rPr>
      </w:pPr>
      <w:r w:rsidRPr="00F5627E">
        <w:rPr>
          <w:rFonts w:ascii="Times New Roman" w:hAnsi="Times New Roman" w:cs="Times New Roman"/>
          <w:lang w:val="en-GB"/>
        </w:rPr>
        <w:t>avgDifferenceCrowd: 1,</w:t>
      </w:r>
    </w:p>
    <w:p w14:paraId="3A715FE1" w14:textId="15217995" w:rsidR="00F5627E" w:rsidRPr="00F5627E"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7A24E759" w14:textId="68304938" w:rsidR="00F5627E" w:rsidRPr="00F5627E"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sort: {avgCrowdAttendance: 1,},},</w:t>
      </w:r>
    </w:p>
    <w:p w14:paraId="053B60E4" w14:textId="74CC3E89" w:rsidR="00F5627E" w:rsidRPr="009F1AED" w:rsidRDefault="00F5627E" w:rsidP="00F5627E">
      <w:pPr>
        <w:spacing w:after="0" w:line="240" w:lineRule="auto"/>
        <w:rPr>
          <w:rFonts w:ascii="Times New Roman" w:hAnsi="Times New Roman" w:cs="Times New Roman"/>
          <w:lang w:val="en-GB"/>
        </w:rPr>
      </w:pPr>
      <w:r w:rsidRPr="00F5627E">
        <w:rPr>
          <w:rFonts w:ascii="Times New Roman" w:hAnsi="Times New Roman" w:cs="Times New Roman"/>
          <w:lang w:val="en-GB"/>
        </w:rPr>
        <w:t>]</w:t>
      </w:r>
    </w:p>
    <w:p w14:paraId="7FE631DE" w14:textId="76119965" w:rsidR="00957A74" w:rsidRDefault="00957A74" w:rsidP="00F36707">
      <w:pPr>
        <w:spacing w:after="0" w:line="240" w:lineRule="auto"/>
        <w:rPr>
          <w:lang w:val="en-GB"/>
        </w:rPr>
      </w:pPr>
      <w:r w:rsidRPr="00957A74">
        <w:rPr>
          <w:noProof/>
          <w:lang w:val="en-GB"/>
        </w:rPr>
        <w:lastRenderedPageBreak/>
        <w:drawing>
          <wp:inline distT="0" distB="0" distL="0" distR="0" wp14:anchorId="1C36BCEB" wp14:editId="56D45199">
            <wp:extent cx="5731510" cy="5866130"/>
            <wp:effectExtent l="0" t="0" r="2540" b="1270"/>
            <wp:docPr id="147292693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926936" name="Picture 1" descr="A screenshot of a computer program&#10;&#10;Description automatically generated"/>
                    <pic:cNvPicPr/>
                  </pic:nvPicPr>
                  <pic:blipFill>
                    <a:blip r:embed="rId88"/>
                    <a:stretch>
                      <a:fillRect/>
                    </a:stretch>
                  </pic:blipFill>
                  <pic:spPr>
                    <a:xfrm>
                      <a:off x="0" y="0"/>
                      <a:ext cx="5731510" cy="5866130"/>
                    </a:xfrm>
                    <a:prstGeom prst="rect">
                      <a:avLst/>
                    </a:prstGeom>
                  </pic:spPr>
                </pic:pic>
              </a:graphicData>
            </a:graphic>
          </wp:inline>
        </w:drawing>
      </w:r>
    </w:p>
    <w:p w14:paraId="24A7E812" w14:textId="77777777" w:rsidR="00957A74" w:rsidRDefault="00957A74">
      <w:pPr>
        <w:rPr>
          <w:rFonts w:asciiTheme="majorHAnsi" w:eastAsiaTheme="majorEastAsia" w:hAnsiTheme="majorHAnsi" w:cstheme="majorBidi"/>
          <w:color w:val="0F4761" w:themeColor="accent1" w:themeShade="BF"/>
          <w:sz w:val="32"/>
          <w:szCs w:val="32"/>
        </w:rPr>
      </w:pPr>
      <w:r>
        <w:br w:type="page"/>
      </w:r>
    </w:p>
    <w:p w14:paraId="3B294E1C" w14:textId="0FD70226" w:rsidR="00957A74" w:rsidRDefault="00957A74" w:rsidP="00957A74">
      <w:pPr>
        <w:pStyle w:val="Heading3"/>
      </w:pPr>
      <w:bookmarkStart w:id="50" w:name="_Toc164941392"/>
      <w:r>
        <w:lastRenderedPageBreak/>
        <w:t>Question 2</w:t>
      </w:r>
      <w:bookmarkEnd w:id="50"/>
    </w:p>
    <w:p w14:paraId="4E2A5E84" w14:textId="27C29CD8" w:rsidR="00F33C64" w:rsidRPr="00326435" w:rsidRDefault="00F33C64" w:rsidP="00F33C64">
      <w:pPr>
        <w:rPr>
          <w:rFonts w:ascii="Times New Roman" w:hAnsi="Times New Roman" w:cs="Times New Roman"/>
        </w:rPr>
      </w:pPr>
      <w:r w:rsidRPr="00326435">
        <w:rPr>
          <w:rFonts w:ascii="Times New Roman" w:hAnsi="Times New Roman" w:cs="Times New Roman"/>
        </w:rPr>
        <w:t>[Adapted from MongoDB Aggregation Framework Q</w:t>
      </w:r>
      <w:r w:rsidR="0037596A">
        <w:rPr>
          <w:rFonts w:ascii="Times New Roman" w:hAnsi="Times New Roman" w:cs="Times New Roman"/>
        </w:rPr>
        <w:t>8</w:t>
      </w:r>
      <w:r w:rsidRPr="00326435">
        <w:rPr>
          <w:rFonts w:ascii="Times New Roman" w:hAnsi="Times New Roman" w:cs="Times New Roman"/>
        </w:rPr>
        <w:t>]</w:t>
      </w:r>
    </w:p>
    <w:p w14:paraId="5FC2F6D5" w14:textId="336282DF" w:rsidR="00F33C64" w:rsidRPr="00326435" w:rsidRDefault="00F33C64" w:rsidP="00F33C64">
      <w:pPr>
        <w:spacing w:after="0" w:line="240" w:lineRule="auto"/>
        <w:rPr>
          <w:rFonts w:ascii="Times New Roman" w:hAnsi="Times New Roman" w:cs="Times New Roman"/>
        </w:rPr>
      </w:pPr>
      <w:r w:rsidRPr="00326435">
        <w:rPr>
          <w:rFonts w:ascii="Times New Roman" w:hAnsi="Times New Roman" w:cs="Times New Roman"/>
        </w:rPr>
        <w:t xml:space="preserve">Divide concerts performed between 2020 and 2023, into five distinct groups based on actual_crowd size and allow MongoDB to determine the boundaries. For each bucket, calculate the sum of concerts, average ticket price, ticket revenue (actual crowd multiplied by ticket price), minimum crowd attendance and maximum crowd attendance </w:t>
      </w:r>
      <w:r w:rsidRPr="00326435">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qEtJWO7Z","properties":{"formattedCitation":"[35]","plainCitation":"[35]","noteIndex":0},"citationItems":[{"id":397,"uris":["http://zotero.org/users/12587876/items/JKDANXUM"],"itemData":{"id":397,"type":"motion_picture","abstract":"MongoDB movieDetails Aggregation Framework 10 $bucketAuto","dimensions":"9:02","source":"YouTube","title":"MongoDB movieDetails Aggregation Framework 10 $bucketAuto","URL":"https://www.youtube.com/watch?v=gXdD-ebW2Nk","director":[{"literal":"Noel Tierney"}],"accessed":{"date-parts":[["2024",4,21]]},"issued":{"date-parts":[["2021",12,16]]},"citation-key":"noeltierney21e"}}],"schema":"https://github.com/citation-style-language/schema/raw/master/csl-citation.json"} </w:instrText>
      </w:r>
      <w:r w:rsidRPr="00326435">
        <w:rPr>
          <w:rFonts w:ascii="Times New Roman" w:hAnsi="Times New Roman" w:cs="Times New Roman"/>
        </w:rPr>
        <w:fldChar w:fldCharType="separate"/>
      </w:r>
      <w:r w:rsidR="002951A1" w:rsidRPr="002951A1">
        <w:rPr>
          <w:rFonts w:ascii="Times New Roman" w:hAnsi="Times New Roman" w:cs="Times New Roman"/>
        </w:rPr>
        <w:t>[35]</w:t>
      </w:r>
      <w:r w:rsidRPr="00326435">
        <w:rPr>
          <w:rFonts w:ascii="Times New Roman" w:hAnsi="Times New Roman" w:cs="Times New Roman"/>
        </w:rPr>
        <w:fldChar w:fldCharType="end"/>
      </w:r>
      <w:r w:rsidRPr="00326435">
        <w:rPr>
          <w:rFonts w:ascii="Times New Roman" w:hAnsi="Times New Roman" w:cs="Times New Roman"/>
        </w:rPr>
        <w:t>.</w:t>
      </w:r>
    </w:p>
    <w:p w14:paraId="558422EB" w14:textId="211E76F4" w:rsidR="00F33C64" w:rsidRPr="00326435" w:rsidRDefault="00F33C64" w:rsidP="00F33C64">
      <w:pPr>
        <w:spacing w:after="0" w:line="240" w:lineRule="auto"/>
        <w:rPr>
          <w:rFonts w:ascii="Times New Roman" w:hAnsi="Times New Roman" w:cs="Times New Roman"/>
        </w:rPr>
      </w:pPr>
      <w:r w:rsidRPr="00326435">
        <w:rPr>
          <w:rFonts w:ascii="Times New Roman" w:hAnsi="Times New Roman" w:cs="Times New Roman"/>
        </w:rPr>
        <w:t>//</w:t>
      </w:r>
      <w:r w:rsidR="00015EAD" w:rsidRPr="00015EAD">
        <w:rPr>
          <w:rFonts w:ascii="Times New Roman" w:hAnsi="Times New Roman" w:cs="Times New Roman"/>
          <w:lang w:val="en-GB"/>
        </w:rPr>
        <w:t xml:space="preserve"> </w:t>
      </w:r>
      <w:r w:rsidR="00015EAD">
        <w:rPr>
          <w:rFonts w:ascii="Times New Roman" w:hAnsi="Times New Roman" w:cs="Times New Roman"/>
          <w:lang w:val="en-GB"/>
        </w:rPr>
        <w:t xml:space="preserve">Stage Version </w:t>
      </w:r>
      <w:r w:rsidR="00015EAD" w:rsidRPr="009F1AED">
        <w:rPr>
          <w:rFonts w:ascii="Times New Roman" w:hAnsi="Times New Roman" w:cs="Times New Roman"/>
          <w:lang w:val="en-GB"/>
        </w:rPr>
        <w:t>Q</w:t>
      </w:r>
      <w:r w:rsidR="00015EAD">
        <w:rPr>
          <w:rFonts w:ascii="Times New Roman" w:hAnsi="Times New Roman" w:cs="Times New Roman"/>
          <w:lang w:val="en-GB"/>
        </w:rPr>
        <w:t>2</w:t>
      </w:r>
    </w:p>
    <w:p w14:paraId="7516BECD" w14:textId="1C64727B" w:rsidR="00A73395" w:rsidRPr="00326435" w:rsidRDefault="00B8620B" w:rsidP="00F33C64">
      <w:pPr>
        <w:spacing w:after="0" w:line="240" w:lineRule="auto"/>
        <w:rPr>
          <w:rFonts w:ascii="Times New Roman" w:hAnsi="Times New Roman" w:cs="Times New Roman"/>
        </w:rPr>
      </w:pPr>
      <w:r w:rsidRPr="00326435">
        <w:rPr>
          <w:rFonts w:ascii="Times New Roman" w:hAnsi="Times New Roman" w:cs="Times New Roman"/>
          <w:i/>
          <w:iCs/>
        </w:rPr>
        <w:t>[Stage 1]</w:t>
      </w:r>
      <w:r w:rsidRPr="00326435">
        <w:rPr>
          <w:rFonts w:ascii="Times New Roman" w:hAnsi="Times New Roman" w:cs="Times New Roman"/>
        </w:rPr>
        <w:t xml:space="preserve"> - $match</w:t>
      </w:r>
    </w:p>
    <w:p w14:paraId="68C5BAE5" w14:textId="77777777" w:rsidR="00B8620B" w:rsidRPr="00326435" w:rsidRDefault="00B8620B" w:rsidP="00B8620B">
      <w:pPr>
        <w:spacing w:after="0" w:line="240" w:lineRule="auto"/>
        <w:rPr>
          <w:rFonts w:ascii="Times New Roman" w:hAnsi="Times New Roman" w:cs="Times New Roman"/>
        </w:rPr>
      </w:pPr>
      <w:r w:rsidRPr="00326435">
        <w:rPr>
          <w:rFonts w:ascii="Times New Roman" w:hAnsi="Times New Roman" w:cs="Times New Roman"/>
        </w:rPr>
        <w:t>{</w:t>
      </w:r>
    </w:p>
    <w:p w14:paraId="049FDF5A" w14:textId="77777777" w:rsidR="00B8620B" w:rsidRPr="00326435" w:rsidRDefault="00B8620B" w:rsidP="00326435">
      <w:pPr>
        <w:spacing w:after="0" w:line="240" w:lineRule="auto"/>
        <w:ind w:left="720"/>
        <w:rPr>
          <w:rFonts w:ascii="Times New Roman" w:hAnsi="Times New Roman" w:cs="Times New Roman"/>
        </w:rPr>
      </w:pPr>
      <w:r w:rsidRPr="00326435">
        <w:rPr>
          <w:rFonts w:ascii="Times New Roman" w:hAnsi="Times New Roman" w:cs="Times New Roman"/>
        </w:rPr>
        <w:t>"Venue.Type": "Sports Stadium",</w:t>
      </w:r>
    </w:p>
    <w:p w14:paraId="0448325A" w14:textId="77777777" w:rsidR="00B8620B" w:rsidRPr="00326435" w:rsidRDefault="00B8620B" w:rsidP="00326435">
      <w:pPr>
        <w:spacing w:after="0" w:line="240" w:lineRule="auto"/>
        <w:ind w:left="720"/>
        <w:rPr>
          <w:rFonts w:ascii="Times New Roman" w:hAnsi="Times New Roman" w:cs="Times New Roman"/>
        </w:rPr>
      </w:pPr>
      <w:r w:rsidRPr="00326435">
        <w:rPr>
          <w:rFonts w:ascii="Times New Roman" w:hAnsi="Times New Roman" w:cs="Times New Roman"/>
        </w:rPr>
        <w:t>"Atmosphere": { "$in": ["Good", "Superb"] },</w:t>
      </w:r>
    </w:p>
    <w:p w14:paraId="60C05214" w14:textId="77777777" w:rsidR="00B8620B" w:rsidRPr="00326435" w:rsidRDefault="00B8620B" w:rsidP="00326435">
      <w:pPr>
        <w:spacing w:after="0" w:line="240" w:lineRule="auto"/>
        <w:ind w:left="720"/>
        <w:rPr>
          <w:rFonts w:ascii="Times New Roman" w:hAnsi="Times New Roman" w:cs="Times New Roman"/>
        </w:rPr>
      </w:pPr>
      <w:r w:rsidRPr="00326435">
        <w:rPr>
          <w:rFonts w:ascii="Times New Roman" w:hAnsi="Times New Roman" w:cs="Times New Roman"/>
        </w:rPr>
        <w:t>"Sponsor.Name": { "$in": ["Supermacs", "Dunnes", "Aviva", "Penney's"] }</w:t>
      </w:r>
    </w:p>
    <w:p w14:paraId="16B7C416" w14:textId="4D19A99F" w:rsidR="00B8620B" w:rsidRPr="00326435" w:rsidRDefault="00B8620B" w:rsidP="00B8620B">
      <w:pPr>
        <w:spacing w:after="0" w:line="240" w:lineRule="auto"/>
        <w:rPr>
          <w:rFonts w:ascii="Times New Roman" w:hAnsi="Times New Roman" w:cs="Times New Roman"/>
        </w:rPr>
      </w:pPr>
      <w:r w:rsidRPr="00326435">
        <w:rPr>
          <w:rFonts w:ascii="Times New Roman" w:hAnsi="Times New Roman" w:cs="Times New Roman"/>
        </w:rPr>
        <w:t>}</w:t>
      </w:r>
    </w:p>
    <w:p w14:paraId="49B82040" w14:textId="77777777" w:rsidR="00B8620B" w:rsidRPr="00326435" w:rsidRDefault="00B8620B" w:rsidP="00B8620B">
      <w:pPr>
        <w:spacing w:after="0" w:line="240" w:lineRule="auto"/>
        <w:rPr>
          <w:rFonts w:ascii="Times New Roman" w:hAnsi="Times New Roman" w:cs="Times New Roman"/>
        </w:rPr>
      </w:pPr>
    </w:p>
    <w:p w14:paraId="264A98E7" w14:textId="4BC6E5FA" w:rsidR="00B8620B" w:rsidRPr="00326435" w:rsidRDefault="00B8620B" w:rsidP="00B8620B">
      <w:pPr>
        <w:spacing w:after="0" w:line="240" w:lineRule="auto"/>
        <w:rPr>
          <w:rFonts w:ascii="Times New Roman" w:hAnsi="Times New Roman" w:cs="Times New Roman"/>
        </w:rPr>
      </w:pPr>
      <w:r w:rsidRPr="00326435">
        <w:rPr>
          <w:rFonts w:ascii="Times New Roman" w:hAnsi="Times New Roman" w:cs="Times New Roman"/>
          <w:i/>
          <w:iCs/>
        </w:rPr>
        <w:t>[Stage 2]</w:t>
      </w:r>
      <w:r w:rsidRPr="00326435">
        <w:rPr>
          <w:rFonts w:ascii="Times New Roman" w:hAnsi="Times New Roman" w:cs="Times New Roman"/>
        </w:rPr>
        <w:t xml:space="preserve"> - $</w:t>
      </w:r>
      <w:r w:rsidR="002F7B75" w:rsidRPr="00326435">
        <w:rPr>
          <w:rFonts w:ascii="Times New Roman" w:hAnsi="Times New Roman" w:cs="Times New Roman"/>
        </w:rPr>
        <w:t>sample</w:t>
      </w:r>
    </w:p>
    <w:p w14:paraId="43DE0EB9" w14:textId="77777777" w:rsidR="002F7B75" w:rsidRPr="00326435" w:rsidRDefault="002F7B75" w:rsidP="002F7B75">
      <w:pPr>
        <w:spacing w:after="0" w:line="240" w:lineRule="auto"/>
        <w:rPr>
          <w:rFonts w:ascii="Times New Roman" w:hAnsi="Times New Roman" w:cs="Times New Roman"/>
        </w:rPr>
      </w:pPr>
      <w:r w:rsidRPr="00326435">
        <w:rPr>
          <w:rFonts w:ascii="Times New Roman" w:hAnsi="Times New Roman" w:cs="Times New Roman"/>
        </w:rPr>
        <w:t>{</w:t>
      </w:r>
    </w:p>
    <w:p w14:paraId="38E7B4E3" w14:textId="12546639" w:rsidR="002F7B75" w:rsidRPr="00326435" w:rsidRDefault="002F7B75" w:rsidP="00326435">
      <w:pPr>
        <w:spacing w:after="0" w:line="240" w:lineRule="auto"/>
        <w:ind w:firstLine="720"/>
        <w:rPr>
          <w:rFonts w:ascii="Times New Roman" w:hAnsi="Times New Roman" w:cs="Times New Roman"/>
        </w:rPr>
      </w:pPr>
      <w:r w:rsidRPr="00326435">
        <w:rPr>
          <w:rFonts w:ascii="Times New Roman" w:hAnsi="Times New Roman" w:cs="Times New Roman"/>
        </w:rPr>
        <w:t>size: 8</w:t>
      </w:r>
    </w:p>
    <w:p w14:paraId="26797734" w14:textId="2C132E99" w:rsidR="002F7B75" w:rsidRPr="00326435" w:rsidRDefault="002F7B75" w:rsidP="002F7B75">
      <w:pPr>
        <w:spacing w:after="0" w:line="240" w:lineRule="auto"/>
        <w:rPr>
          <w:rFonts w:ascii="Times New Roman" w:hAnsi="Times New Roman" w:cs="Times New Roman"/>
        </w:rPr>
      </w:pPr>
      <w:r w:rsidRPr="00326435">
        <w:rPr>
          <w:rFonts w:ascii="Times New Roman" w:hAnsi="Times New Roman" w:cs="Times New Roman"/>
        </w:rPr>
        <w:t>}</w:t>
      </w:r>
    </w:p>
    <w:p w14:paraId="4E6119A5" w14:textId="77777777" w:rsidR="002F7B75" w:rsidRPr="00326435" w:rsidRDefault="002F7B75" w:rsidP="002F7B75">
      <w:pPr>
        <w:spacing w:after="0" w:line="240" w:lineRule="auto"/>
        <w:rPr>
          <w:rFonts w:ascii="Times New Roman" w:hAnsi="Times New Roman" w:cs="Times New Roman"/>
        </w:rPr>
      </w:pPr>
    </w:p>
    <w:p w14:paraId="6E93B876" w14:textId="1668EF30" w:rsidR="002F7B75" w:rsidRPr="00326435" w:rsidRDefault="002F7B75" w:rsidP="002F7B75">
      <w:pPr>
        <w:spacing w:after="0" w:line="240" w:lineRule="auto"/>
        <w:rPr>
          <w:rFonts w:ascii="Times New Roman" w:hAnsi="Times New Roman" w:cs="Times New Roman"/>
        </w:rPr>
      </w:pPr>
      <w:r w:rsidRPr="00326435">
        <w:rPr>
          <w:rFonts w:ascii="Times New Roman" w:hAnsi="Times New Roman" w:cs="Times New Roman"/>
          <w:i/>
          <w:iCs/>
        </w:rPr>
        <w:t>[Stage 3]</w:t>
      </w:r>
      <w:r w:rsidRPr="00326435">
        <w:rPr>
          <w:rFonts w:ascii="Times New Roman" w:hAnsi="Times New Roman" w:cs="Times New Roman"/>
        </w:rPr>
        <w:t xml:space="preserve"> - $project</w:t>
      </w:r>
    </w:p>
    <w:p w14:paraId="251948D0" w14:textId="77777777" w:rsidR="002F7B75" w:rsidRPr="00326435" w:rsidRDefault="002F7B75" w:rsidP="002F7B75">
      <w:pPr>
        <w:spacing w:after="0" w:line="240" w:lineRule="auto"/>
        <w:rPr>
          <w:rFonts w:ascii="Times New Roman" w:hAnsi="Times New Roman" w:cs="Times New Roman"/>
        </w:rPr>
      </w:pPr>
      <w:r w:rsidRPr="00326435">
        <w:rPr>
          <w:rFonts w:ascii="Times New Roman" w:hAnsi="Times New Roman" w:cs="Times New Roman"/>
        </w:rPr>
        <w:t>{</w:t>
      </w:r>
    </w:p>
    <w:p w14:paraId="560B24A2"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_id: 0,</w:t>
      </w:r>
    </w:p>
    <w:p w14:paraId="0489493A"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Performer: 1,</w:t>
      </w:r>
    </w:p>
    <w:p w14:paraId="21CAD88A"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Ticket_Price: 1,</w:t>
      </w:r>
    </w:p>
    <w:p w14:paraId="7DE1EEE2"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Actual_Crowd: 1,</w:t>
      </w:r>
    </w:p>
    <w:p w14:paraId="5F96629D"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Atmosphere: 1,</w:t>
      </w:r>
    </w:p>
    <w:p w14:paraId="27520D75"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Sponsor_Name: "$Sponsor.Name",</w:t>
      </w:r>
    </w:p>
    <w:p w14:paraId="11DB14FA" w14:textId="77777777" w:rsidR="002F7B75" w:rsidRPr="00326435" w:rsidRDefault="002F7B75" w:rsidP="00326435">
      <w:pPr>
        <w:spacing w:after="0" w:line="240" w:lineRule="auto"/>
        <w:ind w:left="720"/>
        <w:rPr>
          <w:rFonts w:ascii="Times New Roman" w:hAnsi="Times New Roman" w:cs="Times New Roman"/>
        </w:rPr>
      </w:pPr>
      <w:r w:rsidRPr="00326435">
        <w:rPr>
          <w:rFonts w:ascii="Times New Roman" w:hAnsi="Times New Roman" w:cs="Times New Roman"/>
        </w:rPr>
        <w:t>Venue_Type: "$Venue.Type"</w:t>
      </w:r>
    </w:p>
    <w:p w14:paraId="491AE688" w14:textId="1CC07BA3" w:rsidR="002F7B75" w:rsidRPr="00326435" w:rsidRDefault="002F7B75" w:rsidP="002F7B75">
      <w:pPr>
        <w:spacing w:after="0" w:line="240" w:lineRule="auto"/>
        <w:rPr>
          <w:rFonts w:ascii="Times New Roman" w:hAnsi="Times New Roman" w:cs="Times New Roman"/>
        </w:rPr>
      </w:pPr>
      <w:r w:rsidRPr="00326435">
        <w:rPr>
          <w:rFonts w:ascii="Times New Roman" w:hAnsi="Times New Roman" w:cs="Times New Roman"/>
        </w:rPr>
        <w:t>}</w:t>
      </w:r>
    </w:p>
    <w:p w14:paraId="2D33FF13" w14:textId="77777777" w:rsidR="002F451F" w:rsidRPr="00326435" w:rsidRDefault="002F451F" w:rsidP="002F7B75">
      <w:pPr>
        <w:spacing w:after="0" w:line="240" w:lineRule="auto"/>
        <w:rPr>
          <w:rFonts w:ascii="Times New Roman" w:hAnsi="Times New Roman" w:cs="Times New Roman"/>
        </w:rPr>
      </w:pPr>
    </w:p>
    <w:p w14:paraId="657EF5C8" w14:textId="2D236903" w:rsidR="002F451F" w:rsidRPr="00326435" w:rsidRDefault="002F451F" w:rsidP="002F7B75">
      <w:pPr>
        <w:spacing w:after="0" w:line="240" w:lineRule="auto"/>
        <w:rPr>
          <w:rFonts w:ascii="Times New Roman" w:hAnsi="Times New Roman" w:cs="Times New Roman"/>
        </w:rPr>
      </w:pPr>
      <w:r w:rsidRPr="00326435">
        <w:rPr>
          <w:rFonts w:ascii="Times New Roman" w:hAnsi="Times New Roman" w:cs="Times New Roman"/>
          <w:i/>
          <w:iCs/>
        </w:rPr>
        <w:t>[Stage 4]</w:t>
      </w:r>
      <w:r w:rsidRPr="00326435">
        <w:rPr>
          <w:rFonts w:ascii="Times New Roman" w:hAnsi="Times New Roman" w:cs="Times New Roman"/>
        </w:rPr>
        <w:t xml:space="preserve"> - $sort</w:t>
      </w:r>
    </w:p>
    <w:p w14:paraId="52E4DD0C" w14:textId="188C4034" w:rsidR="002F451F" w:rsidRDefault="002F451F" w:rsidP="002F451F">
      <w:pPr>
        <w:spacing w:after="0" w:line="240" w:lineRule="auto"/>
        <w:rPr>
          <w:rFonts w:ascii="Times New Roman" w:hAnsi="Times New Roman" w:cs="Times New Roman"/>
        </w:rPr>
      </w:pPr>
      <w:r w:rsidRPr="00326435">
        <w:rPr>
          <w:rFonts w:ascii="Times New Roman" w:hAnsi="Times New Roman" w:cs="Times New Roman"/>
        </w:rPr>
        <w:t>{Actual_Crowd: -1}</w:t>
      </w:r>
    </w:p>
    <w:p w14:paraId="06DCAC16" w14:textId="77777777" w:rsidR="00A81CFC" w:rsidRDefault="00A81CFC" w:rsidP="002F451F">
      <w:pPr>
        <w:pBdr>
          <w:bottom w:val="single" w:sz="6" w:space="1" w:color="auto"/>
        </w:pBdr>
        <w:spacing w:after="0" w:line="240" w:lineRule="auto"/>
        <w:rPr>
          <w:rFonts w:ascii="Times New Roman" w:hAnsi="Times New Roman" w:cs="Times New Roman"/>
        </w:rPr>
      </w:pPr>
    </w:p>
    <w:p w14:paraId="203BC058" w14:textId="77777777" w:rsidR="008C5ADB" w:rsidRDefault="008C5ADB" w:rsidP="002F451F">
      <w:pPr>
        <w:spacing w:after="0" w:line="240" w:lineRule="auto"/>
        <w:rPr>
          <w:rFonts w:ascii="Times New Roman" w:hAnsi="Times New Roman" w:cs="Times New Roman"/>
          <w:lang w:val="en-GB"/>
        </w:rPr>
      </w:pPr>
    </w:p>
    <w:p w14:paraId="13CF32BE" w14:textId="53AC9E24" w:rsidR="00685B2A" w:rsidRDefault="00015EAD" w:rsidP="002F451F">
      <w:pPr>
        <w:spacing w:after="0" w:line="240" w:lineRule="auto"/>
        <w:rPr>
          <w:rFonts w:ascii="Times New Roman" w:hAnsi="Times New Roman" w:cs="Times New Roman"/>
        </w:rPr>
      </w:pPr>
      <w:r>
        <w:rPr>
          <w:rFonts w:ascii="Times New Roman" w:hAnsi="Times New Roman" w:cs="Times New Roman"/>
          <w:lang w:val="en-GB"/>
        </w:rPr>
        <w:t>//</w:t>
      </w:r>
      <w:r w:rsidR="0077078B">
        <w:rPr>
          <w:rFonts w:ascii="Times New Roman" w:hAnsi="Times New Roman" w:cs="Times New Roman"/>
          <w:lang w:val="en-GB"/>
        </w:rPr>
        <w:t xml:space="preserve"> Text</w:t>
      </w:r>
      <w:r>
        <w:rPr>
          <w:rFonts w:ascii="Times New Roman" w:hAnsi="Times New Roman" w:cs="Times New Roman"/>
          <w:lang w:val="en-GB"/>
        </w:rPr>
        <w:t xml:space="preserve"> Version </w:t>
      </w:r>
      <w:r w:rsidRPr="009F1AED">
        <w:rPr>
          <w:rFonts w:ascii="Times New Roman" w:hAnsi="Times New Roman" w:cs="Times New Roman"/>
          <w:lang w:val="en-GB"/>
        </w:rPr>
        <w:t>Q</w:t>
      </w:r>
      <w:r w:rsidR="0077078B">
        <w:rPr>
          <w:rFonts w:ascii="Times New Roman" w:hAnsi="Times New Roman" w:cs="Times New Roman"/>
          <w:lang w:val="en-GB"/>
        </w:rPr>
        <w:t>2</w:t>
      </w:r>
    </w:p>
    <w:p w14:paraId="4E80AF76" w14:textId="77777777" w:rsidR="00685B2A" w:rsidRPr="00685B2A" w:rsidRDefault="00685B2A" w:rsidP="00685B2A">
      <w:pPr>
        <w:spacing w:after="0" w:line="240" w:lineRule="auto"/>
        <w:rPr>
          <w:rFonts w:ascii="Times New Roman" w:hAnsi="Times New Roman" w:cs="Times New Roman"/>
        </w:rPr>
      </w:pPr>
      <w:r w:rsidRPr="00685B2A">
        <w:rPr>
          <w:rFonts w:ascii="Times New Roman" w:hAnsi="Times New Roman" w:cs="Times New Roman"/>
        </w:rPr>
        <w:t>[</w:t>
      </w:r>
    </w:p>
    <w:p w14:paraId="763B3F48" w14:textId="566ADA54" w:rsidR="00685B2A" w:rsidRPr="00685B2A" w:rsidRDefault="00685B2A" w:rsidP="00062200">
      <w:pPr>
        <w:spacing w:after="0" w:line="240" w:lineRule="auto"/>
        <w:ind w:firstLine="720"/>
        <w:rPr>
          <w:rFonts w:ascii="Times New Roman" w:hAnsi="Times New Roman" w:cs="Times New Roman"/>
        </w:rPr>
      </w:pPr>
      <w:r w:rsidRPr="00685B2A">
        <w:rPr>
          <w:rFonts w:ascii="Times New Roman" w:hAnsi="Times New Roman" w:cs="Times New Roman"/>
        </w:rPr>
        <w:t>{$match: {"Venue.Type": "Sports Stadium",</w:t>
      </w:r>
    </w:p>
    <w:p w14:paraId="0AD715CC" w14:textId="5FA7C594" w:rsidR="00685B2A" w:rsidRPr="00685B2A" w:rsidRDefault="00685B2A" w:rsidP="00062200">
      <w:pPr>
        <w:spacing w:after="0" w:line="240" w:lineRule="auto"/>
        <w:ind w:firstLine="720"/>
        <w:rPr>
          <w:rFonts w:ascii="Times New Roman" w:hAnsi="Times New Roman" w:cs="Times New Roman"/>
        </w:rPr>
      </w:pPr>
      <w:r w:rsidRPr="00685B2A">
        <w:rPr>
          <w:rFonts w:ascii="Times New Roman" w:hAnsi="Times New Roman" w:cs="Times New Roman"/>
        </w:rPr>
        <w:t>Atmosphere: {$in: ["Good", "Superb"],</w:t>
      </w:r>
    </w:p>
    <w:p w14:paraId="786BEA67" w14:textId="4CEA7F31" w:rsidR="00685B2A" w:rsidRPr="00685B2A" w:rsidRDefault="00685B2A" w:rsidP="00685B2A">
      <w:pPr>
        <w:spacing w:after="0" w:line="240" w:lineRule="auto"/>
        <w:rPr>
          <w:rFonts w:ascii="Times New Roman" w:hAnsi="Times New Roman" w:cs="Times New Roman"/>
        </w:rPr>
      </w:pPr>
      <w:r w:rsidRPr="00685B2A">
        <w:rPr>
          <w:rFonts w:ascii="Times New Roman" w:hAnsi="Times New Roman" w:cs="Times New Roman"/>
        </w:rPr>
        <w:t>},</w:t>
      </w:r>
    </w:p>
    <w:p w14:paraId="79678C23" w14:textId="78E69E0D" w:rsidR="00685B2A" w:rsidRPr="00685B2A" w:rsidRDefault="00685B2A" w:rsidP="00062200">
      <w:pPr>
        <w:spacing w:after="0" w:line="240" w:lineRule="auto"/>
        <w:ind w:left="720"/>
        <w:rPr>
          <w:rFonts w:ascii="Times New Roman" w:hAnsi="Times New Roman" w:cs="Times New Roman"/>
        </w:rPr>
      </w:pPr>
      <w:r w:rsidRPr="00685B2A">
        <w:rPr>
          <w:rFonts w:ascii="Times New Roman" w:hAnsi="Times New Roman" w:cs="Times New Roman"/>
        </w:rPr>
        <w:t>"Sponsor.Name": {$in: ["Supermacs","Dunnes","Aviva","Penney's",</w:t>
      </w:r>
    </w:p>
    <w:p w14:paraId="147817B3" w14:textId="1F3FBFD3" w:rsidR="00685B2A" w:rsidRPr="00685B2A" w:rsidRDefault="00685B2A" w:rsidP="00685B2A">
      <w:pPr>
        <w:spacing w:after="0" w:line="240" w:lineRule="auto"/>
        <w:rPr>
          <w:rFonts w:ascii="Times New Roman" w:hAnsi="Times New Roman" w:cs="Times New Roman"/>
        </w:rPr>
      </w:pPr>
      <w:r w:rsidRPr="00685B2A">
        <w:rPr>
          <w:rFonts w:ascii="Times New Roman" w:hAnsi="Times New Roman" w:cs="Times New Roman"/>
        </w:rPr>
        <w:t>],</w:t>
      </w:r>
    </w:p>
    <w:p w14:paraId="376CE179" w14:textId="45381D41" w:rsidR="00685B2A" w:rsidRPr="00685B2A" w:rsidRDefault="00685B2A" w:rsidP="00685B2A">
      <w:pPr>
        <w:spacing w:after="0" w:line="240" w:lineRule="auto"/>
        <w:rPr>
          <w:rFonts w:ascii="Times New Roman" w:hAnsi="Times New Roman" w:cs="Times New Roman"/>
        </w:rPr>
      </w:pPr>
      <w:r w:rsidRPr="00685B2A">
        <w:rPr>
          <w:rFonts w:ascii="Times New Roman" w:hAnsi="Times New Roman" w:cs="Times New Roman"/>
        </w:rPr>
        <w:t>},},},</w:t>
      </w:r>
    </w:p>
    <w:p w14:paraId="5D6260E9" w14:textId="21D8B80B" w:rsidR="00685B2A" w:rsidRPr="00685B2A" w:rsidRDefault="00685B2A" w:rsidP="00062200">
      <w:pPr>
        <w:spacing w:after="0" w:line="240" w:lineRule="auto"/>
        <w:ind w:left="720"/>
        <w:rPr>
          <w:rFonts w:ascii="Times New Roman" w:hAnsi="Times New Roman" w:cs="Times New Roman"/>
        </w:rPr>
      </w:pPr>
      <w:r w:rsidRPr="00685B2A">
        <w:rPr>
          <w:rFonts w:ascii="Times New Roman" w:hAnsi="Times New Roman" w:cs="Times New Roman"/>
        </w:rPr>
        <w:t>{$sample: {size: 8,},},</w:t>
      </w:r>
    </w:p>
    <w:p w14:paraId="265B72F6" w14:textId="7CE515C5" w:rsidR="00685B2A" w:rsidRPr="00685B2A" w:rsidRDefault="00685B2A" w:rsidP="00062200">
      <w:pPr>
        <w:spacing w:after="0" w:line="240" w:lineRule="auto"/>
        <w:ind w:left="720"/>
        <w:rPr>
          <w:rFonts w:ascii="Times New Roman" w:hAnsi="Times New Roman" w:cs="Times New Roman"/>
        </w:rPr>
      </w:pPr>
      <w:r w:rsidRPr="00685B2A">
        <w:rPr>
          <w:rFonts w:ascii="Times New Roman" w:hAnsi="Times New Roman" w:cs="Times New Roman"/>
        </w:rPr>
        <w:t>{$project: {</w:t>
      </w:r>
    </w:p>
    <w:p w14:paraId="1D560FAD" w14:textId="75EC1CD6"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_id: 0,</w:t>
      </w:r>
    </w:p>
    <w:p w14:paraId="09A41E31" w14:textId="62553DC1"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Performer: 1,</w:t>
      </w:r>
    </w:p>
    <w:p w14:paraId="7826F612" w14:textId="18F96D48"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Ticket_Price: 1,</w:t>
      </w:r>
    </w:p>
    <w:p w14:paraId="09BAFA31" w14:textId="4B5C9091"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Actual_Crowd: 1,</w:t>
      </w:r>
    </w:p>
    <w:p w14:paraId="651CE1C5" w14:textId="5C695E10"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Atmosphere: 1,</w:t>
      </w:r>
    </w:p>
    <w:p w14:paraId="200E36B5" w14:textId="59176E26"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Sponsor_Name: "$Sponsor.Name",</w:t>
      </w:r>
    </w:p>
    <w:p w14:paraId="5C55860F" w14:textId="46B37AD5" w:rsidR="00685B2A" w:rsidRPr="00685B2A" w:rsidRDefault="00685B2A" w:rsidP="00062200">
      <w:pPr>
        <w:spacing w:after="0" w:line="240" w:lineRule="auto"/>
        <w:ind w:left="1440"/>
        <w:rPr>
          <w:rFonts w:ascii="Times New Roman" w:hAnsi="Times New Roman" w:cs="Times New Roman"/>
        </w:rPr>
      </w:pPr>
      <w:r w:rsidRPr="00685B2A">
        <w:rPr>
          <w:rFonts w:ascii="Times New Roman" w:hAnsi="Times New Roman" w:cs="Times New Roman"/>
        </w:rPr>
        <w:t>Venue_Type: "$Venue.Type",</w:t>
      </w:r>
    </w:p>
    <w:p w14:paraId="58A19254" w14:textId="77777777" w:rsidR="00062200" w:rsidRDefault="00685B2A" w:rsidP="00685B2A">
      <w:pPr>
        <w:spacing w:after="0" w:line="240" w:lineRule="auto"/>
        <w:rPr>
          <w:rFonts w:ascii="Times New Roman" w:hAnsi="Times New Roman" w:cs="Times New Roman"/>
        </w:rPr>
      </w:pPr>
      <w:r w:rsidRPr="00685B2A">
        <w:rPr>
          <w:rFonts w:ascii="Times New Roman" w:hAnsi="Times New Roman" w:cs="Times New Roman"/>
        </w:rPr>
        <w:t>},},</w:t>
      </w:r>
    </w:p>
    <w:p w14:paraId="421D9FA4" w14:textId="053468C2" w:rsidR="00B8620B" w:rsidRDefault="00685B2A" w:rsidP="00685B2A">
      <w:pPr>
        <w:spacing w:after="0" w:line="240" w:lineRule="auto"/>
      </w:pPr>
      <w:r w:rsidRPr="00685B2A">
        <w:rPr>
          <w:rFonts w:ascii="Times New Roman" w:hAnsi="Times New Roman" w:cs="Times New Roman"/>
        </w:rPr>
        <w:t>{$sort: {Actual_Crowd: -1,},},</w:t>
      </w:r>
      <w:r w:rsidR="008C5ADB">
        <w:rPr>
          <w:rFonts w:ascii="Times New Roman" w:hAnsi="Times New Roman" w:cs="Times New Roman"/>
        </w:rPr>
        <w:t xml:space="preserve"> </w:t>
      </w:r>
      <w:r w:rsidRPr="00685B2A">
        <w:rPr>
          <w:rFonts w:ascii="Times New Roman" w:hAnsi="Times New Roman" w:cs="Times New Roman"/>
        </w:rPr>
        <w:t>]</w:t>
      </w:r>
    </w:p>
    <w:p w14:paraId="6E9C69A3" w14:textId="6CCC4A61" w:rsidR="00B8620B" w:rsidRPr="003F3606" w:rsidRDefault="00326435" w:rsidP="00B8620B">
      <w:pPr>
        <w:spacing w:after="0" w:line="240" w:lineRule="auto"/>
      </w:pPr>
      <w:r w:rsidRPr="00326435">
        <w:rPr>
          <w:noProof/>
        </w:rPr>
        <w:lastRenderedPageBreak/>
        <w:drawing>
          <wp:inline distT="0" distB="0" distL="0" distR="0" wp14:anchorId="744E56D5" wp14:editId="2FB66C51">
            <wp:extent cx="5731510" cy="2447925"/>
            <wp:effectExtent l="0" t="0" r="2540" b="9525"/>
            <wp:docPr id="17345440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44069" name="Picture 1" descr="A screenshot of a computer&#10;&#10;Description automatically generated"/>
                    <pic:cNvPicPr/>
                  </pic:nvPicPr>
                  <pic:blipFill>
                    <a:blip r:embed="rId89"/>
                    <a:stretch>
                      <a:fillRect/>
                    </a:stretch>
                  </pic:blipFill>
                  <pic:spPr>
                    <a:xfrm>
                      <a:off x="0" y="0"/>
                      <a:ext cx="5731510" cy="2447925"/>
                    </a:xfrm>
                    <a:prstGeom prst="rect">
                      <a:avLst/>
                    </a:prstGeom>
                  </pic:spPr>
                </pic:pic>
              </a:graphicData>
            </a:graphic>
          </wp:inline>
        </w:drawing>
      </w:r>
    </w:p>
    <w:p w14:paraId="53E0B803" w14:textId="77777777" w:rsidR="00A73395" w:rsidRDefault="00A73395">
      <w:pPr>
        <w:rPr>
          <w:rFonts w:eastAsiaTheme="majorEastAsia" w:cstheme="majorBidi"/>
          <w:color w:val="0F4761" w:themeColor="accent1" w:themeShade="BF"/>
          <w:sz w:val="28"/>
          <w:szCs w:val="28"/>
        </w:rPr>
      </w:pPr>
      <w:r>
        <w:br w:type="page"/>
      </w:r>
    </w:p>
    <w:p w14:paraId="544106CB" w14:textId="330B4EF4" w:rsidR="00F33C64" w:rsidRDefault="00957A74" w:rsidP="00957A74">
      <w:pPr>
        <w:pStyle w:val="Heading3"/>
      </w:pPr>
      <w:bookmarkStart w:id="51" w:name="_Toc164941393"/>
      <w:r>
        <w:lastRenderedPageBreak/>
        <w:t>Question 3</w:t>
      </w:r>
      <w:bookmarkEnd w:id="51"/>
    </w:p>
    <w:p w14:paraId="5DAE6ABE" w14:textId="1285919D" w:rsidR="00F33C64" w:rsidRPr="007F6F05" w:rsidRDefault="00F33C64" w:rsidP="0007711D">
      <w:pPr>
        <w:spacing w:after="0" w:line="240" w:lineRule="auto"/>
        <w:rPr>
          <w:rFonts w:ascii="Times New Roman" w:hAnsi="Times New Roman" w:cs="Times New Roman"/>
        </w:rPr>
      </w:pPr>
      <w:r w:rsidRPr="007F6F05">
        <w:rPr>
          <w:rFonts w:ascii="Times New Roman" w:hAnsi="Times New Roman" w:cs="Times New Roman"/>
        </w:rPr>
        <w:t>[Adapted from MongoDB Aggregation Framework Q</w:t>
      </w:r>
      <w:r w:rsidR="0037596A" w:rsidRPr="007F6F05">
        <w:rPr>
          <w:rFonts w:ascii="Times New Roman" w:hAnsi="Times New Roman" w:cs="Times New Roman"/>
        </w:rPr>
        <w:t>6</w:t>
      </w:r>
      <w:r w:rsidRPr="007F6F05">
        <w:rPr>
          <w:rFonts w:ascii="Times New Roman" w:hAnsi="Times New Roman" w:cs="Times New Roman"/>
        </w:rPr>
        <w:t>]</w:t>
      </w:r>
    </w:p>
    <w:p w14:paraId="13D7B330" w14:textId="1E2A13AB" w:rsidR="0037596A" w:rsidRPr="007F6F05" w:rsidRDefault="0037596A" w:rsidP="0007711D">
      <w:pPr>
        <w:spacing w:after="0" w:line="240" w:lineRule="auto"/>
        <w:rPr>
          <w:rFonts w:ascii="Times New Roman" w:hAnsi="Times New Roman" w:cs="Times New Roman"/>
        </w:rPr>
      </w:pPr>
      <w:r w:rsidRPr="007F6F05">
        <w:rPr>
          <w:rFonts w:ascii="Times New Roman" w:hAnsi="Times New Roman" w:cs="Times New Roman"/>
        </w:rPr>
        <w:t>//</w:t>
      </w:r>
      <w:r w:rsidR="0065359B">
        <w:rPr>
          <w:rFonts w:ascii="Times New Roman" w:hAnsi="Times New Roman" w:cs="Times New Roman"/>
        </w:rPr>
        <w:t xml:space="preserve"> Stage Version </w:t>
      </w:r>
      <w:r w:rsidRPr="007F6F05">
        <w:rPr>
          <w:rFonts w:ascii="Times New Roman" w:hAnsi="Times New Roman" w:cs="Times New Roman"/>
        </w:rPr>
        <w:t>Q3</w:t>
      </w:r>
    </w:p>
    <w:p w14:paraId="30965F6D" w14:textId="544C2547" w:rsidR="0037596A" w:rsidRPr="007F6F05" w:rsidRDefault="00776819" w:rsidP="0007711D">
      <w:pPr>
        <w:spacing w:after="0" w:line="240" w:lineRule="auto"/>
        <w:rPr>
          <w:rFonts w:ascii="Times New Roman" w:hAnsi="Times New Roman" w:cs="Times New Roman"/>
        </w:rPr>
      </w:pPr>
      <w:r w:rsidRPr="007F6F05">
        <w:rPr>
          <w:rFonts w:ascii="Times New Roman" w:hAnsi="Times New Roman" w:cs="Times New Roman"/>
          <w:i/>
          <w:iCs/>
        </w:rPr>
        <w:t>[Stage 1] -</w:t>
      </w:r>
      <w:r w:rsidRPr="007F6F05">
        <w:rPr>
          <w:rFonts w:ascii="Times New Roman" w:hAnsi="Times New Roman" w:cs="Times New Roman"/>
        </w:rPr>
        <w:t xml:space="preserve"> $match</w:t>
      </w:r>
    </w:p>
    <w:p w14:paraId="300E5B6F" w14:textId="77777777" w:rsidR="00776819" w:rsidRPr="007F6F05" w:rsidRDefault="00776819" w:rsidP="0007711D">
      <w:pPr>
        <w:spacing w:after="0" w:line="240" w:lineRule="auto"/>
        <w:rPr>
          <w:rFonts w:ascii="Times New Roman" w:hAnsi="Times New Roman" w:cs="Times New Roman"/>
        </w:rPr>
      </w:pPr>
      <w:r w:rsidRPr="007F6F05">
        <w:rPr>
          <w:rFonts w:ascii="Times New Roman" w:hAnsi="Times New Roman" w:cs="Times New Roman"/>
        </w:rPr>
        <w:t>{</w:t>
      </w:r>
    </w:p>
    <w:p w14:paraId="31D6889E" w14:textId="77777777" w:rsidR="00776819" w:rsidRPr="007F6F05" w:rsidRDefault="00776819" w:rsidP="0007711D">
      <w:pPr>
        <w:spacing w:after="0" w:line="240" w:lineRule="auto"/>
        <w:ind w:left="720"/>
        <w:rPr>
          <w:rFonts w:ascii="Times New Roman" w:hAnsi="Times New Roman" w:cs="Times New Roman"/>
        </w:rPr>
      </w:pPr>
      <w:r w:rsidRPr="007F6F05">
        <w:rPr>
          <w:rFonts w:ascii="Times New Roman" w:hAnsi="Times New Roman" w:cs="Times New Roman"/>
        </w:rPr>
        <w:t>"Music_Type": { "$eq": "Irish Rap" },</w:t>
      </w:r>
    </w:p>
    <w:p w14:paraId="0E43E055" w14:textId="77777777" w:rsidR="00776819" w:rsidRPr="007F6F05" w:rsidRDefault="00776819" w:rsidP="0007711D">
      <w:pPr>
        <w:spacing w:after="0" w:line="240" w:lineRule="auto"/>
        <w:ind w:left="720"/>
        <w:rPr>
          <w:rFonts w:ascii="Times New Roman" w:hAnsi="Times New Roman" w:cs="Times New Roman"/>
        </w:rPr>
      </w:pPr>
      <w:r w:rsidRPr="007F6F05">
        <w:rPr>
          <w:rFonts w:ascii="Times New Roman" w:hAnsi="Times New Roman" w:cs="Times New Roman"/>
        </w:rPr>
        <w:t>"Venue.Capacity": { "$gte": 10000, "$lte": 20000 },</w:t>
      </w:r>
    </w:p>
    <w:p w14:paraId="5D01C291" w14:textId="77777777" w:rsidR="00776819" w:rsidRPr="007F6F05" w:rsidRDefault="00776819" w:rsidP="0007711D">
      <w:pPr>
        <w:spacing w:after="0" w:line="240" w:lineRule="auto"/>
        <w:ind w:left="720"/>
        <w:rPr>
          <w:rFonts w:ascii="Times New Roman" w:hAnsi="Times New Roman" w:cs="Times New Roman"/>
        </w:rPr>
      </w:pPr>
      <w:r w:rsidRPr="007F6F05">
        <w:rPr>
          <w:rFonts w:ascii="Times New Roman" w:hAnsi="Times New Roman" w:cs="Times New Roman"/>
        </w:rPr>
        <w:t>"Concert_Year": { "$gte": 2015, "$lte": 2023 }</w:t>
      </w:r>
    </w:p>
    <w:p w14:paraId="708977B4" w14:textId="27921C87" w:rsidR="00776819" w:rsidRPr="007F6F05" w:rsidRDefault="00776819" w:rsidP="0007711D">
      <w:pPr>
        <w:spacing w:after="0" w:line="240" w:lineRule="auto"/>
        <w:rPr>
          <w:rFonts w:ascii="Times New Roman" w:hAnsi="Times New Roman" w:cs="Times New Roman"/>
        </w:rPr>
      </w:pPr>
      <w:r w:rsidRPr="007F6F05">
        <w:rPr>
          <w:rFonts w:ascii="Times New Roman" w:hAnsi="Times New Roman" w:cs="Times New Roman"/>
        </w:rPr>
        <w:t>}</w:t>
      </w:r>
    </w:p>
    <w:p w14:paraId="51504C79" w14:textId="3E312210" w:rsidR="00E12F5D" w:rsidRPr="007F6F05" w:rsidRDefault="00776819" w:rsidP="0007711D">
      <w:pPr>
        <w:spacing w:after="0" w:line="240" w:lineRule="auto"/>
        <w:rPr>
          <w:rFonts w:ascii="Times New Roman" w:hAnsi="Times New Roman" w:cs="Times New Roman"/>
        </w:rPr>
      </w:pPr>
      <w:r w:rsidRPr="007F6F05">
        <w:rPr>
          <w:rFonts w:ascii="Times New Roman" w:hAnsi="Times New Roman" w:cs="Times New Roman"/>
          <w:i/>
          <w:iCs/>
        </w:rPr>
        <w:t>[Stage 2]</w:t>
      </w:r>
      <w:r w:rsidRPr="007F6F05">
        <w:rPr>
          <w:rFonts w:ascii="Times New Roman" w:hAnsi="Times New Roman" w:cs="Times New Roman"/>
        </w:rPr>
        <w:t xml:space="preserve"> - </w:t>
      </w:r>
      <w:r w:rsidR="00E12F5D" w:rsidRPr="007F6F05">
        <w:rPr>
          <w:rFonts w:ascii="Times New Roman" w:hAnsi="Times New Roman" w:cs="Times New Roman"/>
        </w:rPr>
        <w:t>$addFields</w:t>
      </w:r>
    </w:p>
    <w:p w14:paraId="6F9D2062" w14:textId="77777777" w:rsidR="008B06E6" w:rsidRPr="007F6F05" w:rsidRDefault="008B06E6" w:rsidP="0007711D">
      <w:pPr>
        <w:spacing w:after="0" w:line="240" w:lineRule="auto"/>
        <w:rPr>
          <w:rFonts w:ascii="Times New Roman" w:hAnsi="Times New Roman" w:cs="Times New Roman"/>
        </w:rPr>
      </w:pPr>
      <w:r w:rsidRPr="007F6F05">
        <w:rPr>
          <w:rFonts w:ascii="Times New Roman" w:hAnsi="Times New Roman" w:cs="Times New Roman"/>
        </w:rPr>
        <w:t>{</w:t>
      </w:r>
    </w:p>
    <w:p w14:paraId="79F05160" w14:textId="77777777" w:rsidR="008B06E6" w:rsidRPr="007F6F05" w:rsidRDefault="008B06E6" w:rsidP="0007711D">
      <w:pPr>
        <w:spacing w:after="0" w:line="240" w:lineRule="auto"/>
        <w:ind w:left="720"/>
        <w:rPr>
          <w:rFonts w:ascii="Times New Roman" w:hAnsi="Times New Roman" w:cs="Times New Roman"/>
        </w:rPr>
      </w:pPr>
      <w:r w:rsidRPr="007F6F05">
        <w:rPr>
          <w:rFonts w:ascii="Times New Roman" w:hAnsi="Times New Roman" w:cs="Times New Roman"/>
        </w:rPr>
        <w:t>"Ticket_Revenue": { "$multiply": ["$Ticket_Price", "$Actual_Crowd"] },</w:t>
      </w:r>
    </w:p>
    <w:p w14:paraId="136EC0CC" w14:textId="77777777" w:rsidR="008B06E6" w:rsidRPr="007F6F05" w:rsidRDefault="008B06E6" w:rsidP="0007711D">
      <w:pPr>
        <w:spacing w:after="0" w:line="240" w:lineRule="auto"/>
        <w:ind w:left="720" w:firstLine="720"/>
        <w:rPr>
          <w:rFonts w:ascii="Times New Roman" w:hAnsi="Times New Roman" w:cs="Times New Roman"/>
        </w:rPr>
      </w:pPr>
      <w:r w:rsidRPr="007F6F05">
        <w:rPr>
          <w:rFonts w:ascii="Times New Roman" w:hAnsi="Times New Roman" w:cs="Times New Roman"/>
        </w:rPr>
        <w:t>"Covid_Restrictions": {</w:t>
      </w:r>
    </w:p>
    <w:p w14:paraId="1AE6FB66" w14:textId="77777777" w:rsidR="008B06E6" w:rsidRPr="007F6F05" w:rsidRDefault="008B06E6" w:rsidP="0007711D">
      <w:pPr>
        <w:spacing w:after="0" w:line="240" w:lineRule="auto"/>
        <w:ind w:left="1440" w:firstLine="720"/>
        <w:rPr>
          <w:rFonts w:ascii="Times New Roman" w:hAnsi="Times New Roman" w:cs="Times New Roman"/>
        </w:rPr>
      </w:pPr>
      <w:r w:rsidRPr="007F6F05">
        <w:rPr>
          <w:rFonts w:ascii="Times New Roman" w:hAnsi="Times New Roman" w:cs="Times New Roman"/>
        </w:rPr>
        <w:t>"$cond": {</w:t>
      </w:r>
    </w:p>
    <w:p w14:paraId="2A472EC1" w14:textId="77777777" w:rsidR="008B06E6" w:rsidRPr="007F6F05" w:rsidRDefault="008B06E6" w:rsidP="0007711D">
      <w:pPr>
        <w:spacing w:after="0" w:line="240" w:lineRule="auto"/>
        <w:ind w:left="2160" w:firstLine="720"/>
        <w:rPr>
          <w:rFonts w:ascii="Times New Roman" w:hAnsi="Times New Roman" w:cs="Times New Roman"/>
        </w:rPr>
      </w:pPr>
      <w:r w:rsidRPr="007F6F05">
        <w:rPr>
          <w:rFonts w:ascii="Times New Roman" w:hAnsi="Times New Roman" w:cs="Times New Roman"/>
        </w:rPr>
        <w:t>"if": { "$gte": ["$Concert_Year", 2020] },</w:t>
      </w:r>
    </w:p>
    <w:p w14:paraId="07D96C85" w14:textId="77777777" w:rsidR="008B06E6" w:rsidRPr="007F6F05" w:rsidRDefault="008B06E6" w:rsidP="0007711D">
      <w:pPr>
        <w:spacing w:after="0" w:line="240" w:lineRule="auto"/>
        <w:ind w:left="2160" w:firstLine="720"/>
        <w:rPr>
          <w:rFonts w:ascii="Times New Roman" w:hAnsi="Times New Roman" w:cs="Times New Roman"/>
        </w:rPr>
      </w:pPr>
      <w:r w:rsidRPr="007F6F05">
        <w:rPr>
          <w:rFonts w:ascii="Times New Roman" w:hAnsi="Times New Roman" w:cs="Times New Roman"/>
        </w:rPr>
        <w:t>"then": "Yes",</w:t>
      </w:r>
    </w:p>
    <w:p w14:paraId="3B24EBF4" w14:textId="77777777" w:rsidR="008B06E6" w:rsidRPr="007F6F05" w:rsidRDefault="008B06E6" w:rsidP="0007711D">
      <w:pPr>
        <w:spacing w:after="0" w:line="240" w:lineRule="auto"/>
        <w:ind w:left="2160" w:firstLine="720"/>
        <w:rPr>
          <w:rFonts w:ascii="Times New Roman" w:hAnsi="Times New Roman" w:cs="Times New Roman"/>
        </w:rPr>
      </w:pPr>
      <w:r w:rsidRPr="007F6F05">
        <w:rPr>
          <w:rFonts w:ascii="Times New Roman" w:hAnsi="Times New Roman" w:cs="Times New Roman"/>
        </w:rPr>
        <w:t>"else": "No"</w:t>
      </w:r>
    </w:p>
    <w:p w14:paraId="58F6BD98" w14:textId="5961C406" w:rsidR="008B06E6" w:rsidRPr="007F6F05" w:rsidRDefault="008B06E6" w:rsidP="0007711D">
      <w:pPr>
        <w:spacing w:after="0" w:line="240" w:lineRule="auto"/>
        <w:rPr>
          <w:rFonts w:ascii="Times New Roman" w:hAnsi="Times New Roman" w:cs="Times New Roman"/>
        </w:rPr>
      </w:pPr>
      <w:r w:rsidRPr="007F6F05">
        <w:rPr>
          <w:rFonts w:ascii="Times New Roman" w:hAnsi="Times New Roman" w:cs="Times New Roman"/>
        </w:rPr>
        <w:t>}}</w:t>
      </w:r>
    </w:p>
    <w:p w14:paraId="1A93AD7C" w14:textId="0CD45EE4" w:rsidR="00E12F5D" w:rsidRPr="007F6F05" w:rsidRDefault="008B06E6" w:rsidP="0007711D">
      <w:pPr>
        <w:spacing w:after="0" w:line="240" w:lineRule="auto"/>
        <w:rPr>
          <w:rFonts w:ascii="Times New Roman" w:hAnsi="Times New Roman" w:cs="Times New Roman"/>
        </w:rPr>
      </w:pPr>
      <w:r w:rsidRPr="007F6F05">
        <w:rPr>
          <w:rFonts w:ascii="Times New Roman" w:hAnsi="Times New Roman" w:cs="Times New Roman"/>
        </w:rPr>
        <w:t>}</w:t>
      </w:r>
    </w:p>
    <w:p w14:paraId="163288D8" w14:textId="4EE3A1EB" w:rsidR="00E12F5D" w:rsidRPr="007F6F05" w:rsidRDefault="00E12F5D" w:rsidP="0007711D">
      <w:pPr>
        <w:spacing w:after="0" w:line="240" w:lineRule="auto"/>
        <w:rPr>
          <w:rFonts w:ascii="Times New Roman" w:hAnsi="Times New Roman" w:cs="Times New Roman"/>
        </w:rPr>
      </w:pPr>
      <w:r w:rsidRPr="007F6F05">
        <w:rPr>
          <w:rFonts w:ascii="Times New Roman" w:hAnsi="Times New Roman" w:cs="Times New Roman"/>
          <w:i/>
          <w:iCs/>
        </w:rPr>
        <w:t>[Stage 3]</w:t>
      </w:r>
      <w:r w:rsidRPr="007F6F05">
        <w:rPr>
          <w:rFonts w:ascii="Times New Roman" w:hAnsi="Times New Roman" w:cs="Times New Roman"/>
        </w:rPr>
        <w:t xml:space="preserve"> - $addFields</w:t>
      </w:r>
    </w:p>
    <w:p w14:paraId="405B98B3" w14:textId="77777777" w:rsidR="00DA4499" w:rsidRPr="007F6F05" w:rsidRDefault="00DA4499" w:rsidP="0007711D">
      <w:pPr>
        <w:spacing w:after="0" w:line="240" w:lineRule="auto"/>
        <w:rPr>
          <w:rFonts w:ascii="Times New Roman" w:hAnsi="Times New Roman" w:cs="Times New Roman"/>
        </w:rPr>
      </w:pPr>
      <w:r w:rsidRPr="007F6F05">
        <w:rPr>
          <w:rFonts w:ascii="Times New Roman" w:hAnsi="Times New Roman" w:cs="Times New Roman"/>
        </w:rPr>
        <w:t>{</w:t>
      </w:r>
    </w:p>
    <w:p w14:paraId="14FDF295" w14:textId="77777777" w:rsidR="00DA4499" w:rsidRPr="007F6F05" w:rsidRDefault="00DA4499" w:rsidP="0007711D">
      <w:pPr>
        <w:spacing w:after="0" w:line="240" w:lineRule="auto"/>
        <w:ind w:left="720"/>
        <w:rPr>
          <w:rFonts w:ascii="Times New Roman" w:hAnsi="Times New Roman" w:cs="Times New Roman"/>
        </w:rPr>
      </w:pPr>
      <w:r w:rsidRPr="007F6F05">
        <w:rPr>
          <w:rFonts w:ascii="Times New Roman" w:hAnsi="Times New Roman" w:cs="Times New Roman"/>
        </w:rPr>
        <w:t>Adjusted_Ticket_Revenue: {</w:t>
      </w:r>
    </w:p>
    <w:p w14:paraId="6D4FF2A7" w14:textId="5AE2F622" w:rsidR="00DA4499" w:rsidRPr="007F6F05" w:rsidRDefault="00DA4499" w:rsidP="0007711D">
      <w:pPr>
        <w:spacing w:after="0" w:line="240" w:lineRule="auto"/>
        <w:ind w:left="1440"/>
        <w:rPr>
          <w:rFonts w:ascii="Times New Roman" w:hAnsi="Times New Roman" w:cs="Times New Roman"/>
        </w:rPr>
      </w:pPr>
      <w:r w:rsidRPr="007F6F05">
        <w:rPr>
          <w:rFonts w:ascii="Times New Roman" w:hAnsi="Times New Roman" w:cs="Times New Roman"/>
        </w:rPr>
        <w:t>$cond: {</w:t>
      </w:r>
    </w:p>
    <w:p w14:paraId="2F1CD72C" w14:textId="770292EF" w:rsidR="00DA4499" w:rsidRPr="007F6F05" w:rsidRDefault="00DA4499" w:rsidP="0007711D">
      <w:pPr>
        <w:spacing w:after="0" w:line="240" w:lineRule="auto"/>
        <w:ind w:left="2160"/>
        <w:rPr>
          <w:rFonts w:ascii="Times New Roman" w:hAnsi="Times New Roman" w:cs="Times New Roman"/>
        </w:rPr>
      </w:pPr>
      <w:r w:rsidRPr="007F6F05">
        <w:rPr>
          <w:rFonts w:ascii="Times New Roman" w:hAnsi="Times New Roman" w:cs="Times New Roman"/>
        </w:rPr>
        <w:t>if: { $eq: ["$Covid_Restrictions", "Yes"] },</w:t>
      </w:r>
    </w:p>
    <w:p w14:paraId="0077790C" w14:textId="51BBE315" w:rsidR="00DA4499" w:rsidRPr="007F6F05" w:rsidRDefault="00DA4499" w:rsidP="0007711D">
      <w:pPr>
        <w:spacing w:after="0" w:line="240" w:lineRule="auto"/>
        <w:ind w:left="2160"/>
        <w:rPr>
          <w:rFonts w:ascii="Times New Roman" w:hAnsi="Times New Roman" w:cs="Times New Roman"/>
        </w:rPr>
      </w:pPr>
      <w:r w:rsidRPr="007F6F05">
        <w:rPr>
          <w:rFonts w:ascii="Times New Roman" w:hAnsi="Times New Roman" w:cs="Times New Roman"/>
        </w:rPr>
        <w:t>then: { $multiply: ["$Ticket_Revenue", 1.2] },</w:t>
      </w:r>
    </w:p>
    <w:p w14:paraId="026B6E78" w14:textId="163FE1CA" w:rsidR="00DA4499" w:rsidRPr="007F6F05" w:rsidRDefault="00DA4499" w:rsidP="0007711D">
      <w:pPr>
        <w:spacing w:after="0" w:line="240" w:lineRule="auto"/>
        <w:ind w:left="2160"/>
        <w:rPr>
          <w:rFonts w:ascii="Times New Roman" w:hAnsi="Times New Roman" w:cs="Times New Roman"/>
        </w:rPr>
      </w:pPr>
      <w:r w:rsidRPr="007F6F05">
        <w:rPr>
          <w:rFonts w:ascii="Times New Roman" w:hAnsi="Times New Roman" w:cs="Times New Roman"/>
        </w:rPr>
        <w:t>else: "$Ticket_Revenue"</w:t>
      </w:r>
    </w:p>
    <w:p w14:paraId="4DBE29B1" w14:textId="08258FC0" w:rsidR="00DA4499" w:rsidRPr="007F6F05" w:rsidRDefault="00DA4499" w:rsidP="0007711D">
      <w:pPr>
        <w:spacing w:after="0" w:line="240" w:lineRule="auto"/>
        <w:rPr>
          <w:rFonts w:ascii="Times New Roman" w:hAnsi="Times New Roman" w:cs="Times New Roman"/>
        </w:rPr>
      </w:pPr>
      <w:r w:rsidRPr="007F6F05">
        <w:rPr>
          <w:rFonts w:ascii="Times New Roman" w:hAnsi="Times New Roman" w:cs="Times New Roman"/>
        </w:rPr>
        <w:t>}}</w:t>
      </w:r>
    </w:p>
    <w:p w14:paraId="31D7B7E8" w14:textId="135237CE" w:rsidR="008B06E6" w:rsidRPr="007F6F05" w:rsidRDefault="00DA4499" w:rsidP="0007711D">
      <w:pPr>
        <w:spacing w:after="0" w:line="240" w:lineRule="auto"/>
        <w:rPr>
          <w:rFonts w:ascii="Times New Roman" w:hAnsi="Times New Roman" w:cs="Times New Roman"/>
        </w:rPr>
      </w:pPr>
      <w:r w:rsidRPr="007F6F05">
        <w:rPr>
          <w:rFonts w:ascii="Times New Roman" w:hAnsi="Times New Roman" w:cs="Times New Roman"/>
        </w:rPr>
        <w:t>}</w:t>
      </w:r>
    </w:p>
    <w:p w14:paraId="212EC532" w14:textId="77777777" w:rsidR="00D34A50" w:rsidRPr="007F6F05" w:rsidRDefault="00D34A50" w:rsidP="0007711D">
      <w:pPr>
        <w:spacing w:after="0" w:line="240" w:lineRule="auto"/>
        <w:rPr>
          <w:rFonts w:ascii="Times New Roman" w:hAnsi="Times New Roman" w:cs="Times New Roman"/>
        </w:rPr>
      </w:pPr>
      <w:r w:rsidRPr="007F6F05">
        <w:rPr>
          <w:rFonts w:ascii="Times New Roman" w:hAnsi="Times New Roman" w:cs="Times New Roman"/>
        </w:rPr>
        <w:br w:type="page"/>
      </w:r>
    </w:p>
    <w:p w14:paraId="594C1AA9" w14:textId="2016AE70" w:rsidR="00E12F5D" w:rsidRPr="007F6F05" w:rsidRDefault="00E12F5D" w:rsidP="0007711D">
      <w:pPr>
        <w:spacing w:after="0" w:line="240" w:lineRule="auto"/>
        <w:rPr>
          <w:rFonts w:ascii="Times New Roman" w:hAnsi="Times New Roman" w:cs="Times New Roman"/>
        </w:rPr>
      </w:pPr>
      <w:r w:rsidRPr="007F6F05">
        <w:rPr>
          <w:rFonts w:ascii="Times New Roman" w:hAnsi="Times New Roman" w:cs="Times New Roman"/>
          <w:i/>
          <w:iCs/>
        </w:rPr>
        <w:lastRenderedPageBreak/>
        <w:t>[Stage 4]</w:t>
      </w:r>
      <w:r w:rsidRPr="007F6F05">
        <w:rPr>
          <w:rFonts w:ascii="Times New Roman" w:hAnsi="Times New Roman" w:cs="Times New Roman"/>
        </w:rPr>
        <w:t xml:space="preserve"> - $project</w:t>
      </w:r>
    </w:p>
    <w:p w14:paraId="4E6249F6" w14:textId="77777777" w:rsidR="00D34A50" w:rsidRPr="007F6F05" w:rsidRDefault="00D34A50" w:rsidP="0007711D">
      <w:pPr>
        <w:spacing w:after="0" w:line="240" w:lineRule="auto"/>
        <w:rPr>
          <w:rFonts w:ascii="Times New Roman" w:hAnsi="Times New Roman" w:cs="Times New Roman"/>
        </w:rPr>
      </w:pPr>
      <w:r w:rsidRPr="007F6F05">
        <w:rPr>
          <w:rFonts w:ascii="Times New Roman" w:hAnsi="Times New Roman" w:cs="Times New Roman"/>
        </w:rPr>
        <w:t>{</w:t>
      </w:r>
    </w:p>
    <w:p w14:paraId="2BBC3E3B"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Concert_Year: 1,</w:t>
      </w:r>
    </w:p>
    <w:p w14:paraId="6FAC2B6E"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Performer:1,</w:t>
      </w:r>
    </w:p>
    <w:p w14:paraId="3B0B1E89"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Ticket_Price:1,</w:t>
      </w:r>
    </w:p>
    <w:p w14:paraId="349F461C"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Actual_Crowd:1,</w:t>
      </w:r>
    </w:p>
    <w:p w14:paraId="5D517FEE"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Ticket_Revenue:1,</w:t>
      </w:r>
    </w:p>
    <w:p w14:paraId="1AA5AC8C"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Adjusted_Ticket_Revenue:1,</w:t>
      </w:r>
    </w:p>
    <w:p w14:paraId="60D93D97" w14:textId="77777777" w:rsidR="00D34A50" w:rsidRPr="007F6F05" w:rsidRDefault="00D34A50" w:rsidP="0007711D">
      <w:pPr>
        <w:spacing w:after="0" w:line="240" w:lineRule="auto"/>
        <w:ind w:left="720"/>
        <w:rPr>
          <w:rFonts w:ascii="Times New Roman" w:hAnsi="Times New Roman" w:cs="Times New Roman"/>
        </w:rPr>
      </w:pPr>
      <w:r w:rsidRPr="007F6F05">
        <w:rPr>
          <w:rFonts w:ascii="Times New Roman" w:hAnsi="Times New Roman" w:cs="Times New Roman"/>
        </w:rPr>
        <w:t>Covid_Restrictions:1</w:t>
      </w:r>
    </w:p>
    <w:p w14:paraId="70DC6DDF" w14:textId="091CB5AE" w:rsidR="00DA4499" w:rsidRPr="007F6F05" w:rsidRDefault="00D34A50" w:rsidP="0007711D">
      <w:pPr>
        <w:spacing w:after="0" w:line="240" w:lineRule="auto"/>
        <w:rPr>
          <w:rFonts w:ascii="Times New Roman" w:hAnsi="Times New Roman" w:cs="Times New Roman"/>
        </w:rPr>
      </w:pPr>
      <w:r w:rsidRPr="007F6F05">
        <w:rPr>
          <w:rFonts w:ascii="Times New Roman" w:hAnsi="Times New Roman" w:cs="Times New Roman"/>
        </w:rPr>
        <w:t>}</w:t>
      </w:r>
    </w:p>
    <w:p w14:paraId="33FB4228" w14:textId="77777777" w:rsidR="002E42AA" w:rsidRPr="007F6F05" w:rsidRDefault="00E12F5D" w:rsidP="0007711D">
      <w:pPr>
        <w:spacing w:after="0" w:line="240" w:lineRule="auto"/>
        <w:rPr>
          <w:rFonts w:ascii="Times New Roman" w:hAnsi="Times New Roman" w:cs="Times New Roman"/>
        </w:rPr>
      </w:pPr>
      <w:r w:rsidRPr="007F6F05">
        <w:rPr>
          <w:rFonts w:ascii="Times New Roman" w:hAnsi="Times New Roman" w:cs="Times New Roman"/>
          <w:i/>
          <w:iCs/>
        </w:rPr>
        <w:t>[Stage 5]</w:t>
      </w:r>
      <w:r w:rsidRPr="007F6F05">
        <w:rPr>
          <w:rFonts w:ascii="Times New Roman" w:hAnsi="Times New Roman" w:cs="Times New Roman"/>
        </w:rPr>
        <w:t xml:space="preserve"> - $sort</w:t>
      </w:r>
    </w:p>
    <w:p w14:paraId="20342B3A" w14:textId="77777777" w:rsidR="002E42AA" w:rsidRPr="007F6F05" w:rsidRDefault="002E42AA" w:rsidP="0007711D">
      <w:pPr>
        <w:spacing w:after="0" w:line="240" w:lineRule="auto"/>
        <w:rPr>
          <w:rFonts w:ascii="Times New Roman" w:hAnsi="Times New Roman" w:cs="Times New Roman"/>
        </w:rPr>
      </w:pPr>
      <w:r w:rsidRPr="007F6F05">
        <w:rPr>
          <w:rFonts w:ascii="Times New Roman" w:hAnsi="Times New Roman" w:cs="Times New Roman"/>
        </w:rPr>
        <w:t>{</w:t>
      </w:r>
    </w:p>
    <w:p w14:paraId="0C6B09C5" w14:textId="6C35B307" w:rsidR="002E42AA" w:rsidRPr="007F6F05" w:rsidRDefault="002E42AA" w:rsidP="0007711D">
      <w:pPr>
        <w:spacing w:after="0" w:line="240" w:lineRule="auto"/>
        <w:ind w:firstLine="720"/>
        <w:rPr>
          <w:rFonts w:ascii="Times New Roman" w:hAnsi="Times New Roman" w:cs="Times New Roman"/>
        </w:rPr>
      </w:pPr>
      <w:r w:rsidRPr="007F6F05">
        <w:rPr>
          <w:rFonts w:ascii="Times New Roman" w:hAnsi="Times New Roman" w:cs="Times New Roman"/>
        </w:rPr>
        <w:t>Adjusted_Ticket_Revenue: -1</w:t>
      </w:r>
    </w:p>
    <w:p w14:paraId="5E0D17AC" w14:textId="77777777" w:rsidR="00E379D6" w:rsidRPr="007F6F05" w:rsidRDefault="002E42AA" w:rsidP="0007711D">
      <w:pPr>
        <w:spacing w:after="0" w:line="240" w:lineRule="auto"/>
        <w:rPr>
          <w:rFonts w:ascii="Times New Roman" w:hAnsi="Times New Roman" w:cs="Times New Roman"/>
        </w:rPr>
      </w:pPr>
      <w:r w:rsidRPr="007F6F05">
        <w:rPr>
          <w:rFonts w:ascii="Times New Roman" w:hAnsi="Times New Roman" w:cs="Times New Roman"/>
        </w:rPr>
        <w:t>}</w:t>
      </w:r>
    </w:p>
    <w:p w14:paraId="63E35A1E" w14:textId="77777777" w:rsidR="00E379D6" w:rsidRPr="007F6F05" w:rsidRDefault="00E379D6" w:rsidP="0007711D">
      <w:pPr>
        <w:pBdr>
          <w:bottom w:val="single" w:sz="6" w:space="1" w:color="auto"/>
        </w:pBdr>
        <w:spacing w:after="0" w:line="240" w:lineRule="auto"/>
        <w:rPr>
          <w:rFonts w:ascii="Times New Roman" w:hAnsi="Times New Roman" w:cs="Times New Roman"/>
        </w:rPr>
      </w:pPr>
    </w:p>
    <w:p w14:paraId="48913B60" w14:textId="77777777" w:rsidR="0007711D" w:rsidRDefault="0007711D" w:rsidP="0007711D">
      <w:pPr>
        <w:spacing w:after="0" w:line="240" w:lineRule="auto"/>
        <w:rPr>
          <w:rFonts w:ascii="Times New Roman" w:hAnsi="Times New Roman" w:cs="Times New Roman"/>
        </w:rPr>
      </w:pPr>
    </w:p>
    <w:p w14:paraId="184EA4C5" w14:textId="463A04DE" w:rsidR="0065359B" w:rsidRPr="007F6F05" w:rsidRDefault="0065359B" w:rsidP="0007711D">
      <w:pPr>
        <w:spacing w:after="0" w:line="240" w:lineRule="auto"/>
        <w:rPr>
          <w:rFonts w:ascii="Times New Roman" w:hAnsi="Times New Roman" w:cs="Times New Roman"/>
        </w:rPr>
      </w:pPr>
      <w:r>
        <w:rPr>
          <w:rFonts w:ascii="Times New Roman" w:hAnsi="Times New Roman" w:cs="Times New Roman"/>
        </w:rPr>
        <w:t xml:space="preserve">// Text Version </w:t>
      </w:r>
      <w:r w:rsidR="00593014">
        <w:rPr>
          <w:rFonts w:ascii="Times New Roman" w:hAnsi="Times New Roman" w:cs="Times New Roman"/>
        </w:rPr>
        <w:t>Q3</w:t>
      </w:r>
    </w:p>
    <w:p w14:paraId="0AEC7637" w14:textId="3FEB7FC3" w:rsidR="00E379D6" w:rsidRPr="007F6F05" w:rsidRDefault="00E379D6" w:rsidP="0007711D">
      <w:pPr>
        <w:spacing w:after="0" w:line="240" w:lineRule="auto"/>
        <w:rPr>
          <w:rFonts w:ascii="Times New Roman" w:hAnsi="Times New Roman" w:cs="Times New Roman"/>
        </w:rPr>
      </w:pPr>
      <w:r w:rsidRPr="007F6F05">
        <w:rPr>
          <w:rFonts w:ascii="Times New Roman" w:hAnsi="Times New Roman" w:cs="Times New Roman"/>
        </w:rPr>
        <w:t>[</w:t>
      </w:r>
    </w:p>
    <w:p w14:paraId="603EF491" w14:textId="10DE2016" w:rsidR="00E379D6" w:rsidRPr="007F6F05" w:rsidRDefault="00E379D6" w:rsidP="0007711D">
      <w:pPr>
        <w:spacing w:after="0" w:line="240" w:lineRule="auto"/>
        <w:ind w:firstLine="720"/>
        <w:rPr>
          <w:rFonts w:ascii="Times New Roman" w:hAnsi="Times New Roman" w:cs="Times New Roman"/>
        </w:rPr>
      </w:pPr>
      <w:r w:rsidRPr="007F6F05">
        <w:rPr>
          <w:rFonts w:ascii="Times New Roman" w:hAnsi="Times New Roman" w:cs="Times New Roman"/>
        </w:rPr>
        <w:t>{$match: {Music_Type: {$eq: "Irish Rap",},</w:t>
      </w:r>
    </w:p>
    <w:p w14:paraId="0ED3F7E1" w14:textId="7DD8DFE8"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Venue.Capacity": {$gte: 10000,$lte: 20000,},</w:t>
      </w:r>
    </w:p>
    <w:p w14:paraId="5C2BFF54" w14:textId="70158DC6"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Concert_Year: {$gte: 2015,$lte: 2023,</w:t>
      </w:r>
    </w:p>
    <w:p w14:paraId="2310B792" w14:textId="01391127" w:rsidR="00E379D6" w:rsidRPr="007F6F05" w:rsidRDefault="00E379D6" w:rsidP="0007711D">
      <w:pPr>
        <w:spacing w:after="0" w:line="240" w:lineRule="auto"/>
        <w:rPr>
          <w:rFonts w:ascii="Times New Roman" w:hAnsi="Times New Roman" w:cs="Times New Roman"/>
        </w:rPr>
      </w:pPr>
      <w:r w:rsidRPr="007F6F05">
        <w:rPr>
          <w:rFonts w:ascii="Times New Roman" w:hAnsi="Times New Roman" w:cs="Times New Roman"/>
        </w:rPr>
        <w:t>},},},</w:t>
      </w:r>
    </w:p>
    <w:p w14:paraId="1DEB0ECF" w14:textId="0EB096FB"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addFields: {Ticket_Revenue: {$multiply: ["$Ticket_Price","$Actual_Crowd",],},</w:t>
      </w:r>
    </w:p>
    <w:p w14:paraId="32680D3F" w14:textId="77777777" w:rsidR="00446683"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 xml:space="preserve">Covid_Restrictions: {$cond: </w:t>
      </w:r>
    </w:p>
    <w:p w14:paraId="72F03487" w14:textId="234BEA4B" w:rsidR="00E379D6" w:rsidRPr="007F6F05" w:rsidRDefault="00E379D6" w:rsidP="0007711D">
      <w:pPr>
        <w:spacing w:after="0" w:line="240" w:lineRule="auto"/>
        <w:ind w:left="1440"/>
        <w:rPr>
          <w:rFonts w:ascii="Times New Roman" w:hAnsi="Times New Roman" w:cs="Times New Roman"/>
        </w:rPr>
      </w:pPr>
      <w:r w:rsidRPr="007F6F05">
        <w:rPr>
          <w:rFonts w:ascii="Times New Roman" w:hAnsi="Times New Roman" w:cs="Times New Roman"/>
        </w:rPr>
        <w:t>{if: {$gte: ["$Concert_Year", 2020],},</w:t>
      </w:r>
    </w:p>
    <w:p w14:paraId="041C234C" w14:textId="63F270B1" w:rsidR="00E379D6" w:rsidRPr="007F6F05" w:rsidRDefault="00E379D6" w:rsidP="0007711D">
      <w:pPr>
        <w:spacing w:after="0" w:line="240" w:lineRule="auto"/>
        <w:ind w:left="1440"/>
        <w:rPr>
          <w:rFonts w:ascii="Times New Roman" w:hAnsi="Times New Roman" w:cs="Times New Roman"/>
        </w:rPr>
      </w:pPr>
      <w:r w:rsidRPr="007F6F05">
        <w:rPr>
          <w:rFonts w:ascii="Times New Roman" w:hAnsi="Times New Roman" w:cs="Times New Roman"/>
        </w:rPr>
        <w:t>then: "Yes",</w:t>
      </w:r>
    </w:p>
    <w:p w14:paraId="4682BEA6" w14:textId="29F1347B" w:rsidR="00E379D6" w:rsidRPr="007F6F05" w:rsidRDefault="00E379D6" w:rsidP="0007711D">
      <w:pPr>
        <w:spacing w:after="0" w:line="240" w:lineRule="auto"/>
        <w:ind w:left="1440"/>
        <w:rPr>
          <w:rFonts w:ascii="Times New Roman" w:hAnsi="Times New Roman" w:cs="Times New Roman"/>
        </w:rPr>
      </w:pPr>
      <w:r w:rsidRPr="007F6F05">
        <w:rPr>
          <w:rFonts w:ascii="Times New Roman" w:hAnsi="Times New Roman" w:cs="Times New Roman"/>
        </w:rPr>
        <w:t>else: "No",</w:t>
      </w:r>
    </w:p>
    <w:p w14:paraId="5A5C1AA5" w14:textId="60DEBB7F" w:rsidR="00E379D6" w:rsidRPr="007F6F05" w:rsidRDefault="00E379D6" w:rsidP="0007711D">
      <w:pPr>
        <w:spacing w:after="0" w:line="240" w:lineRule="auto"/>
        <w:rPr>
          <w:rFonts w:ascii="Times New Roman" w:hAnsi="Times New Roman" w:cs="Times New Roman"/>
        </w:rPr>
      </w:pPr>
      <w:r w:rsidRPr="007F6F05">
        <w:rPr>
          <w:rFonts w:ascii="Times New Roman" w:hAnsi="Times New Roman" w:cs="Times New Roman"/>
        </w:rPr>
        <w:t>},},},},</w:t>
      </w:r>
    </w:p>
    <w:p w14:paraId="591605E8" w14:textId="3C4C0825" w:rsidR="00E379D6" w:rsidRPr="007F6F05" w:rsidRDefault="00E379D6" w:rsidP="0007711D">
      <w:pPr>
        <w:spacing w:after="0" w:line="240" w:lineRule="auto"/>
        <w:ind w:firstLine="720"/>
        <w:rPr>
          <w:rFonts w:ascii="Times New Roman" w:hAnsi="Times New Roman" w:cs="Times New Roman"/>
        </w:rPr>
      </w:pPr>
      <w:r w:rsidRPr="007F6F05">
        <w:rPr>
          <w:rFonts w:ascii="Times New Roman" w:hAnsi="Times New Roman" w:cs="Times New Roman"/>
        </w:rPr>
        <w:t>{$addFields: {Adjusted_Ticket_Revenue: {$cond: {</w:t>
      </w:r>
    </w:p>
    <w:p w14:paraId="0DCDEF2D" w14:textId="52F0C321" w:rsidR="00E379D6" w:rsidRPr="007F6F05" w:rsidRDefault="00E379D6" w:rsidP="0007711D">
      <w:pPr>
        <w:spacing w:after="0" w:line="240" w:lineRule="auto"/>
        <w:ind w:left="720" w:firstLine="720"/>
        <w:rPr>
          <w:rFonts w:ascii="Times New Roman" w:hAnsi="Times New Roman" w:cs="Times New Roman"/>
        </w:rPr>
      </w:pPr>
      <w:r w:rsidRPr="007F6F05">
        <w:rPr>
          <w:rFonts w:ascii="Times New Roman" w:hAnsi="Times New Roman" w:cs="Times New Roman"/>
        </w:rPr>
        <w:t>if: {$eq: ["$Covid_Restrictions", "Yes"],},</w:t>
      </w:r>
    </w:p>
    <w:p w14:paraId="0F4E8C0D" w14:textId="338E1BB9" w:rsidR="00E379D6" w:rsidRPr="007F6F05" w:rsidRDefault="00E379D6" w:rsidP="0007711D">
      <w:pPr>
        <w:spacing w:after="0" w:line="240" w:lineRule="auto"/>
        <w:ind w:left="720" w:firstLine="720"/>
        <w:rPr>
          <w:rFonts w:ascii="Times New Roman" w:hAnsi="Times New Roman" w:cs="Times New Roman"/>
        </w:rPr>
      </w:pPr>
      <w:r w:rsidRPr="007F6F05">
        <w:rPr>
          <w:rFonts w:ascii="Times New Roman" w:hAnsi="Times New Roman" w:cs="Times New Roman"/>
        </w:rPr>
        <w:t>then: {$multiply: ["$Ticket_Revenue", 1.2],},</w:t>
      </w:r>
    </w:p>
    <w:p w14:paraId="38200369" w14:textId="5828B0E1" w:rsidR="00E379D6" w:rsidRPr="007F6F05" w:rsidRDefault="00E379D6" w:rsidP="0007711D">
      <w:pPr>
        <w:spacing w:after="0" w:line="240" w:lineRule="auto"/>
        <w:ind w:left="720" w:firstLine="720"/>
        <w:rPr>
          <w:rFonts w:ascii="Times New Roman" w:hAnsi="Times New Roman" w:cs="Times New Roman"/>
        </w:rPr>
      </w:pPr>
      <w:r w:rsidRPr="007F6F05">
        <w:rPr>
          <w:rFonts w:ascii="Times New Roman" w:hAnsi="Times New Roman" w:cs="Times New Roman"/>
        </w:rPr>
        <w:t>else: "$Ticket_Revenue",}, },}, },</w:t>
      </w:r>
    </w:p>
    <w:p w14:paraId="4EDFA6C7" w14:textId="77777777" w:rsidR="00AC4BC0" w:rsidRPr="007F6F05" w:rsidRDefault="00E379D6" w:rsidP="0007711D">
      <w:pPr>
        <w:spacing w:after="0" w:line="240" w:lineRule="auto"/>
        <w:ind w:firstLine="720"/>
        <w:rPr>
          <w:rFonts w:ascii="Times New Roman" w:hAnsi="Times New Roman" w:cs="Times New Roman"/>
        </w:rPr>
      </w:pPr>
      <w:r w:rsidRPr="007F6F05">
        <w:rPr>
          <w:rFonts w:ascii="Times New Roman" w:hAnsi="Times New Roman" w:cs="Times New Roman"/>
        </w:rPr>
        <w:t>{$project: {</w:t>
      </w:r>
    </w:p>
    <w:p w14:paraId="5E6A6A61" w14:textId="337FF4D0" w:rsidR="00AC4BC0"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 xml:space="preserve">Concert_Year: 1, </w:t>
      </w:r>
    </w:p>
    <w:p w14:paraId="0BF5119D" w14:textId="56DFAFDC"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Performer: 1,</w:t>
      </w:r>
    </w:p>
    <w:p w14:paraId="53B16ACF" w14:textId="06D3479C"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Ticket_Price: 1,</w:t>
      </w:r>
    </w:p>
    <w:p w14:paraId="585B5892" w14:textId="2C7BC546"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Actual_Crowd: 1,</w:t>
      </w:r>
    </w:p>
    <w:p w14:paraId="4361BCEB" w14:textId="3C745DBF"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Ticket_Revenue: 1,</w:t>
      </w:r>
    </w:p>
    <w:p w14:paraId="17996215" w14:textId="7E5E0B6F"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Adjusted_Ticket_Revenue: 1,</w:t>
      </w:r>
    </w:p>
    <w:p w14:paraId="725489E1" w14:textId="76F695D0" w:rsidR="00E379D6" w:rsidRPr="007F6F05" w:rsidRDefault="00E379D6" w:rsidP="0007711D">
      <w:pPr>
        <w:spacing w:after="0" w:line="240" w:lineRule="auto"/>
        <w:ind w:left="720"/>
        <w:rPr>
          <w:rFonts w:ascii="Times New Roman" w:hAnsi="Times New Roman" w:cs="Times New Roman"/>
        </w:rPr>
      </w:pPr>
      <w:r w:rsidRPr="007F6F05">
        <w:rPr>
          <w:rFonts w:ascii="Times New Roman" w:hAnsi="Times New Roman" w:cs="Times New Roman"/>
        </w:rPr>
        <w:t>Covid_Restrictions: 1,</w:t>
      </w:r>
    </w:p>
    <w:p w14:paraId="303A7D2B" w14:textId="45C41EE5" w:rsidR="00E379D6" w:rsidRPr="007F6F05" w:rsidRDefault="00E379D6" w:rsidP="0007711D">
      <w:pPr>
        <w:spacing w:after="0" w:line="240" w:lineRule="auto"/>
        <w:rPr>
          <w:rFonts w:ascii="Times New Roman" w:hAnsi="Times New Roman" w:cs="Times New Roman"/>
        </w:rPr>
      </w:pPr>
      <w:r w:rsidRPr="007F6F05">
        <w:rPr>
          <w:rFonts w:ascii="Times New Roman" w:hAnsi="Times New Roman" w:cs="Times New Roman"/>
        </w:rPr>
        <w:t>},</w:t>
      </w:r>
    </w:p>
    <w:p w14:paraId="4EE09AFC" w14:textId="6C920A26" w:rsidR="00E379D6" w:rsidRPr="007F6F05" w:rsidRDefault="00E379D6" w:rsidP="0007711D">
      <w:pPr>
        <w:spacing w:after="0" w:line="240" w:lineRule="auto"/>
        <w:rPr>
          <w:rFonts w:ascii="Times New Roman" w:hAnsi="Times New Roman" w:cs="Times New Roman"/>
        </w:rPr>
      </w:pPr>
      <w:r w:rsidRPr="007F6F05">
        <w:rPr>
          <w:rFonts w:ascii="Times New Roman" w:hAnsi="Times New Roman" w:cs="Times New Roman"/>
        </w:rPr>
        <w:t>},</w:t>
      </w:r>
    </w:p>
    <w:p w14:paraId="633B910F" w14:textId="5D25C9CA" w:rsidR="00E379D6" w:rsidRPr="007F6F05" w:rsidRDefault="00E379D6" w:rsidP="0007711D">
      <w:pPr>
        <w:spacing w:after="0" w:line="240" w:lineRule="auto"/>
        <w:ind w:firstLine="720"/>
        <w:rPr>
          <w:rFonts w:ascii="Times New Roman" w:hAnsi="Times New Roman" w:cs="Times New Roman"/>
        </w:rPr>
      </w:pPr>
      <w:r w:rsidRPr="007F6F05">
        <w:rPr>
          <w:rFonts w:ascii="Times New Roman" w:hAnsi="Times New Roman" w:cs="Times New Roman"/>
        </w:rPr>
        <w:t>{$sort:{Adjusted_Ticket_Revenue: -1,},},</w:t>
      </w:r>
    </w:p>
    <w:p w14:paraId="0F177EEE" w14:textId="7F38C9E2" w:rsidR="00957A74" w:rsidRPr="007F6F05" w:rsidRDefault="00E379D6" w:rsidP="0007711D">
      <w:pPr>
        <w:spacing w:after="0" w:line="240" w:lineRule="auto"/>
        <w:rPr>
          <w:rFonts w:ascii="Times New Roman" w:hAnsi="Times New Roman" w:cs="Times New Roman"/>
          <w:sz w:val="32"/>
          <w:szCs w:val="32"/>
        </w:rPr>
      </w:pPr>
      <w:r w:rsidRPr="007F6F05">
        <w:rPr>
          <w:rFonts w:ascii="Times New Roman" w:hAnsi="Times New Roman" w:cs="Times New Roman"/>
        </w:rPr>
        <w:t>]</w:t>
      </w:r>
      <w:r w:rsidR="00957A74" w:rsidRPr="007F6F05">
        <w:rPr>
          <w:rFonts w:ascii="Times New Roman" w:hAnsi="Times New Roman" w:cs="Times New Roman"/>
        </w:rPr>
        <w:br w:type="page"/>
      </w:r>
    </w:p>
    <w:p w14:paraId="16DB614D" w14:textId="1B4C42BE" w:rsidR="00E96CFE" w:rsidRDefault="009929FB" w:rsidP="00126A0C">
      <w:r w:rsidRPr="009929FB">
        <w:rPr>
          <w:noProof/>
        </w:rPr>
        <w:lastRenderedPageBreak/>
        <w:drawing>
          <wp:inline distT="0" distB="0" distL="0" distR="0" wp14:anchorId="4C4B2745" wp14:editId="2EF7317E">
            <wp:extent cx="5731510" cy="6250305"/>
            <wp:effectExtent l="0" t="0" r="2540" b="0"/>
            <wp:docPr id="2083536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53681" name="Picture 1" descr="A screenshot of a computer program&#10;&#10;Description automatically generated"/>
                    <pic:cNvPicPr/>
                  </pic:nvPicPr>
                  <pic:blipFill>
                    <a:blip r:embed="rId90"/>
                    <a:stretch>
                      <a:fillRect/>
                    </a:stretch>
                  </pic:blipFill>
                  <pic:spPr>
                    <a:xfrm>
                      <a:off x="0" y="0"/>
                      <a:ext cx="5731510" cy="6250305"/>
                    </a:xfrm>
                    <a:prstGeom prst="rect">
                      <a:avLst/>
                    </a:prstGeom>
                  </pic:spPr>
                </pic:pic>
              </a:graphicData>
            </a:graphic>
          </wp:inline>
        </w:drawing>
      </w:r>
    </w:p>
    <w:p w14:paraId="57A9303D" w14:textId="77777777" w:rsidR="00E96CFE" w:rsidRDefault="00E96CFE">
      <w:r>
        <w:br w:type="page"/>
      </w:r>
    </w:p>
    <w:p w14:paraId="128BE13B" w14:textId="1C075D76" w:rsidR="009929FB" w:rsidRDefault="00E96CFE" w:rsidP="004241F9">
      <w:pPr>
        <w:pStyle w:val="Heading2"/>
      </w:pPr>
      <w:bookmarkStart w:id="52" w:name="_Toc164941394"/>
      <w:r>
        <w:lastRenderedPageBreak/>
        <w:t>4.4 Atlas</w:t>
      </w:r>
      <w:r w:rsidR="004241F9">
        <w:t xml:space="preserve"> Overview</w:t>
      </w:r>
      <w:bookmarkEnd w:id="52"/>
    </w:p>
    <w:p w14:paraId="3035D3B4" w14:textId="5C4BD4A9" w:rsidR="004241F9" w:rsidRPr="006641CB" w:rsidRDefault="004241F9" w:rsidP="006641CB">
      <w:pPr>
        <w:spacing w:line="360" w:lineRule="auto"/>
        <w:jc w:val="both"/>
        <w:rPr>
          <w:rFonts w:ascii="Times New Roman" w:hAnsi="Times New Roman" w:cs="Times New Roman"/>
          <w:sz w:val="24"/>
          <w:szCs w:val="24"/>
        </w:rPr>
      </w:pPr>
      <w:r w:rsidRPr="006641CB">
        <w:rPr>
          <w:rFonts w:ascii="Times New Roman" w:hAnsi="Times New Roman" w:cs="Times New Roman"/>
          <w:sz w:val="24"/>
          <w:szCs w:val="24"/>
        </w:rPr>
        <w:t xml:space="preserve">Atlas was set up, using MongoDB compass. </w:t>
      </w:r>
      <w:r w:rsidR="00E61BB4" w:rsidRPr="006641CB">
        <w:rPr>
          <w:rFonts w:ascii="Times New Roman" w:hAnsi="Times New Roman" w:cs="Times New Roman"/>
          <w:sz w:val="24"/>
          <w:szCs w:val="24"/>
        </w:rPr>
        <w:t>An admin user was created and t</w:t>
      </w:r>
      <w:r w:rsidRPr="006641CB">
        <w:rPr>
          <w:rFonts w:ascii="Times New Roman" w:hAnsi="Times New Roman" w:cs="Times New Roman"/>
          <w:sz w:val="24"/>
          <w:szCs w:val="24"/>
        </w:rPr>
        <w:t xml:space="preserve">he connection string was </w:t>
      </w:r>
      <w:r w:rsidR="00E61BB4" w:rsidRPr="006641CB">
        <w:rPr>
          <w:rFonts w:ascii="Times New Roman" w:hAnsi="Times New Roman" w:cs="Times New Roman"/>
          <w:sz w:val="24"/>
          <w:szCs w:val="24"/>
        </w:rPr>
        <w:t>copied into Compass’ connection portal.</w:t>
      </w:r>
    </w:p>
    <w:p w14:paraId="341EB6DF" w14:textId="77777777" w:rsidR="009C0DEE" w:rsidRDefault="004241F9" w:rsidP="009C0DEE">
      <w:pPr>
        <w:keepNext/>
        <w:jc w:val="center"/>
      </w:pPr>
      <w:r w:rsidRPr="00902AA7">
        <w:rPr>
          <w:noProof/>
        </w:rPr>
        <w:drawing>
          <wp:inline distT="0" distB="0" distL="0" distR="0" wp14:anchorId="3D3B6B03" wp14:editId="0ECD54FB">
            <wp:extent cx="5487284" cy="3352800"/>
            <wp:effectExtent l="0" t="0" r="0" b="0"/>
            <wp:docPr id="1812536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61811" name="Picture 1" descr="A screenshot of a computer&#10;&#10;Description automatically generated"/>
                    <pic:cNvPicPr/>
                  </pic:nvPicPr>
                  <pic:blipFill>
                    <a:blip r:embed="rId91"/>
                    <a:stretch>
                      <a:fillRect/>
                    </a:stretch>
                  </pic:blipFill>
                  <pic:spPr>
                    <a:xfrm>
                      <a:off x="0" y="0"/>
                      <a:ext cx="5498982" cy="3359947"/>
                    </a:xfrm>
                    <a:prstGeom prst="rect">
                      <a:avLst/>
                    </a:prstGeom>
                  </pic:spPr>
                </pic:pic>
              </a:graphicData>
            </a:graphic>
          </wp:inline>
        </w:drawing>
      </w:r>
    </w:p>
    <w:p w14:paraId="1FC9BF2D" w14:textId="27DA568B" w:rsidR="004241F9" w:rsidRDefault="009C0DEE" w:rsidP="009C0DEE">
      <w:pPr>
        <w:pStyle w:val="Caption"/>
        <w:jc w:val="center"/>
      </w:pPr>
      <w:r>
        <w:t xml:space="preserve">Figure </w:t>
      </w:r>
      <w:r>
        <w:fldChar w:fldCharType="begin"/>
      </w:r>
      <w:r>
        <w:instrText xml:space="preserve"> SEQ Figure \* ARABIC </w:instrText>
      </w:r>
      <w:r>
        <w:fldChar w:fldCharType="separate"/>
      </w:r>
      <w:r w:rsidR="00C83077">
        <w:rPr>
          <w:noProof/>
        </w:rPr>
        <w:t>4</w:t>
      </w:r>
      <w:r>
        <w:fldChar w:fldCharType="end"/>
      </w:r>
      <w:r>
        <w:t>; Guide to Compass / Atlas Connection</w:t>
      </w:r>
    </w:p>
    <w:p w14:paraId="438015D1" w14:textId="398695D1" w:rsidR="008A39AB" w:rsidRPr="006641CB" w:rsidRDefault="008A39AB" w:rsidP="006641CB">
      <w:pPr>
        <w:spacing w:line="360" w:lineRule="auto"/>
        <w:jc w:val="both"/>
        <w:rPr>
          <w:rFonts w:ascii="Times New Roman" w:hAnsi="Times New Roman" w:cs="Times New Roman"/>
          <w:sz w:val="24"/>
          <w:szCs w:val="24"/>
        </w:rPr>
      </w:pPr>
      <w:r w:rsidRPr="006641CB">
        <w:rPr>
          <w:rFonts w:ascii="Times New Roman" w:hAnsi="Times New Roman" w:cs="Times New Roman"/>
          <w:sz w:val="24"/>
          <w:szCs w:val="24"/>
        </w:rPr>
        <w:t>Once Compass has connected to Atlas, the CVL database within Compass will appear within Atlas.</w:t>
      </w:r>
    </w:p>
    <w:p w14:paraId="14EA74E0" w14:textId="77777777" w:rsidR="008A39AB" w:rsidRDefault="008A39AB" w:rsidP="008A39AB">
      <w:pPr>
        <w:keepNext/>
      </w:pPr>
      <w:r w:rsidRPr="008A39AB">
        <w:rPr>
          <w:noProof/>
        </w:rPr>
        <w:drawing>
          <wp:inline distT="0" distB="0" distL="0" distR="0" wp14:anchorId="0BD7F0AF" wp14:editId="216C379C">
            <wp:extent cx="5831617" cy="2536553"/>
            <wp:effectExtent l="0" t="0" r="0" b="0"/>
            <wp:docPr id="8165601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60105" name="Picture 1" descr="A screenshot of a computer&#10;&#10;Description automatically generated"/>
                    <pic:cNvPicPr/>
                  </pic:nvPicPr>
                  <pic:blipFill>
                    <a:blip r:embed="rId92"/>
                    <a:stretch>
                      <a:fillRect/>
                    </a:stretch>
                  </pic:blipFill>
                  <pic:spPr>
                    <a:xfrm>
                      <a:off x="0" y="0"/>
                      <a:ext cx="5835864" cy="2538400"/>
                    </a:xfrm>
                    <a:prstGeom prst="rect">
                      <a:avLst/>
                    </a:prstGeom>
                  </pic:spPr>
                </pic:pic>
              </a:graphicData>
            </a:graphic>
          </wp:inline>
        </w:drawing>
      </w:r>
    </w:p>
    <w:p w14:paraId="019264A9" w14:textId="7918A893" w:rsidR="007672A3" w:rsidRDefault="008A39AB" w:rsidP="008A39AB">
      <w:pPr>
        <w:pStyle w:val="Caption"/>
        <w:jc w:val="center"/>
      </w:pPr>
      <w:r>
        <w:t xml:space="preserve">Figure </w:t>
      </w:r>
      <w:r>
        <w:fldChar w:fldCharType="begin"/>
      </w:r>
      <w:r>
        <w:instrText xml:space="preserve"> SEQ Figure \* ARABIC </w:instrText>
      </w:r>
      <w:r>
        <w:fldChar w:fldCharType="separate"/>
      </w:r>
      <w:r w:rsidR="00C83077">
        <w:rPr>
          <w:noProof/>
        </w:rPr>
        <w:t>5</w:t>
      </w:r>
      <w:r>
        <w:fldChar w:fldCharType="end"/>
      </w:r>
      <w:r>
        <w:t>; CVL Database in Atlas</w:t>
      </w:r>
    </w:p>
    <w:p w14:paraId="7CF1B410" w14:textId="77777777" w:rsidR="007672A3" w:rsidRDefault="007672A3">
      <w:pPr>
        <w:rPr>
          <w:i/>
          <w:iCs/>
          <w:color w:val="0E2841" w:themeColor="text2"/>
          <w:sz w:val="18"/>
          <w:szCs w:val="18"/>
        </w:rPr>
      </w:pPr>
      <w:r>
        <w:br w:type="page"/>
      </w:r>
    </w:p>
    <w:p w14:paraId="76C59489" w14:textId="00CA717E" w:rsidR="008A39AB" w:rsidRDefault="007672A3" w:rsidP="001F2433">
      <w:pPr>
        <w:pStyle w:val="Caption"/>
        <w:spacing w:line="360" w:lineRule="auto"/>
        <w:jc w:val="both"/>
        <w:rPr>
          <w:rFonts w:ascii="Times New Roman" w:hAnsi="Times New Roman" w:cs="Times New Roman"/>
          <w:i w:val="0"/>
          <w:iCs w:val="0"/>
          <w:sz w:val="24"/>
          <w:szCs w:val="24"/>
        </w:rPr>
      </w:pPr>
      <w:r w:rsidRPr="001F2433">
        <w:rPr>
          <w:rFonts w:ascii="Times New Roman" w:hAnsi="Times New Roman" w:cs="Times New Roman"/>
          <w:i w:val="0"/>
          <w:iCs w:val="0"/>
          <w:sz w:val="24"/>
          <w:szCs w:val="24"/>
        </w:rPr>
        <w:lastRenderedPageBreak/>
        <w:t xml:space="preserve">Atlas has </w:t>
      </w:r>
      <w:r w:rsidR="00642F15" w:rsidRPr="001F2433">
        <w:rPr>
          <w:rFonts w:ascii="Times New Roman" w:hAnsi="Times New Roman" w:cs="Times New Roman"/>
          <w:i w:val="0"/>
          <w:iCs w:val="0"/>
          <w:sz w:val="24"/>
          <w:szCs w:val="24"/>
        </w:rPr>
        <w:t xml:space="preserve">many unique features compared to Compass and MongoDB Shell. </w:t>
      </w:r>
      <w:r w:rsidR="00CA2978" w:rsidRPr="001F2433">
        <w:rPr>
          <w:rFonts w:ascii="Times New Roman" w:hAnsi="Times New Roman" w:cs="Times New Roman"/>
          <w:i w:val="0"/>
          <w:iCs w:val="0"/>
          <w:sz w:val="24"/>
          <w:szCs w:val="24"/>
        </w:rPr>
        <w:t xml:space="preserve">Atlas provides automation for many </w:t>
      </w:r>
      <w:r w:rsidR="008264E0">
        <w:rPr>
          <w:rFonts w:ascii="Times New Roman" w:hAnsi="Times New Roman" w:cs="Times New Roman"/>
          <w:i w:val="0"/>
          <w:iCs w:val="0"/>
          <w:sz w:val="24"/>
          <w:szCs w:val="24"/>
        </w:rPr>
        <w:t>administrative</w:t>
      </w:r>
      <w:r w:rsidR="00CA2978" w:rsidRPr="001F2433">
        <w:rPr>
          <w:rFonts w:ascii="Times New Roman" w:hAnsi="Times New Roman" w:cs="Times New Roman"/>
          <w:i w:val="0"/>
          <w:iCs w:val="0"/>
          <w:sz w:val="24"/>
          <w:szCs w:val="24"/>
        </w:rPr>
        <w:t xml:space="preserve"> tasks and </w:t>
      </w:r>
      <w:r w:rsidR="0082484B" w:rsidRPr="001F2433">
        <w:rPr>
          <w:rFonts w:ascii="Times New Roman" w:hAnsi="Times New Roman" w:cs="Times New Roman"/>
          <w:i w:val="0"/>
          <w:iCs w:val="0"/>
          <w:sz w:val="24"/>
          <w:szCs w:val="24"/>
        </w:rPr>
        <w:t xml:space="preserve">provides </w:t>
      </w:r>
      <w:r w:rsidR="008D18CD">
        <w:rPr>
          <w:rFonts w:ascii="Times New Roman" w:hAnsi="Times New Roman" w:cs="Times New Roman"/>
          <w:i w:val="0"/>
          <w:iCs w:val="0"/>
          <w:sz w:val="24"/>
          <w:szCs w:val="24"/>
        </w:rPr>
        <w:t>built-in</w:t>
      </w:r>
      <w:r w:rsidR="002339C5" w:rsidRPr="001F2433">
        <w:rPr>
          <w:rFonts w:ascii="Times New Roman" w:hAnsi="Times New Roman" w:cs="Times New Roman"/>
          <w:i w:val="0"/>
          <w:iCs w:val="0"/>
          <w:sz w:val="24"/>
          <w:szCs w:val="24"/>
        </w:rPr>
        <w:t xml:space="preserve"> </w:t>
      </w:r>
      <w:r w:rsidR="008264E0">
        <w:rPr>
          <w:rFonts w:ascii="Times New Roman" w:hAnsi="Times New Roman" w:cs="Times New Roman"/>
          <w:i w:val="0"/>
          <w:iCs w:val="0"/>
          <w:sz w:val="24"/>
          <w:szCs w:val="24"/>
        </w:rPr>
        <w:t>scalability</w:t>
      </w:r>
      <w:r w:rsidR="008264E0" w:rsidRPr="001B1977">
        <w:rPr>
          <w:rFonts w:ascii="Times New Roman" w:hAnsi="Times New Roman" w:cs="Times New Roman"/>
          <w:i w:val="0"/>
          <w:iCs w:val="0"/>
          <w:sz w:val="24"/>
          <w:szCs w:val="24"/>
        </w:rPr>
        <w:t xml:space="preserve"> </w:t>
      </w:r>
      <w:r w:rsidR="008264E0" w:rsidRPr="001B1977">
        <w:rPr>
          <w:rFonts w:ascii="Times New Roman" w:hAnsi="Times New Roman" w:cs="Times New Roman"/>
          <w:i w:val="0"/>
          <w:iCs w:val="0"/>
          <w:sz w:val="24"/>
          <w:szCs w:val="24"/>
        </w:rPr>
        <w:fldChar w:fldCharType="begin"/>
      </w:r>
      <w:r w:rsidR="002951A1">
        <w:rPr>
          <w:rFonts w:ascii="Times New Roman" w:hAnsi="Times New Roman" w:cs="Times New Roman"/>
          <w:i w:val="0"/>
          <w:iCs w:val="0"/>
          <w:sz w:val="24"/>
          <w:szCs w:val="24"/>
        </w:rPr>
        <w:instrText xml:space="preserve"> ADDIN ZOTERO_ITEM CSL_CITATION {"citationID":"dxPxMn0S","properties":{"formattedCitation":"[37]","plainCitation":"[37]","noteIndex":0},"citationItems":[{"id":399,"uris":["http://zotero.org/users/12587876/items/YJUYSA3H"],"itemData":{"id":399,"type":"webpage","abstract":"\"Document-oriented storage\", \"No sql\" and \"Ease of use\" are the key factors why developers consider MongoDB; whereas \"MongoDB SaaS for and by Mongo, makes it so easy \", \"Amazon VPC peering\" and \"Granular role-based access controls\" are the primary reasons why MongoDB Atlas is favored.","container-title":"StackShare","language":"en","title":"MongoDB vs MongoDB Atlas | What are the differences?","URL":"https://stackshare.io/stackups/mongodb-vs-mongodb-atlas","accessed":{"date-parts":[["2024",4,22]]},"citation-key":"MongoDBb"}}],"schema":"https://github.com/citation-style-language/schema/raw/master/csl-citation.json"} </w:instrText>
      </w:r>
      <w:r w:rsidR="008264E0" w:rsidRPr="001B1977">
        <w:rPr>
          <w:rFonts w:ascii="Times New Roman" w:hAnsi="Times New Roman" w:cs="Times New Roman"/>
          <w:i w:val="0"/>
          <w:iCs w:val="0"/>
          <w:sz w:val="24"/>
          <w:szCs w:val="24"/>
        </w:rPr>
        <w:fldChar w:fldCharType="separate"/>
      </w:r>
      <w:r w:rsidR="002951A1" w:rsidRPr="002951A1">
        <w:rPr>
          <w:rFonts w:ascii="Times New Roman" w:hAnsi="Times New Roman" w:cs="Times New Roman"/>
          <w:sz w:val="24"/>
        </w:rPr>
        <w:t>[37]</w:t>
      </w:r>
      <w:r w:rsidR="008264E0" w:rsidRPr="001B1977">
        <w:rPr>
          <w:rFonts w:ascii="Times New Roman" w:hAnsi="Times New Roman" w:cs="Times New Roman"/>
          <w:i w:val="0"/>
          <w:iCs w:val="0"/>
          <w:sz w:val="24"/>
          <w:szCs w:val="24"/>
        </w:rPr>
        <w:fldChar w:fldCharType="end"/>
      </w:r>
      <w:r w:rsidR="001F2433" w:rsidRPr="001F2433">
        <w:rPr>
          <w:rFonts w:ascii="Times New Roman" w:hAnsi="Times New Roman" w:cs="Times New Roman"/>
          <w:i w:val="0"/>
          <w:iCs w:val="0"/>
          <w:sz w:val="24"/>
          <w:szCs w:val="24"/>
        </w:rPr>
        <w:t xml:space="preserve">. </w:t>
      </w:r>
      <w:r w:rsidR="001F2433">
        <w:rPr>
          <w:rFonts w:ascii="Times New Roman" w:hAnsi="Times New Roman" w:cs="Times New Roman"/>
          <w:i w:val="0"/>
          <w:iCs w:val="0"/>
          <w:sz w:val="24"/>
          <w:szCs w:val="24"/>
        </w:rPr>
        <w:t xml:space="preserve">Additional features such as data visualisation are also available for users. </w:t>
      </w:r>
      <w:r w:rsidR="00CF3102">
        <w:rPr>
          <w:rFonts w:ascii="Times New Roman" w:hAnsi="Times New Roman" w:cs="Times New Roman"/>
          <w:i w:val="0"/>
          <w:iCs w:val="0"/>
          <w:sz w:val="24"/>
          <w:szCs w:val="24"/>
        </w:rPr>
        <w:t xml:space="preserve">A quick graph, </w:t>
      </w:r>
      <w:r w:rsidR="008264E0">
        <w:rPr>
          <w:rFonts w:ascii="Times New Roman" w:hAnsi="Times New Roman" w:cs="Times New Roman"/>
          <w:i w:val="0"/>
          <w:iCs w:val="0"/>
          <w:sz w:val="24"/>
          <w:szCs w:val="24"/>
        </w:rPr>
        <w:t>shown</w:t>
      </w:r>
      <w:r w:rsidR="00CF3102">
        <w:rPr>
          <w:rFonts w:ascii="Times New Roman" w:hAnsi="Times New Roman" w:cs="Times New Roman"/>
          <w:i w:val="0"/>
          <w:iCs w:val="0"/>
          <w:sz w:val="24"/>
          <w:szCs w:val="24"/>
        </w:rPr>
        <w:t xml:space="preserve"> below, was produced from the CVL database information. A</w:t>
      </w:r>
      <w:r w:rsidR="00E31FEA">
        <w:rPr>
          <w:rFonts w:ascii="Times New Roman" w:hAnsi="Times New Roman" w:cs="Times New Roman"/>
          <w:i w:val="0"/>
          <w:iCs w:val="0"/>
          <w:sz w:val="24"/>
          <w:szCs w:val="24"/>
        </w:rPr>
        <w:t xml:space="preserve">n </w:t>
      </w:r>
      <w:r w:rsidR="008264E0">
        <w:rPr>
          <w:rFonts w:ascii="Times New Roman" w:hAnsi="Times New Roman" w:cs="Times New Roman"/>
          <w:i w:val="0"/>
          <w:iCs w:val="0"/>
          <w:sz w:val="24"/>
          <w:szCs w:val="24"/>
        </w:rPr>
        <w:t>efficient tool</w:t>
      </w:r>
      <w:r w:rsidR="00E31FEA">
        <w:rPr>
          <w:rFonts w:ascii="Times New Roman" w:hAnsi="Times New Roman" w:cs="Times New Roman"/>
          <w:i w:val="0"/>
          <w:iCs w:val="0"/>
          <w:sz w:val="24"/>
          <w:szCs w:val="24"/>
        </w:rPr>
        <w:t xml:space="preserve"> encompanied with this is also the use of natural language processing (NLP) which allows a user to </w:t>
      </w:r>
      <w:r w:rsidR="00547377">
        <w:rPr>
          <w:rFonts w:ascii="Times New Roman" w:hAnsi="Times New Roman" w:cs="Times New Roman"/>
          <w:i w:val="0"/>
          <w:iCs w:val="0"/>
          <w:sz w:val="24"/>
          <w:szCs w:val="24"/>
        </w:rPr>
        <w:t xml:space="preserve">explain what type of graph they would like and what they would like to achieve. Atlas suggests </w:t>
      </w:r>
      <w:r w:rsidR="00345EC4">
        <w:rPr>
          <w:rFonts w:ascii="Times New Roman" w:hAnsi="Times New Roman" w:cs="Times New Roman"/>
          <w:i w:val="0"/>
          <w:iCs w:val="0"/>
          <w:sz w:val="24"/>
          <w:szCs w:val="24"/>
        </w:rPr>
        <w:t>some suitable</w:t>
      </w:r>
      <w:r w:rsidR="001B1977">
        <w:rPr>
          <w:rFonts w:ascii="Times New Roman" w:hAnsi="Times New Roman" w:cs="Times New Roman"/>
          <w:i w:val="0"/>
          <w:iCs w:val="0"/>
          <w:sz w:val="24"/>
          <w:szCs w:val="24"/>
        </w:rPr>
        <w:t xml:space="preserve">. This feature is also available in </w:t>
      </w:r>
      <w:r w:rsidR="00863598">
        <w:rPr>
          <w:rFonts w:ascii="Times New Roman" w:hAnsi="Times New Roman" w:cs="Times New Roman"/>
          <w:i w:val="0"/>
          <w:iCs w:val="0"/>
          <w:sz w:val="24"/>
          <w:szCs w:val="24"/>
        </w:rPr>
        <w:t xml:space="preserve">Compass for </w:t>
      </w:r>
      <w:r w:rsidR="008D18CD">
        <w:rPr>
          <w:rFonts w:ascii="Times New Roman" w:hAnsi="Times New Roman" w:cs="Times New Roman"/>
          <w:i w:val="0"/>
          <w:iCs w:val="0"/>
          <w:sz w:val="24"/>
          <w:szCs w:val="24"/>
        </w:rPr>
        <w:t xml:space="preserve">the </w:t>
      </w:r>
      <w:r w:rsidR="00863598">
        <w:rPr>
          <w:rFonts w:ascii="Times New Roman" w:hAnsi="Times New Roman" w:cs="Times New Roman"/>
          <w:i w:val="0"/>
          <w:iCs w:val="0"/>
          <w:sz w:val="24"/>
          <w:szCs w:val="24"/>
        </w:rPr>
        <w:t>creation of queries, however only upon connection to Atlas can it be utilised.</w:t>
      </w:r>
    </w:p>
    <w:p w14:paraId="4F69BEE1" w14:textId="77777777" w:rsidR="00CF3102" w:rsidRDefault="001F2433" w:rsidP="00CF3102">
      <w:pPr>
        <w:keepNext/>
      </w:pPr>
      <w:r w:rsidRPr="001F2433">
        <w:rPr>
          <w:noProof/>
        </w:rPr>
        <w:drawing>
          <wp:inline distT="0" distB="0" distL="0" distR="0" wp14:anchorId="7D01D434" wp14:editId="69F5CA10">
            <wp:extent cx="5731510" cy="2693670"/>
            <wp:effectExtent l="0" t="0" r="2540" b="0"/>
            <wp:docPr id="1253372911" name="Picture 1" descr="A graph with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372911" name="Picture 1" descr="A graph with green line&#10;&#10;Description automatically generated"/>
                    <pic:cNvPicPr/>
                  </pic:nvPicPr>
                  <pic:blipFill>
                    <a:blip r:embed="rId93"/>
                    <a:stretch>
                      <a:fillRect/>
                    </a:stretch>
                  </pic:blipFill>
                  <pic:spPr>
                    <a:xfrm>
                      <a:off x="0" y="0"/>
                      <a:ext cx="5731510" cy="2693670"/>
                    </a:xfrm>
                    <a:prstGeom prst="rect">
                      <a:avLst/>
                    </a:prstGeom>
                  </pic:spPr>
                </pic:pic>
              </a:graphicData>
            </a:graphic>
          </wp:inline>
        </w:drawing>
      </w:r>
    </w:p>
    <w:p w14:paraId="503F210D" w14:textId="2DA6F678" w:rsidR="001F2433" w:rsidRPr="001F2433" w:rsidRDefault="00CF3102" w:rsidP="00CF3102">
      <w:pPr>
        <w:pStyle w:val="Caption"/>
        <w:jc w:val="center"/>
      </w:pPr>
      <w:r>
        <w:t xml:space="preserve">Figure </w:t>
      </w:r>
      <w:r>
        <w:fldChar w:fldCharType="begin"/>
      </w:r>
      <w:r>
        <w:instrText xml:space="preserve"> SEQ Figure \* ARABIC </w:instrText>
      </w:r>
      <w:r>
        <w:fldChar w:fldCharType="separate"/>
      </w:r>
      <w:r w:rsidR="00C83077">
        <w:rPr>
          <w:noProof/>
        </w:rPr>
        <w:t>6</w:t>
      </w:r>
      <w:r>
        <w:fldChar w:fldCharType="end"/>
      </w:r>
      <w:r>
        <w:t>; Example of Atlas's visualisation features</w:t>
      </w:r>
      <w:r w:rsidR="00345EC4">
        <w:t xml:space="preserve"> with a calculated field – Concert_Year vs Ticket_Revenue</w:t>
      </w:r>
    </w:p>
    <w:p w14:paraId="113FE419" w14:textId="77777777" w:rsidR="007672A3" w:rsidRDefault="007672A3" w:rsidP="007672A3"/>
    <w:p w14:paraId="31F05FDB" w14:textId="77777777" w:rsidR="007672A3" w:rsidRPr="007672A3" w:rsidRDefault="007672A3" w:rsidP="007672A3"/>
    <w:p w14:paraId="49372846" w14:textId="77777777" w:rsidR="001377A5" w:rsidRDefault="009929FB">
      <w:r>
        <w:br w:type="page"/>
      </w:r>
    </w:p>
    <w:p w14:paraId="73F966C4" w14:textId="08847895" w:rsidR="001377A5" w:rsidRDefault="001377A5" w:rsidP="001377A5">
      <w:pPr>
        <w:pStyle w:val="Heading2"/>
      </w:pPr>
      <w:bookmarkStart w:id="53" w:name="_Toc164941395"/>
      <w:r>
        <w:lastRenderedPageBreak/>
        <w:t>4.</w:t>
      </w:r>
      <w:r w:rsidR="00F73506">
        <w:t>5</w:t>
      </w:r>
      <w:r w:rsidRPr="001377A5">
        <w:t xml:space="preserve"> </w:t>
      </w:r>
      <w:r>
        <w:t>Atlas Queries</w:t>
      </w:r>
      <w:bookmarkEnd w:id="53"/>
    </w:p>
    <w:p w14:paraId="4CB7147B" w14:textId="77777777" w:rsidR="00F73506" w:rsidRDefault="00493DFF" w:rsidP="001377A5">
      <w:pPr>
        <w:pStyle w:val="Heading3"/>
      </w:pPr>
      <w:bookmarkStart w:id="54" w:name="_Toc164941396"/>
      <w:r>
        <w:t>Question 1</w:t>
      </w:r>
      <w:bookmarkEnd w:id="54"/>
      <w:r>
        <w:t xml:space="preserve"> </w:t>
      </w:r>
    </w:p>
    <w:p w14:paraId="13588EF3" w14:textId="480FE487" w:rsidR="00F560BF" w:rsidRPr="00F560BF" w:rsidRDefault="00F560BF" w:rsidP="00F560BF">
      <w:r>
        <w:t xml:space="preserve">[Adapted from </w:t>
      </w:r>
      <w:r w:rsidR="00002915">
        <w:t>MongoDB Simple Queries Q2]</w:t>
      </w:r>
    </w:p>
    <w:p w14:paraId="26999AD6" w14:textId="77777777" w:rsidR="00F73506" w:rsidRPr="00864233" w:rsidRDefault="00F73506" w:rsidP="00F73506">
      <w:pPr>
        <w:pStyle w:val="NormalWeb"/>
        <w:spacing w:before="0" w:beforeAutospacing="0" w:after="0" w:afterAutospacing="0"/>
        <w:rPr>
          <w:sz w:val="22"/>
          <w:szCs w:val="22"/>
        </w:rPr>
      </w:pPr>
      <w:r w:rsidRPr="00864233">
        <w:rPr>
          <w:sz w:val="22"/>
          <w:szCs w:val="22"/>
        </w:rPr>
        <w:t xml:space="preserve">Query the database ConcertVenueLog according to the following specifications: </w:t>
      </w:r>
    </w:p>
    <w:p w14:paraId="6DD5C9A6" w14:textId="77777777" w:rsidR="00F73506" w:rsidRPr="00864233" w:rsidRDefault="00F73506" w:rsidP="00F73506">
      <w:pPr>
        <w:pStyle w:val="NormalWeb"/>
        <w:spacing w:before="0" w:beforeAutospacing="0" w:after="0" w:afterAutospacing="0"/>
        <w:rPr>
          <w:sz w:val="22"/>
          <w:szCs w:val="22"/>
        </w:rPr>
      </w:pPr>
      <w:r w:rsidRPr="00864233">
        <w:rPr>
          <w:sz w:val="22"/>
          <w:szCs w:val="22"/>
        </w:rPr>
        <w:t>concerts that took place between 2020 and 2022 (ii) the type of music performed was either alternative pop music or Irish folk music (iii) the expected attendance was at least 1000 and (iv) the ticket price was at maximum €200.</w:t>
      </w:r>
    </w:p>
    <w:p w14:paraId="3DA5D134" w14:textId="77777777" w:rsidR="00F73506" w:rsidRPr="00864233" w:rsidRDefault="00F73506" w:rsidP="00F73506">
      <w:pPr>
        <w:pStyle w:val="NormalWeb"/>
        <w:spacing w:before="0" w:beforeAutospacing="0" w:after="0" w:afterAutospacing="0"/>
        <w:rPr>
          <w:sz w:val="22"/>
          <w:szCs w:val="22"/>
        </w:rPr>
      </w:pPr>
    </w:p>
    <w:p w14:paraId="1D5780F3" w14:textId="7642411D" w:rsidR="00F73506" w:rsidRPr="00864233" w:rsidRDefault="00F73506" w:rsidP="00F73506">
      <w:pPr>
        <w:pStyle w:val="NormalWeb"/>
        <w:spacing w:before="0" w:beforeAutospacing="0" w:after="0" w:afterAutospacing="0"/>
        <w:rPr>
          <w:sz w:val="22"/>
          <w:szCs w:val="22"/>
        </w:rPr>
      </w:pPr>
      <w:r w:rsidRPr="00864233">
        <w:rPr>
          <w:sz w:val="22"/>
          <w:szCs w:val="22"/>
        </w:rPr>
        <w:t>//Q</w:t>
      </w:r>
      <w:r w:rsidR="00AC3ABA">
        <w:rPr>
          <w:sz w:val="22"/>
          <w:szCs w:val="22"/>
        </w:rPr>
        <w:t>1</w:t>
      </w:r>
    </w:p>
    <w:p w14:paraId="6A156030" w14:textId="77777777" w:rsidR="00F73506" w:rsidRPr="00864233" w:rsidRDefault="00F73506" w:rsidP="00F73506">
      <w:pPr>
        <w:pStyle w:val="NormalWeb"/>
        <w:spacing w:before="0" w:beforeAutospacing="0" w:after="0" w:afterAutospacing="0"/>
        <w:ind w:firstLine="720"/>
        <w:rPr>
          <w:sz w:val="22"/>
          <w:szCs w:val="22"/>
        </w:rPr>
      </w:pPr>
      <w:r w:rsidRPr="00864233">
        <w:rPr>
          <w:sz w:val="22"/>
          <w:szCs w:val="22"/>
        </w:rPr>
        <w:t>$and: [</w:t>
      </w:r>
    </w:p>
    <w:p w14:paraId="5117FED5" w14:textId="77777777" w:rsidR="00F73506" w:rsidRPr="00864233" w:rsidRDefault="00F73506" w:rsidP="00F73506">
      <w:pPr>
        <w:pStyle w:val="NormalWeb"/>
        <w:spacing w:before="0" w:beforeAutospacing="0" w:after="0" w:afterAutospacing="0"/>
        <w:ind w:left="720" w:firstLine="720"/>
        <w:rPr>
          <w:sz w:val="22"/>
          <w:szCs w:val="22"/>
        </w:rPr>
      </w:pPr>
      <w:r w:rsidRPr="00864233">
        <w:rPr>
          <w:sz w:val="22"/>
          <w:szCs w:val="22"/>
        </w:rPr>
        <w:t xml:space="preserve">{ Concert_Year: { $gte: 2020, $lte: 2022 } }, </w:t>
      </w:r>
    </w:p>
    <w:p w14:paraId="209812B7" w14:textId="77777777" w:rsidR="00F73506" w:rsidRPr="00864233" w:rsidRDefault="00F73506" w:rsidP="00F73506">
      <w:pPr>
        <w:pStyle w:val="NormalWeb"/>
        <w:spacing w:before="0" w:beforeAutospacing="0" w:after="0" w:afterAutospacing="0"/>
        <w:ind w:left="720" w:firstLine="720"/>
        <w:rPr>
          <w:sz w:val="22"/>
          <w:szCs w:val="22"/>
        </w:rPr>
      </w:pPr>
      <w:r w:rsidRPr="00864233">
        <w:rPr>
          <w:sz w:val="22"/>
          <w:szCs w:val="22"/>
        </w:rPr>
        <w:t xml:space="preserve">{ Music_Type: { $in: [“Alt Pop” , “Irish Folk”]}}, </w:t>
      </w:r>
    </w:p>
    <w:p w14:paraId="0512A816" w14:textId="77777777" w:rsidR="00F73506" w:rsidRPr="00864233" w:rsidRDefault="00F73506" w:rsidP="00F73506">
      <w:pPr>
        <w:pStyle w:val="NormalWeb"/>
        <w:spacing w:before="0" w:beforeAutospacing="0" w:after="0" w:afterAutospacing="0"/>
        <w:ind w:left="720" w:firstLine="720"/>
        <w:rPr>
          <w:sz w:val="22"/>
          <w:szCs w:val="22"/>
        </w:rPr>
      </w:pPr>
      <w:r w:rsidRPr="00864233">
        <w:rPr>
          <w:sz w:val="22"/>
          <w:szCs w:val="22"/>
        </w:rPr>
        <w:t xml:space="preserve">{ Expected_Crowd: { $gte: 1000 } }, </w:t>
      </w:r>
    </w:p>
    <w:p w14:paraId="37C710E9" w14:textId="77777777" w:rsidR="00F73506" w:rsidRPr="00864233" w:rsidRDefault="00F73506" w:rsidP="00F73506">
      <w:pPr>
        <w:pStyle w:val="NormalWeb"/>
        <w:spacing w:before="0" w:beforeAutospacing="0" w:after="0" w:afterAutospacing="0"/>
        <w:ind w:left="720" w:firstLine="720"/>
        <w:rPr>
          <w:sz w:val="22"/>
          <w:szCs w:val="22"/>
        </w:rPr>
      </w:pPr>
      <w:r w:rsidRPr="00864233">
        <w:rPr>
          <w:sz w:val="22"/>
          <w:szCs w:val="22"/>
        </w:rPr>
        <w:t xml:space="preserve">{ Ticket_Price: { $lte: 200 } } </w:t>
      </w:r>
    </w:p>
    <w:p w14:paraId="6AE087F8" w14:textId="5A303E7C" w:rsidR="00F73506" w:rsidRDefault="00F73506" w:rsidP="00F73506">
      <w:pPr>
        <w:pStyle w:val="NormalWeb"/>
        <w:spacing w:before="0" w:beforeAutospacing="0" w:after="0" w:afterAutospacing="0"/>
        <w:rPr>
          <w:sz w:val="22"/>
          <w:szCs w:val="22"/>
        </w:rPr>
      </w:pPr>
      <w:r w:rsidRPr="00864233">
        <w:rPr>
          <w:sz w:val="22"/>
          <w:szCs w:val="22"/>
        </w:rPr>
        <w:t>]}</w:t>
      </w:r>
    </w:p>
    <w:p w14:paraId="7B9AB2B1" w14:textId="77777777" w:rsidR="00D640A4" w:rsidRDefault="00D640A4" w:rsidP="00F73506">
      <w:pPr>
        <w:pStyle w:val="NormalWeb"/>
        <w:spacing w:before="0" w:beforeAutospacing="0" w:after="0" w:afterAutospacing="0"/>
        <w:rPr>
          <w:sz w:val="22"/>
          <w:szCs w:val="22"/>
        </w:rPr>
      </w:pPr>
    </w:p>
    <w:p w14:paraId="0DC383F4" w14:textId="77777777" w:rsidR="004733D6" w:rsidRDefault="004733D6" w:rsidP="00991E5C">
      <w:r w:rsidRPr="004733D6">
        <w:rPr>
          <w:noProof/>
        </w:rPr>
        <w:drawing>
          <wp:inline distT="0" distB="0" distL="0" distR="0" wp14:anchorId="371AD778" wp14:editId="396C8BEC">
            <wp:extent cx="5731510" cy="2183130"/>
            <wp:effectExtent l="0" t="0" r="2540" b="7620"/>
            <wp:docPr id="1680672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72150" name="Picture 1" descr="A screenshot of a computer&#10;&#10;Description automatically generated"/>
                    <pic:cNvPicPr/>
                  </pic:nvPicPr>
                  <pic:blipFill>
                    <a:blip r:embed="rId94"/>
                    <a:stretch>
                      <a:fillRect/>
                    </a:stretch>
                  </pic:blipFill>
                  <pic:spPr>
                    <a:xfrm>
                      <a:off x="0" y="0"/>
                      <a:ext cx="5731510" cy="2183130"/>
                    </a:xfrm>
                    <a:prstGeom prst="rect">
                      <a:avLst/>
                    </a:prstGeom>
                  </pic:spPr>
                </pic:pic>
              </a:graphicData>
            </a:graphic>
          </wp:inline>
        </w:drawing>
      </w:r>
    </w:p>
    <w:p w14:paraId="30CBEE1D" w14:textId="77777777" w:rsidR="004733D6" w:rsidRDefault="004733D6">
      <w:pPr>
        <w:rPr>
          <w:rFonts w:eastAsiaTheme="majorEastAsia" w:cstheme="majorBidi"/>
          <w:color w:val="0F4761" w:themeColor="accent1" w:themeShade="BF"/>
          <w:sz w:val="28"/>
          <w:szCs w:val="28"/>
        </w:rPr>
      </w:pPr>
      <w:r>
        <w:br w:type="page"/>
      </w:r>
    </w:p>
    <w:p w14:paraId="67F67CA1" w14:textId="77777777" w:rsidR="00F560BF" w:rsidRDefault="00F560BF" w:rsidP="001377A5">
      <w:pPr>
        <w:pStyle w:val="Heading3"/>
      </w:pPr>
      <w:bookmarkStart w:id="55" w:name="_Toc164941397"/>
      <w:r>
        <w:lastRenderedPageBreak/>
        <w:t>Question 2</w:t>
      </w:r>
      <w:bookmarkEnd w:id="55"/>
    </w:p>
    <w:p w14:paraId="63817823" w14:textId="3843C725" w:rsidR="00AC3ABA" w:rsidRDefault="00002915" w:rsidP="00AC3ABA">
      <w:r>
        <w:t>[Adapted from MongoDB Ag</w:t>
      </w:r>
      <w:r w:rsidR="00AC3ABA">
        <w:t>gregation Framework Q3]</w:t>
      </w:r>
    </w:p>
    <w:p w14:paraId="3FABB8CA" w14:textId="3407F31B" w:rsidR="00AC3ABA" w:rsidRDefault="00AC3ABA" w:rsidP="00AC3ABA">
      <w:r>
        <w:t>//2</w:t>
      </w:r>
    </w:p>
    <w:p w14:paraId="33506162" w14:textId="3E83AB06" w:rsidR="001A224A" w:rsidRDefault="00E769F7" w:rsidP="001A224A">
      <w:pPr>
        <w:spacing w:after="0" w:line="240" w:lineRule="auto"/>
        <w:rPr>
          <w:rFonts w:ascii="Times New Roman" w:hAnsi="Times New Roman" w:cs="Times New Roman"/>
          <w:lang w:val="en-GB"/>
        </w:rPr>
      </w:pPr>
      <w:r>
        <w:rPr>
          <w:rFonts w:ascii="Times New Roman" w:hAnsi="Times New Roman" w:cs="Times New Roman"/>
          <w:lang w:val="en-GB"/>
        </w:rPr>
        <w:t>[Stage 1] - $match</w:t>
      </w:r>
    </w:p>
    <w:p w14:paraId="74E3C17B" w14:textId="77777777" w:rsidR="00A4408A" w:rsidRP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6082728F"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Concert_Year": { $gt: 2000, $lt: 2011 },</w:t>
      </w:r>
    </w:p>
    <w:p w14:paraId="0771C0ED"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Sponsor.Sector": "Media",</w:t>
      </w:r>
    </w:p>
    <w:p w14:paraId="320309EF"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Venue.Capacity": { $gt: 2500 },</w:t>
      </w:r>
    </w:p>
    <w:p w14:paraId="39A0D464"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Goodie_Bag": { $in: ["USB Key"] }</w:t>
      </w:r>
    </w:p>
    <w:p w14:paraId="6C02FDCA" w14:textId="6A00CD81" w:rsid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5AB382E6" w14:textId="47A18B3B" w:rsidR="00E769F7" w:rsidRDefault="00E769F7" w:rsidP="001A224A">
      <w:pPr>
        <w:spacing w:after="0" w:line="240" w:lineRule="auto"/>
        <w:rPr>
          <w:rFonts w:ascii="Times New Roman" w:hAnsi="Times New Roman" w:cs="Times New Roman"/>
          <w:lang w:val="en-GB"/>
        </w:rPr>
      </w:pPr>
      <w:r>
        <w:rPr>
          <w:rFonts w:ascii="Times New Roman" w:hAnsi="Times New Roman" w:cs="Times New Roman"/>
          <w:lang w:val="en-GB"/>
        </w:rPr>
        <w:t>[Stage 2] - $project</w:t>
      </w:r>
    </w:p>
    <w:p w14:paraId="4C3C6553" w14:textId="77777777" w:rsidR="00A4408A" w:rsidRP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4408070E"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 xml:space="preserve"> _id: 0,</w:t>
      </w:r>
    </w:p>
    <w:p w14:paraId="03038D84"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Performer: 1,</w:t>
      </w:r>
    </w:p>
    <w:p w14:paraId="3A58A3DF"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Actual_Crowd: 1,</w:t>
      </w:r>
    </w:p>
    <w:p w14:paraId="75936E37"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Ticket_Price: 1,</w:t>
      </w:r>
    </w:p>
    <w:p w14:paraId="33F81A69"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Food_Sales: 1,</w:t>
      </w:r>
    </w:p>
    <w:p w14:paraId="5019ED4F"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Drink_Sales: 1,</w:t>
      </w:r>
    </w:p>
    <w:p w14:paraId="0DB1CE43"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Merchandise_Sales: 1,</w:t>
      </w:r>
    </w:p>
    <w:p w14:paraId="79429CA7"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Actual_Revenue: { $multiply: ["$Actual_Crowd", "$Ticket_Price"] },</w:t>
      </w:r>
    </w:p>
    <w:p w14:paraId="0B80BB57"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Food_Sales_capita: { $divide: ["$Food_Sales", "$Actual_Crowd"] },</w:t>
      </w:r>
    </w:p>
    <w:p w14:paraId="649FB811"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Drink_Sales_capita: { $divide: ["$Drink_Sales", "$Actual_Crowd"] },</w:t>
      </w:r>
    </w:p>
    <w:p w14:paraId="5E655E9B"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Merch_Sales_capita: { $divide: ["$Merchandise_Sales", "$Actual_Crowd"] }</w:t>
      </w:r>
    </w:p>
    <w:p w14:paraId="39D2F88F" w14:textId="71EB58DE" w:rsid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608E60C8" w14:textId="3327511C" w:rsidR="00E769F7" w:rsidRDefault="00E769F7" w:rsidP="001A224A">
      <w:pPr>
        <w:spacing w:after="0" w:line="240" w:lineRule="auto"/>
        <w:rPr>
          <w:rFonts w:ascii="Times New Roman" w:hAnsi="Times New Roman" w:cs="Times New Roman"/>
          <w:lang w:val="en-GB"/>
        </w:rPr>
      </w:pPr>
      <w:r>
        <w:rPr>
          <w:rFonts w:ascii="Times New Roman" w:hAnsi="Times New Roman" w:cs="Times New Roman"/>
          <w:lang w:val="en-GB"/>
        </w:rPr>
        <w:t>[Stage 3] - $project</w:t>
      </w:r>
    </w:p>
    <w:p w14:paraId="5B783665" w14:textId="77777777" w:rsidR="00A4408A" w:rsidRP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2DCB973C"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Performer: 1,</w:t>
      </w:r>
    </w:p>
    <w:p w14:paraId="7675AAC4"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Actual_Crowd: 1,</w:t>
      </w:r>
    </w:p>
    <w:p w14:paraId="1B251678"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Ticket_Price: 1,</w:t>
      </w:r>
    </w:p>
    <w:p w14:paraId="78DBB768"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Food_Sales_capita: 1,</w:t>
      </w:r>
    </w:p>
    <w:p w14:paraId="20180B5E"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Drink_Sales_capita: 1,</w:t>
      </w:r>
    </w:p>
    <w:p w14:paraId="5578CEEB"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Merch_Sales_capita: 1,</w:t>
      </w:r>
    </w:p>
    <w:p w14:paraId="16A6E8F0"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Revenue_PerCapita: {</w:t>
      </w:r>
    </w:p>
    <w:p w14:paraId="1C42F151" w14:textId="77777777" w:rsidR="00A4408A" w:rsidRPr="00A4408A" w:rsidRDefault="00A4408A" w:rsidP="00E35788">
      <w:pPr>
        <w:spacing w:after="0" w:line="240" w:lineRule="auto"/>
        <w:ind w:left="720"/>
        <w:rPr>
          <w:rFonts w:ascii="Times New Roman" w:hAnsi="Times New Roman" w:cs="Times New Roman"/>
          <w:lang w:val="en-GB"/>
        </w:rPr>
      </w:pPr>
      <w:r w:rsidRPr="00A4408A">
        <w:rPr>
          <w:rFonts w:ascii="Times New Roman" w:hAnsi="Times New Roman" w:cs="Times New Roman"/>
          <w:lang w:val="en-GB"/>
        </w:rPr>
        <w:t>$add:["$Food_Sales_capita", "$Drink_Sales_capita", "$Merch_Sales_capita"]</w:t>
      </w:r>
    </w:p>
    <w:p w14:paraId="02C5D69E" w14:textId="4F3077C2" w:rsidR="00A4408A" w:rsidRDefault="00A4408A" w:rsidP="00A4408A">
      <w:pPr>
        <w:spacing w:after="0" w:line="240" w:lineRule="auto"/>
        <w:rPr>
          <w:rFonts w:ascii="Times New Roman" w:hAnsi="Times New Roman" w:cs="Times New Roman"/>
          <w:lang w:val="en-GB"/>
        </w:rPr>
      </w:pPr>
      <w:r w:rsidRPr="00A4408A">
        <w:rPr>
          <w:rFonts w:ascii="Times New Roman" w:hAnsi="Times New Roman" w:cs="Times New Roman"/>
          <w:lang w:val="en-GB"/>
        </w:rPr>
        <w:t>}}</w:t>
      </w:r>
    </w:p>
    <w:p w14:paraId="186A317D" w14:textId="44B1B48C" w:rsidR="00E769F7" w:rsidRDefault="00E769F7" w:rsidP="001A224A">
      <w:pPr>
        <w:spacing w:after="0" w:line="240" w:lineRule="auto"/>
        <w:rPr>
          <w:rFonts w:ascii="Times New Roman" w:hAnsi="Times New Roman" w:cs="Times New Roman"/>
          <w:lang w:val="en-GB"/>
        </w:rPr>
      </w:pPr>
      <w:r>
        <w:rPr>
          <w:rFonts w:ascii="Times New Roman" w:hAnsi="Times New Roman" w:cs="Times New Roman"/>
          <w:lang w:val="en-GB"/>
        </w:rPr>
        <w:t>[</w:t>
      </w:r>
      <w:r w:rsidR="00A4408A">
        <w:rPr>
          <w:rFonts w:ascii="Times New Roman" w:hAnsi="Times New Roman" w:cs="Times New Roman"/>
          <w:lang w:val="en-GB"/>
        </w:rPr>
        <w:t>Stage 4] - $sort</w:t>
      </w:r>
    </w:p>
    <w:p w14:paraId="0A784716" w14:textId="0614E1B6" w:rsidR="00E35788" w:rsidRDefault="00E35788" w:rsidP="00E35788">
      <w:pPr>
        <w:spacing w:after="0" w:line="240" w:lineRule="auto"/>
        <w:ind w:firstLine="720"/>
        <w:rPr>
          <w:rFonts w:ascii="Times New Roman" w:hAnsi="Times New Roman" w:cs="Times New Roman"/>
          <w:lang w:val="en-GB"/>
        </w:rPr>
      </w:pPr>
      <w:r w:rsidRPr="00E35788">
        <w:rPr>
          <w:rFonts w:ascii="Times New Roman" w:hAnsi="Times New Roman" w:cs="Times New Roman"/>
          <w:lang w:val="en-GB"/>
        </w:rPr>
        <w:t>{ Revenue_PerCapita: -1 }</w:t>
      </w:r>
    </w:p>
    <w:p w14:paraId="46AE5D67" w14:textId="77777777" w:rsidR="00E35788" w:rsidRDefault="00E35788" w:rsidP="00E306EF">
      <w:pPr>
        <w:spacing w:after="0" w:line="240" w:lineRule="auto"/>
        <w:rPr>
          <w:rFonts w:ascii="Times New Roman" w:hAnsi="Times New Roman" w:cs="Times New Roman"/>
          <w:lang w:val="en-GB"/>
        </w:rPr>
      </w:pPr>
    </w:p>
    <w:p w14:paraId="4647B70C" w14:textId="77777777" w:rsidR="00E35788" w:rsidRDefault="00E35788" w:rsidP="00E35788">
      <w:pPr>
        <w:spacing w:after="0" w:line="240" w:lineRule="auto"/>
        <w:rPr>
          <w:rFonts w:ascii="Times New Roman" w:hAnsi="Times New Roman" w:cs="Times New Roman"/>
          <w:lang w:val="en-GB"/>
        </w:rPr>
      </w:pPr>
    </w:p>
    <w:p w14:paraId="4E72683E" w14:textId="0A3BEC7A" w:rsidR="008E5C54" w:rsidRDefault="00B2397F">
      <w:pPr>
        <w:rPr>
          <w:rFonts w:ascii="Times New Roman" w:hAnsi="Times New Roman" w:cs="Times New Roman"/>
          <w:lang w:val="en-GB"/>
        </w:rPr>
      </w:pPr>
      <w:r w:rsidRPr="00B2397F">
        <w:rPr>
          <w:rFonts w:ascii="Times New Roman" w:hAnsi="Times New Roman" w:cs="Times New Roman"/>
          <w:noProof/>
          <w:lang w:val="en-GB"/>
        </w:rPr>
        <w:lastRenderedPageBreak/>
        <w:drawing>
          <wp:inline distT="0" distB="0" distL="0" distR="0" wp14:anchorId="37EBC9A1" wp14:editId="47C389F0">
            <wp:extent cx="5731510" cy="5309870"/>
            <wp:effectExtent l="0" t="0" r="2540" b="5080"/>
            <wp:docPr id="19574569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56960" name="Picture 1" descr="A screenshot of a computer&#10;&#10;Description automatically generated"/>
                    <pic:cNvPicPr/>
                  </pic:nvPicPr>
                  <pic:blipFill>
                    <a:blip r:embed="rId95"/>
                    <a:stretch>
                      <a:fillRect/>
                    </a:stretch>
                  </pic:blipFill>
                  <pic:spPr>
                    <a:xfrm>
                      <a:off x="0" y="0"/>
                      <a:ext cx="5731510" cy="5309870"/>
                    </a:xfrm>
                    <a:prstGeom prst="rect">
                      <a:avLst/>
                    </a:prstGeom>
                  </pic:spPr>
                </pic:pic>
              </a:graphicData>
            </a:graphic>
          </wp:inline>
        </w:drawing>
      </w:r>
      <w:r w:rsidR="008E5C54">
        <w:rPr>
          <w:rFonts w:ascii="Times New Roman" w:hAnsi="Times New Roman" w:cs="Times New Roman"/>
          <w:lang w:val="en-GB"/>
        </w:rPr>
        <w:br w:type="page"/>
      </w:r>
    </w:p>
    <w:p w14:paraId="3F8B502D" w14:textId="2FDB0D89" w:rsidR="008E5C54" w:rsidRDefault="008E5C54" w:rsidP="008E5C54">
      <w:pPr>
        <w:pStyle w:val="Heading3"/>
        <w:rPr>
          <w:lang w:val="en-GB"/>
        </w:rPr>
      </w:pPr>
      <w:bookmarkStart w:id="56" w:name="_Toc164941398"/>
      <w:r>
        <w:rPr>
          <w:lang w:val="en-GB"/>
        </w:rPr>
        <w:lastRenderedPageBreak/>
        <w:t>Question 3</w:t>
      </w:r>
      <w:r w:rsidR="00991E5C">
        <w:rPr>
          <w:lang w:val="en-GB"/>
        </w:rPr>
        <w:t xml:space="preserve"> [Screencast 2]</w:t>
      </w:r>
      <w:bookmarkEnd w:id="56"/>
    </w:p>
    <w:p w14:paraId="34428C1E" w14:textId="7F1886B1" w:rsidR="007E4E40" w:rsidRDefault="007E4E40" w:rsidP="00A37E5A">
      <w:pPr>
        <w:spacing w:after="0" w:line="240" w:lineRule="auto"/>
        <w:rPr>
          <w:rFonts w:ascii="Times New Roman" w:hAnsi="Times New Roman" w:cs="Times New Roman"/>
        </w:rPr>
      </w:pPr>
      <w:r>
        <w:rPr>
          <w:rFonts w:ascii="Times New Roman" w:hAnsi="Times New Roman" w:cs="Times New Roman"/>
        </w:rPr>
        <w:t xml:space="preserve">[Adapted from MongoDB Aggregation Framework </w:t>
      </w:r>
      <w:r w:rsidR="0064576B">
        <w:rPr>
          <w:rFonts w:ascii="Times New Roman" w:hAnsi="Times New Roman" w:cs="Times New Roman"/>
        </w:rPr>
        <w:t>Q</w:t>
      </w:r>
      <w:r w:rsidR="002E6833">
        <w:rPr>
          <w:rFonts w:ascii="Times New Roman" w:hAnsi="Times New Roman" w:cs="Times New Roman"/>
        </w:rPr>
        <w:t>5]</w:t>
      </w:r>
    </w:p>
    <w:p w14:paraId="4E0985CD" w14:textId="77777777" w:rsidR="000766EC" w:rsidRDefault="00A37E5A" w:rsidP="00A37E5A">
      <w:pPr>
        <w:spacing w:after="0" w:line="240" w:lineRule="auto"/>
        <w:rPr>
          <w:rFonts w:ascii="Times New Roman" w:hAnsi="Times New Roman" w:cs="Times New Roman"/>
        </w:rPr>
      </w:pPr>
      <w:r w:rsidRPr="00030A25">
        <w:rPr>
          <w:rFonts w:ascii="Times New Roman" w:hAnsi="Times New Roman" w:cs="Times New Roman"/>
        </w:rPr>
        <w:t xml:space="preserve">Provide sponsor details for the top three most expensive sponsors regarding security costs for performances from the year 2015. </w:t>
      </w:r>
    </w:p>
    <w:p w14:paraId="5C102DC8" w14:textId="77777777" w:rsidR="00CC0B83" w:rsidRDefault="00A37E5A" w:rsidP="00A37E5A">
      <w:pPr>
        <w:spacing w:after="0" w:line="240" w:lineRule="auto"/>
        <w:rPr>
          <w:rFonts w:ascii="Times New Roman" w:hAnsi="Times New Roman" w:cs="Times New Roman"/>
        </w:rPr>
      </w:pPr>
      <w:r w:rsidRPr="00030A25">
        <w:rPr>
          <w:rFonts w:ascii="Times New Roman" w:hAnsi="Times New Roman" w:cs="Times New Roman"/>
        </w:rPr>
        <w:t xml:space="preserve">Calculate the total security cost, total ticket revenue, total merchandise sales, maximum ticket prices, minimum ticket prices and average crowd </w:t>
      </w:r>
      <w:r w:rsidR="00E73CEC">
        <w:rPr>
          <w:rFonts w:ascii="Times New Roman" w:hAnsi="Times New Roman" w:cs="Times New Roman"/>
        </w:rPr>
        <w:t>attendance</w:t>
      </w:r>
      <w:r w:rsidRPr="00030A25">
        <w:rPr>
          <w:rFonts w:ascii="Times New Roman" w:hAnsi="Times New Roman" w:cs="Times New Roman"/>
        </w:rPr>
        <w:t xml:space="preserve"> for the three sponsors. </w:t>
      </w:r>
    </w:p>
    <w:p w14:paraId="39F0C40C" w14:textId="45302B36" w:rsidR="00A37E5A" w:rsidRDefault="00A37E5A" w:rsidP="00A37E5A">
      <w:pPr>
        <w:spacing w:after="0" w:line="240" w:lineRule="auto"/>
        <w:rPr>
          <w:rFonts w:ascii="Times New Roman" w:hAnsi="Times New Roman" w:cs="Times New Roman"/>
        </w:rPr>
      </w:pPr>
      <w:r w:rsidRPr="00030A25">
        <w:rPr>
          <w:rFonts w:ascii="Times New Roman" w:hAnsi="Times New Roman" w:cs="Times New Roman"/>
        </w:rPr>
        <w:t xml:space="preserve">Also display how many different venue types, and years the sponsor has been active. Order by security cost in descending order </w:t>
      </w:r>
      <w:r w:rsidRPr="00030A25">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dJRPUnZ3","properties":{"formattedCitation":"[33]","plainCitation":"[33]","noteIndex":0},"citationItems":[{"id":393,"uris":["http://zotero.org/users/12587876/items/SN4ZNFH7"],"itemData":{"id":393,"type":"motion_picture","abstract":"</w:instrText>
      </w:r>
      <w:r w:rsidR="002951A1">
        <w:rPr>
          <w:rFonts w:ascii="Segoe UI Emoji" w:hAnsi="Segoe UI Emoji" w:cs="Segoe UI Emoji"/>
        </w:rPr>
        <w:instrText>🔥</w:instrText>
      </w:r>
      <w:r w:rsidR="002951A1">
        <w:rPr>
          <w:rFonts w:ascii="Times New Roman" w:hAnsi="Times New Roman" w:cs="Times New Roman"/>
        </w:rPr>
        <w:instrText xml:space="preserve"> Wanna learn more? All software development courses that I teach https://stashchuk.com\n</w:instrText>
      </w:r>
      <w:r w:rsidR="002951A1">
        <w:rPr>
          <w:rFonts w:ascii="Segoe UI Emoji" w:hAnsi="Segoe UI Emoji" w:cs="Segoe UI Emoji"/>
        </w:rPr>
        <w:instrText>🎦</w:instrText>
      </w:r>
      <w:r w:rsidR="002951A1">
        <w:rPr>
          <w:rFonts w:ascii="Times New Roman" w:hAnsi="Times New Roman" w:cs="Times New Roman"/>
        </w:rPr>
        <w:instrText xml:space="preserve"> YouTube https://www.youtube.com/CodingTutoria...\n</w:instrText>
      </w:r>
      <w:r w:rsidR="002951A1">
        <w:rPr>
          <w:rFonts w:ascii="Segoe UI Emoji" w:hAnsi="Segoe UI Emoji" w:cs="Segoe UI Emoji"/>
        </w:rPr>
        <w:instrText>🙍</w:instrText>
      </w:r>
      <w:r w:rsidR="002951A1">
        <w:rPr>
          <w:rFonts w:ascii="Times New Roman" w:hAnsi="Times New Roman" w:cs="Times New Roman"/>
        </w:rPr>
        <w:instrText xml:space="preserve"> LinkedIn   / bogdanstashchuk  \n</w:instrText>
      </w:r>
      <w:r w:rsidR="002951A1">
        <w:rPr>
          <w:rFonts w:ascii="Segoe UI Emoji" w:hAnsi="Segoe UI Emoji" w:cs="Segoe UI Emoji"/>
        </w:rPr>
        <w:instrText>📪</w:instrText>
      </w:r>
      <w:r w:rsidR="002951A1">
        <w:rPr>
          <w:rFonts w:ascii="Times New Roman" w:hAnsi="Times New Roman" w:cs="Times New Roman"/>
        </w:rPr>
        <w:instrText xml:space="preserve"> Twitter    / bogdanstashchuk  \n\n</w:instrText>
      </w:r>
      <w:r w:rsidR="002951A1">
        <w:rPr>
          <w:rFonts w:ascii="Segoe UI Emoji" w:hAnsi="Segoe UI Emoji" w:cs="Segoe UI Emoji"/>
        </w:rPr>
        <w:instrText>🔥</w:instrText>
      </w:r>
      <w:r w:rsidR="002951A1">
        <w:rPr>
          <w:rFonts w:ascii="Times New Roman" w:hAnsi="Times New Roman" w:cs="Times New Roman"/>
        </w:rPr>
        <w:instrText xml:space="preserve"> Discord community\n  / discord  \n\n</w:instrText>
      </w:r>
      <w:r w:rsidR="002951A1">
        <w:rPr>
          <w:rFonts w:ascii="Segoe UI Emoji" w:hAnsi="Segoe UI Emoji" w:cs="Segoe UI Emoji"/>
        </w:rPr>
        <w:instrText>🔥</w:instrText>
      </w:r>
      <w:r w:rsidR="002951A1">
        <w:rPr>
          <w:rFonts w:ascii="Times New Roman" w:hAnsi="Times New Roman" w:cs="Times New Roman"/>
        </w:rPr>
        <w:instrText xml:space="preserve"> Udemy Profile\nhttps://www.udemy.com/user/bogdanstas...\n\nSUBSCRIBE IN SOCIAL NETWORKS\n</w:instrText>
      </w:r>
      <w:r w:rsidR="002951A1">
        <w:rPr>
          <w:rFonts w:ascii="Segoe UI Emoji" w:hAnsi="Segoe UI Emoji" w:cs="Segoe UI Emoji"/>
        </w:rPr>
        <w:instrText>🎦</w:instrText>
      </w:r>
      <w:r w:rsidR="002951A1">
        <w:rPr>
          <w:rFonts w:ascii="Times New Roman" w:hAnsi="Times New Roman" w:cs="Times New Roman"/>
        </w:rPr>
        <w:instrText xml:space="preserve"> YouTube https://www.youtube.com/CodingTutoria...\n</w:instrText>
      </w:r>
      <w:r w:rsidR="002951A1">
        <w:rPr>
          <w:rFonts w:ascii="Segoe UI Emoji" w:hAnsi="Segoe UI Emoji" w:cs="Segoe UI Emoji"/>
        </w:rPr>
        <w:instrText>🙍</w:instrText>
      </w:r>
      <w:r w:rsidR="002951A1">
        <w:rPr>
          <w:rFonts w:ascii="Times New Roman" w:hAnsi="Times New Roman" w:cs="Times New Roman"/>
        </w:rPr>
        <w:instrText xml:space="preserve"> LinkedIn   / bogdanstashchuk  \n</w:instrText>
      </w:r>
      <w:r w:rsidR="002951A1">
        <w:rPr>
          <w:rFonts w:ascii="Segoe UI Emoji" w:hAnsi="Segoe UI Emoji" w:cs="Segoe UI Emoji"/>
        </w:rPr>
        <w:instrText>📪</w:instrText>
      </w:r>
      <w:r w:rsidR="002951A1">
        <w:rPr>
          <w:rFonts w:ascii="Times New Roman" w:hAnsi="Times New Roman" w:cs="Times New Roman"/>
        </w:rPr>
        <w:instrText xml:space="preserve"> Twitter    / bogdanstashchuk  \n\nEmail </w:instrText>
      </w:r>
      <w:r w:rsidR="002951A1">
        <w:rPr>
          <w:rFonts w:ascii="Segoe UI Emoji" w:hAnsi="Segoe UI Emoji" w:cs="Segoe UI Emoji"/>
        </w:rPr>
        <w:instrText>📧</w:instrText>
      </w:r>
      <w:r w:rsidR="002951A1">
        <w:rPr>
          <w:rFonts w:ascii="Times New Roman" w:hAnsi="Times New Roman" w:cs="Times New Roman"/>
        </w:rPr>
        <w:instrText xml:space="preserve"> in case you want to send me a notice\nbstashchuk@gmail.com","dimensions":"4:08","source":"YouTube","title":"18 Different documents count methods - MongoDB Aggregation Tutorial","URL":"https://www.youtube.com/watch?v=GiQsQX5HGjs","director":[{"literal":"Bogdan Stashchuk"}],"accessed":{"date-parts":[["2024",4,20]]},"issued":{"date-parts":[["2018",5,16]]},"citation-key":"bogdanstashchuk18d"}}],"schema":"https://github.com/citation-style-language/schema/raw/master/csl-citation.json"} </w:instrText>
      </w:r>
      <w:r w:rsidRPr="00030A25">
        <w:rPr>
          <w:rFonts w:ascii="Times New Roman" w:hAnsi="Times New Roman" w:cs="Times New Roman"/>
        </w:rPr>
        <w:fldChar w:fldCharType="separate"/>
      </w:r>
      <w:r w:rsidR="002951A1" w:rsidRPr="002951A1">
        <w:rPr>
          <w:rFonts w:ascii="Times New Roman" w:hAnsi="Times New Roman" w:cs="Times New Roman"/>
        </w:rPr>
        <w:t>[33]</w:t>
      </w:r>
      <w:r w:rsidRPr="00030A25">
        <w:rPr>
          <w:rFonts w:ascii="Times New Roman" w:hAnsi="Times New Roman" w:cs="Times New Roman"/>
        </w:rPr>
        <w:fldChar w:fldCharType="end"/>
      </w:r>
      <w:r w:rsidRPr="00030A25">
        <w:rPr>
          <w:rFonts w:ascii="Times New Roman" w:hAnsi="Times New Roman" w:cs="Times New Roman"/>
        </w:rPr>
        <w:t xml:space="preserve">, </w:t>
      </w:r>
      <w:r w:rsidRPr="00030A25">
        <w:rPr>
          <w:rFonts w:ascii="Times New Roman" w:hAnsi="Times New Roman" w:cs="Times New Roman"/>
        </w:rPr>
        <w:fldChar w:fldCharType="begin"/>
      </w:r>
      <w:r w:rsidR="002951A1">
        <w:rPr>
          <w:rFonts w:ascii="Times New Roman" w:hAnsi="Times New Roman" w:cs="Times New Roman"/>
        </w:rPr>
        <w:instrText xml:space="preserve"> ADDIN ZOTERO_ITEM CSL_CITATION {"citationID":"CYphDNTq","properties":{"formattedCitation":"[34]","plainCitation":"[34]","noteIndex":0},"citationItems":[{"id":395,"uris":["http://zotero.org/users/12587876/items/23GTZYL2"],"itemData":{"id":395,"type":"webpage","abstract":"A Computer Science portal for geeks. It contains well written, well thought and well explained computer science and programming articles, quizzes and practice/competitive programming/company interview Questions.","container-title":"GeeksforGeeks","language":"en-US","note":"section: MongoDB","title":"MongoDB - $addToSet Operator","URL":"https://www.geeksforgeeks.org/mongodb-addtoset-operator/","accessed":{"date-parts":[["2024",4,20]]},"issued":{"date-parts":[["2020",5,28]]},"citation-key":"MongoDB20"}}],"schema":"https://github.com/citation-style-language/schema/raw/master/csl-citation.json"} </w:instrText>
      </w:r>
      <w:r w:rsidRPr="00030A25">
        <w:rPr>
          <w:rFonts w:ascii="Times New Roman" w:hAnsi="Times New Roman" w:cs="Times New Roman"/>
        </w:rPr>
        <w:fldChar w:fldCharType="separate"/>
      </w:r>
      <w:r w:rsidR="002951A1" w:rsidRPr="002951A1">
        <w:rPr>
          <w:rFonts w:ascii="Times New Roman" w:hAnsi="Times New Roman" w:cs="Times New Roman"/>
        </w:rPr>
        <w:t>[34]</w:t>
      </w:r>
      <w:r w:rsidRPr="00030A25">
        <w:rPr>
          <w:rFonts w:ascii="Times New Roman" w:hAnsi="Times New Roman" w:cs="Times New Roman"/>
        </w:rPr>
        <w:fldChar w:fldCharType="end"/>
      </w:r>
      <w:r w:rsidRPr="00030A25">
        <w:rPr>
          <w:rFonts w:ascii="Times New Roman" w:hAnsi="Times New Roman" w:cs="Times New Roman"/>
        </w:rPr>
        <w:t>.</w:t>
      </w:r>
    </w:p>
    <w:p w14:paraId="6CF624DB" w14:textId="77777777" w:rsidR="00A37E5A" w:rsidRDefault="00A37E5A" w:rsidP="00E20BF2">
      <w:pPr>
        <w:spacing w:after="0" w:line="240" w:lineRule="auto"/>
        <w:rPr>
          <w:rFonts w:ascii="Times New Roman" w:hAnsi="Times New Roman" w:cs="Times New Roman"/>
        </w:rPr>
      </w:pPr>
    </w:p>
    <w:p w14:paraId="48CAD880" w14:textId="35302EF4" w:rsidR="00E20BF2" w:rsidRPr="00991E5C" w:rsidRDefault="00E20BF2" w:rsidP="00E20BF2">
      <w:pPr>
        <w:spacing w:after="0" w:line="240" w:lineRule="auto"/>
        <w:rPr>
          <w:rFonts w:ascii="Times New Roman" w:hAnsi="Times New Roman" w:cs="Times New Roman"/>
        </w:rPr>
      </w:pPr>
      <w:r w:rsidRPr="00991E5C">
        <w:rPr>
          <w:rFonts w:ascii="Times New Roman" w:hAnsi="Times New Roman" w:cs="Times New Roman"/>
        </w:rPr>
        <w:t>//Q</w:t>
      </w:r>
      <w:r w:rsidR="002E6833" w:rsidRPr="00991E5C">
        <w:rPr>
          <w:rFonts w:ascii="Times New Roman" w:hAnsi="Times New Roman" w:cs="Times New Roman"/>
        </w:rPr>
        <w:t>3</w:t>
      </w:r>
    </w:p>
    <w:p w14:paraId="5C0E93FD" w14:textId="66B0222A" w:rsidR="005E16A1" w:rsidRPr="003515E4" w:rsidRDefault="005E16A1" w:rsidP="00E20BF2">
      <w:pPr>
        <w:spacing w:after="0" w:line="240" w:lineRule="auto"/>
        <w:rPr>
          <w:rFonts w:ascii="Times New Roman" w:hAnsi="Times New Roman" w:cs="Times New Roman"/>
        </w:rPr>
      </w:pPr>
      <w:r w:rsidRPr="003515E4">
        <w:rPr>
          <w:rFonts w:ascii="Times New Roman" w:hAnsi="Times New Roman" w:cs="Times New Roman"/>
          <w:i/>
          <w:iCs/>
        </w:rPr>
        <w:t>[Stage 1]</w:t>
      </w:r>
      <w:r w:rsidRPr="003515E4">
        <w:rPr>
          <w:rFonts w:ascii="Times New Roman" w:hAnsi="Times New Roman" w:cs="Times New Roman"/>
        </w:rPr>
        <w:t xml:space="preserve"> - $match</w:t>
      </w:r>
    </w:p>
    <w:p w14:paraId="393E2D50" w14:textId="77777777" w:rsidR="002A5A8E" w:rsidRPr="003515E4" w:rsidRDefault="002A5A8E" w:rsidP="002A5A8E">
      <w:pPr>
        <w:spacing w:after="0" w:line="240" w:lineRule="auto"/>
        <w:rPr>
          <w:rFonts w:ascii="Times New Roman" w:hAnsi="Times New Roman" w:cs="Times New Roman"/>
        </w:rPr>
      </w:pPr>
      <w:r w:rsidRPr="003515E4">
        <w:rPr>
          <w:rFonts w:ascii="Times New Roman" w:hAnsi="Times New Roman" w:cs="Times New Roman"/>
        </w:rPr>
        <w:t>{</w:t>
      </w:r>
    </w:p>
    <w:p w14:paraId="0D939326" w14:textId="77777777" w:rsidR="002A5A8E" w:rsidRPr="003515E4" w:rsidRDefault="00250338" w:rsidP="002A5A8E">
      <w:pPr>
        <w:spacing w:after="0" w:line="240" w:lineRule="auto"/>
        <w:ind w:firstLine="720"/>
        <w:rPr>
          <w:rFonts w:ascii="Times New Roman" w:hAnsi="Times New Roman" w:cs="Times New Roman"/>
        </w:rPr>
      </w:pPr>
      <w:r w:rsidRPr="003515E4">
        <w:rPr>
          <w:rFonts w:ascii="Times New Roman" w:hAnsi="Times New Roman" w:cs="Times New Roman"/>
        </w:rPr>
        <w:t>"Concert_Year": { $gte: 2015 }</w:t>
      </w:r>
    </w:p>
    <w:p w14:paraId="73E486C2" w14:textId="215D2650" w:rsidR="00250338" w:rsidRPr="003515E4" w:rsidRDefault="00250338" w:rsidP="002A5A8E">
      <w:pPr>
        <w:spacing w:after="0" w:line="240" w:lineRule="auto"/>
        <w:rPr>
          <w:rFonts w:ascii="Times New Roman" w:hAnsi="Times New Roman" w:cs="Times New Roman"/>
        </w:rPr>
      </w:pPr>
      <w:r w:rsidRPr="003515E4">
        <w:rPr>
          <w:rFonts w:ascii="Times New Roman" w:hAnsi="Times New Roman" w:cs="Times New Roman"/>
        </w:rPr>
        <w:t xml:space="preserve">} </w:t>
      </w:r>
    </w:p>
    <w:p w14:paraId="314D5817" w14:textId="77777777" w:rsidR="002A5A8E" w:rsidRPr="003515E4" w:rsidRDefault="002A5A8E" w:rsidP="002A5A8E">
      <w:pPr>
        <w:spacing w:after="0" w:line="240" w:lineRule="auto"/>
        <w:rPr>
          <w:rFonts w:ascii="Times New Roman" w:hAnsi="Times New Roman" w:cs="Times New Roman"/>
        </w:rPr>
      </w:pPr>
    </w:p>
    <w:p w14:paraId="5587D2F6" w14:textId="62B25F15" w:rsidR="005E16A1" w:rsidRPr="003515E4" w:rsidRDefault="005E16A1" w:rsidP="00E20BF2">
      <w:pPr>
        <w:spacing w:after="0" w:line="240" w:lineRule="auto"/>
        <w:rPr>
          <w:rFonts w:ascii="Times New Roman" w:hAnsi="Times New Roman" w:cs="Times New Roman"/>
        </w:rPr>
      </w:pPr>
      <w:r w:rsidRPr="003515E4">
        <w:rPr>
          <w:rFonts w:ascii="Times New Roman" w:hAnsi="Times New Roman" w:cs="Times New Roman"/>
          <w:i/>
          <w:iCs/>
        </w:rPr>
        <w:t>[Stage 2]</w:t>
      </w:r>
      <w:r w:rsidRPr="003515E4">
        <w:rPr>
          <w:rFonts w:ascii="Times New Roman" w:hAnsi="Times New Roman" w:cs="Times New Roman"/>
        </w:rPr>
        <w:t xml:space="preserve"> - $</w:t>
      </w:r>
      <w:r w:rsidR="00250338" w:rsidRPr="003515E4">
        <w:rPr>
          <w:rFonts w:ascii="Times New Roman" w:hAnsi="Times New Roman" w:cs="Times New Roman"/>
        </w:rPr>
        <w:t>group</w:t>
      </w:r>
    </w:p>
    <w:p w14:paraId="25A72797" w14:textId="77777777" w:rsidR="002A5A8E" w:rsidRPr="003515E4" w:rsidRDefault="00CB2C9D" w:rsidP="00CB2C9D">
      <w:pPr>
        <w:spacing w:after="0" w:line="240" w:lineRule="auto"/>
        <w:rPr>
          <w:rFonts w:ascii="Times New Roman" w:hAnsi="Times New Roman" w:cs="Times New Roman"/>
        </w:rPr>
      </w:pPr>
      <w:r w:rsidRPr="003515E4">
        <w:rPr>
          <w:rFonts w:ascii="Times New Roman" w:hAnsi="Times New Roman" w:cs="Times New Roman"/>
        </w:rPr>
        <w:t>{</w:t>
      </w:r>
    </w:p>
    <w:p w14:paraId="594E1069" w14:textId="7DF4FBF3"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id: "$Sponsor.Name",</w:t>
      </w:r>
    </w:p>
    <w:p w14:paraId="22D883BB"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totalSecurityCost: { $sum: "$Security_Cost" },</w:t>
      </w:r>
    </w:p>
    <w:p w14:paraId="674272E0"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totalRevenue: { $sum: { $multiply: ["$Actual_Crowd", "$Ticket_Price"] } },</w:t>
      </w:r>
    </w:p>
    <w:p w14:paraId="7B3DE253"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totalMerchandiseSales: { $sum: "$Merchandise_Sales" },</w:t>
      </w:r>
    </w:p>
    <w:p w14:paraId="10207A06"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maxTicketPrice: { $max: "$Ticket_Price" },</w:t>
      </w:r>
    </w:p>
    <w:p w14:paraId="48F5F300"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minTicketPrice: { $min: "$Ticket_Price" },</w:t>
      </w:r>
    </w:p>
    <w:p w14:paraId="1E781108"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averageCrowd: { $avg: "$Actual_Crowd" },</w:t>
      </w:r>
    </w:p>
    <w:p w14:paraId="7F322510"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venueTypes: { $addToSet: "$Venue.Type" },</w:t>
      </w:r>
    </w:p>
    <w:p w14:paraId="41C4C9C1" w14:textId="77777777" w:rsidR="00CB2C9D" w:rsidRPr="003515E4" w:rsidRDefault="00CB2C9D" w:rsidP="002A5A8E">
      <w:pPr>
        <w:spacing w:after="0" w:line="240" w:lineRule="auto"/>
        <w:ind w:left="720"/>
        <w:rPr>
          <w:rFonts w:ascii="Times New Roman" w:hAnsi="Times New Roman" w:cs="Times New Roman"/>
        </w:rPr>
      </w:pPr>
      <w:r w:rsidRPr="003515E4">
        <w:rPr>
          <w:rFonts w:ascii="Times New Roman" w:hAnsi="Times New Roman" w:cs="Times New Roman"/>
        </w:rPr>
        <w:t xml:space="preserve">concertYears: { $addToSet: "$Concert_Year" } </w:t>
      </w:r>
    </w:p>
    <w:p w14:paraId="16AEA214" w14:textId="357CBD2B" w:rsidR="00250338" w:rsidRPr="003515E4" w:rsidRDefault="00CB2C9D" w:rsidP="00CB2C9D">
      <w:pPr>
        <w:spacing w:after="0" w:line="240" w:lineRule="auto"/>
        <w:rPr>
          <w:rFonts w:ascii="Times New Roman" w:hAnsi="Times New Roman" w:cs="Times New Roman"/>
        </w:rPr>
      </w:pPr>
      <w:r w:rsidRPr="003515E4">
        <w:rPr>
          <w:rFonts w:ascii="Times New Roman" w:hAnsi="Times New Roman" w:cs="Times New Roman"/>
        </w:rPr>
        <w:t>}</w:t>
      </w:r>
    </w:p>
    <w:p w14:paraId="32AF7DE9" w14:textId="77777777" w:rsidR="002A5A8E" w:rsidRPr="003515E4" w:rsidRDefault="002A5A8E" w:rsidP="00CB2C9D">
      <w:pPr>
        <w:spacing w:after="0" w:line="240" w:lineRule="auto"/>
        <w:rPr>
          <w:rFonts w:ascii="Times New Roman" w:hAnsi="Times New Roman" w:cs="Times New Roman"/>
        </w:rPr>
      </w:pPr>
    </w:p>
    <w:p w14:paraId="60FA901D" w14:textId="67C47CE0" w:rsidR="00250338" w:rsidRPr="003515E4" w:rsidRDefault="00250338" w:rsidP="00E20BF2">
      <w:pPr>
        <w:spacing w:after="0" w:line="240" w:lineRule="auto"/>
        <w:rPr>
          <w:rFonts w:ascii="Times New Roman" w:hAnsi="Times New Roman" w:cs="Times New Roman"/>
        </w:rPr>
      </w:pPr>
      <w:r w:rsidRPr="003515E4">
        <w:rPr>
          <w:rFonts w:ascii="Times New Roman" w:hAnsi="Times New Roman" w:cs="Times New Roman"/>
          <w:i/>
          <w:iCs/>
        </w:rPr>
        <w:t>[Stage 3]</w:t>
      </w:r>
      <w:r w:rsidRPr="003515E4">
        <w:rPr>
          <w:rFonts w:ascii="Times New Roman" w:hAnsi="Times New Roman" w:cs="Times New Roman"/>
        </w:rPr>
        <w:t xml:space="preserve"> - $project</w:t>
      </w:r>
    </w:p>
    <w:p w14:paraId="09B38A1F" w14:textId="77777777" w:rsidR="002A5A8E" w:rsidRPr="003515E4" w:rsidRDefault="002A5A8E" w:rsidP="002A5A8E">
      <w:pPr>
        <w:spacing w:after="0" w:line="240" w:lineRule="auto"/>
        <w:rPr>
          <w:rFonts w:ascii="Times New Roman" w:hAnsi="Times New Roman" w:cs="Times New Roman"/>
        </w:rPr>
      </w:pPr>
      <w:r w:rsidRPr="003515E4">
        <w:rPr>
          <w:rFonts w:ascii="Times New Roman" w:hAnsi="Times New Roman" w:cs="Times New Roman"/>
        </w:rPr>
        <w:t>{_</w:t>
      </w:r>
    </w:p>
    <w:p w14:paraId="6C1EADED" w14:textId="60A3DF1F"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id: 1,</w:t>
      </w:r>
    </w:p>
    <w:p w14:paraId="7003495E"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totalSecurityCost: 1,</w:t>
      </w:r>
    </w:p>
    <w:p w14:paraId="4922871F"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totalRevenue: 1,</w:t>
      </w:r>
    </w:p>
    <w:p w14:paraId="4CA6805C"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totalMerchandiseSales: 1,</w:t>
      </w:r>
    </w:p>
    <w:p w14:paraId="2A9729EE"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maxTicketPrice: 1,</w:t>
      </w:r>
    </w:p>
    <w:p w14:paraId="04306781"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minTicketPrice: 1,</w:t>
      </w:r>
    </w:p>
    <w:p w14:paraId="4FFF83BF"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averageCrowd: 1,</w:t>
      </w:r>
    </w:p>
    <w:p w14:paraId="186E25F5"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 xml:space="preserve">venueTypesCount: { $size: "$venueTypes" }, </w:t>
      </w:r>
    </w:p>
    <w:p w14:paraId="54B2ED3D" w14:textId="77777777" w:rsidR="002A5A8E" w:rsidRPr="003515E4" w:rsidRDefault="002A5A8E" w:rsidP="002A5A8E">
      <w:pPr>
        <w:spacing w:after="0" w:line="240" w:lineRule="auto"/>
        <w:ind w:left="720"/>
        <w:rPr>
          <w:rFonts w:ascii="Times New Roman" w:hAnsi="Times New Roman" w:cs="Times New Roman"/>
        </w:rPr>
      </w:pPr>
      <w:r w:rsidRPr="003515E4">
        <w:rPr>
          <w:rFonts w:ascii="Times New Roman" w:hAnsi="Times New Roman" w:cs="Times New Roman"/>
        </w:rPr>
        <w:t xml:space="preserve">concertYearsCount: { $size: "$concertYears" } </w:t>
      </w:r>
    </w:p>
    <w:p w14:paraId="76A66BD5" w14:textId="6F4410B4" w:rsidR="002A5A8E" w:rsidRPr="003515E4" w:rsidRDefault="002A5A8E" w:rsidP="002A5A8E">
      <w:pPr>
        <w:spacing w:after="0" w:line="240" w:lineRule="auto"/>
        <w:rPr>
          <w:rFonts w:ascii="Times New Roman" w:hAnsi="Times New Roman" w:cs="Times New Roman"/>
        </w:rPr>
      </w:pPr>
      <w:r w:rsidRPr="003515E4">
        <w:rPr>
          <w:rFonts w:ascii="Times New Roman" w:hAnsi="Times New Roman" w:cs="Times New Roman"/>
        </w:rPr>
        <w:t>}</w:t>
      </w:r>
    </w:p>
    <w:p w14:paraId="62A37CCB" w14:textId="77777777" w:rsidR="00250338" w:rsidRPr="003515E4" w:rsidRDefault="00250338" w:rsidP="00E20BF2">
      <w:pPr>
        <w:spacing w:after="0" w:line="240" w:lineRule="auto"/>
        <w:rPr>
          <w:rFonts w:ascii="Times New Roman" w:hAnsi="Times New Roman" w:cs="Times New Roman"/>
        </w:rPr>
      </w:pPr>
    </w:p>
    <w:p w14:paraId="6CDE9C8E" w14:textId="07D92EF6" w:rsidR="00250338" w:rsidRPr="003515E4" w:rsidRDefault="00250338" w:rsidP="00E20BF2">
      <w:pPr>
        <w:spacing w:after="0" w:line="240" w:lineRule="auto"/>
        <w:rPr>
          <w:rFonts w:ascii="Times New Roman" w:hAnsi="Times New Roman" w:cs="Times New Roman"/>
        </w:rPr>
      </w:pPr>
      <w:r w:rsidRPr="003515E4">
        <w:rPr>
          <w:rFonts w:ascii="Times New Roman" w:hAnsi="Times New Roman" w:cs="Times New Roman"/>
          <w:i/>
          <w:iCs/>
        </w:rPr>
        <w:t>[Stage 4]</w:t>
      </w:r>
      <w:r w:rsidRPr="003515E4">
        <w:rPr>
          <w:rFonts w:ascii="Times New Roman" w:hAnsi="Times New Roman" w:cs="Times New Roman"/>
        </w:rPr>
        <w:t xml:space="preserve"> - $sort</w:t>
      </w:r>
    </w:p>
    <w:p w14:paraId="2E745D59" w14:textId="1C079B4C" w:rsidR="005A3165" w:rsidRPr="003515E4" w:rsidRDefault="005A3165" w:rsidP="00E20BF2">
      <w:pPr>
        <w:spacing w:after="0" w:line="240" w:lineRule="auto"/>
        <w:rPr>
          <w:rFonts w:ascii="Times New Roman" w:hAnsi="Times New Roman" w:cs="Times New Roman"/>
        </w:rPr>
      </w:pPr>
      <w:r w:rsidRPr="003515E4">
        <w:rPr>
          <w:rFonts w:ascii="Times New Roman" w:hAnsi="Times New Roman" w:cs="Times New Roman"/>
        </w:rPr>
        <w:t>{ totalSecurityCost: -1 }</w:t>
      </w:r>
    </w:p>
    <w:p w14:paraId="100FED03" w14:textId="77777777" w:rsidR="00250338" w:rsidRPr="003515E4" w:rsidRDefault="00250338" w:rsidP="00E20BF2">
      <w:pPr>
        <w:spacing w:after="0" w:line="240" w:lineRule="auto"/>
        <w:rPr>
          <w:rFonts w:ascii="Times New Roman" w:hAnsi="Times New Roman" w:cs="Times New Roman"/>
        </w:rPr>
      </w:pPr>
    </w:p>
    <w:p w14:paraId="277A3BA1" w14:textId="749F5BA4" w:rsidR="00250338" w:rsidRPr="003515E4" w:rsidRDefault="00250338" w:rsidP="00E20BF2">
      <w:pPr>
        <w:spacing w:after="0" w:line="240" w:lineRule="auto"/>
        <w:rPr>
          <w:rFonts w:ascii="Times New Roman" w:hAnsi="Times New Roman" w:cs="Times New Roman"/>
        </w:rPr>
      </w:pPr>
      <w:r w:rsidRPr="003515E4">
        <w:rPr>
          <w:rFonts w:ascii="Times New Roman" w:hAnsi="Times New Roman" w:cs="Times New Roman"/>
          <w:i/>
          <w:iCs/>
        </w:rPr>
        <w:t>[Stage 5]</w:t>
      </w:r>
      <w:r w:rsidRPr="003515E4">
        <w:rPr>
          <w:rFonts w:ascii="Times New Roman" w:hAnsi="Times New Roman" w:cs="Times New Roman"/>
        </w:rPr>
        <w:t xml:space="preserve"> - $limit</w:t>
      </w:r>
    </w:p>
    <w:p w14:paraId="78146976" w14:textId="7F758E98" w:rsidR="008971CB" w:rsidRPr="00030A25" w:rsidRDefault="006A3546" w:rsidP="008971CB">
      <w:pPr>
        <w:spacing w:after="0" w:line="240" w:lineRule="auto"/>
        <w:rPr>
          <w:rFonts w:ascii="Times New Roman" w:hAnsi="Times New Roman" w:cs="Times New Roman"/>
          <w:lang w:val="en-GB"/>
        </w:rPr>
      </w:pPr>
      <w:r w:rsidRPr="003515E4">
        <w:rPr>
          <w:rFonts w:ascii="Times New Roman" w:hAnsi="Times New Roman" w:cs="Times New Roman"/>
        </w:rPr>
        <w:t>3</w:t>
      </w:r>
    </w:p>
    <w:p w14:paraId="542C9B92" w14:textId="635EE566" w:rsidR="00863598" w:rsidRDefault="00F64755" w:rsidP="007C42CF">
      <w:r w:rsidRPr="00F64755">
        <w:rPr>
          <w:noProof/>
        </w:rPr>
        <w:lastRenderedPageBreak/>
        <w:drawing>
          <wp:inline distT="0" distB="0" distL="0" distR="0" wp14:anchorId="4A935C49" wp14:editId="12483B62">
            <wp:extent cx="4582164" cy="6792273"/>
            <wp:effectExtent l="0" t="0" r="8890" b="8890"/>
            <wp:docPr id="114073783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37835" name="Picture 1" descr="A screenshot of a phone&#10;&#10;Description automatically generated"/>
                    <pic:cNvPicPr/>
                  </pic:nvPicPr>
                  <pic:blipFill>
                    <a:blip r:embed="rId96"/>
                    <a:stretch>
                      <a:fillRect/>
                    </a:stretch>
                  </pic:blipFill>
                  <pic:spPr>
                    <a:xfrm>
                      <a:off x="0" y="0"/>
                      <a:ext cx="4582164" cy="6792273"/>
                    </a:xfrm>
                    <a:prstGeom prst="rect">
                      <a:avLst/>
                    </a:prstGeom>
                  </pic:spPr>
                </pic:pic>
              </a:graphicData>
            </a:graphic>
          </wp:inline>
        </w:drawing>
      </w:r>
      <w:r w:rsidR="00863598">
        <w:br w:type="page"/>
      </w:r>
    </w:p>
    <w:p w14:paraId="6CF31A64" w14:textId="1753B043" w:rsidR="00BD13EE" w:rsidRDefault="00404BFB" w:rsidP="00265D61">
      <w:pPr>
        <w:pStyle w:val="Heading2"/>
      </w:pPr>
      <w:bookmarkStart w:id="57" w:name="_Toc164941399"/>
      <w:r>
        <w:lastRenderedPageBreak/>
        <w:t xml:space="preserve">4.4. </w:t>
      </w:r>
      <w:r w:rsidR="00151DE8">
        <w:t>Reflection</w:t>
      </w:r>
      <w:bookmarkEnd w:id="57"/>
    </w:p>
    <w:p w14:paraId="320CE3EA" w14:textId="1AAB800A" w:rsidR="00282FA6" w:rsidRPr="007F6F05" w:rsidRDefault="00282FA6" w:rsidP="007F6F05">
      <w:pPr>
        <w:spacing w:line="360" w:lineRule="auto"/>
        <w:jc w:val="both"/>
        <w:rPr>
          <w:rFonts w:ascii="Times New Roman" w:hAnsi="Times New Roman" w:cs="Times New Roman"/>
          <w:sz w:val="24"/>
          <w:szCs w:val="24"/>
        </w:rPr>
      </w:pPr>
      <w:r w:rsidRPr="007F6F05">
        <w:rPr>
          <w:rFonts w:ascii="Times New Roman" w:hAnsi="Times New Roman" w:cs="Times New Roman"/>
          <w:sz w:val="24"/>
          <w:szCs w:val="24"/>
        </w:rPr>
        <w:t>During the initial stages of familiarising myself with JSON format and setting up the database, I encountered some challenges. To address this, I opted to download a pre-produced JSON file and conducted comparisons to identify any errors that I might have missed.</w:t>
      </w:r>
    </w:p>
    <w:p w14:paraId="435A46C6" w14:textId="7C93105B" w:rsidR="00282FA6" w:rsidRPr="007F6F05" w:rsidRDefault="00282FA6" w:rsidP="007F6F05">
      <w:pPr>
        <w:spacing w:line="360" w:lineRule="auto"/>
        <w:jc w:val="both"/>
        <w:rPr>
          <w:rFonts w:ascii="Times New Roman" w:hAnsi="Times New Roman" w:cs="Times New Roman"/>
          <w:sz w:val="24"/>
          <w:szCs w:val="24"/>
        </w:rPr>
      </w:pPr>
      <w:r w:rsidRPr="007F6F05">
        <w:rPr>
          <w:rFonts w:ascii="Times New Roman" w:hAnsi="Times New Roman" w:cs="Times New Roman"/>
          <w:sz w:val="24"/>
          <w:szCs w:val="24"/>
        </w:rPr>
        <w:t xml:space="preserve">Moreover, adapting to the new format proved to be quite overwhelming. Being relatively new to MongoDB and NoSQL databases in general, I found it challenging to navigate </w:t>
      </w:r>
      <w:r w:rsidR="00DA1F66" w:rsidRPr="007F6F05">
        <w:rPr>
          <w:rFonts w:ascii="Times New Roman" w:hAnsi="Times New Roman" w:cs="Times New Roman"/>
          <w:sz w:val="24"/>
          <w:szCs w:val="24"/>
        </w:rPr>
        <w:t xml:space="preserve">the </w:t>
      </w:r>
      <w:r w:rsidRPr="007F6F05">
        <w:rPr>
          <w:rFonts w:ascii="Times New Roman" w:hAnsi="Times New Roman" w:cs="Times New Roman"/>
          <w:sz w:val="24"/>
          <w:szCs w:val="24"/>
        </w:rPr>
        <w:t>various types of parentheses and differentiate between embedded documents and arrays. However, with practice and consistent exposure to simple queries, I was able to overcome this hurdle.</w:t>
      </w:r>
    </w:p>
    <w:p w14:paraId="18DDD5B7" w14:textId="55C3AAD4" w:rsidR="00282FA6" w:rsidRPr="007F6F05" w:rsidRDefault="00282FA6" w:rsidP="007F6F05">
      <w:pPr>
        <w:spacing w:line="360" w:lineRule="auto"/>
        <w:jc w:val="both"/>
        <w:rPr>
          <w:rFonts w:ascii="Times New Roman" w:hAnsi="Times New Roman" w:cs="Times New Roman"/>
          <w:sz w:val="24"/>
          <w:szCs w:val="24"/>
        </w:rPr>
      </w:pPr>
      <w:r w:rsidRPr="007F6F05">
        <w:rPr>
          <w:rFonts w:ascii="Times New Roman" w:hAnsi="Times New Roman" w:cs="Times New Roman"/>
          <w:sz w:val="24"/>
          <w:szCs w:val="24"/>
        </w:rPr>
        <w:t xml:space="preserve">To enhance my understanding and proficiency in MongoDB, I dedicated my free time to </w:t>
      </w:r>
      <w:r w:rsidR="00F01739" w:rsidRPr="007F6F05">
        <w:rPr>
          <w:rFonts w:ascii="Times New Roman" w:hAnsi="Times New Roman" w:cs="Times New Roman"/>
          <w:sz w:val="24"/>
          <w:szCs w:val="24"/>
        </w:rPr>
        <w:t>participating</w:t>
      </w:r>
      <w:r w:rsidRPr="007F6F05">
        <w:rPr>
          <w:rFonts w:ascii="Times New Roman" w:hAnsi="Times New Roman" w:cs="Times New Roman"/>
          <w:sz w:val="24"/>
          <w:szCs w:val="24"/>
        </w:rPr>
        <w:t xml:space="preserve"> in online learning tutorials and watched numerous YouTube videos on the topic. These efforts helped me accumulate knowledge and improve my ability to create queries for the project.</w:t>
      </w:r>
      <w:r w:rsidR="009738C7" w:rsidRPr="007F6F05">
        <w:rPr>
          <w:rFonts w:ascii="Times New Roman" w:hAnsi="Times New Roman" w:cs="Times New Roman"/>
          <w:sz w:val="24"/>
          <w:szCs w:val="24"/>
        </w:rPr>
        <w:t xml:space="preserve"> </w:t>
      </w:r>
      <w:r w:rsidRPr="007F6F05">
        <w:rPr>
          <w:rFonts w:ascii="Times New Roman" w:hAnsi="Times New Roman" w:cs="Times New Roman"/>
          <w:sz w:val="24"/>
          <w:szCs w:val="24"/>
        </w:rPr>
        <w:t>Along the way, I encountered minor setbacks such as incorrect syntax, which occasionally required me to restart queries until they worked properly. Despite these challenges, I persisted through the tough process.</w:t>
      </w:r>
      <w:r w:rsidR="00651E77">
        <w:rPr>
          <w:rFonts w:ascii="Times New Roman" w:hAnsi="Times New Roman" w:cs="Times New Roman"/>
          <w:sz w:val="24"/>
          <w:szCs w:val="24"/>
        </w:rPr>
        <w:t xml:space="preserve"> In my own opinion</w:t>
      </w:r>
      <w:r w:rsidR="00702A2E">
        <w:rPr>
          <w:rFonts w:ascii="Times New Roman" w:hAnsi="Times New Roman" w:cs="Times New Roman"/>
          <w:sz w:val="24"/>
          <w:szCs w:val="24"/>
        </w:rPr>
        <w:t>,</w:t>
      </w:r>
      <w:r w:rsidR="00651E77">
        <w:rPr>
          <w:rFonts w:ascii="Times New Roman" w:hAnsi="Times New Roman" w:cs="Times New Roman"/>
          <w:sz w:val="24"/>
          <w:szCs w:val="24"/>
        </w:rPr>
        <w:t xml:space="preserve"> I found Compass faster and easier to work with, </w:t>
      </w:r>
      <w:r w:rsidR="00702A2E">
        <w:rPr>
          <w:rFonts w:ascii="Times New Roman" w:hAnsi="Times New Roman" w:cs="Times New Roman"/>
          <w:sz w:val="24"/>
          <w:szCs w:val="24"/>
        </w:rPr>
        <w:t>especially</w:t>
      </w:r>
      <w:r w:rsidR="00651E77">
        <w:rPr>
          <w:rFonts w:ascii="Times New Roman" w:hAnsi="Times New Roman" w:cs="Times New Roman"/>
          <w:sz w:val="24"/>
          <w:szCs w:val="24"/>
        </w:rPr>
        <w:t xml:space="preserve"> after discovering the ‘Wizard’ </w:t>
      </w:r>
      <w:r w:rsidR="00702A2E">
        <w:rPr>
          <w:rFonts w:ascii="Times New Roman" w:hAnsi="Times New Roman" w:cs="Times New Roman"/>
          <w:sz w:val="24"/>
          <w:szCs w:val="24"/>
        </w:rPr>
        <w:t>assistant which is quite helpful to beginners in MongoDB</w:t>
      </w:r>
      <w:r w:rsidR="00BA2D93">
        <w:rPr>
          <w:rFonts w:ascii="Times New Roman" w:hAnsi="Times New Roman" w:cs="Times New Roman"/>
          <w:sz w:val="24"/>
          <w:szCs w:val="24"/>
        </w:rPr>
        <w:t>. Utilising the ‘Wizard’, there was also a smaller chance of making minor errors, such as spelling or syntax errors.</w:t>
      </w:r>
    </w:p>
    <w:p w14:paraId="5E00D0C8" w14:textId="545759E0" w:rsidR="004501C3" w:rsidRDefault="00853DC6" w:rsidP="007F6F05">
      <w:pPr>
        <w:spacing w:line="360" w:lineRule="auto"/>
        <w:jc w:val="both"/>
        <w:rPr>
          <w:rFonts w:asciiTheme="majorHAnsi" w:eastAsiaTheme="majorEastAsia" w:hAnsiTheme="majorHAnsi" w:cstheme="majorBidi"/>
          <w:color w:val="0F4761" w:themeColor="accent1" w:themeShade="BF"/>
          <w:sz w:val="40"/>
          <w:szCs w:val="40"/>
          <w:lang w:val="en-GB"/>
        </w:rPr>
      </w:pPr>
      <w:r w:rsidRPr="007F6F05">
        <w:rPr>
          <w:rFonts w:ascii="Times New Roman" w:hAnsi="Times New Roman" w:cs="Times New Roman"/>
          <w:sz w:val="24"/>
          <w:szCs w:val="24"/>
        </w:rPr>
        <w:t xml:space="preserve">One particularly challenging moment occurred when I accidentally dropped my database after executing an </w:t>
      </w:r>
      <w:r w:rsidR="00AC7634" w:rsidRPr="007F6F05">
        <w:rPr>
          <w:rFonts w:ascii="Times New Roman" w:hAnsi="Times New Roman" w:cs="Times New Roman"/>
          <w:sz w:val="24"/>
          <w:szCs w:val="24"/>
        </w:rPr>
        <w:t>‘</w:t>
      </w:r>
      <w:r w:rsidRPr="007F6F05">
        <w:rPr>
          <w:rFonts w:ascii="Times New Roman" w:hAnsi="Times New Roman" w:cs="Times New Roman"/>
          <w:sz w:val="24"/>
          <w:szCs w:val="24"/>
        </w:rPr>
        <w:t>$out</w:t>
      </w:r>
      <w:r w:rsidR="00AC7634" w:rsidRPr="007F6F05">
        <w:rPr>
          <w:rFonts w:ascii="Times New Roman" w:hAnsi="Times New Roman" w:cs="Times New Roman"/>
          <w:sz w:val="24"/>
          <w:szCs w:val="24"/>
        </w:rPr>
        <w:t>’</w:t>
      </w:r>
      <w:r w:rsidRPr="007F6F05">
        <w:rPr>
          <w:rFonts w:ascii="Times New Roman" w:hAnsi="Times New Roman" w:cs="Times New Roman"/>
          <w:sz w:val="24"/>
          <w:szCs w:val="24"/>
        </w:rPr>
        <w:t xml:space="preserve"> query. This led to complications during the subsequent import process. Fortunately, I managed to resolve the issue by reinstalling MongoDB.</w:t>
      </w:r>
      <w:r w:rsidR="004501C3">
        <w:rPr>
          <w:lang w:val="en-GB"/>
        </w:rPr>
        <w:br w:type="page"/>
      </w:r>
    </w:p>
    <w:p w14:paraId="5736B37E" w14:textId="15E06EA1" w:rsidR="007A621D" w:rsidRDefault="007A621D">
      <w:pPr>
        <w:pStyle w:val="Heading1"/>
      </w:pPr>
      <w:bookmarkStart w:id="58" w:name="_Toc164941400"/>
      <w:r>
        <w:rPr>
          <w:lang w:val="en-GB"/>
        </w:rPr>
        <w:lastRenderedPageBreak/>
        <w:t>Bibliography</w:t>
      </w:r>
      <w:bookmarkEnd w:id="58"/>
    </w:p>
    <w:p w14:paraId="69B8D3B9" w14:textId="77777777" w:rsidR="002951A1" w:rsidRPr="00B00259" w:rsidRDefault="00A45D68" w:rsidP="00B00259">
      <w:pPr>
        <w:pStyle w:val="Bibliography"/>
        <w:spacing w:after="0" w:line="240" w:lineRule="auto"/>
        <w:rPr>
          <w:szCs w:val="24"/>
        </w:rPr>
      </w:pPr>
      <w:r w:rsidRPr="00B00259">
        <w:rPr>
          <w:rStyle w:val="Heading2Char"/>
          <w:rFonts w:ascii="Times New Roman" w:hAnsi="Times New Roman" w:cs="Times New Roman"/>
          <w:sz w:val="22"/>
          <w:szCs w:val="22"/>
        </w:rPr>
        <w:fldChar w:fldCharType="begin"/>
      </w:r>
      <w:r w:rsidRPr="00B00259">
        <w:rPr>
          <w:rStyle w:val="Heading2Char"/>
          <w:rFonts w:ascii="Times New Roman" w:hAnsi="Times New Roman" w:cs="Times New Roman"/>
          <w:sz w:val="22"/>
          <w:szCs w:val="22"/>
        </w:rPr>
        <w:instrText xml:space="preserve"> ADDIN ZOTERO_BIBL {"uncited":[],"omitted":[],"custom":[]} CSL_BIBLIOGRAPHY </w:instrText>
      </w:r>
      <w:r w:rsidRPr="00B00259">
        <w:rPr>
          <w:rStyle w:val="Heading2Char"/>
          <w:rFonts w:ascii="Times New Roman" w:hAnsi="Times New Roman" w:cs="Times New Roman"/>
          <w:sz w:val="22"/>
          <w:szCs w:val="22"/>
        </w:rPr>
        <w:fldChar w:fldCharType="separate"/>
      </w:r>
      <w:r w:rsidR="002951A1" w:rsidRPr="00B00259">
        <w:rPr>
          <w:szCs w:val="24"/>
        </w:rPr>
        <w:t>[1]</w:t>
      </w:r>
      <w:r w:rsidR="002951A1" w:rsidRPr="00B00259">
        <w:rPr>
          <w:szCs w:val="24"/>
        </w:rPr>
        <w:tab/>
        <w:t xml:space="preserve">K. Banker, D. Garrett, P. Bakkum, and S. Verch, </w:t>
      </w:r>
      <w:r w:rsidR="002951A1" w:rsidRPr="00B00259">
        <w:rPr>
          <w:i/>
          <w:iCs/>
          <w:szCs w:val="24"/>
        </w:rPr>
        <w:t>MongoDB in Action: Covers MongoDB version 3.0</w:t>
      </w:r>
      <w:r w:rsidR="002951A1" w:rsidRPr="00B00259">
        <w:rPr>
          <w:szCs w:val="24"/>
        </w:rPr>
        <w:t>. Simon and Schuster, 2016.</w:t>
      </w:r>
    </w:p>
    <w:p w14:paraId="729F5551" w14:textId="77777777" w:rsidR="002951A1" w:rsidRPr="00B00259" w:rsidRDefault="002951A1" w:rsidP="00B00259">
      <w:pPr>
        <w:pStyle w:val="Bibliography"/>
        <w:spacing w:after="0" w:line="240" w:lineRule="auto"/>
        <w:rPr>
          <w:szCs w:val="24"/>
        </w:rPr>
      </w:pPr>
      <w:r w:rsidRPr="00B00259">
        <w:rPr>
          <w:szCs w:val="24"/>
        </w:rPr>
        <w:t>[2]</w:t>
      </w:r>
      <w:r w:rsidRPr="00B00259">
        <w:rPr>
          <w:szCs w:val="24"/>
        </w:rPr>
        <w:tab/>
        <w:t xml:space="preserve">G. Zhao, W. Huang, S. Liang, and Y. Tang, ‘Modeling MongoDB with Relational Model’, in </w:t>
      </w:r>
      <w:r w:rsidRPr="00B00259">
        <w:rPr>
          <w:i/>
          <w:iCs/>
          <w:szCs w:val="24"/>
        </w:rPr>
        <w:t>2013 Fourth International Conference on Emerging Intelligent Data and Web Technologies</w:t>
      </w:r>
      <w:r w:rsidRPr="00B00259">
        <w:rPr>
          <w:szCs w:val="24"/>
        </w:rPr>
        <w:t>, Xi’an, Shaanxi, China: IEEE, Sep. 2013, pp. 115–121. doi: 10.1109/EIDWT.2013.25.</w:t>
      </w:r>
    </w:p>
    <w:p w14:paraId="659900F4" w14:textId="77777777" w:rsidR="002951A1" w:rsidRPr="00B00259" w:rsidRDefault="002951A1" w:rsidP="00B00259">
      <w:pPr>
        <w:pStyle w:val="Bibliography"/>
        <w:spacing w:after="0" w:line="240" w:lineRule="auto"/>
        <w:rPr>
          <w:szCs w:val="24"/>
        </w:rPr>
      </w:pPr>
      <w:r w:rsidRPr="00B00259">
        <w:rPr>
          <w:szCs w:val="24"/>
        </w:rPr>
        <w:t>[3]</w:t>
      </w:r>
      <w:r w:rsidRPr="00B00259">
        <w:rPr>
          <w:szCs w:val="24"/>
        </w:rPr>
        <w:tab/>
        <w:t>‘GridFS — MongoDB Manual’. Accessed: Apr. 08, 2024. [Online]. Available: https://www.mongodb.com/docs/manual/core/gridfs/</w:t>
      </w:r>
    </w:p>
    <w:p w14:paraId="39C68CA6" w14:textId="77777777" w:rsidR="002951A1" w:rsidRPr="00B00259" w:rsidRDefault="002951A1" w:rsidP="00B00259">
      <w:pPr>
        <w:pStyle w:val="Bibliography"/>
        <w:spacing w:after="0" w:line="240" w:lineRule="auto"/>
        <w:rPr>
          <w:szCs w:val="24"/>
        </w:rPr>
      </w:pPr>
      <w:r w:rsidRPr="00B00259">
        <w:rPr>
          <w:szCs w:val="24"/>
        </w:rPr>
        <w:t>[4]</w:t>
      </w:r>
      <w:r w:rsidRPr="00B00259">
        <w:rPr>
          <w:szCs w:val="24"/>
        </w:rPr>
        <w:tab/>
        <w:t>‘MongoDB Query an Array’, GeeksforGeeks. Accessed: Apr. 08, 2024. [Online]. Available: https://www.geeksforgeeks.org/mongodb-query-an-array/</w:t>
      </w:r>
    </w:p>
    <w:p w14:paraId="110E8763" w14:textId="77777777" w:rsidR="002951A1" w:rsidRPr="00B00259" w:rsidRDefault="002951A1" w:rsidP="00B00259">
      <w:pPr>
        <w:pStyle w:val="Bibliography"/>
        <w:spacing w:after="0" w:line="240" w:lineRule="auto"/>
        <w:rPr>
          <w:szCs w:val="24"/>
        </w:rPr>
      </w:pPr>
      <w:r w:rsidRPr="00B00259">
        <w:rPr>
          <w:szCs w:val="24"/>
        </w:rPr>
        <w:t>[5]</w:t>
      </w:r>
      <w:r w:rsidRPr="00B00259">
        <w:rPr>
          <w:szCs w:val="24"/>
        </w:rPr>
        <w:tab/>
      </w:r>
      <w:r w:rsidRPr="00B00259">
        <w:rPr>
          <w:i/>
          <w:iCs/>
          <w:szCs w:val="24"/>
        </w:rPr>
        <w:t>#14 Embedded Documents | Fundamentals of MongoDB | Complete MongoDB Course 2022</w:t>
      </w:r>
      <w:r w:rsidRPr="00B00259">
        <w:rPr>
          <w:szCs w:val="24"/>
        </w:rPr>
        <w:t>, (Sep. 12, 2022). Accessed: Apr. 10, 2024. [Online Video]. Available: https://www.youtube.com/watch?v=EFWMv_vRz54</w:t>
      </w:r>
    </w:p>
    <w:p w14:paraId="756C9496" w14:textId="77777777" w:rsidR="002951A1" w:rsidRPr="00B00259" w:rsidRDefault="002951A1" w:rsidP="00B00259">
      <w:pPr>
        <w:pStyle w:val="Bibliography"/>
        <w:spacing w:after="0" w:line="240" w:lineRule="auto"/>
        <w:rPr>
          <w:szCs w:val="24"/>
        </w:rPr>
      </w:pPr>
      <w:r w:rsidRPr="00B00259">
        <w:rPr>
          <w:szCs w:val="24"/>
        </w:rPr>
        <w:t>[6]</w:t>
      </w:r>
      <w:r w:rsidRPr="00B00259">
        <w:rPr>
          <w:szCs w:val="24"/>
        </w:rPr>
        <w:tab/>
        <w:t>‘Database Concepts’, Oracle Help Center. Accessed: Apr. 08, 2024. [Online]. Available: https://docs.oracle.com/en/database/oracle/oracle-database/18/cncpt/introduction-to-oracle-database.html#GUID-166C1E31-CDBC-47D9-867A-3D4C9AAC837D</w:t>
      </w:r>
    </w:p>
    <w:p w14:paraId="618D4476" w14:textId="77777777" w:rsidR="002951A1" w:rsidRPr="00B00259" w:rsidRDefault="002951A1" w:rsidP="00B00259">
      <w:pPr>
        <w:pStyle w:val="Bibliography"/>
        <w:spacing w:after="0" w:line="240" w:lineRule="auto"/>
        <w:rPr>
          <w:szCs w:val="24"/>
        </w:rPr>
      </w:pPr>
      <w:r w:rsidRPr="00B00259">
        <w:rPr>
          <w:szCs w:val="24"/>
        </w:rPr>
        <w:t>[7]</w:t>
      </w:r>
      <w:r w:rsidRPr="00B00259">
        <w:rPr>
          <w:szCs w:val="24"/>
        </w:rPr>
        <w:tab/>
        <w:t xml:space="preserve">T. Lahiri </w:t>
      </w:r>
      <w:r w:rsidRPr="00B00259">
        <w:rPr>
          <w:i/>
          <w:iCs/>
          <w:szCs w:val="24"/>
        </w:rPr>
        <w:t>et al.</w:t>
      </w:r>
      <w:r w:rsidRPr="00B00259">
        <w:rPr>
          <w:szCs w:val="24"/>
        </w:rPr>
        <w:t xml:space="preserve">, ‘Oracle Database In-Memory: A dual format in-memory database’, in </w:t>
      </w:r>
      <w:r w:rsidRPr="00B00259">
        <w:rPr>
          <w:i/>
          <w:iCs/>
          <w:szCs w:val="24"/>
        </w:rPr>
        <w:t>2015 IEEE 31st International Conference on Data Engineering</w:t>
      </w:r>
      <w:r w:rsidRPr="00B00259">
        <w:rPr>
          <w:szCs w:val="24"/>
        </w:rPr>
        <w:t>, Apr. 2015, pp. 1253–1258. doi: 10.1109/ICDE.2015.7113373.</w:t>
      </w:r>
    </w:p>
    <w:p w14:paraId="03885A62" w14:textId="77777777" w:rsidR="002951A1" w:rsidRPr="00B00259" w:rsidRDefault="002951A1" w:rsidP="00B00259">
      <w:pPr>
        <w:pStyle w:val="Bibliography"/>
        <w:spacing w:after="0" w:line="240" w:lineRule="auto"/>
        <w:rPr>
          <w:szCs w:val="24"/>
        </w:rPr>
      </w:pPr>
      <w:r w:rsidRPr="00B00259">
        <w:rPr>
          <w:szCs w:val="24"/>
        </w:rPr>
        <w:t>[8]</w:t>
      </w:r>
      <w:r w:rsidRPr="00B00259">
        <w:rPr>
          <w:szCs w:val="24"/>
        </w:rPr>
        <w:tab/>
        <w:t xml:space="preserve">A. Boicea, F. Radulescu, and L. I. Agapin, ‘MongoDB vs Oracle – Database Comparison’, in </w:t>
      </w:r>
      <w:r w:rsidRPr="00B00259">
        <w:rPr>
          <w:i/>
          <w:iCs/>
          <w:szCs w:val="24"/>
        </w:rPr>
        <w:t>2012 Third International Conference on Emerging Intelligent Data and Web Technologies</w:t>
      </w:r>
      <w:r w:rsidRPr="00B00259">
        <w:rPr>
          <w:szCs w:val="24"/>
        </w:rPr>
        <w:t>, Sep. 2012, pp. 330–335. doi: 10.1109/EIDWT.2012.32.</w:t>
      </w:r>
    </w:p>
    <w:p w14:paraId="21000A37" w14:textId="77777777" w:rsidR="002951A1" w:rsidRPr="00B00259" w:rsidRDefault="002951A1" w:rsidP="00B00259">
      <w:pPr>
        <w:pStyle w:val="Bibliography"/>
        <w:spacing w:after="0" w:line="240" w:lineRule="auto"/>
        <w:rPr>
          <w:szCs w:val="24"/>
        </w:rPr>
      </w:pPr>
      <w:r w:rsidRPr="00B00259">
        <w:rPr>
          <w:szCs w:val="24"/>
        </w:rPr>
        <w:t>[9]</w:t>
      </w:r>
      <w:r w:rsidRPr="00B00259">
        <w:rPr>
          <w:szCs w:val="24"/>
        </w:rPr>
        <w:tab/>
      </w:r>
      <w:r w:rsidRPr="00B00259">
        <w:rPr>
          <w:i/>
          <w:iCs/>
          <w:szCs w:val="24"/>
        </w:rPr>
        <w:t>08 MongoDB Queries - $and Operator</w:t>
      </w:r>
      <w:r w:rsidRPr="00B00259">
        <w:rPr>
          <w:szCs w:val="24"/>
        </w:rPr>
        <w:t>, (Jan. 05, 2020). Accessed: Apr. 20, 2024. [Online Video]. Available: https://www.youtube.com/watch?v=3CXvEaOuLq0</w:t>
      </w:r>
    </w:p>
    <w:p w14:paraId="1994A4B1" w14:textId="77777777" w:rsidR="002951A1" w:rsidRPr="00B00259" w:rsidRDefault="002951A1" w:rsidP="00B00259">
      <w:pPr>
        <w:pStyle w:val="Bibliography"/>
        <w:spacing w:after="0" w:line="240" w:lineRule="auto"/>
        <w:rPr>
          <w:szCs w:val="24"/>
        </w:rPr>
      </w:pPr>
      <w:r w:rsidRPr="00B00259">
        <w:rPr>
          <w:szCs w:val="24"/>
        </w:rPr>
        <w:t>[10]</w:t>
      </w:r>
      <w:r w:rsidRPr="00B00259">
        <w:rPr>
          <w:szCs w:val="24"/>
        </w:rPr>
        <w:tab/>
      </w:r>
      <w:r w:rsidRPr="00B00259">
        <w:rPr>
          <w:i/>
          <w:iCs/>
          <w:szCs w:val="24"/>
        </w:rPr>
        <w:t>13 Aggregation Example 5   $match and $group - MongoDB Aggregation Tutorial</w:t>
      </w:r>
      <w:r w:rsidRPr="00B00259">
        <w:rPr>
          <w:szCs w:val="24"/>
        </w:rPr>
        <w:t>, (May 16, 2018). Accessed: Apr. 12, 2024. [Online Video]. Available: https://www.youtube.com/watch?v=r1A-C_wxi0A</w:t>
      </w:r>
    </w:p>
    <w:p w14:paraId="767EE36E" w14:textId="77777777" w:rsidR="002951A1" w:rsidRPr="00B00259" w:rsidRDefault="002951A1" w:rsidP="00B00259">
      <w:pPr>
        <w:pStyle w:val="Bibliography"/>
        <w:spacing w:after="0" w:line="240" w:lineRule="auto"/>
        <w:rPr>
          <w:szCs w:val="24"/>
        </w:rPr>
      </w:pPr>
      <w:r w:rsidRPr="00B00259">
        <w:rPr>
          <w:szCs w:val="24"/>
        </w:rPr>
        <w:t>[11]</w:t>
      </w:r>
      <w:r w:rsidRPr="00B00259">
        <w:rPr>
          <w:szCs w:val="24"/>
        </w:rPr>
        <w:tab/>
      </w:r>
      <w:r w:rsidRPr="00B00259">
        <w:rPr>
          <w:i/>
          <w:iCs/>
          <w:szCs w:val="24"/>
        </w:rPr>
        <w:t>17 Aggregation Example 8   $count - MongoDB Aggregation Tutorial</w:t>
      </w:r>
      <w:r w:rsidRPr="00B00259">
        <w:rPr>
          <w:szCs w:val="24"/>
        </w:rPr>
        <w:t>, (May 16, 2018). Accessed: Apr. 12, 2024. [Online Video]. Available: https://www.youtube.com/watch?v=jH-5VRnfe2o</w:t>
      </w:r>
    </w:p>
    <w:p w14:paraId="7CE7D796" w14:textId="77777777" w:rsidR="002951A1" w:rsidRPr="00B00259" w:rsidRDefault="002951A1" w:rsidP="00B00259">
      <w:pPr>
        <w:pStyle w:val="Bibliography"/>
        <w:spacing w:after="0" w:line="240" w:lineRule="auto"/>
        <w:rPr>
          <w:szCs w:val="24"/>
        </w:rPr>
      </w:pPr>
      <w:r w:rsidRPr="00B00259">
        <w:rPr>
          <w:szCs w:val="24"/>
        </w:rPr>
        <w:t>[12]</w:t>
      </w:r>
      <w:r w:rsidRPr="00B00259">
        <w:rPr>
          <w:szCs w:val="24"/>
        </w:rPr>
        <w:tab/>
      </w:r>
      <w:r w:rsidRPr="00B00259">
        <w:rPr>
          <w:i/>
          <w:iCs/>
          <w:szCs w:val="24"/>
        </w:rPr>
        <w:t>19 Aggregation Example 9   $group and $count - MongoDB Aggregation Tutorial</w:t>
      </w:r>
      <w:r w:rsidRPr="00B00259">
        <w:rPr>
          <w:szCs w:val="24"/>
        </w:rPr>
        <w:t>, (May 16, 2018). Accessed: Apr. 12, 2024. [Online Video]. Available: https://www.youtube.com/watch?v=qj-yUH_zg0U</w:t>
      </w:r>
    </w:p>
    <w:p w14:paraId="65469398" w14:textId="77777777" w:rsidR="002951A1" w:rsidRPr="00B00259" w:rsidRDefault="002951A1" w:rsidP="00B00259">
      <w:pPr>
        <w:pStyle w:val="Bibliography"/>
        <w:spacing w:after="0" w:line="240" w:lineRule="auto"/>
        <w:rPr>
          <w:szCs w:val="24"/>
        </w:rPr>
      </w:pPr>
      <w:r w:rsidRPr="00B00259">
        <w:rPr>
          <w:szCs w:val="24"/>
        </w:rPr>
        <w:t>[13]</w:t>
      </w:r>
      <w:r w:rsidRPr="00B00259">
        <w:rPr>
          <w:szCs w:val="24"/>
        </w:rPr>
        <w:tab/>
      </w:r>
      <w:r w:rsidRPr="00B00259">
        <w:rPr>
          <w:i/>
          <w:iCs/>
          <w:szCs w:val="24"/>
        </w:rPr>
        <w:t>30. Evaluation Operator $expr and $regex operators for querying the documents - MongoDB</w:t>
      </w:r>
      <w:r w:rsidRPr="00B00259">
        <w:rPr>
          <w:szCs w:val="24"/>
        </w:rPr>
        <w:t>, (Aug. 07, 2022). Accessed: Apr. 13, 2024. [Online Video]. Available: https://www.youtube.com/watch?v=d3lsBowZQ6c</w:t>
      </w:r>
    </w:p>
    <w:p w14:paraId="5F992308" w14:textId="77777777" w:rsidR="002951A1" w:rsidRPr="00B00259" w:rsidRDefault="002951A1" w:rsidP="00B00259">
      <w:pPr>
        <w:pStyle w:val="Bibliography"/>
        <w:spacing w:after="0" w:line="240" w:lineRule="auto"/>
        <w:rPr>
          <w:szCs w:val="24"/>
        </w:rPr>
      </w:pPr>
      <w:r w:rsidRPr="00B00259">
        <w:rPr>
          <w:szCs w:val="24"/>
        </w:rPr>
        <w:t>[14]</w:t>
      </w:r>
      <w:r w:rsidRPr="00B00259">
        <w:rPr>
          <w:szCs w:val="24"/>
        </w:rPr>
        <w:tab/>
      </w:r>
      <w:r w:rsidRPr="00B00259">
        <w:rPr>
          <w:rFonts w:ascii="Segoe UI Emoji" w:hAnsi="Segoe UI Emoji" w:cs="Segoe UI Emoji"/>
          <w:i/>
          <w:iCs/>
          <w:szCs w:val="24"/>
        </w:rPr>
        <w:t>🔥</w:t>
      </w:r>
      <w:r w:rsidRPr="00B00259">
        <w:rPr>
          <w:i/>
          <w:iCs/>
          <w:szCs w:val="24"/>
        </w:rPr>
        <w:t>Regex In MongoDB | MongoDB Regular Expressions Explained | MongoDB Tutorial Beginners | SimpliCode</w:t>
      </w:r>
      <w:r w:rsidRPr="00B00259">
        <w:rPr>
          <w:szCs w:val="24"/>
        </w:rPr>
        <w:t>, (Dec. 01, 2022). Accessed: Apr. 13, 2024. [Online Video]. Available: https://www.youtube.com/watch?v=5ABbf2uSxrw</w:t>
      </w:r>
    </w:p>
    <w:p w14:paraId="10E1CA91" w14:textId="77777777" w:rsidR="002951A1" w:rsidRPr="00B00259" w:rsidRDefault="002951A1" w:rsidP="00B00259">
      <w:pPr>
        <w:pStyle w:val="Bibliography"/>
        <w:spacing w:after="0" w:line="240" w:lineRule="auto"/>
        <w:rPr>
          <w:szCs w:val="24"/>
        </w:rPr>
      </w:pPr>
      <w:r w:rsidRPr="00B00259">
        <w:rPr>
          <w:szCs w:val="24"/>
        </w:rPr>
        <w:t>[15]</w:t>
      </w:r>
      <w:r w:rsidRPr="00B00259">
        <w:rPr>
          <w:szCs w:val="24"/>
        </w:rPr>
        <w:tab/>
      </w:r>
      <w:r w:rsidRPr="00B00259">
        <w:rPr>
          <w:i/>
          <w:iCs/>
          <w:szCs w:val="24"/>
        </w:rPr>
        <w:t>25 Aggregation Example 13   $project with restructuring - MongoDB Aggregation Tutorial</w:t>
      </w:r>
      <w:r w:rsidRPr="00B00259">
        <w:rPr>
          <w:szCs w:val="24"/>
        </w:rPr>
        <w:t>, (May 16, 2018). Accessed: Apr. 13, 2024. [Online Video]. Available: https://www.youtube.com/watch?v=GG6Ax1B1Ag8</w:t>
      </w:r>
    </w:p>
    <w:p w14:paraId="4124DC4A" w14:textId="77777777" w:rsidR="002951A1" w:rsidRPr="00B00259" w:rsidRDefault="002951A1" w:rsidP="00B00259">
      <w:pPr>
        <w:pStyle w:val="Bibliography"/>
        <w:spacing w:after="0" w:line="240" w:lineRule="auto"/>
        <w:rPr>
          <w:szCs w:val="24"/>
        </w:rPr>
      </w:pPr>
      <w:r w:rsidRPr="00B00259">
        <w:rPr>
          <w:szCs w:val="24"/>
        </w:rPr>
        <w:t>[16]</w:t>
      </w:r>
      <w:r w:rsidRPr="00B00259">
        <w:rPr>
          <w:szCs w:val="24"/>
        </w:rPr>
        <w:tab/>
        <w:t>‘ProQuest Ebook Central - Reader’. Accessed: Apr. 13, 2024. [Online]. Available: https://ebookcentral.proquest.com/lib/aitie/reader.action?docID=5532278&amp;query=#</w:t>
      </w:r>
    </w:p>
    <w:p w14:paraId="3E23E4E4" w14:textId="77777777" w:rsidR="002951A1" w:rsidRPr="00B00259" w:rsidRDefault="002951A1" w:rsidP="00B00259">
      <w:pPr>
        <w:pStyle w:val="Bibliography"/>
        <w:spacing w:after="0" w:line="240" w:lineRule="auto"/>
        <w:rPr>
          <w:szCs w:val="24"/>
        </w:rPr>
      </w:pPr>
      <w:r w:rsidRPr="00B00259">
        <w:rPr>
          <w:szCs w:val="24"/>
        </w:rPr>
        <w:t>[17]</w:t>
      </w:r>
      <w:r w:rsidRPr="00B00259">
        <w:rPr>
          <w:szCs w:val="24"/>
        </w:rPr>
        <w:tab/>
      </w:r>
      <w:r w:rsidRPr="00B00259">
        <w:rPr>
          <w:i/>
          <w:iCs/>
          <w:szCs w:val="24"/>
        </w:rPr>
        <w:t>65. Understand $bucket Aggregation Pipeline to add boundaries for grouping documents - MongoDB</w:t>
      </w:r>
      <w:r w:rsidRPr="00B00259">
        <w:rPr>
          <w:szCs w:val="24"/>
        </w:rPr>
        <w:t>, (Aug. 26, 2022). Accessed: Apr. 13, 2024. [Online Video]. Available: https://www.youtube.com/watch?v=zhvt8r6Y_u4</w:t>
      </w:r>
    </w:p>
    <w:p w14:paraId="0210C8C9" w14:textId="77777777" w:rsidR="002951A1" w:rsidRPr="00B00259" w:rsidRDefault="002951A1" w:rsidP="00B00259">
      <w:pPr>
        <w:pStyle w:val="Bibliography"/>
        <w:spacing w:after="0" w:line="240" w:lineRule="auto"/>
        <w:rPr>
          <w:szCs w:val="24"/>
        </w:rPr>
      </w:pPr>
      <w:r w:rsidRPr="00B00259">
        <w:rPr>
          <w:szCs w:val="24"/>
        </w:rPr>
        <w:t>[18]</w:t>
      </w:r>
      <w:r w:rsidRPr="00B00259">
        <w:rPr>
          <w:szCs w:val="24"/>
        </w:rPr>
        <w:tab/>
        <w:t>000, ‘Answer to “Mongo field A greater than field B”’, Stack Overflow. Accessed: Apr. 13, 2024. [Online]. Available: https://stackoverflow.com/a/16042568</w:t>
      </w:r>
    </w:p>
    <w:p w14:paraId="58F38535" w14:textId="77777777" w:rsidR="002951A1" w:rsidRPr="00B00259" w:rsidRDefault="002951A1" w:rsidP="00B00259">
      <w:pPr>
        <w:pStyle w:val="Bibliography"/>
        <w:spacing w:after="0" w:line="240" w:lineRule="auto"/>
        <w:rPr>
          <w:szCs w:val="24"/>
        </w:rPr>
      </w:pPr>
      <w:r w:rsidRPr="00B00259">
        <w:rPr>
          <w:szCs w:val="24"/>
        </w:rPr>
        <w:lastRenderedPageBreak/>
        <w:t>[19]</w:t>
      </w:r>
      <w:r w:rsidRPr="00B00259">
        <w:rPr>
          <w:szCs w:val="24"/>
        </w:rPr>
        <w:tab/>
        <w:t xml:space="preserve">D. Bierer, </w:t>
      </w:r>
      <w:r w:rsidRPr="00B00259">
        <w:rPr>
          <w:i/>
          <w:iCs/>
          <w:szCs w:val="24"/>
        </w:rPr>
        <w:t>MongoDB 4 Quick Start Guide: Learn the Skills You Need to Work with the World’s Most Popular NoSQL Database</w:t>
      </w:r>
      <w:r w:rsidRPr="00B00259">
        <w:rPr>
          <w:szCs w:val="24"/>
        </w:rPr>
        <w:t>. Birmingham, UNITED KINGDOM: Packt Publishing, Limited, 2018. Accessed: Apr. 10, 2024. [Online]. Available: http://ebookcentral.proquest.com/lib/aitie/detail.action?docID=5532278</w:t>
      </w:r>
    </w:p>
    <w:p w14:paraId="114A3952" w14:textId="77777777" w:rsidR="002951A1" w:rsidRPr="00B00259" w:rsidRDefault="002951A1" w:rsidP="00B00259">
      <w:pPr>
        <w:pStyle w:val="Bibliography"/>
        <w:spacing w:after="0" w:line="240" w:lineRule="auto"/>
        <w:rPr>
          <w:szCs w:val="24"/>
        </w:rPr>
      </w:pPr>
      <w:r w:rsidRPr="00B00259">
        <w:rPr>
          <w:szCs w:val="24"/>
        </w:rPr>
        <w:t>[20]</w:t>
      </w:r>
      <w:r w:rsidRPr="00B00259">
        <w:rPr>
          <w:szCs w:val="24"/>
        </w:rPr>
        <w:tab/>
      </w:r>
      <w:r w:rsidRPr="00B00259">
        <w:rPr>
          <w:i/>
          <w:iCs/>
          <w:szCs w:val="24"/>
        </w:rPr>
        <w:t>The Difference Between $set &amp; $push Operators in MongoDB - Adding Array Elements to a Non-Array Key</w:t>
      </w:r>
      <w:r w:rsidRPr="00B00259">
        <w:rPr>
          <w:szCs w:val="24"/>
        </w:rPr>
        <w:t>, (Mar. 03, 2023). Accessed: Apr. 20, 2024. [Online Video]. Available: https://www.youtube.com/watch?v=-x69s54vs00</w:t>
      </w:r>
    </w:p>
    <w:p w14:paraId="6785BAF4" w14:textId="77777777" w:rsidR="002951A1" w:rsidRPr="00B00259" w:rsidRDefault="002951A1" w:rsidP="00B00259">
      <w:pPr>
        <w:pStyle w:val="Bibliography"/>
        <w:spacing w:after="0" w:line="240" w:lineRule="auto"/>
        <w:rPr>
          <w:szCs w:val="24"/>
        </w:rPr>
      </w:pPr>
      <w:r w:rsidRPr="00B00259">
        <w:rPr>
          <w:szCs w:val="24"/>
        </w:rPr>
        <w:t>[21]</w:t>
      </w:r>
      <w:r w:rsidRPr="00B00259">
        <w:rPr>
          <w:szCs w:val="24"/>
        </w:rPr>
        <w:tab/>
      </w:r>
      <w:r w:rsidRPr="00B00259">
        <w:rPr>
          <w:i/>
          <w:iCs/>
          <w:szCs w:val="24"/>
        </w:rPr>
        <w:t>MongoDB movieDetails Aggregation Framework 07 $match $unwind $group $sort $out Stages Arrays</w:t>
      </w:r>
      <w:r w:rsidRPr="00B00259">
        <w:rPr>
          <w:szCs w:val="24"/>
        </w:rPr>
        <w:t>, (Dec. 16, 2021). Accessed: Apr. 20, 2024. [Online Video]. Available: https://www.youtube.com/watch?v=VhvIc1zc_f0</w:t>
      </w:r>
    </w:p>
    <w:p w14:paraId="10621D60" w14:textId="77777777" w:rsidR="002951A1" w:rsidRPr="00B00259" w:rsidRDefault="002951A1" w:rsidP="00B00259">
      <w:pPr>
        <w:pStyle w:val="Bibliography"/>
        <w:spacing w:after="0" w:line="240" w:lineRule="auto"/>
        <w:rPr>
          <w:szCs w:val="24"/>
        </w:rPr>
      </w:pPr>
      <w:r w:rsidRPr="00B00259">
        <w:rPr>
          <w:szCs w:val="24"/>
        </w:rPr>
        <w:t>[22]</w:t>
      </w:r>
      <w:r w:rsidRPr="00B00259">
        <w:rPr>
          <w:szCs w:val="24"/>
        </w:rPr>
        <w:tab/>
        <w:t>X. Guihot, ‘Answer to “Moving averages with MongoDB’s aggregation framework?”’, Stack Overflow. Accessed: Apr. 20, 2024. [Online]. Available: https://stackoverflow.com/a/70135885</w:t>
      </w:r>
    </w:p>
    <w:p w14:paraId="1F0DB395" w14:textId="77777777" w:rsidR="002951A1" w:rsidRPr="00B00259" w:rsidRDefault="002951A1" w:rsidP="00B00259">
      <w:pPr>
        <w:pStyle w:val="Bibliography"/>
        <w:spacing w:after="0" w:line="240" w:lineRule="auto"/>
        <w:rPr>
          <w:szCs w:val="24"/>
        </w:rPr>
      </w:pPr>
      <w:r w:rsidRPr="00B00259">
        <w:rPr>
          <w:szCs w:val="24"/>
        </w:rPr>
        <w:t>[23]</w:t>
      </w:r>
      <w:r w:rsidRPr="00B00259">
        <w:rPr>
          <w:szCs w:val="24"/>
        </w:rPr>
        <w:tab/>
        <w:t>‘Run aggregation with $match and $or and $regexMatch from JavaScript? - Working with Data’, MongoDB Developer Community Forums. Accessed: Apr. 13, 2024. [Online]. Available: https://www.mongodb.com/community/forums/t/run-aggregation-with-match-and-or-and-regexmatch-from-javascript/213446</w:t>
      </w:r>
    </w:p>
    <w:p w14:paraId="6BAF2E72" w14:textId="77777777" w:rsidR="002951A1" w:rsidRPr="00B00259" w:rsidRDefault="002951A1" w:rsidP="00B00259">
      <w:pPr>
        <w:pStyle w:val="Bibliography"/>
        <w:spacing w:after="0" w:line="240" w:lineRule="auto"/>
        <w:rPr>
          <w:szCs w:val="24"/>
        </w:rPr>
      </w:pPr>
      <w:r w:rsidRPr="00B00259">
        <w:rPr>
          <w:szCs w:val="24"/>
        </w:rPr>
        <w:t>[24]</w:t>
      </w:r>
      <w:r w:rsidRPr="00B00259">
        <w:rPr>
          <w:szCs w:val="24"/>
        </w:rPr>
        <w:tab/>
      </w:r>
      <w:r w:rsidRPr="00B00259">
        <w:rPr>
          <w:i/>
          <w:iCs/>
          <w:szCs w:val="24"/>
        </w:rPr>
        <w:t>MongoDB Simple Query - Sort, Limit, Skip [MongoDB# 04]</w:t>
      </w:r>
      <w:r w:rsidRPr="00B00259">
        <w:rPr>
          <w:szCs w:val="24"/>
        </w:rPr>
        <w:t>, (Jul. 14, 2023). Accessed: Apr. 19, 2024. [Online Video]. Available: https://www.youtube.com/watch?v=cTQCdo9cpUg</w:t>
      </w:r>
    </w:p>
    <w:p w14:paraId="3A95CB05" w14:textId="77777777" w:rsidR="002951A1" w:rsidRPr="00B00259" w:rsidRDefault="002951A1" w:rsidP="00B00259">
      <w:pPr>
        <w:pStyle w:val="Bibliography"/>
        <w:spacing w:after="0" w:line="240" w:lineRule="auto"/>
        <w:rPr>
          <w:szCs w:val="24"/>
        </w:rPr>
      </w:pPr>
      <w:r w:rsidRPr="00B00259">
        <w:rPr>
          <w:szCs w:val="24"/>
        </w:rPr>
        <w:t>[25]</w:t>
      </w:r>
      <w:r w:rsidRPr="00B00259">
        <w:rPr>
          <w:szCs w:val="24"/>
        </w:rPr>
        <w:tab/>
      </w:r>
      <w:r w:rsidRPr="00B00259">
        <w:rPr>
          <w:i/>
          <w:iCs/>
          <w:szCs w:val="24"/>
        </w:rPr>
        <w:t>15 MongoDB $exists and $type query operators</w:t>
      </w:r>
      <w:r w:rsidRPr="00B00259">
        <w:rPr>
          <w:szCs w:val="24"/>
        </w:rPr>
        <w:t>, (Jan. 05, 2020). Accessed: Apr. 20, 2024. [Online Video]. Available: https://www.youtube.com/watch?v=5WxsVOuHQQk</w:t>
      </w:r>
    </w:p>
    <w:p w14:paraId="1F9A3F2F" w14:textId="77777777" w:rsidR="002951A1" w:rsidRPr="00B00259" w:rsidRDefault="002951A1" w:rsidP="00B00259">
      <w:pPr>
        <w:pStyle w:val="Bibliography"/>
        <w:spacing w:after="0" w:line="240" w:lineRule="auto"/>
        <w:rPr>
          <w:szCs w:val="24"/>
        </w:rPr>
      </w:pPr>
      <w:r w:rsidRPr="00B00259">
        <w:rPr>
          <w:szCs w:val="24"/>
        </w:rPr>
        <w:t>[26]</w:t>
      </w:r>
      <w:r w:rsidRPr="00B00259">
        <w:rPr>
          <w:szCs w:val="24"/>
        </w:rPr>
        <w:tab/>
      </w:r>
      <w:r w:rsidRPr="00B00259">
        <w:rPr>
          <w:i/>
          <w:iCs/>
          <w:szCs w:val="24"/>
        </w:rPr>
        <w:t>12 MongoDB Queries - Array operators $all, $size</w:t>
      </w:r>
      <w:r w:rsidRPr="00B00259">
        <w:rPr>
          <w:szCs w:val="24"/>
        </w:rPr>
        <w:t>, (Jan. 05, 2020). Accessed: Apr. 20, 2024. [Online Video]. Available: https://www.youtube.com/watch?v=yDm0SdZHwEk</w:t>
      </w:r>
    </w:p>
    <w:p w14:paraId="7B76A2AC" w14:textId="77777777" w:rsidR="002951A1" w:rsidRPr="00B00259" w:rsidRDefault="002951A1" w:rsidP="00B00259">
      <w:pPr>
        <w:pStyle w:val="Bibliography"/>
        <w:spacing w:after="0" w:line="240" w:lineRule="auto"/>
        <w:rPr>
          <w:szCs w:val="24"/>
        </w:rPr>
      </w:pPr>
      <w:r w:rsidRPr="00B00259">
        <w:rPr>
          <w:szCs w:val="24"/>
        </w:rPr>
        <w:t>[27]</w:t>
      </w:r>
      <w:r w:rsidRPr="00B00259">
        <w:rPr>
          <w:szCs w:val="24"/>
        </w:rPr>
        <w:tab/>
      </w:r>
      <w:r w:rsidRPr="00B00259">
        <w:rPr>
          <w:i/>
          <w:iCs/>
          <w:szCs w:val="24"/>
        </w:rPr>
        <w:t>MongoDB movieDetails Aggregation Framework 08 Calculations $multiply $divide $subtract $add</w:t>
      </w:r>
      <w:r w:rsidRPr="00B00259">
        <w:rPr>
          <w:szCs w:val="24"/>
        </w:rPr>
        <w:t>, (Dec. 16, 2021). Accessed: Apr. 17, 2024. [Online Video]. Available: https://www.youtube.com/watch?v=JNiDYpm2IM4</w:t>
      </w:r>
    </w:p>
    <w:p w14:paraId="114B8DF5" w14:textId="77777777" w:rsidR="002951A1" w:rsidRPr="00B00259" w:rsidRDefault="002951A1" w:rsidP="00B00259">
      <w:pPr>
        <w:pStyle w:val="Bibliography"/>
        <w:spacing w:after="0" w:line="240" w:lineRule="auto"/>
        <w:rPr>
          <w:szCs w:val="24"/>
        </w:rPr>
      </w:pPr>
      <w:r w:rsidRPr="00B00259">
        <w:rPr>
          <w:szCs w:val="24"/>
        </w:rPr>
        <w:t>[28]</w:t>
      </w:r>
      <w:r w:rsidRPr="00B00259">
        <w:rPr>
          <w:szCs w:val="24"/>
        </w:rPr>
        <w:tab/>
      </w:r>
      <w:r w:rsidRPr="00B00259">
        <w:rPr>
          <w:i/>
          <w:iCs/>
          <w:szCs w:val="24"/>
        </w:rPr>
        <w:t>MongoDB movieDetails Aggregation Framework 05 $match $project $group $sort Stages</w:t>
      </w:r>
      <w:r w:rsidRPr="00B00259">
        <w:rPr>
          <w:szCs w:val="24"/>
        </w:rPr>
        <w:t>, (Dec. 16, 2021). Accessed: Apr. 17, 2024. [Online Video]. Available: https://www.youtube.com/watch?v=a8n_TsBpmqQ</w:t>
      </w:r>
    </w:p>
    <w:p w14:paraId="1A91B205" w14:textId="77777777" w:rsidR="002951A1" w:rsidRPr="00B00259" w:rsidRDefault="002951A1" w:rsidP="00B00259">
      <w:pPr>
        <w:pStyle w:val="Bibliography"/>
        <w:spacing w:after="0" w:line="240" w:lineRule="auto"/>
        <w:rPr>
          <w:szCs w:val="24"/>
        </w:rPr>
      </w:pPr>
      <w:r w:rsidRPr="00B00259">
        <w:rPr>
          <w:szCs w:val="24"/>
        </w:rPr>
        <w:t>[29]</w:t>
      </w:r>
      <w:r w:rsidRPr="00B00259">
        <w:rPr>
          <w:szCs w:val="24"/>
        </w:rPr>
        <w:tab/>
        <w:t>N. Lunn, ‘Answer to “Is there an elseif thing in MongoDB to $cond while aggregating”’, Stack Overflow. Accessed: Apr. 17, 2024. [Online]. Available: https://stackoverflow.com/a/27479572</w:t>
      </w:r>
    </w:p>
    <w:p w14:paraId="62671E44" w14:textId="77777777" w:rsidR="002951A1" w:rsidRPr="00B00259" w:rsidRDefault="002951A1" w:rsidP="00B00259">
      <w:pPr>
        <w:pStyle w:val="Bibliography"/>
        <w:spacing w:after="0" w:line="240" w:lineRule="auto"/>
        <w:rPr>
          <w:szCs w:val="24"/>
        </w:rPr>
      </w:pPr>
      <w:r w:rsidRPr="00B00259">
        <w:rPr>
          <w:szCs w:val="24"/>
        </w:rPr>
        <w:t>[30]</w:t>
      </w:r>
      <w:r w:rsidRPr="00B00259">
        <w:rPr>
          <w:szCs w:val="24"/>
        </w:rPr>
        <w:tab/>
        <w:t>‘$rank (aggregation) - MongoDB Manual v7.0’. Accessed: Apr. 23, 2024. [Online]. Available: https://www.mongodb.com/docs/manual/reference/operator/aggregation/rank/</w:t>
      </w:r>
    </w:p>
    <w:p w14:paraId="2900F63D" w14:textId="77777777" w:rsidR="002951A1" w:rsidRPr="00B00259" w:rsidRDefault="002951A1" w:rsidP="00B00259">
      <w:pPr>
        <w:pStyle w:val="Bibliography"/>
        <w:spacing w:after="0" w:line="240" w:lineRule="auto"/>
        <w:rPr>
          <w:szCs w:val="24"/>
        </w:rPr>
      </w:pPr>
      <w:r w:rsidRPr="00B00259">
        <w:rPr>
          <w:szCs w:val="24"/>
        </w:rPr>
        <w:t>[31]</w:t>
      </w:r>
      <w:r w:rsidRPr="00B00259">
        <w:rPr>
          <w:szCs w:val="24"/>
        </w:rPr>
        <w:tab/>
        <w:t>dalanmiller, ‘Answer to “Random Sampling from Mongo”’, Stack Overflow. Accessed: Apr. 20, 2024. [Online]. Available: https://stackoverflow.com/a/35298966</w:t>
      </w:r>
    </w:p>
    <w:p w14:paraId="24F34C57" w14:textId="77777777" w:rsidR="002951A1" w:rsidRPr="00B00259" w:rsidRDefault="002951A1" w:rsidP="00B00259">
      <w:pPr>
        <w:pStyle w:val="Bibliography"/>
        <w:spacing w:after="0" w:line="240" w:lineRule="auto"/>
        <w:rPr>
          <w:szCs w:val="24"/>
        </w:rPr>
      </w:pPr>
      <w:r w:rsidRPr="00B00259">
        <w:rPr>
          <w:szCs w:val="24"/>
        </w:rPr>
        <w:t>[32]</w:t>
      </w:r>
      <w:r w:rsidRPr="00B00259">
        <w:rPr>
          <w:szCs w:val="24"/>
        </w:rPr>
        <w:tab/>
      </w:r>
      <w:r w:rsidRPr="00B00259">
        <w:rPr>
          <w:i/>
          <w:iCs/>
          <w:szCs w:val="24"/>
        </w:rPr>
        <w:t>MongoDB movieDetails Aggregation Framework 04 $match $group $sort $out Stages $avg $max $min</w:t>
      </w:r>
      <w:r w:rsidRPr="00B00259">
        <w:rPr>
          <w:szCs w:val="24"/>
        </w:rPr>
        <w:t>, (Dec. 16, 2021). Accessed: Apr. 17, 2024. [Online Video]. Available: https://www.youtube.com/watch?v=k0FS7ypVOpo</w:t>
      </w:r>
    </w:p>
    <w:p w14:paraId="24C478B4" w14:textId="77777777" w:rsidR="002951A1" w:rsidRPr="00B00259" w:rsidRDefault="002951A1" w:rsidP="00B00259">
      <w:pPr>
        <w:pStyle w:val="Bibliography"/>
        <w:spacing w:after="0" w:line="240" w:lineRule="auto"/>
        <w:rPr>
          <w:szCs w:val="24"/>
        </w:rPr>
      </w:pPr>
      <w:r w:rsidRPr="00B00259">
        <w:rPr>
          <w:szCs w:val="24"/>
        </w:rPr>
        <w:t>[33]</w:t>
      </w:r>
      <w:r w:rsidRPr="00B00259">
        <w:rPr>
          <w:szCs w:val="24"/>
        </w:rPr>
        <w:tab/>
      </w:r>
      <w:r w:rsidRPr="00B00259">
        <w:rPr>
          <w:i/>
          <w:iCs/>
          <w:szCs w:val="24"/>
        </w:rPr>
        <w:t>18 Different documents count methods - MongoDB Aggregation Tutorial</w:t>
      </w:r>
      <w:r w:rsidRPr="00B00259">
        <w:rPr>
          <w:szCs w:val="24"/>
        </w:rPr>
        <w:t>, (May 16, 2018). Accessed: Apr. 20, 2024. [Online Video]. Available: https://www.youtube.com/watch?v=GiQsQX5HGjs</w:t>
      </w:r>
    </w:p>
    <w:p w14:paraId="205755BA" w14:textId="77777777" w:rsidR="002951A1" w:rsidRPr="00B00259" w:rsidRDefault="002951A1" w:rsidP="00B00259">
      <w:pPr>
        <w:pStyle w:val="Bibliography"/>
        <w:spacing w:after="0" w:line="240" w:lineRule="auto"/>
        <w:rPr>
          <w:szCs w:val="24"/>
        </w:rPr>
      </w:pPr>
      <w:r w:rsidRPr="00B00259">
        <w:rPr>
          <w:szCs w:val="24"/>
        </w:rPr>
        <w:t>[34]</w:t>
      </w:r>
      <w:r w:rsidRPr="00B00259">
        <w:rPr>
          <w:szCs w:val="24"/>
        </w:rPr>
        <w:tab/>
        <w:t>‘MongoDB - $addToSet Operator’, GeeksforGeeks. Accessed: Apr. 20, 2024. [Online]. Available: https://www.geeksforgeeks.org/mongodb-addtoset-operator/</w:t>
      </w:r>
    </w:p>
    <w:p w14:paraId="51808D39" w14:textId="77777777" w:rsidR="002951A1" w:rsidRPr="00B00259" w:rsidRDefault="002951A1" w:rsidP="00B00259">
      <w:pPr>
        <w:pStyle w:val="Bibliography"/>
        <w:spacing w:after="0" w:line="240" w:lineRule="auto"/>
        <w:rPr>
          <w:szCs w:val="24"/>
        </w:rPr>
      </w:pPr>
      <w:r w:rsidRPr="00B00259">
        <w:rPr>
          <w:szCs w:val="24"/>
        </w:rPr>
        <w:t>[35]</w:t>
      </w:r>
      <w:r w:rsidRPr="00B00259">
        <w:rPr>
          <w:szCs w:val="24"/>
        </w:rPr>
        <w:tab/>
      </w:r>
      <w:r w:rsidRPr="00B00259">
        <w:rPr>
          <w:i/>
          <w:iCs/>
          <w:szCs w:val="24"/>
        </w:rPr>
        <w:t>MongoDB movieDetails Aggregation Framework 10 $bucketAuto</w:t>
      </w:r>
      <w:r w:rsidRPr="00B00259">
        <w:rPr>
          <w:szCs w:val="24"/>
        </w:rPr>
        <w:t>, (Dec. 16, 2021). Accessed: Apr. 21, 2024. [Online Video]. Available: https://www.youtube.com/watch?v=gXdD-ebW2Nk</w:t>
      </w:r>
    </w:p>
    <w:p w14:paraId="4BB69694" w14:textId="77777777" w:rsidR="002951A1" w:rsidRPr="00B00259" w:rsidRDefault="002951A1" w:rsidP="00B00259">
      <w:pPr>
        <w:pStyle w:val="Bibliography"/>
        <w:spacing w:after="0" w:line="240" w:lineRule="auto"/>
        <w:rPr>
          <w:szCs w:val="24"/>
        </w:rPr>
      </w:pPr>
      <w:r w:rsidRPr="00B00259">
        <w:rPr>
          <w:szCs w:val="24"/>
        </w:rPr>
        <w:t>[36]</w:t>
      </w:r>
      <w:r w:rsidRPr="00B00259">
        <w:rPr>
          <w:szCs w:val="24"/>
        </w:rPr>
        <w:tab/>
      </w:r>
      <w:r w:rsidRPr="00B00259">
        <w:rPr>
          <w:i/>
          <w:iCs/>
          <w:szCs w:val="24"/>
        </w:rPr>
        <w:t>Complete MongoDB Tutorial #4 - Using MongoDB Compass</w:t>
      </w:r>
      <w:r w:rsidRPr="00B00259">
        <w:rPr>
          <w:szCs w:val="24"/>
        </w:rPr>
        <w:t>, (Mar. 22, 2022). Accessed: Apr. 21, 2024. [Online Video]. Available: https://www.youtube.com/watch?v=bJSj1a84I20</w:t>
      </w:r>
    </w:p>
    <w:p w14:paraId="36BB818F" w14:textId="77777777" w:rsidR="002951A1" w:rsidRPr="00B00259" w:rsidRDefault="002951A1" w:rsidP="00B00259">
      <w:pPr>
        <w:pStyle w:val="Bibliography"/>
        <w:spacing w:after="0" w:line="240" w:lineRule="auto"/>
        <w:rPr>
          <w:szCs w:val="24"/>
        </w:rPr>
      </w:pPr>
      <w:r w:rsidRPr="00B00259">
        <w:rPr>
          <w:szCs w:val="24"/>
        </w:rPr>
        <w:t>[37]</w:t>
      </w:r>
      <w:r w:rsidRPr="00B00259">
        <w:rPr>
          <w:szCs w:val="24"/>
        </w:rPr>
        <w:tab/>
        <w:t>‘MongoDB vs MongoDB Atlas | What are the differences?’, StackShare. Accessed: Apr. 22, 2024. [Online]. Available: https://stackshare.io/stackups/mongodb-vs-mongodb-atlas</w:t>
      </w:r>
    </w:p>
    <w:p w14:paraId="207AFCE1" w14:textId="18E004AE" w:rsidR="007C42CF" w:rsidRDefault="00A45D68" w:rsidP="00B00259">
      <w:pPr>
        <w:pStyle w:val="NormalWeb"/>
        <w:spacing w:before="0" w:beforeAutospacing="0" w:after="0" w:afterAutospacing="0"/>
        <w:rPr>
          <w:rStyle w:val="Heading2Char"/>
          <w:rFonts w:ascii="Times New Roman" w:hAnsi="Times New Roman" w:cs="Times New Roman"/>
          <w:sz w:val="20"/>
          <w:szCs w:val="20"/>
        </w:rPr>
      </w:pPr>
      <w:r w:rsidRPr="00B00259">
        <w:rPr>
          <w:rStyle w:val="Heading2Char"/>
          <w:rFonts w:ascii="Times New Roman" w:hAnsi="Times New Roman" w:cs="Times New Roman"/>
          <w:sz w:val="22"/>
          <w:szCs w:val="22"/>
        </w:rPr>
        <w:fldChar w:fldCharType="end"/>
      </w:r>
    </w:p>
    <w:p w14:paraId="20AF6AE0" w14:textId="2943F498" w:rsidR="00F616CE" w:rsidRDefault="00BD13EE" w:rsidP="007C42CF">
      <w:pPr>
        <w:pStyle w:val="NormalWeb"/>
        <w:spacing w:before="0" w:beforeAutospacing="0" w:after="0" w:afterAutospacing="0"/>
      </w:pPr>
      <w:bookmarkStart w:id="59" w:name="_Toc164941401"/>
      <w:r w:rsidRPr="00F616CE">
        <w:rPr>
          <w:rStyle w:val="Heading2Char"/>
        </w:rPr>
        <w:lastRenderedPageBreak/>
        <w:t>Appendix</w:t>
      </w:r>
      <w:bookmarkEnd w:id="59"/>
      <w:r>
        <w:t xml:space="preserve"> </w:t>
      </w:r>
    </w:p>
    <w:p w14:paraId="6C9F29AD" w14:textId="3B0AD372" w:rsidR="00582A33" w:rsidRPr="00214ECE" w:rsidRDefault="00582A33" w:rsidP="00BD13EE">
      <w:pPr>
        <w:pStyle w:val="NormalWeb"/>
      </w:pPr>
      <w:r w:rsidRPr="00214ECE">
        <w:t xml:space="preserve">Links to </w:t>
      </w:r>
      <w:r w:rsidR="00063507">
        <w:t>helpful start-up websites not referenced;</w:t>
      </w:r>
    </w:p>
    <w:p w14:paraId="49C280F7" w14:textId="61704889" w:rsidR="00863BBE" w:rsidRDefault="00C83077" w:rsidP="00BD13EE">
      <w:pPr>
        <w:pStyle w:val="NormalWeb"/>
        <w:rPr>
          <w:rStyle w:val="Hyperlink"/>
        </w:rPr>
      </w:pPr>
      <w:hyperlink r:id="rId97" w:history="1">
        <w:r w:rsidR="00214ECE" w:rsidRPr="008224C5">
          <w:rPr>
            <w:rStyle w:val="Hyperlink"/>
          </w:rPr>
          <w:t>https://www.linkedin.com/learning/learning-mongodb-17360744/modern-database-and-application-design-with-mongodb?u=42358916</w:t>
        </w:r>
      </w:hyperlink>
    </w:p>
    <w:p w14:paraId="4CC9B11F" w14:textId="4ABC0E34" w:rsidR="00B00259" w:rsidRDefault="00B00259" w:rsidP="00BD13EE">
      <w:pPr>
        <w:pStyle w:val="NormalWeb"/>
      </w:pPr>
      <w:r w:rsidRPr="00B00259">
        <w:t>https://www.linkedin.com/learning/mongodb-essential-training/features-of-mongodb?autoSkip=true&amp;resume=false&amp;u=42358916</w:t>
      </w:r>
    </w:p>
    <w:p w14:paraId="18E36D92" w14:textId="77777777" w:rsidR="00063507" w:rsidRPr="0028301B" w:rsidRDefault="00C83077" w:rsidP="00063507">
      <w:pPr>
        <w:tabs>
          <w:tab w:val="left" w:pos="1995"/>
        </w:tabs>
        <w:rPr>
          <w:lang w:val="en-GB"/>
        </w:rPr>
      </w:pPr>
      <w:hyperlink r:id="rId98" w:history="1">
        <w:r w:rsidR="00063507" w:rsidRPr="0028301B">
          <w:rPr>
            <w:rStyle w:val="Hyperlink"/>
            <w:lang w:val="en-GB"/>
          </w:rPr>
          <w:t>https://docs.mongodb.com/manual/tutorial/getting-started/</w:t>
        </w:r>
      </w:hyperlink>
    </w:p>
    <w:p w14:paraId="67EF3335" w14:textId="77777777" w:rsidR="00063507" w:rsidRPr="0028301B" w:rsidRDefault="00C83077" w:rsidP="00063507">
      <w:pPr>
        <w:pStyle w:val="NormalWeb"/>
        <w:rPr>
          <w:sz w:val="22"/>
          <w:szCs w:val="22"/>
          <w:lang w:val="en-GB"/>
        </w:rPr>
      </w:pPr>
      <w:hyperlink r:id="rId99" w:history="1">
        <w:r w:rsidR="00063507" w:rsidRPr="0028301B">
          <w:rPr>
            <w:rStyle w:val="Hyperlink"/>
            <w:rFonts w:eastAsiaTheme="majorEastAsia"/>
            <w:sz w:val="22"/>
            <w:szCs w:val="22"/>
            <w:lang w:val="en-GB"/>
          </w:rPr>
          <w:t>https://docs.mongodb.com/manual/crud/</w:t>
        </w:r>
      </w:hyperlink>
      <w:r w:rsidR="00063507" w:rsidRPr="0028301B">
        <w:rPr>
          <w:sz w:val="22"/>
          <w:szCs w:val="22"/>
          <w:lang w:val="en-GB"/>
        </w:rPr>
        <w:tab/>
      </w:r>
      <w:r w:rsidR="00063507" w:rsidRPr="0028301B">
        <w:rPr>
          <w:sz w:val="22"/>
          <w:szCs w:val="22"/>
          <w:lang w:val="en-GB"/>
        </w:rPr>
        <w:tab/>
      </w:r>
    </w:p>
    <w:p w14:paraId="5E8C68CB" w14:textId="77777777" w:rsidR="00063507" w:rsidRDefault="00C83077" w:rsidP="00063507">
      <w:pPr>
        <w:pStyle w:val="NormalWeb"/>
      </w:pPr>
      <w:hyperlink r:id="rId100" w:history="1">
        <w:r w:rsidR="00063507" w:rsidRPr="0028301B">
          <w:rPr>
            <w:rStyle w:val="Hyperlink"/>
            <w:rFonts w:eastAsiaTheme="majorEastAsia"/>
            <w:sz w:val="22"/>
            <w:szCs w:val="22"/>
            <w:lang w:val="en-GB"/>
          </w:rPr>
          <w:t>https://docs.mongodb.com/manual/aggregation/</w:t>
        </w:r>
      </w:hyperlink>
      <w:r w:rsidR="00063507">
        <w:rPr>
          <w:sz w:val="22"/>
          <w:szCs w:val="22"/>
          <w:lang w:val="en-GB"/>
        </w:rPr>
        <w:t xml:space="preserve">  </w:t>
      </w:r>
    </w:p>
    <w:p w14:paraId="68D12D8C" w14:textId="2909DDD4" w:rsidR="00EE699D" w:rsidRDefault="00214ECE" w:rsidP="00BD13EE">
      <w:pPr>
        <w:pStyle w:val="NormalWeb"/>
      </w:pPr>
      <w:r w:rsidRPr="00EE699D">
        <w:t>Links</w:t>
      </w:r>
      <w:r w:rsidR="00BD13EE" w:rsidRPr="00EE699D">
        <w:t xml:space="preserve"> to </w:t>
      </w:r>
      <w:r w:rsidR="00EE699D" w:rsidRPr="00EE699D">
        <w:t>YouTube Screencasts;</w:t>
      </w:r>
    </w:p>
    <w:p w14:paraId="56993C2E" w14:textId="2AEDABC6" w:rsidR="00D118F5" w:rsidRDefault="00D118F5" w:rsidP="00BD13EE">
      <w:pPr>
        <w:pStyle w:val="NormalWeb"/>
      </w:pPr>
      <w:r>
        <w:t>Screencast 1;</w:t>
      </w:r>
    </w:p>
    <w:p w14:paraId="39F87E20" w14:textId="1AD10791" w:rsidR="006C5246" w:rsidRDefault="00C83077">
      <w:hyperlink r:id="rId101" w:history="1">
        <w:r w:rsidR="00D118F5" w:rsidRPr="00F31B9D">
          <w:rPr>
            <w:rStyle w:val="Hyperlink"/>
          </w:rPr>
          <w:t>https://youtu.be/O8g4IbTdduk</w:t>
        </w:r>
      </w:hyperlink>
    </w:p>
    <w:p w14:paraId="0788CA06" w14:textId="4888E84B" w:rsidR="00D118F5" w:rsidRDefault="00D118F5">
      <w:r>
        <w:t>Screencast 2;</w:t>
      </w:r>
    </w:p>
    <w:p w14:paraId="3D19640C" w14:textId="12D7AB57" w:rsidR="003515E4" w:rsidRDefault="00C83077">
      <w:hyperlink r:id="rId102" w:history="1">
        <w:r w:rsidR="003515E4" w:rsidRPr="00F31B9D">
          <w:rPr>
            <w:rStyle w:val="Hyperlink"/>
          </w:rPr>
          <w:t>https://youtu.be/m097GHKz8U8</w:t>
        </w:r>
      </w:hyperlink>
    </w:p>
    <w:p w14:paraId="6B4BE458" w14:textId="77777777" w:rsidR="003515E4" w:rsidRDefault="003515E4"/>
    <w:p w14:paraId="2448A8F1" w14:textId="77777777" w:rsidR="00D118F5" w:rsidRDefault="00D118F5"/>
    <w:sectPr w:rsidR="00D118F5" w:rsidSect="007C717B">
      <w:footerReference w:type="default" r:id="rId10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BAE5D" w14:textId="77777777" w:rsidR="007C717B" w:rsidRDefault="007C717B" w:rsidP="002E6A94">
      <w:pPr>
        <w:spacing w:after="0" w:line="240" w:lineRule="auto"/>
      </w:pPr>
      <w:r>
        <w:separator/>
      </w:r>
    </w:p>
  </w:endnote>
  <w:endnote w:type="continuationSeparator" w:id="0">
    <w:p w14:paraId="1F7B2212" w14:textId="77777777" w:rsidR="007C717B" w:rsidRDefault="007C717B" w:rsidP="002E6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128862"/>
      <w:docPartObj>
        <w:docPartGallery w:val="Page Numbers (Bottom of Page)"/>
        <w:docPartUnique/>
      </w:docPartObj>
    </w:sdtPr>
    <w:sdtEndPr/>
    <w:sdtContent>
      <w:p w14:paraId="1A0C3CEE" w14:textId="3092219B" w:rsidR="002E6A94" w:rsidRDefault="002E6A94">
        <w:pPr>
          <w:pStyle w:val="Footer"/>
          <w:jc w:val="center"/>
        </w:pPr>
        <w:r>
          <w:fldChar w:fldCharType="begin"/>
        </w:r>
        <w:r>
          <w:instrText>PAGE   \* MERGEFORMAT</w:instrText>
        </w:r>
        <w:r>
          <w:fldChar w:fldCharType="separate"/>
        </w:r>
        <w:r>
          <w:rPr>
            <w:lang w:val="en-GB"/>
          </w:rPr>
          <w:t>2</w:t>
        </w:r>
        <w:r>
          <w:fldChar w:fldCharType="end"/>
        </w:r>
      </w:p>
    </w:sdtContent>
  </w:sdt>
  <w:p w14:paraId="62A34BFB" w14:textId="77777777" w:rsidR="002E6A94" w:rsidRDefault="002E6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0345D" w14:textId="77777777" w:rsidR="007C717B" w:rsidRDefault="007C717B" w:rsidP="002E6A94">
      <w:pPr>
        <w:spacing w:after="0" w:line="240" w:lineRule="auto"/>
      </w:pPr>
      <w:r>
        <w:separator/>
      </w:r>
    </w:p>
  </w:footnote>
  <w:footnote w:type="continuationSeparator" w:id="0">
    <w:p w14:paraId="779B6FEA" w14:textId="77777777" w:rsidR="007C717B" w:rsidRDefault="007C717B" w:rsidP="002E6A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08E1"/>
    <w:multiLevelType w:val="hybridMultilevel"/>
    <w:tmpl w:val="FCEC946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1F77306"/>
    <w:multiLevelType w:val="hybridMultilevel"/>
    <w:tmpl w:val="AF6E907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219763D3"/>
    <w:multiLevelType w:val="multilevel"/>
    <w:tmpl w:val="B030D0C0"/>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ED4147"/>
    <w:multiLevelType w:val="hybridMultilevel"/>
    <w:tmpl w:val="AF6E907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31AC5E4F"/>
    <w:multiLevelType w:val="hybridMultilevel"/>
    <w:tmpl w:val="B8064BA0"/>
    <w:lvl w:ilvl="0" w:tplc="B142DA1A">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403527706">
    <w:abstractNumId w:val="0"/>
  </w:num>
  <w:num w:numId="2" w16cid:durableId="1703630133">
    <w:abstractNumId w:val="2"/>
  </w:num>
  <w:num w:numId="3" w16cid:durableId="1643383354">
    <w:abstractNumId w:val="1"/>
  </w:num>
  <w:num w:numId="4" w16cid:durableId="330135710">
    <w:abstractNumId w:val="3"/>
  </w:num>
  <w:num w:numId="5" w16cid:durableId="2953817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3EE"/>
    <w:rsid w:val="00000210"/>
    <w:rsid w:val="00000523"/>
    <w:rsid w:val="0000129B"/>
    <w:rsid w:val="00002915"/>
    <w:rsid w:val="00002EF8"/>
    <w:rsid w:val="00004851"/>
    <w:rsid w:val="000050B8"/>
    <w:rsid w:val="000051A4"/>
    <w:rsid w:val="00005AEA"/>
    <w:rsid w:val="0000615D"/>
    <w:rsid w:val="000107F4"/>
    <w:rsid w:val="000123C4"/>
    <w:rsid w:val="0001258E"/>
    <w:rsid w:val="000130AD"/>
    <w:rsid w:val="00015EAD"/>
    <w:rsid w:val="00016063"/>
    <w:rsid w:val="000172CF"/>
    <w:rsid w:val="00021CDD"/>
    <w:rsid w:val="00022498"/>
    <w:rsid w:val="000227CC"/>
    <w:rsid w:val="000240F1"/>
    <w:rsid w:val="000254A4"/>
    <w:rsid w:val="00026375"/>
    <w:rsid w:val="00030A25"/>
    <w:rsid w:val="000335A9"/>
    <w:rsid w:val="0003543E"/>
    <w:rsid w:val="0004059F"/>
    <w:rsid w:val="000426F0"/>
    <w:rsid w:val="00042990"/>
    <w:rsid w:val="000443D8"/>
    <w:rsid w:val="00050256"/>
    <w:rsid w:val="0005045A"/>
    <w:rsid w:val="0005195B"/>
    <w:rsid w:val="0005304C"/>
    <w:rsid w:val="00055F54"/>
    <w:rsid w:val="0006218A"/>
    <w:rsid w:val="00062200"/>
    <w:rsid w:val="00063507"/>
    <w:rsid w:val="00063DC9"/>
    <w:rsid w:val="00064114"/>
    <w:rsid w:val="000659DF"/>
    <w:rsid w:val="00066185"/>
    <w:rsid w:val="00066902"/>
    <w:rsid w:val="0006731D"/>
    <w:rsid w:val="00070E75"/>
    <w:rsid w:val="000710D7"/>
    <w:rsid w:val="00071250"/>
    <w:rsid w:val="00071A29"/>
    <w:rsid w:val="000726C1"/>
    <w:rsid w:val="0007451F"/>
    <w:rsid w:val="000749A2"/>
    <w:rsid w:val="00074A40"/>
    <w:rsid w:val="00074B01"/>
    <w:rsid w:val="000766EC"/>
    <w:rsid w:val="00076AA4"/>
    <w:rsid w:val="0007711D"/>
    <w:rsid w:val="0007786A"/>
    <w:rsid w:val="00082380"/>
    <w:rsid w:val="000838BA"/>
    <w:rsid w:val="00083BFD"/>
    <w:rsid w:val="00084D2A"/>
    <w:rsid w:val="00085108"/>
    <w:rsid w:val="0008510F"/>
    <w:rsid w:val="00085F10"/>
    <w:rsid w:val="00087AE0"/>
    <w:rsid w:val="00087EE5"/>
    <w:rsid w:val="000902A6"/>
    <w:rsid w:val="000971DA"/>
    <w:rsid w:val="000A0F8B"/>
    <w:rsid w:val="000A1474"/>
    <w:rsid w:val="000A2B5F"/>
    <w:rsid w:val="000A4103"/>
    <w:rsid w:val="000A48E2"/>
    <w:rsid w:val="000A5A4B"/>
    <w:rsid w:val="000B03EF"/>
    <w:rsid w:val="000B128B"/>
    <w:rsid w:val="000B2054"/>
    <w:rsid w:val="000B2F5B"/>
    <w:rsid w:val="000B6130"/>
    <w:rsid w:val="000B717C"/>
    <w:rsid w:val="000B72D7"/>
    <w:rsid w:val="000B7F96"/>
    <w:rsid w:val="000C0164"/>
    <w:rsid w:val="000C26DA"/>
    <w:rsid w:val="000C2E48"/>
    <w:rsid w:val="000C4442"/>
    <w:rsid w:val="000C55C4"/>
    <w:rsid w:val="000C588F"/>
    <w:rsid w:val="000C7CBC"/>
    <w:rsid w:val="000C7E35"/>
    <w:rsid w:val="000D1BC8"/>
    <w:rsid w:val="000D2983"/>
    <w:rsid w:val="000D2A4A"/>
    <w:rsid w:val="000D2C3C"/>
    <w:rsid w:val="000D43AE"/>
    <w:rsid w:val="000D7113"/>
    <w:rsid w:val="000D727B"/>
    <w:rsid w:val="000D7432"/>
    <w:rsid w:val="000D77DD"/>
    <w:rsid w:val="000D7ECD"/>
    <w:rsid w:val="000E0E9D"/>
    <w:rsid w:val="000E24DF"/>
    <w:rsid w:val="000E4A90"/>
    <w:rsid w:val="000E4B9A"/>
    <w:rsid w:val="000E68B7"/>
    <w:rsid w:val="000F10A5"/>
    <w:rsid w:val="000F2035"/>
    <w:rsid w:val="000F334C"/>
    <w:rsid w:val="000F6247"/>
    <w:rsid w:val="000F6967"/>
    <w:rsid w:val="00100EF0"/>
    <w:rsid w:val="001010B9"/>
    <w:rsid w:val="00101118"/>
    <w:rsid w:val="00103573"/>
    <w:rsid w:val="00104CF1"/>
    <w:rsid w:val="00105E6A"/>
    <w:rsid w:val="00106817"/>
    <w:rsid w:val="00106A4F"/>
    <w:rsid w:val="00110F1F"/>
    <w:rsid w:val="001121F1"/>
    <w:rsid w:val="00112323"/>
    <w:rsid w:val="00113A29"/>
    <w:rsid w:val="00114CE5"/>
    <w:rsid w:val="00115314"/>
    <w:rsid w:val="00117987"/>
    <w:rsid w:val="00117FBD"/>
    <w:rsid w:val="00122EE2"/>
    <w:rsid w:val="001242EE"/>
    <w:rsid w:val="0012490A"/>
    <w:rsid w:val="00124FB9"/>
    <w:rsid w:val="001256B9"/>
    <w:rsid w:val="0012621C"/>
    <w:rsid w:val="00126A0C"/>
    <w:rsid w:val="00126FDC"/>
    <w:rsid w:val="00127B0E"/>
    <w:rsid w:val="00127D9B"/>
    <w:rsid w:val="001310A7"/>
    <w:rsid w:val="001335D5"/>
    <w:rsid w:val="0013399D"/>
    <w:rsid w:val="001355F9"/>
    <w:rsid w:val="00136619"/>
    <w:rsid w:val="0013761B"/>
    <w:rsid w:val="001377A5"/>
    <w:rsid w:val="00137A50"/>
    <w:rsid w:val="0014094C"/>
    <w:rsid w:val="00140AF1"/>
    <w:rsid w:val="001411C9"/>
    <w:rsid w:val="001452FF"/>
    <w:rsid w:val="0014583C"/>
    <w:rsid w:val="001462D6"/>
    <w:rsid w:val="00147837"/>
    <w:rsid w:val="001511DE"/>
    <w:rsid w:val="001512BD"/>
    <w:rsid w:val="00151DE8"/>
    <w:rsid w:val="001525C0"/>
    <w:rsid w:val="001540E5"/>
    <w:rsid w:val="00154E57"/>
    <w:rsid w:val="00154FB3"/>
    <w:rsid w:val="00155509"/>
    <w:rsid w:val="001566D1"/>
    <w:rsid w:val="00160FC1"/>
    <w:rsid w:val="00167DD4"/>
    <w:rsid w:val="00171624"/>
    <w:rsid w:val="00174497"/>
    <w:rsid w:val="00175D91"/>
    <w:rsid w:val="00176370"/>
    <w:rsid w:val="00182E31"/>
    <w:rsid w:val="00184DCA"/>
    <w:rsid w:val="00185C66"/>
    <w:rsid w:val="001919D2"/>
    <w:rsid w:val="0019376C"/>
    <w:rsid w:val="0019542C"/>
    <w:rsid w:val="001A224A"/>
    <w:rsid w:val="001A2469"/>
    <w:rsid w:val="001A70D1"/>
    <w:rsid w:val="001B0400"/>
    <w:rsid w:val="001B0D31"/>
    <w:rsid w:val="001B1977"/>
    <w:rsid w:val="001B4BB4"/>
    <w:rsid w:val="001B4D42"/>
    <w:rsid w:val="001C0CFE"/>
    <w:rsid w:val="001C2C52"/>
    <w:rsid w:val="001C4B68"/>
    <w:rsid w:val="001C4C4B"/>
    <w:rsid w:val="001C7610"/>
    <w:rsid w:val="001C7BD7"/>
    <w:rsid w:val="001D25E7"/>
    <w:rsid w:val="001D3CC8"/>
    <w:rsid w:val="001D3FC4"/>
    <w:rsid w:val="001D43AB"/>
    <w:rsid w:val="001D48ED"/>
    <w:rsid w:val="001E2098"/>
    <w:rsid w:val="001E2AC5"/>
    <w:rsid w:val="001E2F09"/>
    <w:rsid w:val="001E4AB8"/>
    <w:rsid w:val="001E5047"/>
    <w:rsid w:val="001E676B"/>
    <w:rsid w:val="001E71A1"/>
    <w:rsid w:val="001F1DE6"/>
    <w:rsid w:val="001F2433"/>
    <w:rsid w:val="001F3151"/>
    <w:rsid w:val="001F328B"/>
    <w:rsid w:val="001F4576"/>
    <w:rsid w:val="0020020E"/>
    <w:rsid w:val="00200FDD"/>
    <w:rsid w:val="00201E6F"/>
    <w:rsid w:val="002030A9"/>
    <w:rsid w:val="00203E36"/>
    <w:rsid w:val="002068A4"/>
    <w:rsid w:val="00206C4A"/>
    <w:rsid w:val="00206C92"/>
    <w:rsid w:val="00207D7C"/>
    <w:rsid w:val="0021488C"/>
    <w:rsid w:val="00214B7F"/>
    <w:rsid w:val="00214ECE"/>
    <w:rsid w:val="0021637C"/>
    <w:rsid w:val="00217A0A"/>
    <w:rsid w:val="00222467"/>
    <w:rsid w:val="00222841"/>
    <w:rsid w:val="00222C41"/>
    <w:rsid w:val="002245B4"/>
    <w:rsid w:val="00230836"/>
    <w:rsid w:val="00231221"/>
    <w:rsid w:val="00231A8F"/>
    <w:rsid w:val="002339C5"/>
    <w:rsid w:val="00233E84"/>
    <w:rsid w:val="00233F69"/>
    <w:rsid w:val="0023415F"/>
    <w:rsid w:val="00234914"/>
    <w:rsid w:val="0023756F"/>
    <w:rsid w:val="00237B41"/>
    <w:rsid w:val="00240DB9"/>
    <w:rsid w:val="0024186A"/>
    <w:rsid w:val="00242646"/>
    <w:rsid w:val="00242E1D"/>
    <w:rsid w:val="00244182"/>
    <w:rsid w:val="0024579A"/>
    <w:rsid w:val="00245BD2"/>
    <w:rsid w:val="00245DA6"/>
    <w:rsid w:val="00246F0B"/>
    <w:rsid w:val="00247F09"/>
    <w:rsid w:val="00250338"/>
    <w:rsid w:val="00250A03"/>
    <w:rsid w:val="00251422"/>
    <w:rsid w:val="002526DE"/>
    <w:rsid w:val="00252A22"/>
    <w:rsid w:val="002542DB"/>
    <w:rsid w:val="00255503"/>
    <w:rsid w:val="00256824"/>
    <w:rsid w:val="00257D7C"/>
    <w:rsid w:val="0026172D"/>
    <w:rsid w:val="002641D0"/>
    <w:rsid w:val="00264256"/>
    <w:rsid w:val="00265D61"/>
    <w:rsid w:val="002660DB"/>
    <w:rsid w:val="002670D1"/>
    <w:rsid w:val="002671CE"/>
    <w:rsid w:val="00271413"/>
    <w:rsid w:val="0027188B"/>
    <w:rsid w:val="002724A2"/>
    <w:rsid w:val="00273147"/>
    <w:rsid w:val="002731EB"/>
    <w:rsid w:val="00274997"/>
    <w:rsid w:val="00275D28"/>
    <w:rsid w:val="00276E6C"/>
    <w:rsid w:val="00277548"/>
    <w:rsid w:val="002775BB"/>
    <w:rsid w:val="0028006E"/>
    <w:rsid w:val="00282503"/>
    <w:rsid w:val="00282567"/>
    <w:rsid w:val="00282FA6"/>
    <w:rsid w:val="0028301B"/>
    <w:rsid w:val="00283753"/>
    <w:rsid w:val="002837C1"/>
    <w:rsid w:val="0028433C"/>
    <w:rsid w:val="0028595B"/>
    <w:rsid w:val="00285E6B"/>
    <w:rsid w:val="002866DD"/>
    <w:rsid w:val="00287E4D"/>
    <w:rsid w:val="002907DA"/>
    <w:rsid w:val="00290FE4"/>
    <w:rsid w:val="00292E63"/>
    <w:rsid w:val="0029515F"/>
    <w:rsid w:val="002951A1"/>
    <w:rsid w:val="002953F9"/>
    <w:rsid w:val="00295CD1"/>
    <w:rsid w:val="00297248"/>
    <w:rsid w:val="002A1FC0"/>
    <w:rsid w:val="002A3470"/>
    <w:rsid w:val="002A4A14"/>
    <w:rsid w:val="002A4DA0"/>
    <w:rsid w:val="002A5A8E"/>
    <w:rsid w:val="002A5E35"/>
    <w:rsid w:val="002A7E97"/>
    <w:rsid w:val="002B02C7"/>
    <w:rsid w:val="002B193F"/>
    <w:rsid w:val="002B2293"/>
    <w:rsid w:val="002B43EC"/>
    <w:rsid w:val="002B4983"/>
    <w:rsid w:val="002B7C95"/>
    <w:rsid w:val="002B7FFB"/>
    <w:rsid w:val="002C1638"/>
    <w:rsid w:val="002C4098"/>
    <w:rsid w:val="002C5609"/>
    <w:rsid w:val="002C5D7F"/>
    <w:rsid w:val="002C600E"/>
    <w:rsid w:val="002C7727"/>
    <w:rsid w:val="002D3880"/>
    <w:rsid w:val="002D5FAE"/>
    <w:rsid w:val="002D6976"/>
    <w:rsid w:val="002E1AC4"/>
    <w:rsid w:val="002E390D"/>
    <w:rsid w:val="002E3F1C"/>
    <w:rsid w:val="002E42AA"/>
    <w:rsid w:val="002E462A"/>
    <w:rsid w:val="002E60B7"/>
    <w:rsid w:val="002E6833"/>
    <w:rsid w:val="002E6955"/>
    <w:rsid w:val="002E69C6"/>
    <w:rsid w:val="002E6A94"/>
    <w:rsid w:val="002E6AD2"/>
    <w:rsid w:val="002E6D17"/>
    <w:rsid w:val="002E787D"/>
    <w:rsid w:val="002F01EE"/>
    <w:rsid w:val="002F0814"/>
    <w:rsid w:val="002F0A16"/>
    <w:rsid w:val="002F451F"/>
    <w:rsid w:val="002F4C7A"/>
    <w:rsid w:val="002F7B75"/>
    <w:rsid w:val="00300291"/>
    <w:rsid w:val="0030082C"/>
    <w:rsid w:val="0030093F"/>
    <w:rsid w:val="00301C7F"/>
    <w:rsid w:val="00301D5A"/>
    <w:rsid w:val="00302F73"/>
    <w:rsid w:val="0030315B"/>
    <w:rsid w:val="00303855"/>
    <w:rsid w:val="00303FED"/>
    <w:rsid w:val="00304961"/>
    <w:rsid w:val="003062EA"/>
    <w:rsid w:val="003073BA"/>
    <w:rsid w:val="00307804"/>
    <w:rsid w:val="003107AC"/>
    <w:rsid w:val="00311D72"/>
    <w:rsid w:val="00311DB6"/>
    <w:rsid w:val="003135E3"/>
    <w:rsid w:val="00313675"/>
    <w:rsid w:val="00315078"/>
    <w:rsid w:val="00316281"/>
    <w:rsid w:val="0032193E"/>
    <w:rsid w:val="00324383"/>
    <w:rsid w:val="00324D20"/>
    <w:rsid w:val="00325B5F"/>
    <w:rsid w:val="00326435"/>
    <w:rsid w:val="00327243"/>
    <w:rsid w:val="00327A15"/>
    <w:rsid w:val="00333508"/>
    <w:rsid w:val="0033564E"/>
    <w:rsid w:val="00336A21"/>
    <w:rsid w:val="0034170D"/>
    <w:rsid w:val="0034223D"/>
    <w:rsid w:val="00345758"/>
    <w:rsid w:val="00345DF6"/>
    <w:rsid w:val="00345EC4"/>
    <w:rsid w:val="00346318"/>
    <w:rsid w:val="0034743B"/>
    <w:rsid w:val="003515E4"/>
    <w:rsid w:val="00351B76"/>
    <w:rsid w:val="003546E5"/>
    <w:rsid w:val="00355911"/>
    <w:rsid w:val="00357270"/>
    <w:rsid w:val="00357DCA"/>
    <w:rsid w:val="003610B6"/>
    <w:rsid w:val="00364B84"/>
    <w:rsid w:val="00366BA7"/>
    <w:rsid w:val="00372462"/>
    <w:rsid w:val="003747F3"/>
    <w:rsid w:val="00374869"/>
    <w:rsid w:val="0037500A"/>
    <w:rsid w:val="003754CE"/>
    <w:rsid w:val="0037596A"/>
    <w:rsid w:val="0037752E"/>
    <w:rsid w:val="003776B8"/>
    <w:rsid w:val="00380077"/>
    <w:rsid w:val="003802BE"/>
    <w:rsid w:val="003804B1"/>
    <w:rsid w:val="0038286F"/>
    <w:rsid w:val="00384242"/>
    <w:rsid w:val="00385E7C"/>
    <w:rsid w:val="00386625"/>
    <w:rsid w:val="00386F4D"/>
    <w:rsid w:val="003907C6"/>
    <w:rsid w:val="00390AE4"/>
    <w:rsid w:val="0039102D"/>
    <w:rsid w:val="00393018"/>
    <w:rsid w:val="003956E9"/>
    <w:rsid w:val="00395701"/>
    <w:rsid w:val="003957B9"/>
    <w:rsid w:val="003975DA"/>
    <w:rsid w:val="00397C98"/>
    <w:rsid w:val="003A0021"/>
    <w:rsid w:val="003A4042"/>
    <w:rsid w:val="003A768B"/>
    <w:rsid w:val="003B25AB"/>
    <w:rsid w:val="003B2B8E"/>
    <w:rsid w:val="003B58AF"/>
    <w:rsid w:val="003B73D0"/>
    <w:rsid w:val="003B7AD8"/>
    <w:rsid w:val="003C22EF"/>
    <w:rsid w:val="003C2EFD"/>
    <w:rsid w:val="003C6A3A"/>
    <w:rsid w:val="003C705D"/>
    <w:rsid w:val="003C70FA"/>
    <w:rsid w:val="003D0AA4"/>
    <w:rsid w:val="003D14AB"/>
    <w:rsid w:val="003D5FE9"/>
    <w:rsid w:val="003D7039"/>
    <w:rsid w:val="003D71D8"/>
    <w:rsid w:val="003D7FC7"/>
    <w:rsid w:val="003E2FAA"/>
    <w:rsid w:val="003E4E58"/>
    <w:rsid w:val="003E5D97"/>
    <w:rsid w:val="003E6A85"/>
    <w:rsid w:val="003E77CB"/>
    <w:rsid w:val="003F0981"/>
    <w:rsid w:val="003F144B"/>
    <w:rsid w:val="003F1652"/>
    <w:rsid w:val="003F3606"/>
    <w:rsid w:val="003F5D8D"/>
    <w:rsid w:val="003F6813"/>
    <w:rsid w:val="003F7868"/>
    <w:rsid w:val="00402EE1"/>
    <w:rsid w:val="0040323D"/>
    <w:rsid w:val="00403ECF"/>
    <w:rsid w:val="00404BFB"/>
    <w:rsid w:val="004053CF"/>
    <w:rsid w:val="004106AC"/>
    <w:rsid w:val="00411C50"/>
    <w:rsid w:val="00412A9B"/>
    <w:rsid w:val="00414003"/>
    <w:rsid w:val="0041461C"/>
    <w:rsid w:val="00415185"/>
    <w:rsid w:val="00415F0D"/>
    <w:rsid w:val="004172BB"/>
    <w:rsid w:val="0041739D"/>
    <w:rsid w:val="00417571"/>
    <w:rsid w:val="004201BD"/>
    <w:rsid w:val="004202A1"/>
    <w:rsid w:val="00420A17"/>
    <w:rsid w:val="00421ACC"/>
    <w:rsid w:val="00422C1E"/>
    <w:rsid w:val="00422CB9"/>
    <w:rsid w:val="0042366E"/>
    <w:rsid w:val="004237CF"/>
    <w:rsid w:val="004241F9"/>
    <w:rsid w:val="0042592F"/>
    <w:rsid w:val="00426EB1"/>
    <w:rsid w:val="0042746D"/>
    <w:rsid w:val="004325CF"/>
    <w:rsid w:val="0043353C"/>
    <w:rsid w:val="00434C7C"/>
    <w:rsid w:val="0043688F"/>
    <w:rsid w:val="004369F7"/>
    <w:rsid w:val="004375C5"/>
    <w:rsid w:val="00440B97"/>
    <w:rsid w:val="0044117F"/>
    <w:rsid w:val="00441972"/>
    <w:rsid w:val="00442E9B"/>
    <w:rsid w:val="00444706"/>
    <w:rsid w:val="0044633E"/>
    <w:rsid w:val="00446683"/>
    <w:rsid w:val="004501C3"/>
    <w:rsid w:val="00450798"/>
    <w:rsid w:val="00450864"/>
    <w:rsid w:val="00450BAD"/>
    <w:rsid w:val="00451BD7"/>
    <w:rsid w:val="00451F60"/>
    <w:rsid w:val="00451FE5"/>
    <w:rsid w:val="004527F2"/>
    <w:rsid w:val="00454805"/>
    <w:rsid w:val="004568D8"/>
    <w:rsid w:val="00456E94"/>
    <w:rsid w:val="0045789C"/>
    <w:rsid w:val="0046110B"/>
    <w:rsid w:val="00463D48"/>
    <w:rsid w:val="00463E62"/>
    <w:rsid w:val="0046582F"/>
    <w:rsid w:val="00466EFD"/>
    <w:rsid w:val="004673EE"/>
    <w:rsid w:val="00467BC4"/>
    <w:rsid w:val="00467E0F"/>
    <w:rsid w:val="00470E0F"/>
    <w:rsid w:val="00472717"/>
    <w:rsid w:val="004733D6"/>
    <w:rsid w:val="004739E5"/>
    <w:rsid w:val="0048036E"/>
    <w:rsid w:val="00481C13"/>
    <w:rsid w:val="00481F0A"/>
    <w:rsid w:val="0048228F"/>
    <w:rsid w:val="004824FF"/>
    <w:rsid w:val="00482E32"/>
    <w:rsid w:val="00483EE3"/>
    <w:rsid w:val="0048469C"/>
    <w:rsid w:val="004862A9"/>
    <w:rsid w:val="004862EA"/>
    <w:rsid w:val="004906A8"/>
    <w:rsid w:val="00490C60"/>
    <w:rsid w:val="004913F9"/>
    <w:rsid w:val="00492AB6"/>
    <w:rsid w:val="00493DFF"/>
    <w:rsid w:val="00494A46"/>
    <w:rsid w:val="004975F4"/>
    <w:rsid w:val="004A0D74"/>
    <w:rsid w:val="004A0EA9"/>
    <w:rsid w:val="004A197B"/>
    <w:rsid w:val="004A288D"/>
    <w:rsid w:val="004A2C13"/>
    <w:rsid w:val="004A3648"/>
    <w:rsid w:val="004A5AB4"/>
    <w:rsid w:val="004A5D22"/>
    <w:rsid w:val="004A7735"/>
    <w:rsid w:val="004B5DAF"/>
    <w:rsid w:val="004B7D4B"/>
    <w:rsid w:val="004C4ED1"/>
    <w:rsid w:val="004C571A"/>
    <w:rsid w:val="004C58D0"/>
    <w:rsid w:val="004D1049"/>
    <w:rsid w:val="004D2451"/>
    <w:rsid w:val="004D38BC"/>
    <w:rsid w:val="004D47D9"/>
    <w:rsid w:val="004D4C2B"/>
    <w:rsid w:val="004D68F2"/>
    <w:rsid w:val="004D6EF0"/>
    <w:rsid w:val="004E04CF"/>
    <w:rsid w:val="004E1BC1"/>
    <w:rsid w:val="004E3A33"/>
    <w:rsid w:val="004E412B"/>
    <w:rsid w:val="004E4297"/>
    <w:rsid w:val="004E4E17"/>
    <w:rsid w:val="004E63AD"/>
    <w:rsid w:val="004E694C"/>
    <w:rsid w:val="004E7226"/>
    <w:rsid w:val="004F28DC"/>
    <w:rsid w:val="004F2A69"/>
    <w:rsid w:val="004F2B2B"/>
    <w:rsid w:val="004F3DE9"/>
    <w:rsid w:val="004F4637"/>
    <w:rsid w:val="004F4942"/>
    <w:rsid w:val="004F5BBE"/>
    <w:rsid w:val="004F5F77"/>
    <w:rsid w:val="00501AE8"/>
    <w:rsid w:val="00504289"/>
    <w:rsid w:val="00504428"/>
    <w:rsid w:val="0050498B"/>
    <w:rsid w:val="00504A70"/>
    <w:rsid w:val="0050560B"/>
    <w:rsid w:val="00506FA4"/>
    <w:rsid w:val="00507CC5"/>
    <w:rsid w:val="00511E89"/>
    <w:rsid w:val="00513431"/>
    <w:rsid w:val="00515242"/>
    <w:rsid w:val="0051759E"/>
    <w:rsid w:val="005176CD"/>
    <w:rsid w:val="00520207"/>
    <w:rsid w:val="00521058"/>
    <w:rsid w:val="00523C20"/>
    <w:rsid w:val="00526133"/>
    <w:rsid w:val="00527281"/>
    <w:rsid w:val="0053022E"/>
    <w:rsid w:val="00530626"/>
    <w:rsid w:val="00532767"/>
    <w:rsid w:val="00532D8D"/>
    <w:rsid w:val="005375AB"/>
    <w:rsid w:val="00543BBC"/>
    <w:rsid w:val="00544CA6"/>
    <w:rsid w:val="00544DC1"/>
    <w:rsid w:val="00546388"/>
    <w:rsid w:val="00547377"/>
    <w:rsid w:val="00547849"/>
    <w:rsid w:val="00550813"/>
    <w:rsid w:val="005536DE"/>
    <w:rsid w:val="005536F3"/>
    <w:rsid w:val="00554644"/>
    <w:rsid w:val="00556B38"/>
    <w:rsid w:val="00556B97"/>
    <w:rsid w:val="00557647"/>
    <w:rsid w:val="00557D1E"/>
    <w:rsid w:val="00561628"/>
    <w:rsid w:val="00561A41"/>
    <w:rsid w:val="00561C57"/>
    <w:rsid w:val="005625C3"/>
    <w:rsid w:val="005626EB"/>
    <w:rsid w:val="00563584"/>
    <w:rsid w:val="005635A2"/>
    <w:rsid w:val="00563AAD"/>
    <w:rsid w:val="00564D84"/>
    <w:rsid w:val="005655C0"/>
    <w:rsid w:val="00567358"/>
    <w:rsid w:val="00572E32"/>
    <w:rsid w:val="00572FDF"/>
    <w:rsid w:val="00576157"/>
    <w:rsid w:val="005771F8"/>
    <w:rsid w:val="00580F8D"/>
    <w:rsid w:val="00582A33"/>
    <w:rsid w:val="00583FD6"/>
    <w:rsid w:val="0058458D"/>
    <w:rsid w:val="005845D5"/>
    <w:rsid w:val="00586E08"/>
    <w:rsid w:val="005871AD"/>
    <w:rsid w:val="00590125"/>
    <w:rsid w:val="00590BAA"/>
    <w:rsid w:val="00591DAF"/>
    <w:rsid w:val="00591F66"/>
    <w:rsid w:val="00592CC8"/>
    <w:rsid w:val="00593014"/>
    <w:rsid w:val="005947DC"/>
    <w:rsid w:val="00596DF8"/>
    <w:rsid w:val="005A1351"/>
    <w:rsid w:val="005A28C3"/>
    <w:rsid w:val="005A2EC6"/>
    <w:rsid w:val="005A3165"/>
    <w:rsid w:val="005A3C5D"/>
    <w:rsid w:val="005A420E"/>
    <w:rsid w:val="005A4BB7"/>
    <w:rsid w:val="005A52A2"/>
    <w:rsid w:val="005A759D"/>
    <w:rsid w:val="005B1770"/>
    <w:rsid w:val="005B18CE"/>
    <w:rsid w:val="005B2108"/>
    <w:rsid w:val="005B2E1A"/>
    <w:rsid w:val="005B3168"/>
    <w:rsid w:val="005B3EB8"/>
    <w:rsid w:val="005B4FA8"/>
    <w:rsid w:val="005B519E"/>
    <w:rsid w:val="005B528E"/>
    <w:rsid w:val="005B5321"/>
    <w:rsid w:val="005B54B1"/>
    <w:rsid w:val="005B57CF"/>
    <w:rsid w:val="005B5B6C"/>
    <w:rsid w:val="005B5CFC"/>
    <w:rsid w:val="005C53B8"/>
    <w:rsid w:val="005C66F8"/>
    <w:rsid w:val="005C679B"/>
    <w:rsid w:val="005D0105"/>
    <w:rsid w:val="005D18E7"/>
    <w:rsid w:val="005D20DD"/>
    <w:rsid w:val="005D2851"/>
    <w:rsid w:val="005D50F7"/>
    <w:rsid w:val="005D69CD"/>
    <w:rsid w:val="005E16A1"/>
    <w:rsid w:val="005E16F4"/>
    <w:rsid w:val="005E1A96"/>
    <w:rsid w:val="005E1CC6"/>
    <w:rsid w:val="005E22E2"/>
    <w:rsid w:val="005E238A"/>
    <w:rsid w:val="005E26B4"/>
    <w:rsid w:val="005E2EF7"/>
    <w:rsid w:val="005E5FF1"/>
    <w:rsid w:val="005F0F3E"/>
    <w:rsid w:val="005F1F5C"/>
    <w:rsid w:val="005F2527"/>
    <w:rsid w:val="005F4A75"/>
    <w:rsid w:val="005F4FA4"/>
    <w:rsid w:val="005F6556"/>
    <w:rsid w:val="005F6D46"/>
    <w:rsid w:val="005F6D67"/>
    <w:rsid w:val="0060198F"/>
    <w:rsid w:val="00601A56"/>
    <w:rsid w:val="006036D6"/>
    <w:rsid w:val="0060605B"/>
    <w:rsid w:val="006068BB"/>
    <w:rsid w:val="00607818"/>
    <w:rsid w:val="006114EE"/>
    <w:rsid w:val="00611720"/>
    <w:rsid w:val="00612E92"/>
    <w:rsid w:val="0061319C"/>
    <w:rsid w:val="006159BD"/>
    <w:rsid w:val="0061607B"/>
    <w:rsid w:val="00616FCA"/>
    <w:rsid w:val="00617BE4"/>
    <w:rsid w:val="006211B0"/>
    <w:rsid w:val="00622C0E"/>
    <w:rsid w:val="006250F2"/>
    <w:rsid w:val="00626C01"/>
    <w:rsid w:val="00630343"/>
    <w:rsid w:val="00630467"/>
    <w:rsid w:val="00630D3B"/>
    <w:rsid w:val="0063143A"/>
    <w:rsid w:val="00633116"/>
    <w:rsid w:val="006331C7"/>
    <w:rsid w:val="006349E2"/>
    <w:rsid w:val="00636429"/>
    <w:rsid w:val="006402A5"/>
    <w:rsid w:val="006405F8"/>
    <w:rsid w:val="00642A29"/>
    <w:rsid w:val="00642F15"/>
    <w:rsid w:val="00644CC4"/>
    <w:rsid w:val="0064576B"/>
    <w:rsid w:val="00647008"/>
    <w:rsid w:val="0065058F"/>
    <w:rsid w:val="00650A47"/>
    <w:rsid w:val="00651E77"/>
    <w:rsid w:val="0065359B"/>
    <w:rsid w:val="006549B7"/>
    <w:rsid w:val="00656E65"/>
    <w:rsid w:val="006611EA"/>
    <w:rsid w:val="00661ED6"/>
    <w:rsid w:val="0066287D"/>
    <w:rsid w:val="006641CB"/>
    <w:rsid w:val="00664648"/>
    <w:rsid w:val="006651E3"/>
    <w:rsid w:val="006655BC"/>
    <w:rsid w:val="00666BB7"/>
    <w:rsid w:val="006707F2"/>
    <w:rsid w:val="00670C6B"/>
    <w:rsid w:val="00671C29"/>
    <w:rsid w:val="006722D3"/>
    <w:rsid w:val="00672C49"/>
    <w:rsid w:val="00672DF5"/>
    <w:rsid w:val="0067630D"/>
    <w:rsid w:val="00677192"/>
    <w:rsid w:val="00677606"/>
    <w:rsid w:val="0068259C"/>
    <w:rsid w:val="00685B2A"/>
    <w:rsid w:val="00686C79"/>
    <w:rsid w:val="006915E5"/>
    <w:rsid w:val="00692745"/>
    <w:rsid w:val="00694143"/>
    <w:rsid w:val="006942A4"/>
    <w:rsid w:val="006A11BC"/>
    <w:rsid w:val="006A13B4"/>
    <w:rsid w:val="006A3546"/>
    <w:rsid w:val="006A3E79"/>
    <w:rsid w:val="006A5B51"/>
    <w:rsid w:val="006A6A28"/>
    <w:rsid w:val="006B100B"/>
    <w:rsid w:val="006B3489"/>
    <w:rsid w:val="006B5949"/>
    <w:rsid w:val="006B7898"/>
    <w:rsid w:val="006C0AB6"/>
    <w:rsid w:val="006C1487"/>
    <w:rsid w:val="006C16A0"/>
    <w:rsid w:val="006C212A"/>
    <w:rsid w:val="006C2618"/>
    <w:rsid w:val="006C41FF"/>
    <w:rsid w:val="006C5246"/>
    <w:rsid w:val="006C5C70"/>
    <w:rsid w:val="006C7EB0"/>
    <w:rsid w:val="006D482E"/>
    <w:rsid w:val="006D4A32"/>
    <w:rsid w:val="006D4EC2"/>
    <w:rsid w:val="006D538E"/>
    <w:rsid w:val="006D5597"/>
    <w:rsid w:val="006D5A14"/>
    <w:rsid w:val="006E0EE5"/>
    <w:rsid w:val="006E12AB"/>
    <w:rsid w:val="006E1A2F"/>
    <w:rsid w:val="006E4FBB"/>
    <w:rsid w:val="006E730E"/>
    <w:rsid w:val="006F0542"/>
    <w:rsid w:val="006F0878"/>
    <w:rsid w:val="006F0D2D"/>
    <w:rsid w:val="006F133E"/>
    <w:rsid w:val="006F205A"/>
    <w:rsid w:val="006F2DBB"/>
    <w:rsid w:val="006F302C"/>
    <w:rsid w:val="006F30E8"/>
    <w:rsid w:val="006F3D1B"/>
    <w:rsid w:val="006F4A95"/>
    <w:rsid w:val="006F4C55"/>
    <w:rsid w:val="006F687F"/>
    <w:rsid w:val="006F7325"/>
    <w:rsid w:val="0070210B"/>
    <w:rsid w:val="0070223D"/>
    <w:rsid w:val="00702A2E"/>
    <w:rsid w:val="00703716"/>
    <w:rsid w:val="00704E23"/>
    <w:rsid w:val="00705258"/>
    <w:rsid w:val="00705733"/>
    <w:rsid w:val="00705A53"/>
    <w:rsid w:val="00705FB9"/>
    <w:rsid w:val="0070619A"/>
    <w:rsid w:val="00713AFF"/>
    <w:rsid w:val="00715158"/>
    <w:rsid w:val="00716EC5"/>
    <w:rsid w:val="00717171"/>
    <w:rsid w:val="00717CD5"/>
    <w:rsid w:val="007207C3"/>
    <w:rsid w:val="00720ACB"/>
    <w:rsid w:val="007215D7"/>
    <w:rsid w:val="0072183F"/>
    <w:rsid w:val="007222E4"/>
    <w:rsid w:val="00724347"/>
    <w:rsid w:val="00724C5C"/>
    <w:rsid w:val="00724E1D"/>
    <w:rsid w:val="00725695"/>
    <w:rsid w:val="0072798C"/>
    <w:rsid w:val="00727A4B"/>
    <w:rsid w:val="0073055D"/>
    <w:rsid w:val="007320BF"/>
    <w:rsid w:val="00733116"/>
    <w:rsid w:val="00733B4F"/>
    <w:rsid w:val="00733C01"/>
    <w:rsid w:val="00734BC8"/>
    <w:rsid w:val="00734EE7"/>
    <w:rsid w:val="007356BC"/>
    <w:rsid w:val="00737022"/>
    <w:rsid w:val="007404C5"/>
    <w:rsid w:val="00741694"/>
    <w:rsid w:val="007437BD"/>
    <w:rsid w:val="00744B73"/>
    <w:rsid w:val="00745C7A"/>
    <w:rsid w:val="00746BCB"/>
    <w:rsid w:val="00747976"/>
    <w:rsid w:val="00751347"/>
    <w:rsid w:val="00751543"/>
    <w:rsid w:val="00751DEB"/>
    <w:rsid w:val="00753DA4"/>
    <w:rsid w:val="00754401"/>
    <w:rsid w:val="0075563A"/>
    <w:rsid w:val="00755DF0"/>
    <w:rsid w:val="007561EA"/>
    <w:rsid w:val="00760526"/>
    <w:rsid w:val="0076072B"/>
    <w:rsid w:val="00762BC3"/>
    <w:rsid w:val="0076335B"/>
    <w:rsid w:val="00764C44"/>
    <w:rsid w:val="007669C3"/>
    <w:rsid w:val="00766CB2"/>
    <w:rsid w:val="007672A3"/>
    <w:rsid w:val="0077078B"/>
    <w:rsid w:val="00770E2D"/>
    <w:rsid w:val="007711A4"/>
    <w:rsid w:val="0077129C"/>
    <w:rsid w:val="0077314D"/>
    <w:rsid w:val="0077378A"/>
    <w:rsid w:val="00775894"/>
    <w:rsid w:val="00776819"/>
    <w:rsid w:val="00776966"/>
    <w:rsid w:val="00776A1D"/>
    <w:rsid w:val="00776DB8"/>
    <w:rsid w:val="00777AB2"/>
    <w:rsid w:val="00780C9A"/>
    <w:rsid w:val="00784FED"/>
    <w:rsid w:val="0078597C"/>
    <w:rsid w:val="00786C3E"/>
    <w:rsid w:val="00786D2D"/>
    <w:rsid w:val="00790BEC"/>
    <w:rsid w:val="00793683"/>
    <w:rsid w:val="007936A2"/>
    <w:rsid w:val="00794078"/>
    <w:rsid w:val="00794801"/>
    <w:rsid w:val="007948A7"/>
    <w:rsid w:val="00796518"/>
    <w:rsid w:val="007970C2"/>
    <w:rsid w:val="00797C5F"/>
    <w:rsid w:val="00797CDA"/>
    <w:rsid w:val="007A03BA"/>
    <w:rsid w:val="007A2867"/>
    <w:rsid w:val="007A32A9"/>
    <w:rsid w:val="007A37C2"/>
    <w:rsid w:val="007A4DA6"/>
    <w:rsid w:val="007A5C48"/>
    <w:rsid w:val="007A621D"/>
    <w:rsid w:val="007A7D96"/>
    <w:rsid w:val="007B01E0"/>
    <w:rsid w:val="007B126A"/>
    <w:rsid w:val="007B7BD8"/>
    <w:rsid w:val="007C0500"/>
    <w:rsid w:val="007C217E"/>
    <w:rsid w:val="007C24AD"/>
    <w:rsid w:val="007C258D"/>
    <w:rsid w:val="007C3385"/>
    <w:rsid w:val="007C42CF"/>
    <w:rsid w:val="007C4EDA"/>
    <w:rsid w:val="007C717B"/>
    <w:rsid w:val="007D0B39"/>
    <w:rsid w:val="007D1791"/>
    <w:rsid w:val="007D2243"/>
    <w:rsid w:val="007D4539"/>
    <w:rsid w:val="007D673F"/>
    <w:rsid w:val="007E0616"/>
    <w:rsid w:val="007E1468"/>
    <w:rsid w:val="007E390D"/>
    <w:rsid w:val="007E42CB"/>
    <w:rsid w:val="007E49F4"/>
    <w:rsid w:val="007E4E40"/>
    <w:rsid w:val="007E4FF4"/>
    <w:rsid w:val="007E697E"/>
    <w:rsid w:val="007E72C9"/>
    <w:rsid w:val="007F0067"/>
    <w:rsid w:val="007F14E6"/>
    <w:rsid w:val="007F6F05"/>
    <w:rsid w:val="00800A0D"/>
    <w:rsid w:val="008011CD"/>
    <w:rsid w:val="0080207B"/>
    <w:rsid w:val="008020C1"/>
    <w:rsid w:val="0080270A"/>
    <w:rsid w:val="008046BC"/>
    <w:rsid w:val="008070F2"/>
    <w:rsid w:val="008077FC"/>
    <w:rsid w:val="008114D3"/>
    <w:rsid w:val="00812885"/>
    <w:rsid w:val="0081490F"/>
    <w:rsid w:val="00814D2F"/>
    <w:rsid w:val="008164FA"/>
    <w:rsid w:val="00822AB4"/>
    <w:rsid w:val="0082484B"/>
    <w:rsid w:val="00825679"/>
    <w:rsid w:val="00825B16"/>
    <w:rsid w:val="008264E0"/>
    <w:rsid w:val="00826AEF"/>
    <w:rsid w:val="00826BF6"/>
    <w:rsid w:val="0083174C"/>
    <w:rsid w:val="00831BAC"/>
    <w:rsid w:val="00832E1E"/>
    <w:rsid w:val="008377BD"/>
    <w:rsid w:val="00840DDA"/>
    <w:rsid w:val="0084151C"/>
    <w:rsid w:val="0084560A"/>
    <w:rsid w:val="0084589D"/>
    <w:rsid w:val="00850818"/>
    <w:rsid w:val="00851EE8"/>
    <w:rsid w:val="00853DC6"/>
    <w:rsid w:val="00857FFB"/>
    <w:rsid w:val="00861993"/>
    <w:rsid w:val="0086258C"/>
    <w:rsid w:val="00863598"/>
    <w:rsid w:val="00863BBE"/>
    <w:rsid w:val="00863D2B"/>
    <w:rsid w:val="00863FAD"/>
    <w:rsid w:val="00864233"/>
    <w:rsid w:val="008651D0"/>
    <w:rsid w:val="008704C3"/>
    <w:rsid w:val="008712E0"/>
    <w:rsid w:val="00871B9B"/>
    <w:rsid w:val="00872EBD"/>
    <w:rsid w:val="00875A6B"/>
    <w:rsid w:val="008775F3"/>
    <w:rsid w:val="008814B1"/>
    <w:rsid w:val="00881889"/>
    <w:rsid w:val="00883B1A"/>
    <w:rsid w:val="00883EC4"/>
    <w:rsid w:val="00884608"/>
    <w:rsid w:val="008850AF"/>
    <w:rsid w:val="00885ECA"/>
    <w:rsid w:val="00886B9F"/>
    <w:rsid w:val="00891091"/>
    <w:rsid w:val="0089241B"/>
    <w:rsid w:val="008941B0"/>
    <w:rsid w:val="00894243"/>
    <w:rsid w:val="0089639A"/>
    <w:rsid w:val="00896D92"/>
    <w:rsid w:val="008971CB"/>
    <w:rsid w:val="008A0204"/>
    <w:rsid w:val="008A1275"/>
    <w:rsid w:val="008A1AD3"/>
    <w:rsid w:val="008A39AB"/>
    <w:rsid w:val="008A5DDE"/>
    <w:rsid w:val="008A6BDB"/>
    <w:rsid w:val="008B06E6"/>
    <w:rsid w:val="008B2A11"/>
    <w:rsid w:val="008B4389"/>
    <w:rsid w:val="008B4864"/>
    <w:rsid w:val="008B55C4"/>
    <w:rsid w:val="008B5DE2"/>
    <w:rsid w:val="008B5E14"/>
    <w:rsid w:val="008B671C"/>
    <w:rsid w:val="008B6790"/>
    <w:rsid w:val="008B7998"/>
    <w:rsid w:val="008C4B07"/>
    <w:rsid w:val="008C5ADB"/>
    <w:rsid w:val="008C60DF"/>
    <w:rsid w:val="008C6277"/>
    <w:rsid w:val="008C6861"/>
    <w:rsid w:val="008D0E5F"/>
    <w:rsid w:val="008D0E8A"/>
    <w:rsid w:val="008D18CD"/>
    <w:rsid w:val="008D1FED"/>
    <w:rsid w:val="008D2F88"/>
    <w:rsid w:val="008D3B15"/>
    <w:rsid w:val="008D40F9"/>
    <w:rsid w:val="008D6F52"/>
    <w:rsid w:val="008D7AB9"/>
    <w:rsid w:val="008E0874"/>
    <w:rsid w:val="008E11A0"/>
    <w:rsid w:val="008E2051"/>
    <w:rsid w:val="008E3271"/>
    <w:rsid w:val="008E530C"/>
    <w:rsid w:val="008E5C54"/>
    <w:rsid w:val="008E64AC"/>
    <w:rsid w:val="008E6CB3"/>
    <w:rsid w:val="008E7048"/>
    <w:rsid w:val="008E7656"/>
    <w:rsid w:val="008F3DC8"/>
    <w:rsid w:val="008F5658"/>
    <w:rsid w:val="008F5F82"/>
    <w:rsid w:val="008F607C"/>
    <w:rsid w:val="008F7916"/>
    <w:rsid w:val="00901612"/>
    <w:rsid w:val="00901A8E"/>
    <w:rsid w:val="00902744"/>
    <w:rsid w:val="00902AA7"/>
    <w:rsid w:val="00903DCF"/>
    <w:rsid w:val="009053C5"/>
    <w:rsid w:val="00905643"/>
    <w:rsid w:val="0090576F"/>
    <w:rsid w:val="00905BDD"/>
    <w:rsid w:val="0090602F"/>
    <w:rsid w:val="009118E4"/>
    <w:rsid w:val="00912D69"/>
    <w:rsid w:val="0091604E"/>
    <w:rsid w:val="00917261"/>
    <w:rsid w:val="00920892"/>
    <w:rsid w:val="00920EC9"/>
    <w:rsid w:val="00922374"/>
    <w:rsid w:val="00925134"/>
    <w:rsid w:val="0092632D"/>
    <w:rsid w:val="00926F1B"/>
    <w:rsid w:val="009273A0"/>
    <w:rsid w:val="009278FB"/>
    <w:rsid w:val="00927A69"/>
    <w:rsid w:val="00927B63"/>
    <w:rsid w:val="00927CC2"/>
    <w:rsid w:val="00930400"/>
    <w:rsid w:val="00930DD2"/>
    <w:rsid w:val="009314E3"/>
    <w:rsid w:val="00933044"/>
    <w:rsid w:val="00933B72"/>
    <w:rsid w:val="00933D01"/>
    <w:rsid w:val="00935457"/>
    <w:rsid w:val="009375FF"/>
    <w:rsid w:val="00937FA0"/>
    <w:rsid w:val="00940B68"/>
    <w:rsid w:val="009419EC"/>
    <w:rsid w:val="00945B5A"/>
    <w:rsid w:val="0095379C"/>
    <w:rsid w:val="00954A7B"/>
    <w:rsid w:val="00954C4A"/>
    <w:rsid w:val="00954EEE"/>
    <w:rsid w:val="00955C14"/>
    <w:rsid w:val="00955D97"/>
    <w:rsid w:val="0095729C"/>
    <w:rsid w:val="0095730F"/>
    <w:rsid w:val="00957A74"/>
    <w:rsid w:val="00957E9A"/>
    <w:rsid w:val="0096050F"/>
    <w:rsid w:val="0096128F"/>
    <w:rsid w:val="009620FF"/>
    <w:rsid w:val="009624F8"/>
    <w:rsid w:val="00962F02"/>
    <w:rsid w:val="009644F1"/>
    <w:rsid w:val="00965352"/>
    <w:rsid w:val="00967B93"/>
    <w:rsid w:val="0097085A"/>
    <w:rsid w:val="009714EE"/>
    <w:rsid w:val="00971E55"/>
    <w:rsid w:val="009738C7"/>
    <w:rsid w:val="0097586A"/>
    <w:rsid w:val="00975CC1"/>
    <w:rsid w:val="009803C9"/>
    <w:rsid w:val="0098051B"/>
    <w:rsid w:val="0098141B"/>
    <w:rsid w:val="00982D9C"/>
    <w:rsid w:val="00982D9E"/>
    <w:rsid w:val="00983B2B"/>
    <w:rsid w:val="00983BCA"/>
    <w:rsid w:val="00983EE4"/>
    <w:rsid w:val="00983F0B"/>
    <w:rsid w:val="00985853"/>
    <w:rsid w:val="00986C1A"/>
    <w:rsid w:val="0098743B"/>
    <w:rsid w:val="00987D71"/>
    <w:rsid w:val="00991E5C"/>
    <w:rsid w:val="009929FB"/>
    <w:rsid w:val="009939A2"/>
    <w:rsid w:val="009948C9"/>
    <w:rsid w:val="009950C9"/>
    <w:rsid w:val="0099591B"/>
    <w:rsid w:val="00995C2A"/>
    <w:rsid w:val="009A3173"/>
    <w:rsid w:val="009A51B4"/>
    <w:rsid w:val="009A5577"/>
    <w:rsid w:val="009A6916"/>
    <w:rsid w:val="009B059B"/>
    <w:rsid w:val="009B58D8"/>
    <w:rsid w:val="009B5DD9"/>
    <w:rsid w:val="009B7473"/>
    <w:rsid w:val="009B7760"/>
    <w:rsid w:val="009C0996"/>
    <w:rsid w:val="009C0DEE"/>
    <w:rsid w:val="009C2529"/>
    <w:rsid w:val="009C6184"/>
    <w:rsid w:val="009C6815"/>
    <w:rsid w:val="009C69E2"/>
    <w:rsid w:val="009C7F68"/>
    <w:rsid w:val="009D0F39"/>
    <w:rsid w:val="009D269D"/>
    <w:rsid w:val="009D6144"/>
    <w:rsid w:val="009D6BFC"/>
    <w:rsid w:val="009E030A"/>
    <w:rsid w:val="009E1DB6"/>
    <w:rsid w:val="009E24B7"/>
    <w:rsid w:val="009E52C0"/>
    <w:rsid w:val="009E54BD"/>
    <w:rsid w:val="009E5644"/>
    <w:rsid w:val="009F02FC"/>
    <w:rsid w:val="009F1AA5"/>
    <w:rsid w:val="009F1AED"/>
    <w:rsid w:val="009F213E"/>
    <w:rsid w:val="009F2262"/>
    <w:rsid w:val="009F3950"/>
    <w:rsid w:val="009F5542"/>
    <w:rsid w:val="009F5C4A"/>
    <w:rsid w:val="009F5E39"/>
    <w:rsid w:val="00A001B9"/>
    <w:rsid w:val="00A00801"/>
    <w:rsid w:val="00A00C08"/>
    <w:rsid w:val="00A03DA5"/>
    <w:rsid w:val="00A0474B"/>
    <w:rsid w:val="00A05BEB"/>
    <w:rsid w:val="00A06AAA"/>
    <w:rsid w:val="00A078B5"/>
    <w:rsid w:val="00A10640"/>
    <w:rsid w:val="00A13D20"/>
    <w:rsid w:val="00A15675"/>
    <w:rsid w:val="00A15CFF"/>
    <w:rsid w:val="00A1614B"/>
    <w:rsid w:val="00A17572"/>
    <w:rsid w:val="00A20390"/>
    <w:rsid w:val="00A207AC"/>
    <w:rsid w:val="00A20D45"/>
    <w:rsid w:val="00A2233B"/>
    <w:rsid w:val="00A2404E"/>
    <w:rsid w:val="00A2447E"/>
    <w:rsid w:val="00A27483"/>
    <w:rsid w:val="00A3007A"/>
    <w:rsid w:val="00A31479"/>
    <w:rsid w:val="00A315DF"/>
    <w:rsid w:val="00A31D2A"/>
    <w:rsid w:val="00A31E2B"/>
    <w:rsid w:val="00A31E42"/>
    <w:rsid w:val="00A32553"/>
    <w:rsid w:val="00A37E5A"/>
    <w:rsid w:val="00A41A83"/>
    <w:rsid w:val="00A42D04"/>
    <w:rsid w:val="00A42E4C"/>
    <w:rsid w:val="00A436AE"/>
    <w:rsid w:val="00A4408A"/>
    <w:rsid w:val="00A4428F"/>
    <w:rsid w:val="00A447CD"/>
    <w:rsid w:val="00A45D68"/>
    <w:rsid w:val="00A51B14"/>
    <w:rsid w:val="00A51DC2"/>
    <w:rsid w:val="00A522A1"/>
    <w:rsid w:val="00A53457"/>
    <w:rsid w:val="00A53A0A"/>
    <w:rsid w:val="00A57689"/>
    <w:rsid w:val="00A57A45"/>
    <w:rsid w:val="00A609A1"/>
    <w:rsid w:val="00A61A8F"/>
    <w:rsid w:val="00A62B8B"/>
    <w:rsid w:val="00A6360C"/>
    <w:rsid w:val="00A64DC7"/>
    <w:rsid w:val="00A674A5"/>
    <w:rsid w:val="00A714BE"/>
    <w:rsid w:val="00A7183F"/>
    <w:rsid w:val="00A73395"/>
    <w:rsid w:val="00A76AAB"/>
    <w:rsid w:val="00A76F4C"/>
    <w:rsid w:val="00A80059"/>
    <w:rsid w:val="00A8008B"/>
    <w:rsid w:val="00A81CFC"/>
    <w:rsid w:val="00A831EF"/>
    <w:rsid w:val="00A83935"/>
    <w:rsid w:val="00A862FF"/>
    <w:rsid w:val="00A92A6D"/>
    <w:rsid w:val="00A93F32"/>
    <w:rsid w:val="00A970B7"/>
    <w:rsid w:val="00A97B90"/>
    <w:rsid w:val="00AA0699"/>
    <w:rsid w:val="00AA170D"/>
    <w:rsid w:val="00AA194F"/>
    <w:rsid w:val="00AA1FE0"/>
    <w:rsid w:val="00AA2284"/>
    <w:rsid w:val="00AA2DC4"/>
    <w:rsid w:val="00AA4F46"/>
    <w:rsid w:val="00AA70AE"/>
    <w:rsid w:val="00AA7EAE"/>
    <w:rsid w:val="00AB0485"/>
    <w:rsid w:val="00AB0896"/>
    <w:rsid w:val="00AB2B8C"/>
    <w:rsid w:val="00AB4034"/>
    <w:rsid w:val="00AB42C8"/>
    <w:rsid w:val="00AB4523"/>
    <w:rsid w:val="00AB46C3"/>
    <w:rsid w:val="00AB5265"/>
    <w:rsid w:val="00AB539F"/>
    <w:rsid w:val="00AB71DD"/>
    <w:rsid w:val="00AB7C46"/>
    <w:rsid w:val="00AC0241"/>
    <w:rsid w:val="00AC1D0F"/>
    <w:rsid w:val="00AC1DDC"/>
    <w:rsid w:val="00AC2A8C"/>
    <w:rsid w:val="00AC36C1"/>
    <w:rsid w:val="00AC3ABA"/>
    <w:rsid w:val="00AC4BC0"/>
    <w:rsid w:val="00AC5AD8"/>
    <w:rsid w:val="00AC7634"/>
    <w:rsid w:val="00AD0456"/>
    <w:rsid w:val="00AD071D"/>
    <w:rsid w:val="00AD0B3B"/>
    <w:rsid w:val="00AD12AC"/>
    <w:rsid w:val="00AD143D"/>
    <w:rsid w:val="00AD26FB"/>
    <w:rsid w:val="00AD2775"/>
    <w:rsid w:val="00AD7020"/>
    <w:rsid w:val="00AD7155"/>
    <w:rsid w:val="00AD7E9A"/>
    <w:rsid w:val="00AE2385"/>
    <w:rsid w:val="00AE241D"/>
    <w:rsid w:val="00AE4158"/>
    <w:rsid w:val="00AE41A8"/>
    <w:rsid w:val="00AF0140"/>
    <w:rsid w:val="00AF1875"/>
    <w:rsid w:val="00AF1C19"/>
    <w:rsid w:val="00AF25C0"/>
    <w:rsid w:val="00AF3615"/>
    <w:rsid w:val="00AF506E"/>
    <w:rsid w:val="00AF6607"/>
    <w:rsid w:val="00AF6907"/>
    <w:rsid w:val="00AF7F29"/>
    <w:rsid w:val="00B00259"/>
    <w:rsid w:val="00B01759"/>
    <w:rsid w:val="00B019E4"/>
    <w:rsid w:val="00B02A7D"/>
    <w:rsid w:val="00B030CC"/>
    <w:rsid w:val="00B031CD"/>
    <w:rsid w:val="00B0501E"/>
    <w:rsid w:val="00B0549A"/>
    <w:rsid w:val="00B064AE"/>
    <w:rsid w:val="00B0699A"/>
    <w:rsid w:val="00B07806"/>
    <w:rsid w:val="00B07E22"/>
    <w:rsid w:val="00B1034B"/>
    <w:rsid w:val="00B103D6"/>
    <w:rsid w:val="00B10DD3"/>
    <w:rsid w:val="00B116F7"/>
    <w:rsid w:val="00B12281"/>
    <w:rsid w:val="00B13959"/>
    <w:rsid w:val="00B13968"/>
    <w:rsid w:val="00B13DF4"/>
    <w:rsid w:val="00B147FA"/>
    <w:rsid w:val="00B15473"/>
    <w:rsid w:val="00B162E6"/>
    <w:rsid w:val="00B16ACF"/>
    <w:rsid w:val="00B22E39"/>
    <w:rsid w:val="00B2397F"/>
    <w:rsid w:val="00B306F1"/>
    <w:rsid w:val="00B31102"/>
    <w:rsid w:val="00B32FEB"/>
    <w:rsid w:val="00B33918"/>
    <w:rsid w:val="00B34631"/>
    <w:rsid w:val="00B34DEE"/>
    <w:rsid w:val="00B36C32"/>
    <w:rsid w:val="00B40E47"/>
    <w:rsid w:val="00B44520"/>
    <w:rsid w:val="00B44BA7"/>
    <w:rsid w:val="00B461C9"/>
    <w:rsid w:val="00B5019F"/>
    <w:rsid w:val="00B510CD"/>
    <w:rsid w:val="00B52E2D"/>
    <w:rsid w:val="00B54D3D"/>
    <w:rsid w:val="00B555B2"/>
    <w:rsid w:val="00B5702F"/>
    <w:rsid w:val="00B57A66"/>
    <w:rsid w:val="00B60A88"/>
    <w:rsid w:val="00B61464"/>
    <w:rsid w:val="00B61A2E"/>
    <w:rsid w:val="00B6217E"/>
    <w:rsid w:val="00B6306B"/>
    <w:rsid w:val="00B64894"/>
    <w:rsid w:val="00B65B3D"/>
    <w:rsid w:val="00B661B9"/>
    <w:rsid w:val="00B70151"/>
    <w:rsid w:val="00B71224"/>
    <w:rsid w:val="00B71521"/>
    <w:rsid w:val="00B742F7"/>
    <w:rsid w:val="00B753CE"/>
    <w:rsid w:val="00B76D39"/>
    <w:rsid w:val="00B82A3A"/>
    <w:rsid w:val="00B8620B"/>
    <w:rsid w:val="00B87669"/>
    <w:rsid w:val="00B91B1F"/>
    <w:rsid w:val="00B942D9"/>
    <w:rsid w:val="00B94D15"/>
    <w:rsid w:val="00BA00C8"/>
    <w:rsid w:val="00BA0AEE"/>
    <w:rsid w:val="00BA155B"/>
    <w:rsid w:val="00BA1D00"/>
    <w:rsid w:val="00BA2299"/>
    <w:rsid w:val="00BA22F8"/>
    <w:rsid w:val="00BA2D93"/>
    <w:rsid w:val="00BA39FC"/>
    <w:rsid w:val="00BA3E9D"/>
    <w:rsid w:val="00BA4FFA"/>
    <w:rsid w:val="00BA6D2D"/>
    <w:rsid w:val="00BB03A0"/>
    <w:rsid w:val="00BB0A1E"/>
    <w:rsid w:val="00BB316C"/>
    <w:rsid w:val="00BB4CBA"/>
    <w:rsid w:val="00BB7415"/>
    <w:rsid w:val="00BC426B"/>
    <w:rsid w:val="00BC56A0"/>
    <w:rsid w:val="00BC5D34"/>
    <w:rsid w:val="00BC5E36"/>
    <w:rsid w:val="00BC76E8"/>
    <w:rsid w:val="00BD08F4"/>
    <w:rsid w:val="00BD0F78"/>
    <w:rsid w:val="00BD13EE"/>
    <w:rsid w:val="00BD236B"/>
    <w:rsid w:val="00BD4F81"/>
    <w:rsid w:val="00BE0C30"/>
    <w:rsid w:val="00BE0CE5"/>
    <w:rsid w:val="00BE596B"/>
    <w:rsid w:val="00BE6C7E"/>
    <w:rsid w:val="00BF1EB5"/>
    <w:rsid w:val="00BF42E2"/>
    <w:rsid w:val="00BF6A15"/>
    <w:rsid w:val="00BF6FF4"/>
    <w:rsid w:val="00C01E3A"/>
    <w:rsid w:val="00C02D84"/>
    <w:rsid w:val="00C03809"/>
    <w:rsid w:val="00C059FA"/>
    <w:rsid w:val="00C05BEE"/>
    <w:rsid w:val="00C06268"/>
    <w:rsid w:val="00C10F1F"/>
    <w:rsid w:val="00C11D21"/>
    <w:rsid w:val="00C11F5E"/>
    <w:rsid w:val="00C12EDA"/>
    <w:rsid w:val="00C158DD"/>
    <w:rsid w:val="00C204E5"/>
    <w:rsid w:val="00C20536"/>
    <w:rsid w:val="00C20886"/>
    <w:rsid w:val="00C2137E"/>
    <w:rsid w:val="00C214CE"/>
    <w:rsid w:val="00C235FC"/>
    <w:rsid w:val="00C23CA2"/>
    <w:rsid w:val="00C24F15"/>
    <w:rsid w:val="00C25B05"/>
    <w:rsid w:val="00C2624D"/>
    <w:rsid w:val="00C2728F"/>
    <w:rsid w:val="00C27948"/>
    <w:rsid w:val="00C300F9"/>
    <w:rsid w:val="00C30ECE"/>
    <w:rsid w:val="00C330E5"/>
    <w:rsid w:val="00C3321E"/>
    <w:rsid w:val="00C3660D"/>
    <w:rsid w:val="00C40E01"/>
    <w:rsid w:val="00C41836"/>
    <w:rsid w:val="00C42896"/>
    <w:rsid w:val="00C437A1"/>
    <w:rsid w:val="00C46327"/>
    <w:rsid w:val="00C46346"/>
    <w:rsid w:val="00C47E6C"/>
    <w:rsid w:val="00C50B2A"/>
    <w:rsid w:val="00C50E51"/>
    <w:rsid w:val="00C53B97"/>
    <w:rsid w:val="00C548F1"/>
    <w:rsid w:val="00C5550D"/>
    <w:rsid w:val="00C60961"/>
    <w:rsid w:val="00C630C2"/>
    <w:rsid w:val="00C6334F"/>
    <w:rsid w:val="00C6423B"/>
    <w:rsid w:val="00C643C2"/>
    <w:rsid w:val="00C6466F"/>
    <w:rsid w:val="00C66CF2"/>
    <w:rsid w:val="00C7180E"/>
    <w:rsid w:val="00C737C0"/>
    <w:rsid w:val="00C73AF9"/>
    <w:rsid w:val="00C73E28"/>
    <w:rsid w:val="00C74043"/>
    <w:rsid w:val="00C7444F"/>
    <w:rsid w:val="00C74CE2"/>
    <w:rsid w:val="00C753B9"/>
    <w:rsid w:val="00C76382"/>
    <w:rsid w:val="00C80BE7"/>
    <w:rsid w:val="00C81641"/>
    <w:rsid w:val="00C826AE"/>
    <w:rsid w:val="00C83077"/>
    <w:rsid w:val="00C8316C"/>
    <w:rsid w:val="00C843CF"/>
    <w:rsid w:val="00C90339"/>
    <w:rsid w:val="00C91FF1"/>
    <w:rsid w:val="00C9200D"/>
    <w:rsid w:val="00C92B86"/>
    <w:rsid w:val="00C93613"/>
    <w:rsid w:val="00C95B00"/>
    <w:rsid w:val="00C9617C"/>
    <w:rsid w:val="00C97BE7"/>
    <w:rsid w:val="00CA0755"/>
    <w:rsid w:val="00CA113E"/>
    <w:rsid w:val="00CA1C52"/>
    <w:rsid w:val="00CA2978"/>
    <w:rsid w:val="00CA5A27"/>
    <w:rsid w:val="00CA68F4"/>
    <w:rsid w:val="00CA6C60"/>
    <w:rsid w:val="00CA7BB0"/>
    <w:rsid w:val="00CB07A8"/>
    <w:rsid w:val="00CB0F28"/>
    <w:rsid w:val="00CB136F"/>
    <w:rsid w:val="00CB2C9D"/>
    <w:rsid w:val="00CB5B1E"/>
    <w:rsid w:val="00CB5C65"/>
    <w:rsid w:val="00CB621B"/>
    <w:rsid w:val="00CC0B83"/>
    <w:rsid w:val="00CC1E58"/>
    <w:rsid w:val="00CC26D4"/>
    <w:rsid w:val="00CC54B3"/>
    <w:rsid w:val="00CD01BA"/>
    <w:rsid w:val="00CD0521"/>
    <w:rsid w:val="00CD255E"/>
    <w:rsid w:val="00CD31D1"/>
    <w:rsid w:val="00CD4F0E"/>
    <w:rsid w:val="00CD69F9"/>
    <w:rsid w:val="00CE1219"/>
    <w:rsid w:val="00CE134A"/>
    <w:rsid w:val="00CE162B"/>
    <w:rsid w:val="00CE20BF"/>
    <w:rsid w:val="00CE687A"/>
    <w:rsid w:val="00CE6DB2"/>
    <w:rsid w:val="00CE74C7"/>
    <w:rsid w:val="00CE7826"/>
    <w:rsid w:val="00CE7835"/>
    <w:rsid w:val="00CF1A0C"/>
    <w:rsid w:val="00CF3013"/>
    <w:rsid w:val="00CF3102"/>
    <w:rsid w:val="00CF3C0E"/>
    <w:rsid w:val="00CF53B1"/>
    <w:rsid w:val="00CF6D84"/>
    <w:rsid w:val="00D00CCA"/>
    <w:rsid w:val="00D024B2"/>
    <w:rsid w:val="00D105A0"/>
    <w:rsid w:val="00D118F5"/>
    <w:rsid w:val="00D15E3D"/>
    <w:rsid w:val="00D228A3"/>
    <w:rsid w:val="00D22CDB"/>
    <w:rsid w:val="00D2343F"/>
    <w:rsid w:val="00D234E2"/>
    <w:rsid w:val="00D23940"/>
    <w:rsid w:val="00D23A90"/>
    <w:rsid w:val="00D27500"/>
    <w:rsid w:val="00D30517"/>
    <w:rsid w:val="00D31236"/>
    <w:rsid w:val="00D32C80"/>
    <w:rsid w:val="00D32C96"/>
    <w:rsid w:val="00D3328C"/>
    <w:rsid w:val="00D34A50"/>
    <w:rsid w:val="00D3505C"/>
    <w:rsid w:val="00D37974"/>
    <w:rsid w:val="00D40140"/>
    <w:rsid w:val="00D40436"/>
    <w:rsid w:val="00D41715"/>
    <w:rsid w:val="00D439BF"/>
    <w:rsid w:val="00D44052"/>
    <w:rsid w:val="00D4442B"/>
    <w:rsid w:val="00D4550B"/>
    <w:rsid w:val="00D465B4"/>
    <w:rsid w:val="00D47D23"/>
    <w:rsid w:val="00D51F11"/>
    <w:rsid w:val="00D544F5"/>
    <w:rsid w:val="00D54AF2"/>
    <w:rsid w:val="00D55382"/>
    <w:rsid w:val="00D61D84"/>
    <w:rsid w:val="00D640A4"/>
    <w:rsid w:val="00D64DD8"/>
    <w:rsid w:val="00D65BEC"/>
    <w:rsid w:val="00D65E02"/>
    <w:rsid w:val="00D702F9"/>
    <w:rsid w:val="00D70CF4"/>
    <w:rsid w:val="00D72B40"/>
    <w:rsid w:val="00D73D41"/>
    <w:rsid w:val="00D75DCD"/>
    <w:rsid w:val="00D804A9"/>
    <w:rsid w:val="00D812C8"/>
    <w:rsid w:val="00D83124"/>
    <w:rsid w:val="00D85E8B"/>
    <w:rsid w:val="00D8761E"/>
    <w:rsid w:val="00D87FBF"/>
    <w:rsid w:val="00D90001"/>
    <w:rsid w:val="00D909F4"/>
    <w:rsid w:val="00D921DD"/>
    <w:rsid w:val="00D930D6"/>
    <w:rsid w:val="00D9451D"/>
    <w:rsid w:val="00D95014"/>
    <w:rsid w:val="00D97026"/>
    <w:rsid w:val="00DA0F20"/>
    <w:rsid w:val="00DA1F66"/>
    <w:rsid w:val="00DA2322"/>
    <w:rsid w:val="00DA2B47"/>
    <w:rsid w:val="00DA4499"/>
    <w:rsid w:val="00DA5013"/>
    <w:rsid w:val="00DA5091"/>
    <w:rsid w:val="00DA55FF"/>
    <w:rsid w:val="00DA69F3"/>
    <w:rsid w:val="00DA7955"/>
    <w:rsid w:val="00DB01DE"/>
    <w:rsid w:val="00DB14D2"/>
    <w:rsid w:val="00DB2042"/>
    <w:rsid w:val="00DB4796"/>
    <w:rsid w:val="00DB47F2"/>
    <w:rsid w:val="00DC0E90"/>
    <w:rsid w:val="00DC12ED"/>
    <w:rsid w:val="00DC19E3"/>
    <w:rsid w:val="00DC1D16"/>
    <w:rsid w:val="00DC291B"/>
    <w:rsid w:val="00DC475E"/>
    <w:rsid w:val="00DC4819"/>
    <w:rsid w:val="00DC4FCC"/>
    <w:rsid w:val="00DC545F"/>
    <w:rsid w:val="00DC5A7B"/>
    <w:rsid w:val="00DD0A33"/>
    <w:rsid w:val="00DD0B94"/>
    <w:rsid w:val="00DD1E4E"/>
    <w:rsid w:val="00DD2143"/>
    <w:rsid w:val="00DD2F1F"/>
    <w:rsid w:val="00DD32F6"/>
    <w:rsid w:val="00DD3794"/>
    <w:rsid w:val="00DD3CCC"/>
    <w:rsid w:val="00DD43BA"/>
    <w:rsid w:val="00DD56B0"/>
    <w:rsid w:val="00DD76E5"/>
    <w:rsid w:val="00DE033D"/>
    <w:rsid w:val="00DE12FA"/>
    <w:rsid w:val="00DE18B1"/>
    <w:rsid w:val="00DE3A6A"/>
    <w:rsid w:val="00DE6E0D"/>
    <w:rsid w:val="00DE7566"/>
    <w:rsid w:val="00DE78ED"/>
    <w:rsid w:val="00DE7D44"/>
    <w:rsid w:val="00DF09B1"/>
    <w:rsid w:val="00DF0B45"/>
    <w:rsid w:val="00DF145B"/>
    <w:rsid w:val="00DF1B93"/>
    <w:rsid w:val="00DF35D6"/>
    <w:rsid w:val="00DF3F05"/>
    <w:rsid w:val="00DF5ADB"/>
    <w:rsid w:val="00E01A07"/>
    <w:rsid w:val="00E0236F"/>
    <w:rsid w:val="00E02A36"/>
    <w:rsid w:val="00E03DB8"/>
    <w:rsid w:val="00E111A6"/>
    <w:rsid w:val="00E1130A"/>
    <w:rsid w:val="00E11E40"/>
    <w:rsid w:val="00E12C94"/>
    <w:rsid w:val="00E12D6B"/>
    <w:rsid w:val="00E12F5D"/>
    <w:rsid w:val="00E13717"/>
    <w:rsid w:val="00E141C2"/>
    <w:rsid w:val="00E15B76"/>
    <w:rsid w:val="00E16053"/>
    <w:rsid w:val="00E161A6"/>
    <w:rsid w:val="00E166CC"/>
    <w:rsid w:val="00E17879"/>
    <w:rsid w:val="00E20BF2"/>
    <w:rsid w:val="00E23B0D"/>
    <w:rsid w:val="00E263E8"/>
    <w:rsid w:val="00E27188"/>
    <w:rsid w:val="00E306EF"/>
    <w:rsid w:val="00E30BDC"/>
    <w:rsid w:val="00E31FEA"/>
    <w:rsid w:val="00E32659"/>
    <w:rsid w:val="00E330EE"/>
    <w:rsid w:val="00E34299"/>
    <w:rsid w:val="00E34E96"/>
    <w:rsid w:val="00E35788"/>
    <w:rsid w:val="00E35AB3"/>
    <w:rsid w:val="00E35B2E"/>
    <w:rsid w:val="00E360B4"/>
    <w:rsid w:val="00E36624"/>
    <w:rsid w:val="00E37309"/>
    <w:rsid w:val="00E379D6"/>
    <w:rsid w:val="00E42601"/>
    <w:rsid w:val="00E43F04"/>
    <w:rsid w:val="00E44F6C"/>
    <w:rsid w:val="00E45F1B"/>
    <w:rsid w:val="00E4767E"/>
    <w:rsid w:val="00E47D29"/>
    <w:rsid w:val="00E47DFA"/>
    <w:rsid w:val="00E52D81"/>
    <w:rsid w:val="00E52F39"/>
    <w:rsid w:val="00E53A04"/>
    <w:rsid w:val="00E54A08"/>
    <w:rsid w:val="00E561F2"/>
    <w:rsid w:val="00E56968"/>
    <w:rsid w:val="00E603E2"/>
    <w:rsid w:val="00E616FC"/>
    <w:rsid w:val="00E61B91"/>
    <w:rsid w:val="00E61BB4"/>
    <w:rsid w:val="00E6315B"/>
    <w:rsid w:val="00E63C9F"/>
    <w:rsid w:val="00E64FFA"/>
    <w:rsid w:val="00E65A52"/>
    <w:rsid w:val="00E65DEF"/>
    <w:rsid w:val="00E66160"/>
    <w:rsid w:val="00E709C6"/>
    <w:rsid w:val="00E711A3"/>
    <w:rsid w:val="00E711EF"/>
    <w:rsid w:val="00E72A18"/>
    <w:rsid w:val="00E72E2F"/>
    <w:rsid w:val="00E73CEC"/>
    <w:rsid w:val="00E74783"/>
    <w:rsid w:val="00E7568B"/>
    <w:rsid w:val="00E75E3A"/>
    <w:rsid w:val="00E76990"/>
    <w:rsid w:val="00E769F7"/>
    <w:rsid w:val="00E81C47"/>
    <w:rsid w:val="00E83802"/>
    <w:rsid w:val="00E83DFC"/>
    <w:rsid w:val="00E85B67"/>
    <w:rsid w:val="00E871D5"/>
    <w:rsid w:val="00E91180"/>
    <w:rsid w:val="00E93D6D"/>
    <w:rsid w:val="00E93D81"/>
    <w:rsid w:val="00E941C8"/>
    <w:rsid w:val="00E95922"/>
    <w:rsid w:val="00E95CF0"/>
    <w:rsid w:val="00E96272"/>
    <w:rsid w:val="00E96509"/>
    <w:rsid w:val="00E96CFE"/>
    <w:rsid w:val="00EA16C3"/>
    <w:rsid w:val="00EA38E2"/>
    <w:rsid w:val="00EA3A15"/>
    <w:rsid w:val="00EA4177"/>
    <w:rsid w:val="00EA4E5F"/>
    <w:rsid w:val="00EA5647"/>
    <w:rsid w:val="00EA5844"/>
    <w:rsid w:val="00EB467E"/>
    <w:rsid w:val="00EB661A"/>
    <w:rsid w:val="00EC1521"/>
    <w:rsid w:val="00EC185E"/>
    <w:rsid w:val="00EC1A90"/>
    <w:rsid w:val="00EC40D0"/>
    <w:rsid w:val="00EC5AB5"/>
    <w:rsid w:val="00EC5B9F"/>
    <w:rsid w:val="00EC5E1E"/>
    <w:rsid w:val="00EC7A67"/>
    <w:rsid w:val="00EC7F87"/>
    <w:rsid w:val="00ED2292"/>
    <w:rsid w:val="00ED77B7"/>
    <w:rsid w:val="00EE0118"/>
    <w:rsid w:val="00EE0589"/>
    <w:rsid w:val="00EE08D6"/>
    <w:rsid w:val="00EE1FD5"/>
    <w:rsid w:val="00EE311F"/>
    <w:rsid w:val="00EE3417"/>
    <w:rsid w:val="00EE40C4"/>
    <w:rsid w:val="00EE5796"/>
    <w:rsid w:val="00EE5E8F"/>
    <w:rsid w:val="00EE699D"/>
    <w:rsid w:val="00EF5835"/>
    <w:rsid w:val="00EF7610"/>
    <w:rsid w:val="00EF7D6C"/>
    <w:rsid w:val="00F00E7D"/>
    <w:rsid w:val="00F0120B"/>
    <w:rsid w:val="00F01739"/>
    <w:rsid w:val="00F02D24"/>
    <w:rsid w:val="00F03D2A"/>
    <w:rsid w:val="00F04AB8"/>
    <w:rsid w:val="00F05113"/>
    <w:rsid w:val="00F05806"/>
    <w:rsid w:val="00F05D6A"/>
    <w:rsid w:val="00F06AFB"/>
    <w:rsid w:val="00F07502"/>
    <w:rsid w:val="00F10821"/>
    <w:rsid w:val="00F10C16"/>
    <w:rsid w:val="00F1603F"/>
    <w:rsid w:val="00F165A0"/>
    <w:rsid w:val="00F175A4"/>
    <w:rsid w:val="00F20B6F"/>
    <w:rsid w:val="00F21857"/>
    <w:rsid w:val="00F22038"/>
    <w:rsid w:val="00F30A80"/>
    <w:rsid w:val="00F313AF"/>
    <w:rsid w:val="00F315A2"/>
    <w:rsid w:val="00F31A70"/>
    <w:rsid w:val="00F31AAE"/>
    <w:rsid w:val="00F31B40"/>
    <w:rsid w:val="00F32446"/>
    <w:rsid w:val="00F32705"/>
    <w:rsid w:val="00F33C64"/>
    <w:rsid w:val="00F3467B"/>
    <w:rsid w:val="00F356C1"/>
    <w:rsid w:val="00F36707"/>
    <w:rsid w:val="00F37DEB"/>
    <w:rsid w:val="00F42BE1"/>
    <w:rsid w:val="00F47060"/>
    <w:rsid w:val="00F5090F"/>
    <w:rsid w:val="00F515E5"/>
    <w:rsid w:val="00F5591A"/>
    <w:rsid w:val="00F560BF"/>
    <w:rsid w:val="00F5627E"/>
    <w:rsid w:val="00F60750"/>
    <w:rsid w:val="00F61656"/>
    <w:rsid w:val="00F616CE"/>
    <w:rsid w:val="00F62C78"/>
    <w:rsid w:val="00F62F6B"/>
    <w:rsid w:val="00F64755"/>
    <w:rsid w:val="00F726D4"/>
    <w:rsid w:val="00F73506"/>
    <w:rsid w:val="00F740FB"/>
    <w:rsid w:val="00F74AA9"/>
    <w:rsid w:val="00F75F17"/>
    <w:rsid w:val="00F80584"/>
    <w:rsid w:val="00F8149B"/>
    <w:rsid w:val="00F82429"/>
    <w:rsid w:val="00F83235"/>
    <w:rsid w:val="00F84107"/>
    <w:rsid w:val="00F842C5"/>
    <w:rsid w:val="00F85240"/>
    <w:rsid w:val="00F8671F"/>
    <w:rsid w:val="00F8683C"/>
    <w:rsid w:val="00F90B41"/>
    <w:rsid w:val="00F9122E"/>
    <w:rsid w:val="00F91761"/>
    <w:rsid w:val="00F9521A"/>
    <w:rsid w:val="00F96ABD"/>
    <w:rsid w:val="00F97685"/>
    <w:rsid w:val="00FA3347"/>
    <w:rsid w:val="00FA3D57"/>
    <w:rsid w:val="00FA4590"/>
    <w:rsid w:val="00FA48A0"/>
    <w:rsid w:val="00FA6960"/>
    <w:rsid w:val="00FA6CD0"/>
    <w:rsid w:val="00FA7CE6"/>
    <w:rsid w:val="00FB2166"/>
    <w:rsid w:val="00FB35D1"/>
    <w:rsid w:val="00FB492A"/>
    <w:rsid w:val="00FB5AA4"/>
    <w:rsid w:val="00FB73FC"/>
    <w:rsid w:val="00FB76BA"/>
    <w:rsid w:val="00FB7A94"/>
    <w:rsid w:val="00FC05E8"/>
    <w:rsid w:val="00FC0B2C"/>
    <w:rsid w:val="00FC390B"/>
    <w:rsid w:val="00FC3A88"/>
    <w:rsid w:val="00FD319E"/>
    <w:rsid w:val="00FD3313"/>
    <w:rsid w:val="00FD3EF8"/>
    <w:rsid w:val="00FD3F43"/>
    <w:rsid w:val="00FD63DF"/>
    <w:rsid w:val="00FD7F26"/>
    <w:rsid w:val="00FE1CAF"/>
    <w:rsid w:val="00FE4300"/>
    <w:rsid w:val="00FE5217"/>
    <w:rsid w:val="00FE5B0D"/>
    <w:rsid w:val="00FE5CD7"/>
    <w:rsid w:val="00FE652B"/>
    <w:rsid w:val="00FF058C"/>
    <w:rsid w:val="00FF28CB"/>
    <w:rsid w:val="00FF29A8"/>
    <w:rsid w:val="00FF32BA"/>
    <w:rsid w:val="00FF3538"/>
    <w:rsid w:val="00FF43B5"/>
    <w:rsid w:val="00FF5909"/>
    <w:rsid w:val="04384F1E"/>
    <w:rsid w:val="06EC135D"/>
    <w:rsid w:val="0D8449DA"/>
    <w:rsid w:val="0F334FCC"/>
    <w:rsid w:val="13D511F1"/>
    <w:rsid w:val="15194C1F"/>
    <w:rsid w:val="19A75B2D"/>
    <w:rsid w:val="1AEEB596"/>
    <w:rsid w:val="1E39A844"/>
    <w:rsid w:val="1EF30A12"/>
    <w:rsid w:val="20395757"/>
    <w:rsid w:val="20C94EB3"/>
    <w:rsid w:val="21CFFF7C"/>
    <w:rsid w:val="23C1FFDE"/>
    <w:rsid w:val="25856222"/>
    <w:rsid w:val="25A0FC2C"/>
    <w:rsid w:val="2753D53C"/>
    <w:rsid w:val="27EA2264"/>
    <w:rsid w:val="2C6DE8B2"/>
    <w:rsid w:val="2FBD8B0D"/>
    <w:rsid w:val="328F7F1F"/>
    <w:rsid w:val="33DAB57F"/>
    <w:rsid w:val="36A0AE2F"/>
    <w:rsid w:val="37437D2B"/>
    <w:rsid w:val="376A4779"/>
    <w:rsid w:val="38316836"/>
    <w:rsid w:val="399C3255"/>
    <w:rsid w:val="3E709BF1"/>
    <w:rsid w:val="4083D089"/>
    <w:rsid w:val="40E18756"/>
    <w:rsid w:val="42B86DB0"/>
    <w:rsid w:val="46076B3F"/>
    <w:rsid w:val="47D65D82"/>
    <w:rsid w:val="4CD0B08B"/>
    <w:rsid w:val="4CF52B86"/>
    <w:rsid w:val="53C86746"/>
    <w:rsid w:val="58B9EF06"/>
    <w:rsid w:val="58DD3037"/>
    <w:rsid w:val="59F9F057"/>
    <w:rsid w:val="5EDF9092"/>
    <w:rsid w:val="5F0475EB"/>
    <w:rsid w:val="6501A8DB"/>
    <w:rsid w:val="675F037F"/>
    <w:rsid w:val="72116E87"/>
    <w:rsid w:val="7751790D"/>
    <w:rsid w:val="78DD4638"/>
    <w:rsid w:val="7B3412E8"/>
    <w:rsid w:val="7C23D735"/>
    <w:rsid w:val="7F1E0A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E196C0"/>
  <w15:chartTrackingRefBased/>
  <w15:docId w15:val="{0DED53AD-10E5-4B4C-AFB3-91CE73876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F87"/>
  </w:style>
  <w:style w:type="paragraph" w:styleId="Heading1">
    <w:name w:val="heading 1"/>
    <w:basedOn w:val="Normal"/>
    <w:next w:val="Normal"/>
    <w:link w:val="Heading1Char"/>
    <w:uiPriority w:val="9"/>
    <w:qFormat/>
    <w:rsid w:val="00BD13E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D13E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D13E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13E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13E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13E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13E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13E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13E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3E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D13E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D13E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13E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13E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13E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13E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13E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13EE"/>
    <w:rPr>
      <w:rFonts w:eastAsiaTheme="majorEastAsia" w:cstheme="majorBidi"/>
      <w:color w:val="272727" w:themeColor="text1" w:themeTint="D8"/>
    </w:rPr>
  </w:style>
  <w:style w:type="paragraph" w:styleId="Title">
    <w:name w:val="Title"/>
    <w:basedOn w:val="Normal"/>
    <w:next w:val="Normal"/>
    <w:link w:val="TitleChar"/>
    <w:uiPriority w:val="10"/>
    <w:qFormat/>
    <w:rsid w:val="00BD13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13E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13E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13E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13EE"/>
    <w:pPr>
      <w:spacing w:before="160"/>
      <w:jc w:val="center"/>
    </w:pPr>
    <w:rPr>
      <w:i/>
      <w:iCs/>
      <w:color w:val="404040" w:themeColor="text1" w:themeTint="BF"/>
    </w:rPr>
  </w:style>
  <w:style w:type="character" w:customStyle="1" w:styleId="QuoteChar">
    <w:name w:val="Quote Char"/>
    <w:basedOn w:val="DefaultParagraphFont"/>
    <w:link w:val="Quote"/>
    <w:uiPriority w:val="29"/>
    <w:rsid w:val="00BD13EE"/>
    <w:rPr>
      <w:i/>
      <w:iCs/>
      <w:color w:val="404040" w:themeColor="text1" w:themeTint="BF"/>
    </w:rPr>
  </w:style>
  <w:style w:type="paragraph" w:styleId="ListParagraph">
    <w:name w:val="List Paragraph"/>
    <w:basedOn w:val="Normal"/>
    <w:uiPriority w:val="34"/>
    <w:qFormat/>
    <w:rsid w:val="00BD13EE"/>
    <w:pPr>
      <w:ind w:left="720"/>
      <w:contextualSpacing/>
    </w:pPr>
  </w:style>
  <w:style w:type="character" w:styleId="IntenseEmphasis">
    <w:name w:val="Intense Emphasis"/>
    <w:basedOn w:val="DefaultParagraphFont"/>
    <w:uiPriority w:val="21"/>
    <w:qFormat/>
    <w:rsid w:val="00BD13EE"/>
    <w:rPr>
      <w:i/>
      <w:iCs/>
      <w:color w:val="0F4761" w:themeColor="accent1" w:themeShade="BF"/>
    </w:rPr>
  </w:style>
  <w:style w:type="paragraph" w:styleId="IntenseQuote">
    <w:name w:val="Intense Quote"/>
    <w:basedOn w:val="Normal"/>
    <w:next w:val="Normal"/>
    <w:link w:val="IntenseQuoteChar"/>
    <w:uiPriority w:val="30"/>
    <w:qFormat/>
    <w:rsid w:val="00BD13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13EE"/>
    <w:rPr>
      <w:i/>
      <w:iCs/>
      <w:color w:val="0F4761" w:themeColor="accent1" w:themeShade="BF"/>
    </w:rPr>
  </w:style>
  <w:style w:type="character" w:styleId="IntenseReference">
    <w:name w:val="Intense Reference"/>
    <w:basedOn w:val="DefaultParagraphFont"/>
    <w:uiPriority w:val="32"/>
    <w:qFormat/>
    <w:rsid w:val="00BD13EE"/>
    <w:rPr>
      <w:b/>
      <w:bCs/>
      <w:smallCaps/>
      <w:color w:val="0F4761" w:themeColor="accent1" w:themeShade="BF"/>
      <w:spacing w:val="5"/>
    </w:rPr>
  </w:style>
  <w:style w:type="paragraph" w:styleId="NormalWeb">
    <w:name w:val="Normal (Web)"/>
    <w:basedOn w:val="Normal"/>
    <w:uiPriority w:val="99"/>
    <w:unhideWhenUsed/>
    <w:rsid w:val="00BD13EE"/>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BD13EE"/>
    <w:pPr>
      <w:spacing w:after="0" w:line="240" w:lineRule="auto"/>
    </w:pPr>
    <w:rPr>
      <w:rFonts w:eastAsiaTheme="minorEastAsia"/>
      <w:lang w:eastAsia="en-IE"/>
    </w:rPr>
  </w:style>
  <w:style w:type="character" w:customStyle="1" w:styleId="NoSpacingChar">
    <w:name w:val="No Spacing Char"/>
    <w:basedOn w:val="DefaultParagraphFont"/>
    <w:link w:val="NoSpacing"/>
    <w:uiPriority w:val="1"/>
    <w:rsid w:val="00BD13EE"/>
    <w:rPr>
      <w:rFonts w:eastAsiaTheme="minorEastAsia"/>
      <w:lang w:eastAsia="en-IE"/>
    </w:rPr>
  </w:style>
  <w:style w:type="paragraph" w:styleId="TOCHeading">
    <w:name w:val="TOC Heading"/>
    <w:basedOn w:val="Heading1"/>
    <w:next w:val="Normal"/>
    <w:uiPriority w:val="39"/>
    <w:unhideWhenUsed/>
    <w:qFormat/>
    <w:rsid w:val="00AB5265"/>
    <w:pPr>
      <w:spacing w:before="240" w:after="0"/>
      <w:outlineLvl w:val="9"/>
    </w:pPr>
    <w:rPr>
      <w:sz w:val="32"/>
      <w:szCs w:val="32"/>
      <w:lang w:eastAsia="en-IE"/>
    </w:rPr>
  </w:style>
  <w:style w:type="paragraph" w:styleId="TOC2">
    <w:name w:val="toc 2"/>
    <w:basedOn w:val="Normal"/>
    <w:next w:val="Normal"/>
    <w:autoRedefine/>
    <w:uiPriority w:val="39"/>
    <w:unhideWhenUsed/>
    <w:rsid w:val="00AB5265"/>
    <w:pPr>
      <w:spacing w:after="100"/>
      <w:ind w:left="220"/>
    </w:pPr>
  </w:style>
  <w:style w:type="character" w:styleId="Hyperlink">
    <w:name w:val="Hyperlink"/>
    <w:basedOn w:val="DefaultParagraphFont"/>
    <w:uiPriority w:val="99"/>
    <w:unhideWhenUsed/>
    <w:rsid w:val="00AB5265"/>
    <w:rPr>
      <w:color w:val="467886" w:themeColor="hyperlink"/>
      <w:u w:val="single"/>
    </w:rPr>
  </w:style>
  <w:style w:type="paragraph" w:styleId="Caption">
    <w:name w:val="caption"/>
    <w:basedOn w:val="Normal"/>
    <w:next w:val="Normal"/>
    <w:uiPriority w:val="35"/>
    <w:unhideWhenUsed/>
    <w:qFormat/>
    <w:rsid w:val="00590BAA"/>
    <w:pPr>
      <w:spacing w:after="200" w:line="240" w:lineRule="auto"/>
    </w:pPr>
    <w:rPr>
      <w:i/>
      <w:iCs/>
      <w:color w:val="0E2841" w:themeColor="text2"/>
      <w:sz w:val="18"/>
      <w:szCs w:val="18"/>
    </w:rPr>
  </w:style>
  <w:style w:type="paragraph" w:styleId="TOC1">
    <w:name w:val="toc 1"/>
    <w:basedOn w:val="Normal"/>
    <w:next w:val="Normal"/>
    <w:autoRedefine/>
    <w:uiPriority w:val="39"/>
    <w:unhideWhenUsed/>
    <w:rsid w:val="00282567"/>
    <w:pPr>
      <w:spacing w:after="100"/>
    </w:pPr>
  </w:style>
  <w:style w:type="paragraph" w:styleId="TOC3">
    <w:name w:val="toc 3"/>
    <w:basedOn w:val="Normal"/>
    <w:next w:val="Normal"/>
    <w:autoRedefine/>
    <w:uiPriority w:val="39"/>
    <w:unhideWhenUsed/>
    <w:rsid w:val="00282567"/>
    <w:pPr>
      <w:spacing w:after="100"/>
      <w:ind w:left="440"/>
    </w:pPr>
  </w:style>
  <w:style w:type="table" w:styleId="TableGrid">
    <w:name w:val="Table Grid"/>
    <w:basedOn w:val="TableNormal"/>
    <w:uiPriority w:val="39"/>
    <w:rsid w:val="00A06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4">
    <w:name w:val="List Table 2 Accent 4"/>
    <w:basedOn w:val="TableNormal"/>
    <w:uiPriority w:val="47"/>
    <w:rsid w:val="00A31D2A"/>
    <w:pPr>
      <w:spacing w:after="0" w:line="240" w:lineRule="auto"/>
    </w:pPr>
    <w:tblPr>
      <w:tblStyleRowBandSize w:val="1"/>
      <w:tblStyleColBandSize w:val="1"/>
      <w:tblBorders>
        <w:top w:val="single" w:sz="4" w:space="0" w:color="60CAF3" w:themeColor="accent4" w:themeTint="99"/>
        <w:bottom w:val="single" w:sz="4" w:space="0" w:color="60CAF3" w:themeColor="accent4" w:themeTint="99"/>
        <w:insideH w:val="single" w:sz="4" w:space="0" w:color="60CAF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3-Accent4">
    <w:name w:val="Grid Table 3 Accent 4"/>
    <w:basedOn w:val="TableNormal"/>
    <w:uiPriority w:val="48"/>
    <w:rsid w:val="000F10A5"/>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character" w:styleId="Strong">
    <w:name w:val="Strong"/>
    <w:basedOn w:val="DefaultParagraphFont"/>
    <w:uiPriority w:val="22"/>
    <w:qFormat/>
    <w:rsid w:val="00544CA6"/>
    <w:rPr>
      <w:b/>
      <w:bCs/>
    </w:rPr>
  </w:style>
  <w:style w:type="paragraph" w:styleId="Bibliography">
    <w:name w:val="Bibliography"/>
    <w:basedOn w:val="Normal"/>
    <w:next w:val="Normal"/>
    <w:uiPriority w:val="37"/>
    <w:unhideWhenUsed/>
    <w:rsid w:val="006707F2"/>
  </w:style>
  <w:style w:type="character" w:customStyle="1" w:styleId="hgkelc">
    <w:name w:val="hgkelc"/>
    <w:basedOn w:val="DefaultParagraphFont"/>
    <w:rsid w:val="00925134"/>
  </w:style>
  <w:style w:type="character" w:styleId="FollowedHyperlink">
    <w:name w:val="FollowedHyperlink"/>
    <w:basedOn w:val="DefaultParagraphFont"/>
    <w:uiPriority w:val="99"/>
    <w:semiHidden/>
    <w:unhideWhenUsed/>
    <w:rsid w:val="00D3328C"/>
    <w:rPr>
      <w:color w:val="96607D" w:themeColor="followedHyperlink"/>
      <w:u w:val="single"/>
    </w:rPr>
  </w:style>
  <w:style w:type="paragraph" w:styleId="HTMLPreformatted">
    <w:name w:val="HTML Preformatted"/>
    <w:basedOn w:val="Normal"/>
    <w:link w:val="HTMLPreformattedChar"/>
    <w:uiPriority w:val="99"/>
    <w:semiHidden/>
    <w:unhideWhenUsed/>
    <w:rsid w:val="00E12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E12C94"/>
    <w:rPr>
      <w:rFonts w:ascii="Courier New" w:eastAsia="Times New Roman" w:hAnsi="Courier New" w:cs="Courier New"/>
      <w:sz w:val="20"/>
      <w:szCs w:val="20"/>
      <w:lang w:eastAsia="en-IE"/>
    </w:rPr>
  </w:style>
  <w:style w:type="character" w:customStyle="1" w:styleId="grvsc-line">
    <w:name w:val="grvsc-line"/>
    <w:basedOn w:val="DefaultParagraphFont"/>
    <w:rsid w:val="00E12C94"/>
  </w:style>
  <w:style w:type="character" w:styleId="HTMLCode">
    <w:name w:val="HTML Code"/>
    <w:basedOn w:val="DefaultParagraphFont"/>
    <w:uiPriority w:val="99"/>
    <w:semiHidden/>
    <w:unhideWhenUsed/>
    <w:rsid w:val="00207D7C"/>
    <w:rPr>
      <w:rFonts w:ascii="Courier New" w:eastAsia="Times New Roman" w:hAnsi="Courier New" w:cs="Courier New"/>
      <w:sz w:val="20"/>
      <w:szCs w:val="20"/>
    </w:rPr>
  </w:style>
  <w:style w:type="character" w:customStyle="1" w:styleId="hljs-attr">
    <w:name w:val="hljs-attr"/>
    <w:basedOn w:val="DefaultParagraphFont"/>
    <w:rsid w:val="00207D7C"/>
  </w:style>
  <w:style w:type="character" w:customStyle="1" w:styleId="hljs-string">
    <w:name w:val="hljs-string"/>
    <w:basedOn w:val="DefaultParagraphFont"/>
    <w:rsid w:val="00207D7C"/>
  </w:style>
  <w:style w:type="character" w:customStyle="1" w:styleId="hljs-comment">
    <w:name w:val="hljs-comment"/>
    <w:basedOn w:val="DefaultParagraphFont"/>
    <w:rsid w:val="00207D7C"/>
  </w:style>
  <w:style w:type="character" w:styleId="UnresolvedMention">
    <w:name w:val="Unresolved Mention"/>
    <w:basedOn w:val="DefaultParagraphFont"/>
    <w:uiPriority w:val="99"/>
    <w:semiHidden/>
    <w:unhideWhenUsed/>
    <w:rsid w:val="002B7C95"/>
    <w:rPr>
      <w:color w:val="605E5C"/>
      <w:shd w:val="clear" w:color="auto" w:fill="E1DFDD"/>
    </w:rPr>
  </w:style>
  <w:style w:type="character" w:customStyle="1" w:styleId="hljs-property">
    <w:name w:val="hljs-property"/>
    <w:basedOn w:val="DefaultParagraphFont"/>
    <w:rsid w:val="007561EA"/>
  </w:style>
  <w:style w:type="character" w:customStyle="1" w:styleId="hljs-title">
    <w:name w:val="hljs-title"/>
    <w:basedOn w:val="DefaultParagraphFont"/>
    <w:rsid w:val="007561EA"/>
  </w:style>
  <w:style w:type="character" w:customStyle="1" w:styleId="hljs-punctuation">
    <w:name w:val="hljs-punctuation"/>
    <w:basedOn w:val="DefaultParagraphFont"/>
    <w:rsid w:val="00894243"/>
  </w:style>
  <w:style w:type="character" w:customStyle="1" w:styleId="hljs-variable">
    <w:name w:val="hljs-variable"/>
    <w:basedOn w:val="DefaultParagraphFont"/>
    <w:rsid w:val="007437BD"/>
  </w:style>
  <w:style w:type="character" w:customStyle="1" w:styleId="hljs-subst">
    <w:name w:val="hljs-subst"/>
    <w:basedOn w:val="DefaultParagraphFont"/>
    <w:rsid w:val="00D70CF4"/>
  </w:style>
  <w:style w:type="character" w:customStyle="1" w:styleId="hljs-number">
    <w:name w:val="hljs-number"/>
    <w:basedOn w:val="DefaultParagraphFont"/>
    <w:rsid w:val="00504428"/>
  </w:style>
  <w:style w:type="paragraph" w:styleId="Header">
    <w:name w:val="header"/>
    <w:basedOn w:val="Normal"/>
    <w:link w:val="HeaderChar"/>
    <w:uiPriority w:val="99"/>
    <w:unhideWhenUsed/>
    <w:rsid w:val="002E6A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A94"/>
  </w:style>
  <w:style w:type="paragraph" w:styleId="Footer">
    <w:name w:val="footer"/>
    <w:basedOn w:val="Normal"/>
    <w:link w:val="FooterChar"/>
    <w:uiPriority w:val="99"/>
    <w:unhideWhenUsed/>
    <w:rsid w:val="002E6A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A94"/>
  </w:style>
  <w:style w:type="character" w:customStyle="1" w:styleId="lg-highlight-property">
    <w:name w:val="lg-highlight-property"/>
    <w:basedOn w:val="DefaultParagraphFont"/>
    <w:rsid w:val="00DF35D6"/>
  </w:style>
  <w:style w:type="character" w:customStyle="1" w:styleId="lg-highlight-title">
    <w:name w:val="lg-highlight-title"/>
    <w:basedOn w:val="DefaultParagraphFont"/>
    <w:rsid w:val="00DF35D6"/>
  </w:style>
  <w:style w:type="character" w:customStyle="1" w:styleId="lg-highlight-attr">
    <w:name w:val="lg-highlight-attr"/>
    <w:basedOn w:val="DefaultParagraphFont"/>
    <w:rsid w:val="00DF35D6"/>
  </w:style>
  <w:style w:type="character" w:customStyle="1" w:styleId="lg-highlight-string">
    <w:name w:val="lg-highlight-string"/>
    <w:basedOn w:val="DefaultParagraphFont"/>
    <w:rsid w:val="00DF35D6"/>
  </w:style>
  <w:style w:type="character" w:customStyle="1" w:styleId="lg-highlight-number">
    <w:name w:val="lg-highlight-number"/>
    <w:basedOn w:val="DefaultParagraphFont"/>
    <w:rsid w:val="00DF35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2954">
      <w:bodyDiv w:val="1"/>
      <w:marLeft w:val="0"/>
      <w:marRight w:val="0"/>
      <w:marTop w:val="0"/>
      <w:marBottom w:val="0"/>
      <w:divBdr>
        <w:top w:val="none" w:sz="0" w:space="0" w:color="auto"/>
        <w:left w:val="none" w:sz="0" w:space="0" w:color="auto"/>
        <w:bottom w:val="none" w:sz="0" w:space="0" w:color="auto"/>
        <w:right w:val="none" w:sz="0" w:space="0" w:color="auto"/>
      </w:divBdr>
    </w:div>
    <w:div w:id="257955989">
      <w:bodyDiv w:val="1"/>
      <w:marLeft w:val="0"/>
      <w:marRight w:val="0"/>
      <w:marTop w:val="0"/>
      <w:marBottom w:val="0"/>
      <w:divBdr>
        <w:top w:val="none" w:sz="0" w:space="0" w:color="auto"/>
        <w:left w:val="none" w:sz="0" w:space="0" w:color="auto"/>
        <w:bottom w:val="none" w:sz="0" w:space="0" w:color="auto"/>
        <w:right w:val="none" w:sz="0" w:space="0" w:color="auto"/>
      </w:divBdr>
    </w:div>
    <w:div w:id="258029506">
      <w:bodyDiv w:val="1"/>
      <w:marLeft w:val="0"/>
      <w:marRight w:val="0"/>
      <w:marTop w:val="0"/>
      <w:marBottom w:val="0"/>
      <w:divBdr>
        <w:top w:val="none" w:sz="0" w:space="0" w:color="auto"/>
        <w:left w:val="none" w:sz="0" w:space="0" w:color="auto"/>
        <w:bottom w:val="none" w:sz="0" w:space="0" w:color="auto"/>
        <w:right w:val="none" w:sz="0" w:space="0" w:color="auto"/>
      </w:divBdr>
    </w:div>
    <w:div w:id="457645003">
      <w:bodyDiv w:val="1"/>
      <w:marLeft w:val="0"/>
      <w:marRight w:val="0"/>
      <w:marTop w:val="0"/>
      <w:marBottom w:val="0"/>
      <w:divBdr>
        <w:top w:val="none" w:sz="0" w:space="0" w:color="auto"/>
        <w:left w:val="none" w:sz="0" w:space="0" w:color="auto"/>
        <w:bottom w:val="none" w:sz="0" w:space="0" w:color="auto"/>
        <w:right w:val="none" w:sz="0" w:space="0" w:color="auto"/>
      </w:divBdr>
    </w:div>
    <w:div w:id="589971991">
      <w:bodyDiv w:val="1"/>
      <w:marLeft w:val="0"/>
      <w:marRight w:val="0"/>
      <w:marTop w:val="0"/>
      <w:marBottom w:val="0"/>
      <w:divBdr>
        <w:top w:val="none" w:sz="0" w:space="0" w:color="auto"/>
        <w:left w:val="none" w:sz="0" w:space="0" w:color="auto"/>
        <w:bottom w:val="none" w:sz="0" w:space="0" w:color="auto"/>
        <w:right w:val="none" w:sz="0" w:space="0" w:color="auto"/>
      </w:divBdr>
    </w:div>
    <w:div w:id="630332042">
      <w:bodyDiv w:val="1"/>
      <w:marLeft w:val="0"/>
      <w:marRight w:val="0"/>
      <w:marTop w:val="0"/>
      <w:marBottom w:val="0"/>
      <w:divBdr>
        <w:top w:val="none" w:sz="0" w:space="0" w:color="auto"/>
        <w:left w:val="none" w:sz="0" w:space="0" w:color="auto"/>
        <w:bottom w:val="none" w:sz="0" w:space="0" w:color="auto"/>
        <w:right w:val="none" w:sz="0" w:space="0" w:color="auto"/>
      </w:divBdr>
    </w:div>
    <w:div w:id="638654313">
      <w:bodyDiv w:val="1"/>
      <w:marLeft w:val="0"/>
      <w:marRight w:val="0"/>
      <w:marTop w:val="0"/>
      <w:marBottom w:val="0"/>
      <w:divBdr>
        <w:top w:val="none" w:sz="0" w:space="0" w:color="auto"/>
        <w:left w:val="none" w:sz="0" w:space="0" w:color="auto"/>
        <w:bottom w:val="none" w:sz="0" w:space="0" w:color="auto"/>
        <w:right w:val="none" w:sz="0" w:space="0" w:color="auto"/>
      </w:divBdr>
    </w:div>
    <w:div w:id="819928123">
      <w:bodyDiv w:val="1"/>
      <w:marLeft w:val="0"/>
      <w:marRight w:val="0"/>
      <w:marTop w:val="0"/>
      <w:marBottom w:val="0"/>
      <w:divBdr>
        <w:top w:val="none" w:sz="0" w:space="0" w:color="auto"/>
        <w:left w:val="none" w:sz="0" w:space="0" w:color="auto"/>
        <w:bottom w:val="none" w:sz="0" w:space="0" w:color="auto"/>
        <w:right w:val="none" w:sz="0" w:space="0" w:color="auto"/>
      </w:divBdr>
    </w:div>
    <w:div w:id="984897984">
      <w:bodyDiv w:val="1"/>
      <w:marLeft w:val="0"/>
      <w:marRight w:val="0"/>
      <w:marTop w:val="0"/>
      <w:marBottom w:val="0"/>
      <w:divBdr>
        <w:top w:val="none" w:sz="0" w:space="0" w:color="auto"/>
        <w:left w:val="none" w:sz="0" w:space="0" w:color="auto"/>
        <w:bottom w:val="none" w:sz="0" w:space="0" w:color="auto"/>
        <w:right w:val="none" w:sz="0" w:space="0" w:color="auto"/>
      </w:divBdr>
    </w:div>
    <w:div w:id="1149247396">
      <w:bodyDiv w:val="1"/>
      <w:marLeft w:val="0"/>
      <w:marRight w:val="0"/>
      <w:marTop w:val="0"/>
      <w:marBottom w:val="0"/>
      <w:divBdr>
        <w:top w:val="none" w:sz="0" w:space="0" w:color="auto"/>
        <w:left w:val="none" w:sz="0" w:space="0" w:color="auto"/>
        <w:bottom w:val="none" w:sz="0" w:space="0" w:color="auto"/>
        <w:right w:val="none" w:sz="0" w:space="0" w:color="auto"/>
      </w:divBdr>
    </w:div>
    <w:div w:id="1411076084">
      <w:bodyDiv w:val="1"/>
      <w:marLeft w:val="0"/>
      <w:marRight w:val="0"/>
      <w:marTop w:val="0"/>
      <w:marBottom w:val="0"/>
      <w:divBdr>
        <w:top w:val="none" w:sz="0" w:space="0" w:color="auto"/>
        <w:left w:val="none" w:sz="0" w:space="0" w:color="auto"/>
        <w:bottom w:val="none" w:sz="0" w:space="0" w:color="auto"/>
        <w:right w:val="none" w:sz="0" w:space="0" w:color="auto"/>
      </w:divBdr>
    </w:div>
    <w:div w:id="1527910397">
      <w:bodyDiv w:val="1"/>
      <w:marLeft w:val="0"/>
      <w:marRight w:val="0"/>
      <w:marTop w:val="0"/>
      <w:marBottom w:val="0"/>
      <w:divBdr>
        <w:top w:val="none" w:sz="0" w:space="0" w:color="auto"/>
        <w:left w:val="none" w:sz="0" w:space="0" w:color="auto"/>
        <w:bottom w:val="none" w:sz="0" w:space="0" w:color="auto"/>
        <w:right w:val="none" w:sz="0" w:space="0" w:color="auto"/>
      </w:divBdr>
    </w:div>
    <w:div w:id="1630820507">
      <w:bodyDiv w:val="1"/>
      <w:marLeft w:val="0"/>
      <w:marRight w:val="0"/>
      <w:marTop w:val="0"/>
      <w:marBottom w:val="0"/>
      <w:divBdr>
        <w:top w:val="none" w:sz="0" w:space="0" w:color="auto"/>
        <w:left w:val="none" w:sz="0" w:space="0" w:color="auto"/>
        <w:bottom w:val="none" w:sz="0" w:space="0" w:color="auto"/>
        <w:right w:val="none" w:sz="0" w:space="0" w:color="auto"/>
      </w:divBdr>
    </w:div>
    <w:div w:id="1666082473">
      <w:bodyDiv w:val="1"/>
      <w:marLeft w:val="0"/>
      <w:marRight w:val="0"/>
      <w:marTop w:val="0"/>
      <w:marBottom w:val="0"/>
      <w:divBdr>
        <w:top w:val="none" w:sz="0" w:space="0" w:color="auto"/>
        <w:left w:val="none" w:sz="0" w:space="0" w:color="auto"/>
        <w:bottom w:val="none" w:sz="0" w:space="0" w:color="auto"/>
        <w:right w:val="none" w:sz="0" w:space="0" w:color="auto"/>
      </w:divBdr>
    </w:div>
    <w:div w:id="1698653682">
      <w:bodyDiv w:val="1"/>
      <w:marLeft w:val="0"/>
      <w:marRight w:val="0"/>
      <w:marTop w:val="0"/>
      <w:marBottom w:val="0"/>
      <w:divBdr>
        <w:top w:val="none" w:sz="0" w:space="0" w:color="auto"/>
        <w:left w:val="none" w:sz="0" w:space="0" w:color="auto"/>
        <w:bottom w:val="none" w:sz="0" w:space="0" w:color="auto"/>
        <w:right w:val="none" w:sz="0" w:space="0" w:color="auto"/>
      </w:divBdr>
    </w:div>
    <w:div w:id="1754665035">
      <w:bodyDiv w:val="1"/>
      <w:marLeft w:val="0"/>
      <w:marRight w:val="0"/>
      <w:marTop w:val="0"/>
      <w:marBottom w:val="0"/>
      <w:divBdr>
        <w:top w:val="none" w:sz="0" w:space="0" w:color="auto"/>
        <w:left w:val="none" w:sz="0" w:space="0" w:color="auto"/>
        <w:bottom w:val="none" w:sz="0" w:space="0" w:color="auto"/>
        <w:right w:val="none" w:sz="0" w:space="0" w:color="auto"/>
      </w:divBdr>
    </w:div>
    <w:div w:id="1774745316">
      <w:bodyDiv w:val="1"/>
      <w:marLeft w:val="0"/>
      <w:marRight w:val="0"/>
      <w:marTop w:val="0"/>
      <w:marBottom w:val="0"/>
      <w:divBdr>
        <w:top w:val="none" w:sz="0" w:space="0" w:color="auto"/>
        <w:left w:val="none" w:sz="0" w:space="0" w:color="auto"/>
        <w:bottom w:val="none" w:sz="0" w:space="0" w:color="auto"/>
        <w:right w:val="none" w:sz="0" w:space="0" w:color="auto"/>
      </w:divBdr>
      <w:divsChild>
        <w:div w:id="7492893">
          <w:marLeft w:val="0"/>
          <w:marRight w:val="0"/>
          <w:marTop w:val="0"/>
          <w:marBottom w:val="0"/>
          <w:divBdr>
            <w:top w:val="none" w:sz="0" w:space="0" w:color="auto"/>
            <w:left w:val="none" w:sz="0" w:space="0" w:color="auto"/>
            <w:bottom w:val="none" w:sz="0" w:space="0" w:color="auto"/>
            <w:right w:val="none" w:sz="0" w:space="0" w:color="auto"/>
          </w:divBdr>
        </w:div>
      </w:divsChild>
    </w:div>
    <w:div w:id="1787851968">
      <w:bodyDiv w:val="1"/>
      <w:marLeft w:val="0"/>
      <w:marRight w:val="0"/>
      <w:marTop w:val="0"/>
      <w:marBottom w:val="0"/>
      <w:divBdr>
        <w:top w:val="none" w:sz="0" w:space="0" w:color="auto"/>
        <w:left w:val="none" w:sz="0" w:space="0" w:color="auto"/>
        <w:bottom w:val="none" w:sz="0" w:space="0" w:color="auto"/>
        <w:right w:val="none" w:sz="0" w:space="0" w:color="auto"/>
      </w:divBdr>
      <w:divsChild>
        <w:div w:id="698359396">
          <w:marLeft w:val="0"/>
          <w:marRight w:val="0"/>
          <w:marTop w:val="0"/>
          <w:marBottom w:val="0"/>
          <w:divBdr>
            <w:top w:val="none" w:sz="0" w:space="0" w:color="auto"/>
            <w:left w:val="none" w:sz="0" w:space="0" w:color="auto"/>
            <w:bottom w:val="none" w:sz="0" w:space="0" w:color="auto"/>
            <w:right w:val="none" w:sz="0" w:space="0" w:color="auto"/>
          </w:divBdr>
        </w:div>
      </w:divsChild>
    </w:div>
    <w:div w:id="1944652092">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204802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8.png"/><Relationship Id="rId11" Type="http://schemas.openxmlformats.org/officeDocument/2006/relationships/image" Target="media/image3.sv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customXml" Target="ink/ink1.xml"/><Relationship Id="rId102" Type="http://schemas.openxmlformats.org/officeDocument/2006/relationships/hyperlink" Target="https://youtu.be/m097GHKz8U8"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1.png"/><Relationship Id="rId85" Type="http://schemas.openxmlformats.org/officeDocument/2006/relationships/image" Target="media/image75.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customXml" Target="ink/ink2.xml"/><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hyperlink" Target="https://docs.mongodb.com/manual/crud/" TargetMode="External"/><Relationship Id="rId101" Type="http://schemas.openxmlformats.org/officeDocument/2006/relationships/hyperlink" Target="https://youtu.be/O8g4IbTdduk" TargetMode="External"/><Relationship Id="rId4" Type="http://schemas.openxmlformats.org/officeDocument/2006/relationships/settings" Target="settings.xml"/><Relationship Id="rId9" Type="http://schemas.openxmlformats.org/officeDocument/2006/relationships/hyperlink" Target="https://tusmm-my.sharepoint.com/personal/a00275664_student_tus_ie/Documents/Data_Analytics_%20Sem_2/Advanced_Databases/Project_March/Edited/Msc2024_CVL_E_Kennedy.json"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hyperlink" Target="https://www.linkedin.com/learning/learning-mongodb-17360744/modern-database-and-application-design-with-mongodb?u=42358916"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7.png"/><Relationship Id="rId61" Type="http://schemas.openxmlformats.org/officeDocument/2006/relationships/image" Target="media/image53.png"/><Relationship Id="rId82" Type="http://schemas.openxmlformats.org/officeDocument/2006/relationships/image" Target="media/image72.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docs.mongodb.com/manual/aggregation/"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3.png"/><Relationship Id="rId98" Type="http://schemas.openxmlformats.org/officeDocument/2006/relationships/hyperlink" Target="https://docs.mongodb.com/manual/tutorial/getting-started/"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4-21T14:12:33.094"/>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6 104,'0'-4,"1"0,-1 0,1 0,-1 0,1 0,0 0,0 0,1 1,-1-1,0 1,1-1,-1 1,1 0,0 0,0 0,0 0,0 0,0 1,1-1,-1 1,0 0,1 0,-1 0,1 0,0 1,-1-1,1 1,0 0,4-1,10-3,1 0,0 2,27 0,-34 2,422 0,-192 5,-130-6,133 5,-117 21,-5 0,-107-24,-1 0,-20 4,-62 14,1-4,-80 2,124-17,0 2,0 1,1 2,-1 1,1 1,-35 17,23-7,-1-2,0-2,-1-3,-66 6,-150-15,115-5,54 7,39 0,-1-2,1-3,-76-18,89 1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4-21T14:12:22.905"/>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FA453-E8A6-449F-BE5E-5CEDA7523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18785</Words>
  <Characters>118350</Characters>
  <Application>Microsoft Office Word</Application>
  <DocSecurity>0</DocSecurity>
  <Lines>4551</Lines>
  <Paragraphs>3809</Paragraphs>
  <ScaleCrop>false</ScaleCrop>
  <HeadingPairs>
    <vt:vector size="2" baseType="variant">
      <vt:variant>
        <vt:lpstr>Title</vt:lpstr>
      </vt:variant>
      <vt:variant>
        <vt:i4>1</vt:i4>
      </vt:variant>
    </vt:vector>
  </HeadingPairs>
  <TitlesOfParts>
    <vt:vector size="1" baseType="lpstr">
      <vt:lpstr>MongoDb Report</vt:lpstr>
    </vt:vector>
  </TitlesOfParts>
  <Company/>
  <LinksUpToDate>false</LinksUpToDate>
  <CharactersWithSpaces>133326</CharactersWithSpaces>
  <SharedDoc>false</SharedDoc>
  <HLinks>
    <vt:vector size="258" baseType="variant">
      <vt:variant>
        <vt:i4>1900547</vt:i4>
      </vt:variant>
      <vt:variant>
        <vt:i4>321</vt:i4>
      </vt:variant>
      <vt:variant>
        <vt:i4>0</vt:i4>
      </vt:variant>
      <vt:variant>
        <vt:i4>5</vt:i4>
      </vt:variant>
      <vt:variant>
        <vt:lpwstr>https://docs.mongodb.com/manual/reference/operator/query/regex/index.html</vt:lpwstr>
      </vt:variant>
      <vt:variant>
        <vt:lpwstr/>
      </vt:variant>
      <vt:variant>
        <vt:i4>2883628</vt:i4>
      </vt:variant>
      <vt:variant>
        <vt:i4>318</vt:i4>
      </vt:variant>
      <vt:variant>
        <vt:i4>0</vt:i4>
      </vt:variant>
      <vt:variant>
        <vt:i4>5</vt:i4>
      </vt:variant>
      <vt:variant>
        <vt:lpwstr>https://docs.mongodb.com/manual/reference/operator/query/</vt:lpwstr>
      </vt:variant>
      <vt:variant>
        <vt:lpwstr>query-selectors</vt:lpwstr>
      </vt:variant>
      <vt:variant>
        <vt:i4>1638450</vt:i4>
      </vt:variant>
      <vt:variant>
        <vt:i4>242</vt:i4>
      </vt:variant>
      <vt:variant>
        <vt:i4>0</vt:i4>
      </vt:variant>
      <vt:variant>
        <vt:i4>5</vt:i4>
      </vt:variant>
      <vt:variant>
        <vt:lpwstr/>
      </vt:variant>
      <vt:variant>
        <vt:lpwstr>_Toc164273096</vt:lpwstr>
      </vt:variant>
      <vt:variant>
        <vt:i4>1638450</vt:i4>
      </vt:variant>
      <vt:variant>
        <vt:i4>236</vt:i4>
      </vt:variant>
      <vt:variant>
        <vt:i4>0</vt:i4>
      </vt:variant>
      <vt:variant>
        <vt:i4>5</vt:i4>
      </vt:variant>
      <vt:variant>
        <vt:lpwstr/>
      </vt:variant>
      <vt:variant>
        <vt:lpwstr>_Toc164273095</vt:lpwstr>
      </vt:variant>
      <vt:variant>
        <vt:i4>1638450</vt:i4>
      </vt:variant>
      <vt:variant>
        <vt:i4>230</vt:i4>
      </vt:variant>
      <vt:variant>
        <vt:i4>0</vt:i4>
      </vt:variant>
      <vt:variant>
        <vt:i4>5</vt:i4>
      </vt:variant>
      <vt:variant>
        <vt:lpwstr/>
      </vt:variant>
      <vt:variant>
        <vt:lpwstr>_Toc164273094</vt:lpwstr>
      </vt:variant>
      <vt:variant>
        <vt:i4>1638450</vt:i4>
      </vt:variant>
      <vt:variant>
        <vt:i4>224</vt:i4>
      </vt:variant>
      <vt:variant>
        <vt:i4>0</vt:i4>
      </vt:variant>
      <vt:variant>
        <vt:i4>5</vt:i4>
      </vt:variant>
      <vt:variant>
        <vt:lpwstr/>
      </vt:variant>
      <vt:variant>
        <vt:lpwstr>_Toc164273093</vt:lpwstr>
      </vt:variant>
      <vt:variant>
        <vt:i4>1638450</vt:i4>
      </vt:variant>
      <vt:variant>
        <vt:i4>218</vt:i4>
      </vt:variant>
      <vt:variant>
        <vt:i4>0</vt:i4>
      </vt:variant>
      <vt:variant>
        <vt:i4>5</vt:i4>
      </vt:variant>
      <vt:variant>
        <vt:lpwstr/>
      </vt:variant>
      <vt:variant>
        <vt:lpwstr>_Toc164273092</vt:lpwstr>
      </vt:variant>
      <vt:variant>
        <vt:i4>1638450</vt:i4>
      </vt:variant>
      <vt:variant>
        <vt:i4>212</vt:i4>
      </vt:variant>
      <vt:variant>
        <vt:i4>0</vt:i4>
      </vt:variant>
      <vt:variant>
        <vt:i4>5</vt:i4>
      </vt:variant>
      <vt:variant>
        <vt:lpwstr/>
      </vt:variant>
      <vt:variant>
        <vt:lpwstr>_Toc164273091</vt:lpwstr>
      </vt:variant>
      <vt:variant>
        <vt:i4>1638450</vt:i4>
      </vt:variant>
      <vt:variant>
        <vt:i4>206</vt:i4>
      </vt:variant>
      <vt:variant>
        <vt:i4>0</vt:i4>
      </vt:variant>
      <vt:variant>
        <vt:i4>5</vt:i4>
      </vt:variant>
      <vt:variant>
        <vt:lpwstr/>
      </vt:variant>
      <vt:variant>
        <vt:lpwstr>_Toc164273090</vt:lpwstr>
      </vt:variant>
      <vt:variant>
        <vt:i4>1572914</vt:i4>
      </vt:variant>
      <vt:variant>
        <vt:i4>200</vt:i4>
      </vt:variant>
      <vt:variant>
        <vt:i4>0</vt:i4>
      </vt:variant>
      <vt:variant>
        <vt:i4>5</vt:i4>
      </vt:variant>
      <vt:variant>
        <vt:lpwstr/>
      </vt:variant>
      <vt:variant>
        <vt:lpwstr>_Toc164273089</vt:lpwstr>
      </vt:variant>
      <vt:variant>
        <vt:i4>1572914</vt:i4>
      </vt:variant>
      <vt:variant>
        <vt:i4>194</vt:i4>
      </vt:variant>
      <vt:variant>
        <vt:i4>0</vt:i4>
      </vt:variant>
      <vt:variant>
        <vt:i4>5</vt:i4>
      </vt:variant>
      <vt:variant>
        <vt:lpwstr/>
      </vt:variant>
      <vt:variant>
        <vt:lpwstr>_Toc164273088</vt:lpwstr>
      </vt:variant>
      <vt:variant>
        <vt:i4>1572914</vt:i4>
      </vt:variant>
      <vt:variant>
        <vt:i4>188</vt:i4>
      </vt:variant>
      <vt:variant>
        <vt:i4>0</vt:i4>
      </vt:variant>
      <vt:variant>
        <vt:i4>5</vt:i4>
      </vt:variant>
      <vt:variant>
        <vt:lpwstr/>
      </vt:variant>
      <vt:variant>
        <vt:lpwstr>_Toc164273087</vt:lpwstr>
      </vt:variant>
      <vt:variant>
        <vt:i4>1572914</vt:i4>
      </vt:variant>
      <vt:variant>
        <vt:i4>182</vt:i4>
      </vt:variant>
      <vt:variant>
        <vt:i4>0</vt:i4>
      </vt:variant>
      <vt:variant>
        <vt:i4>5</vt:i4>
      </vt:variant>
      <vt:variant>
        <vt:lpwstr/>
      </vt:variant>
      <vt:variant>
        <vt:lpwstr>_Toc164273086</vt:lpwstr>
      </vt:variant>
      <vt:variant>
        <vt:i4>1572914</vt:i4>
      </vt:variant>
      <vt:variant>
        <vt:i4>176</vt:i4>
      </vt:variant>
      <vt:variant>
        <vt:i4>0</vt:i4>
      </vt:variant>
      <vt:variant>
        <vt:i4>5</vt:i4>
      </vt:variant>
      <vt:variant>
        <vt:lpwstr/>
      </vt:variant>
      <vt:variant>
        <vt:lpwstr>_Toc164273085</vt:lpwstr>
      </vt:variant>
      <vt:variant>
        <vt:i4>1572914</vt:i4>
      </vt:variant>
      <vt:variant>
        <vt:i4>170</vt:i4>
      </vt:variant>
      <vt:variant>
        <vt:i4>0</vt:i4>
      </vt:variant>
      <vt:variant>
        <vt:i4>5</vt:i4>
      </vt:variant>
      <vt:variant>
        <vt:lpwstr/>
      </vt:variant>
      <vt:variant>
        <vt:lpwstr>_Toc164273084</vt:lpwstr>
      </vt:variant>
      <vt:variant>
        <vt:i4>1572914</vt:i4>
      </vt:variant>
      <vt:variant>
        <vt:i4>164</vt:i4>
      </vt:variant>
      <vt:variant>
        <vt:i4>0</vt:i4>
      </vt:variant>
      <vt:variant>
        <vt:i4>5</vt:i4>
      </vt:variant>
      <vt:variant>
        <vt:lpwstr/>
      </vt:variant>
      <vt:variant>
        <vt:lpwstr>_Toc164273083</vt:lpwstr>
      </vt:variant>
      <vt:variant>
        <vt:i4>1572914</vt:i4>
      </vt:variant>
      <vt:variant>
        <vt:i4>158</vt:i4>
      </vt:variant>
      <vt:variant>
        <vt:i4>0</vt:i4>
      </vt:variant>
      <vt:variant>
        <vt:i4>5</vt:i4>
      </vt:variant>
      <vt:variant>
        <vt:lpwstr/>
      </vt:variant>
      <vt:variant>
        <vt:lpwstr>_Toc164273082</vt:lpwstr>
      </vt:variant>
      <vt:variant>
        <vt:i4>1572914</vt:i4>
      </vt:variant>
      <vt:variant>
        <vt:i4>152</vt:i4>
      </vt:variant>
      <vt:variant>
        <vt:i4>0</vt:i4>
      </vt:variant>
      <vt:variant>
        <vt:i4>5</vt:i4>
      </vt:variant>
      <vt:variant>
        <vt:lpwstr/>
      </vt:variant>
      <vt:variant>
        <vt:lpwstr>_Toc164273081</vt:lpwstr>
      </vt:variant>
      <vt:variant>
        <vt:i4>1572914</vt:i4>
      </vt:variant>
      <vt:variant>
        <vt:i4>146</vt:i4>
      </vt:variant>
      <vt:variant>
        <vt:i4>0</vt:i4>
      </vt:variant>
      <vt:variant>
        <vt:i4>5</vt:i4>
      </vt:variant>
      <vt:variant>
        <vt:lpwstr/>
      </vt:variant>
      <vt:variant>
        <vt:lpwstr>_Toc164273080</vt:lpwstr>
      </vt:variant>
      <vt:variant>
        <vt:i4>1507378</vt:i4>
      </vt:variant>
      <vt:variant>
        <vt:i4>140</vt:i4>
      </vt:variant>
      <vt:variant>
        <vt:i4>0</vt:i4>
      </vt:variant>
      <vt:variant>
        <vt:i4>5</vt:i4>
      </vt:variant>
      <vt:variant>
        <vt:lpwstr/>
      </vt:variant>
      <vt:variant>
        <vt:lpwstr>_Toc164273079</vt:lpwstr>
      </vt:variant>
      <vt:variant>
        <vt:i4>1507378</vt:i4>
      </vt:variant>
      <vt:variant>
        <vt:i4>134</vt:i4>
      </vt:variant>
      <vt:variant>
        <vt:i4>0</vt:i4>
      </vt:variant>
      <vt:variant>
        <vt:i4>5</vt:i4>
      </vt:variant>
      <vt:variant>
        <vt:lpwstr/>
      </vt:variant>
      <vt:variant>
        <vt:lpwstr>_Toc164273078</vt:lpwstr>
      </vt:variant>
      <vt:variant>
        <vt:i4>1507378</vt:i4>
      </vt:variant>
      <vt:variant>
        <vt:i4>128</vt:i4>
      </vt:variant>
      <vt:variant>
        <vt:i4>0</vt:i4>
      </vt:variant>
      <vt:variant>
        <vt:i4>5</vt:i4>
      </vt:variant>
      <vt:variant>
        <vt:lpwstr/>
      </vt:variant>
      <vt:variant>
        <vt:lpwstr>_Toc164273077</vt:lpwstr>
      </vt:variant>
      <vt:variant>
        <vt:i4>1507378</vt:i4>
      </vt:variant>
      <vt:variant>
        <vt:i4>122</vt:i4>
      </vt:variant>
      <vt:variant>
        <vt:i4>0</vt:i4>
      </vt:variant>
      <vt:variant>
        <vt:i4>5</vt:i4>
      </vt:variant>
      <vt:variant>
        <vt:lpwstr/>
      </vt:variant>
      <vt:variant>
        <vt:lpwstr>_Toc164273076</vt:lpwstr>
      </vt:variant>
      <vt:variant>
        <vt:i4>1507378</vt:i4>
      </vt:variant>
      <vt:variant>
        <vt:i4>116</vt:i4>
      </vt:variant>
      <vt:variant>
        <vt:i4>0</vt:i4>
      </vt:variant>
      <vt:variant>
        <vt:i4>5</vt:i4>
      </vt:variant>
      <vt:variant>
        <vt:lpwstr/>
      </vt:variant>
      <vt:variant>
        <vt:lpwstr>_Toc164273075</vt:lpwstr>
      </vt:variant>
      <vt:variant>
        <vt:i4>1507378</vt:i4>
      </vt:variant>
      <vt:variant>
        <vt:i4>110</vt:i4>
      </vt:variant>
      <vt:variant>
        <vt:i4>0</vt:i4>
      </vt:variant>
      <vt:variant>
        <vt:i4>5</vt:i4>
      </vt:variant>
      <vt:variant>
        <vt:lpwstr/>
      </vt:variant>
      <vt:variant>
        <vt:lpwstr>_Toc164273074</vt:lpwstr>
      </vt:variant>
      <vt:variant>
        <vt:i4>1507378</vt:i4>
      </vt:variant>
      <vt:variant>
        <vt:i4>104</vt:i4>
      </vt:variant>
      <vt:variant>
        <vt:i4>0</vt:i4>
      </vt:variant>
      <vt:variant>
        <vt:i4>5</vt:i4>
      </vt:variant>
      <vt:variant>
        <vt:lpwstr/>
      </vt:variant>
      <vt:variant>
        <vt:lpwstr>_Toc164273073</vt:lpwstr>
      </vt:variant>
      <vt:variant>
        <vt:i4>1507378</vt:i4>
      </vt:variant>
      <vt:variant>
        <vt:i4>98</vt:i4>
      </vt:variant>
      <vt:variant>
        <vt:i4>0</vt:i4>
      </vt:variant>
      <vt:variant>
        <vt:i4>5</vt:i4>
      </vt:variant>
      <vt:variant>
        <vt:lpwstr/>
      </vt:variant>
      <vt:variant>
        <vt:lpwstr>_Toc164273072</vt:lpwstr>
      </vt:variant>
      <vt:variant>
        <vt:i4>1507378</vt:i4>
      </vt:variant>
      <vt:variant>
        <vt:i4>92</vt:i4>
      </vt:variant>
      <vt:variant>
        <vt:i4>0</vt:i4>
      </vt:variant>
      <vt:variant>
        <vt:i4>5</vt:i4>
      </vt:variant>
      <vt:variant>
        <vt:lpwstr/>
      </vt:variant>
      <vt:variant>
        <vt:lpwstr>_Toc164273071</vt:lpwstr>
      </vt:variant>
      <vt:variant>
        <vt:i4>1507378</vt:i4>
      </vt:variant>
      <vt:variant>
        <vt:i4>86</vt:i4>
      </vt:variant>
      <vt:variant>
        <vt:i4>0</vt:i4>
      </vt:variant>
      <vt:variant>
        <vt:i4>5</vt:i4>
      </vt:variant>
      <vt:variant>
        <vt:lpwstr/>
      </vt:variant>
      <vt:variant>
        <vt:lpwstr>_Toc164273070</vt:lpwstr>
      </vt:variant>
      <vt:variant>
        <vt:i4>1441842</vt:i4>
      </vt:variant>
      <vt:variant>
        <vt:i4>80</vt:i4>
      </vt:variant>
      <vt:variant>
        <vt:i4>0</vt:i4>
      </vt:variant>
      <vt:variant>
        <vt:i4>5</vt:i4>
      </vt:variant>
      <vt:variant>
        <vt:lpwstr/>
      </vt:variant>
      <vt:variant>
        <vt:lpwstr>_Toc164273069</vt:lpwstr>
      </vt:variant>
      <vt:variant>
        <vt:i4>1441842</vt:i4>
      </vt:variant>
      <vt:variant>
        <vt:i4>74</vt:i4>
      </vt:variant>
      <vt:variant>
        <vt:i4>0</vt:i4>
      </vt:variant>
      <vt:variant>
        <vt:i4>5</vt:i4>
      </vt:variant>
      <vt:variant>
        <vt:lpwstr/>
      </vt:variant>
      <vt:variant>
        <vt:lpwstr>_Toc164273068</vt:lpwstr>
      </vt:variant>
      <vt:variant>
        <vt:i4>1441842</vt:i4>
      </vt:variant>
      <vt:variant>
        <vt:i4>68</vt:i4>
      </vt:variant>
      <vt:variant>
        <vt:i4>0</vt:i4>
      </vt:variant>
      <vt:variant>
        <vt:i4>5</vt:i4>
      </vt:variant>
      <vt:variant>
        <vt:lpwstr/>
      </vt:variant>
      <vt:variant>
        <vt:lpwstr>_Toc164273067</vt:lpwstr>
      </vt:variant>
      <vt:variant>
        <vt:i4>1441842</vt:i4>
      </vt:variant>
      <vt:variant>
        <vt:i4>62</vt:i4>
      </vt:variant>
      <vt:variant>
        <vt:i4>0</vt:i4>
      </vt:variant>
      <vt:variant>
        <vt:i4>5</vt:i4>
      </vt:variant>
      <vt:variant>
        <vt:lpwstr/>
      </vt:variant>
      <vt:variant>
        <vt:lpwstr>_Toc164273066</vt:lpwstr>
      </vt:variant>
      <vt:variant>
        <vt:i4>1441842</vt:i4>
      </vt:variant>
      <vt:variant>
        <vt:i4>56</vt:i4>
      </vt:variant>
      <vt:variant>
        <vt:i4>0</vt:i4>
      </vt:variant>
      <vt:variant>
        <vt:i4>5</vt:i4>
      </vt:variant>
      <vt:variant>
        <vt:lpwstr/>
      </vt:variant>
      <vt:variant>
        <vt:lpwstr>_Toc164273065</vt:lpwstr>
      </vt:variant>
      <vt:variant>
        <vt:i4>1441842</vt:i4>
      </vt:variant>
      <vt:variant>
        <vt:i4>50</vt:i4>
      </vt:variant>
      <vt:variant>
        <vt:i4>0</vt:i4>
      </vt:variant>
      <vt:variant>
        <vt:i4>5</vt:i4>
      </vt:variant>
      <vt:variant>
        <vt:lpwstr/>
      </vt:variant>
      <vt:variant>
        <vt:lpwstr>_Toc164273064</vt:lpwstr>
      </vt:variant>
      <vt:variant>
        <vt:i4>1441842</vt:i4>
      </vt:variant>
      <vt:variant>
        <vt:i4>44</vt:i4>
      </vt:variant>
      <vt:variant>
        <vt:i4>0</vt:i4>
      </vt:variant>
      <vt:variant>
        <vt:i4>5</vt:i4>
      </vt:variant>
      <vt:variant>
        <vt:lpwstr/>
      </vt:variant>
      <vt:variant>
        <vt:lpwstr>_Toc164273063</vt:lpwstr>
      </vt:variant>
      <vt:variant>
        <vt:i4>1441842</vt:i4>
      </vt:variant>
      <vt:variant>
        <vt:i4>38</vt:i4>
      </vt:variant>
      <vt:variant>
        <vt:i4>0</vt:i4>
      </vt:variant>
      <vt:variant>
        <vt:i4>5</vt:i4>
      </vt:variant>
      <vt:variant>
        <vt:lpwstr/>
      </vt:variant>
      <vt:variant>
        <vt:lpwstr>_Toc164273062</vt:lpwstr>
      </vt:variant>
      <vt:variant>
        <vt:i4>1441842</vt:i4>
      </vt:variant>
      <vt:variant>
        <vt:i4>32</vt:i4>
      </vt:variant>
      <vt:variant>
        <vt:i4>0</vt:i4>
      </vt:variant>
      <vt:variant>
        <vt:i4>5</vt:i4>
      </vt:variant>
      <vt:variant>
        <vt:lpwstr/>
      </vt:variant>
      <vt:variant>
        <vt:lpwstr>_Toc164273061</vt:lpwstr>
      </vt:variant>
      <vt:variant>
        <vt:i4>1441842</vt:i4>
      </vt:variant>
      <vt:variant>
        <vt:i4>26</vt:i4>
      </vt:variant>
      <vt:variant>
        <vt:i4>0</vt:i4>
      </vt:variant>
      <vt:variant>
        <vt:i4>5</vt:i4>
      </vt:variant>
      <vt:variant>
        <vt:lpwstr/>
      </vt:variant>
      <vt:variant>
        <vt:lpwstr>_Toc164273060</vt:lpwstr>
      </vt:variant>
      <vt:variant>
        <vt:i4>1376306</vt:i4>
      </vt:variant>
      <vt:variant>
        <vt:i4>20</vt:i4>
      </vt:variant>
      <vt:variant>
        <vt:i4>0</vt:i4>
      </vt:variant>
      <vt:variant>
        <vt:i4>5</vt:i4>
      </vt:variant>
      <vt:variant>
        <vt:lpwstr/>
      </vt:variant>
      <vt:variant>
        <vt:lpwstr>_Toc164273059</vt:lpwstr>
      </vt:variant>
      <vt:variant>
        <vt:i4>1376306</vt:i4>
      </vt:variant>
      <vt:variant>
        <vt:i4>14</vt:i4>
      </vt:variant>
      <vt:variant>
        <vt:i4>0</vt:i4>
      </vt:variant>
      <vt:variant>
        <vt:i4>5</vt:i4>
      </vt:variant>
      <vt:variant>
        <vt:lpwstr/>
      </vt:variant>
      <vt:variant>
        <vt:lpwstr>_Toc164273058</vt:lpwstr>
      </vt:variant>
      <vt:variant>
        <vt:i4>1376306</vt:i4>
      </vt:variant>
      <vt:variant>
        <vt:i4>8</vt:i4>
      </vt:variant>
      <vt:variant>
        <vt:i4>0</vt:i4>
      </vt:variant>
      <vt:variant>
        <vt:i4>5</vt:i4>
      </vt:variant>
      <vt:variant>
        <vt:lpwstr/>
      </vt:variant>
      <vt:variant>
        <vt:lpwstr>_Toc164273057</vt:lpwstr>
      </vt:variant>
      <vt:variant>
        <vt:i4>1376306</vt:i4>
      </vt:variant>
      <vt:variant>
        <vt:i4>2</vt:i4>
      </vt:variant>
      <vt:variant>
        <vt:i4>0</vt:i4>
      </vt:variant>
      <vt:variant>
        <vt:i4>5</vt:i4>
      </vt:variant>
      <vt:variant>
        <vt:lpwstr/>
      </vt:variant>
      <vt:variant>
        <vt:lpwstr>_Toc1642730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goDb Report</dc:title>
  <dc:subject>Advanced Databased</dc:subject>
  <dc:creator>Érin Kennedy</dc:creator>
  <cp:keywords/>
  <dc:description/>
  <cp:lastModifiedBy>Érin Kennedy</cp:lastModifiedBy>
  <cp:revision>2</cp:revision>
  <cp:lastPrinted>2024-04-25T11:41:00Z</cp:lastPrinted>
  <dcterms:created xsi:type="dcterms:W3CDTF">2024-04-25T11:42:00Z</dcterms:created>
  <dcterms:modified xsi:type="dcterms:W3CDTF">2024-04-2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21cd7c-ef6e-4395-af9d-2d2ec25932a1</vt:lpwstr>
  </property>
  <property fmtid="{D5CDD505-2E9C-101B-9397-08002B2CF9AE}" pid="3" name="ZOTERO_PREF_1">
    <vt:lpwstr>&lt;data data-version="3" zotero-version="6.0.36"&gt;&lt;session id="op895iS9"/&gt;&lt;style id="http://www.zotero.org/styles/ieee" locale="en-GB" hasBibliography="1" bibliographyStyleHasBeenSet="1"/&gt;&lt;prefs&gt;&lt;pref name="fieldType" value="Field"/&gt;&lt;pref name="dontAskDelayC</vt:lpwstr>
  </property>
  <property fmtid="{D5CDD505-2E9C-101B-9397-08002B2CF9AE}" pid="4" name="ZOTERO_PREF_2">
    <vt:lpwstr>itationUpdates" value="true"/&gt;&lt;/prefs&gt;&lt;/data&gt;</vt:lpwstr>
  </property>
</Properties>
</file>